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E867C7" w14:textId="2A42BF95" w:rsidR="00314FFC" w:rsidRPr="008868C1" w:rsidRDefault="00314FFC" w:rsidP="008868C1">
      <w:pPr>
        <w:jc w:val="center"/>
        <w:rPr>
          <w:rFonts w:ascii="Arial" w:eastAsia="Arial Unicode MS" w:hAnsi="Arial" w:cs="Arial"/>
          <w:b/>
          <w:bCs/>
          <w:color w:val="365F91" w:themeColor="accent1" w:themeShade="BF"/>
          <w:sz w:val="20"/>
          <w:szCs w:val="20"/>
          <w:u w:val="single"/>
        </w:rPr>
      </w:pPr>
      <w:r w:rsidRPr="008868C1">
        <w:rPr>
          <w:rFonts w:ascii="Arial" w:eastAsia="Arial Unicode MS" w:hAnsi="Arial" w:cs="Arial"/>
          <w:b/>
          <w:bCs/>
          <w:color w:val="365F91" w:themeColor="accent1" w:themeShade="BF"/>
          <w:sz w:val="20"/>
          <w:szCs w:val="20"/>
          <w:u w:val="single"/>
        </w:rPr>
        <w:t xml:space="preserve">EFFECTS OF NEUROFEEDBACK IN THE </w:t>
      </w:r>
      <w:r w:rsidR="00463951" w:rsidRPr="008868C1">
        <w:rPr>
          <w:rFonts w:ascii="Arial" w:eastAsia="Arial Unicode MS" w:hAnsi="Arial" w:cs="Arial"/>
          <w:b/>
          <w:bCs/>
          <w:color w:val="365F91" w:themeColor="accent1" w:themeShade="BF"/>
          <w:sz w:val="20"/>
          <w:szCs w:val="20"/>
          <w:u w:val="single"/>
        </w:rPr>
        <w:t>M</w:t>
      </w:r>
      <w:r w:rsidRPr="008868C1">
        <w:rPr>
          <w:rFonts w:ascii="Arial" w:eastAsia="Arial Unicode MS" w:hAnsi="Arial" w:cs="Arial"/>
          <w:b/>
          <w:bCs/>
          <w:color w:val="365F91" w:themeColor="accent1" w:themeShade="BF"/>
          <w:sz w:val="20"/>
          <w:szCs w:val="20"/>
          <w:u w:val="single"/>
        </w:rPr>
        <w:t>ANAGEMENT OF CHRONIC PAIN:</w:t>
      </w:r>
      <w:r w:rsidR="00463951" w:rsidRPr="008868C1">
        <w:rPr>
          <w:rFonts w:ascii="Arial" w:eastAsia="Arial Unicode MS" w:hAnsi="Arial" w:cs="Arial"/>
          <w:b/>
          <w:bCs/>
          <w:color w:val="365F91" w:themeColor="accent1" w:themeShade="BF"/>
          <w:sz w:val="20"/>
          <w:szCs w:val="20"/>
          <w:u w:val="single"/>
        </w:rPr>
        <w:t xml:space="preserve"> </w:t>
      </w:r>
      <w:r w:rsidRPr="008868C1">
        <w:rPr>
          <w:rFonts w:ascii="Arial" w:eastAsia="Arial Unicode MS" w:hAnsi="Arial" w:cs="Arial"/>
          <w:b/>
          <w:bCs/>
          <w:color w:val="365F91" w:themeColor="accent1" w:themeShade="BF"/>
          <w:sz w:val="20"/>
          <w:szCs w:val="20"/>
          <w:u w:val="single"/>
        </w:rPr>
        <w:t xml:space="preserve">A SYSTEMATIC REVIEW </w:t>
      </w:r>
      <w:r w:rsidR="008F305B" w:rsidRPr="008868C1">
        <w:rPr>
          <w:rFonts w:ascii="Arial" w:eastAsia="Arial Unicode MS" w:hAnsi="Arial" w:cs="Arial"/>
          <w:b/>
          <w:bCs/>
          <w:color w:val="365F91" w:themeColor="accent1" w:themeShade="BF"/>
          <w:sz w:val="20"/>
          <w:szCs w:val="20"/>
          <w:u w:val="single"/>
        </w:rPr>
        <w:t xml:space="preserve">AND META-ANALYSIS </w:t>
      </w:r>
      <w:r w:rsidRPr="008868C1">
        <w:rPr>
          <w:rFonts w:ascii="Arial" w:eastAsia="Arial Unicode MS" w:hAnsi="Arial" w:cs="Arial"/>
          <w:b/>
          <w:bCs/>
          <w:color w:val="365F91" w:themeColor="accent1" w:themeShade="BF"/>
          <w:sz w:val="20"/>
          <w:szCs w:val="20"/>
          <w:u w:val="single"/>
        </w:rPr>
        <w:t>OF CLINICAL TRIALS</w:t>
      </w:r>
    </w:p>
    <w:p w14:paraId="5DBC8A00" w14:textId="066150CF" w:rsidR="002530A9" w:rsidRPr="008868C1" w:rsidRDefault="00E01012" w:rsidP="008868C1">
      <w:pPr>
        <w:jc w:val="both"/>
        <w:rPr>
          <w:rFonts w:ascii="Arial" w:eastAsia="Arial Unicode MS" w:hAnsi="Arial" w:cs="Arial"/>
          <w:sz w:val="20"/>
          <w:szCs w:val="20"/>
        </w:rPr>
      </w:pPr>
      <w:r w:rsidRPr="008868C1">
        <w:rPr>
          <w:rFonts w:ascii="Arial" w:eastAsia="Arial Unicode MS" w:hAnsi="Arial" w:cs="Arial"/>
          <w:b/>
          <w:bCs/>
          <w:sz w:val="20"/>
          <w:szCs w:val="20"/>
        </w:rPr>
        <w:t>Running Head:</w:t>
      </w:r>
      <w:r w:rsidRPr="008868C1">
        <w:rPr>
          <w:rFonts w:ascii="Arial" w:eastAsia="Arial Unicode MS" w:hAnsi="Arial" w:cs="Arial"/>
          <w:sz w:val="20"/>
          <w:szCs w:val="20"/>
        </w:rPr>
        <w:t xml:space="preserve"> Neurofeedback for Chronic Pain</w:t>
      </w:r>
      <w:r w:rsidR="00921B71" w:rsidRPr="008868C1">
        <w:rPr>
          <w:rFonts w:ascii="Arial" w:eastAsia="Arial Unicode MS" w:hAnsi="Arial" w:cs="Arial"/>
          <w:sz w:val="20"/>
          <w:szCs w:val="20"/>
        </w:rPr>
        <w:t>: Systematic Review</w:t>
      </w:r>
    </w:p>
    <w:p w14:paraId="035D14AD" w14:textId="034C8120" w:rsidR="00921B71" w:rsidRPr="008868C1" w:rsidRDefault="00921B71" w:rsidP="008868C1">
      <w:pPr>
        <w:spacing w:after="0"/>
        <w:jc w:val="both"/>
        <w:rPr>
          <w:rFonts w:ascii="Arial" w:eastAsia="Arial Unicode MS" w:hAnsi="Arial" w:cs="Arial"/>
          <w:sz w:val="20"/>
          <w:szCs w:val="20"/>
        </w:rPr>
      </w:pPr>
      <w:r w:rsidRPr="008868C1">
        <w:rPr>
          <w:rFonts w:ascii="Arial" w:eastAsia="Arial Unicode MS" w:hAnsi="Arial" w:cs="Arial"/>
          <w:b/>
          <w:bCs/>
          <w:sz w:val="20"/>
          <w:szCs w:val="20"/>
        </w:rPr>
        <w:t>Authors</w:t>
      </w:r>
    </w:p>
    <w:p w14:paraId="7BDAC986" w14:textId="4DF8198C" w:rsidR="006274C7" w:rsidRPr="008868C1" w:rsidRDefault="00ED1060" w:rsidP="008868C1">
      <w:pPr>
        <w:jc w:val="both"/>
        <w:rPr>
          <w:rFonts w:ascii="Arial" w:eastAsia="Arial Unicode MS" w:hAnsi="Arial" w:cs="Arial"/>
          <w:sz w:val="20"/>
          <w:szCs w:val="20"/>
        </w:rPr>
      </w:pPr>
      <w:r w:rsidRPr="008868C1">
        <w:rPr>
          <w:rFonts w:ascii="Arial" w:eastAsia="Arial Unicode MS" w:hAnsi="Arial" w:cs="Arial"/>
          <w:sz w:val="20"/>
          <w:szCs w:val="20"/>
        </w:rPr>
        <w:t>K Patel</w:t>
      </w:r>
      <w:r w:rsidR="00B41234" w:rsidRPr="008868C1">
        <w:rPr>
          <w:rFonts w:ascii="Arial" w:eastAsia="Arial Unicode MS" w:hAnsi="Arial" w:cs="Arial"/>
          <w:sz w:val="20"/>
          <w:szCs w:val="20"/>
          <w:vertAlign w:val="superscript"/>
        </w:rPr>
        <w:t>1</w:t>
      </w:r>
      <w:r w:rsidRPr="008868C1">
        <w:rPr>
          <w:rFonts w:ascii="Arial" w:eastAsia="Arial Unicode MS" w:hAnsi="Arial" w:cs="Arial"/>
          <w:sz w:val="20"/>
          <w:szCs w:val="20"/>
        </w:rPr>
        <w:t xml:space="preserve">, </w:t>
      </w:r>
      <w:r w:rsidR="00F24C45" w:rsidRPr="008868C1">
        <w:rPr>
          <w:rFonts w:ascii="Arial" w:eastAsia="Arial Unicode MS" w:hAnsi="Arial" w:cs="Arial"/>
          <w:sz w:val="20"/>
          <w:szCs w:val="20"/>
        </w:rPr>
        <w:t>H Sutherland</w:t>
      </w:r>
      <w:r w:rsidR="00990E02" w:rsidRPr="008868C1">
        <w:rPr>
          <w:rFonts w:ascii="Arial" w:eastAsia="Arial Unicode MS" w:hAnsi="Arial" w:cs="Arial"/>
          <w:sz w:val="20"/>
          <w:szCs w:val="20"/>
          <w:vertAlign w:val="superscript"/>
        </w:rPr>
        <w:t>2</w:t>
      </w:r>
      <w:r w:rsidR="00F24C45" w:rsidRPr="008868C1">
        <w:rPr>
          <w:rFonts w:ascii="Arial" w:eastAsia="Arial Unicode MS" w:hAnsi="Arial" w:cs="Arial"/>
          <w:sz w:val="20"/>
          <w:szCs w:val="20"/>
        </w:rPr>
        <w:t>, J Henshaw</w:t>
      </w:r>
      <w:r w:rsidR="00060A30" w:rsidRPr="008868C1">
        <w:rPr>
          <w:rFonts w:ascii="Arial" w:eastAsia="Arial Unicode MS" w:hAnsi="Arial" w:cs="Arial"/>
          <w:sz w:val="20"/>
          <w:szCs w:val="20"/>
          <w:vertAlign w:val="superscript"/>
        </w:rPr>
        <w:t>2</w:t>
      </w:r>
      <w:r w:rsidR="00F24C45" w:rsidRPr="008868C1">
        <w:rPr>
          <w:rFonts w:ascii="Arial" w:eastAsia="Arial Unicode MS" w:hAnsi="Arial" w:cs="Arial"/>
          <w:sz w:val="20"/>
          <w:szCs w:val="20"/>
        </w:rPr>
        <w:t xml:space="preserve">, </w:t>
      </w:r>
      <w:r w:rsidR="005F6D74" w:rsidRPr="008868C1">
        <w:rPr>
          <w:rFonts w:ascii="Arial" w:eastAsia="Arial Unicode MS" w:hAnsi="Arial" w:cs="Arial"/>
          <w:sz w:val="20"/>
          <w:szCs w:val="20"/>
        </w:rPr>
        <w:t xml:space="preserve">J </w:t>
      </w:r>
      <w:r w:rsidR="00B92BE4" w:rsidRPr="008868C1">
        <w:rPr>
          <w:rFonts w:ascii="Arial" w:eastAsia="Arial Unicode MS" w:hAnsi="Arial" w:cs="Arial"/>
          <w:sz w:val="20"/>
          <w:szCs w:val="20"/>
        </w:rPr>
        <w:t xml:space="preserve">R </w:t>
      </w:r>
      <w:r w:rsidR="005F6D74" w:rsidRPr="008868C1">
        <w:rPr>
          <w:rFonts w:ascii="Arial" w:eastAsia="Arial Unicode MS" w:hAnsi="Arial" w:cs="Arial"/>
          <w:sz w:val="20"/>
          <w:szCs w:val="20"/>
        </w:rPr>
        <w:t>Taylor</w:t>
      </w:r>
      <w:r w:rsidR="00060A30" w:rsidRPr="008868C1">
        <w:rPr>
          <w:rFonts w:ascii="Arial" w:eastAsia="Arial Unicode MS" w:hAnsi="Arial" w:cs="Arial"/>
          <w:sz w:val="20"/>
          <w:szCs w:val="20"/>
          <w:vertAlign w:val="superscript"/>
        </w:rPr>
        <w:t>2</w:t>
      </w:r>
      <w:r w:rsidR="005F6D74" w:rsidRPr="008868C1">
        <w:rPr>
          <w:rFonts w:ascii="Arial" w:eastAsia="Arial Unicode MS" w:hAnsi="Arial" w:cs="Arial"/>
          <w:sz w:val="20"/>
          <w:szCs w:val="20"/>
        </w:rPr>
        <w:t>, C A Brown</w:t>
      </w:r>
      <w:r w:rsidR="00ED0A6D" w:rsidRPr="008868C1">
        <w:rPr>
          <w:rFonts w:ascii="Arial" w:eastAsia="Arial Unicode MS" w:hAnsi="Arial" w:cs="Arial"/>
          <w:sz w:val="20"/>
          <w:szCs w:val="20"/>
          <w:vertAlign w:val="superscript"/>
        </w:rPr>
        <w:t>3</w:t>
      </w:r>
      <w:r w:rsidR="005F6D74" w:rsidRPr="008868C1">
        <w:rPr>
          <w:rFonts w:ascii="Arial" w:eastAsia="Arial Unicode MS" w:hAnsi="Arial" w:cs="Arial"/>
          <w:sz w:val="20"/>
          <w:szCs w:val="20"/>
        </w:rPr>
        <w:t xml:space="preserve">, </w:t>
      </w:r>
      <w:r w:rsidR="00AD08A9" w:rsidRPr="008868C1">
        <w:rPr>
          <w:rFonts w:ascii="Arial" w:eastAsia="Arial Unicode MS" w:hAnsi="Arial" w:cs="Arial"/>
          <w:sz w:val="20"/>
          <w:szCs w:val="20"/>
        </w:rPr>
        <w:t>A Casson</w:t>
      </w:r>
      <w:r w:rsidR="00ED0A6D" w:rsidRPr="008868C1">
        <w:rPr>
          <w:rFonts w:ascii="Arial" w:eastAsia="Arial Unicode MS" w:hAnsi="Arial" w:cs="Arial"/>
          <w:sz w:val="20"/>
          <w:szCs w:val="20"/>
          <w:vertAlign w:val="superscript"/>
        </w:rPr>
        <w:t>4</w:t>
      </w:r>
      <w:r w:rsidR="00AD08A9" w:rsidRPr="008868C1">
        <w:rPr>
          <w:rFonts w:ascii="Arial" w:eastAsia="Arial Unicode MS" w:hAnsi="Arial" w:cs="Arial"/>
          <w:sz w:val="20"/>
          <w:szCs w:val="20"/>
        </w:rPr>
        <w:t>, N J Trujillo-Barreto</w:t>
      </w:r>
      <w:r w:rsidR="00060A30" w:rsidRPr="008868C1">
        <w:rPr>
          <w:rFonts w:ascii="Arial" w:eastAsia="Arial Unicode MS" w:hAnsi="Arial" w:cs="Arial"/>
          <w:sz w:val="20"/>
          <w:szCs w:val="20"/>
          <w:vertAlign w:val="superscript"/>
        </w:rPr>
        <w:t>2</w:t>
      </w:r>
      <w:r w:rsidR="00AD08A9" w:rsidRPr="008868C1">
        <w:rPr>
          <w:rFonts w:ascii="Arial" w:eastAsia="Arial Unicode MS" w:hAnsi="Arial" w:cs="Arial"/>
          <w:sz w:val="20"/>
          <w:szCs w:val="20"/>
        </w:rPr>
        <w:t xml:space="preserve">, </w:t>
      </w:r>
      <w:r w:rsidR="003A3A38" w:rsidRPr="008868C1">
        <w:rPr>
          <w:rFonts w:ascii="Arial" w:eastAsia="Arial Unicode MS" w:hAnsi="Arial" w:cs="Arial"/>
          <w:sz w:val="20"/>
          <w:szCs w:val="20"/>
        </w:rPr>
        <w:t>A K P Jones</w:t>
      </w:r>
      <w:r w:rsidR="003A3A38" w:rsidRPr="008868C1">
        <w:rPr>
          <w:rFonts w:ascii="Arial" w:eastAsia="Arial Unicode MS" w:hAnsi="Arial" w:cs="Arial"/>
          <w:sz w:val="20"/>
          <w:szCs w:val="20"/>
          <w:vertAlign w:val="superscript"/>
        </w:rPr>
        <w:t>2</w:t>
      </w:r>
      <w:r w:rsidR="003A3A38" w:rsidRPr="008868C1">
        <w:rPr>
          <w:rFonts w:ascii="Arial" w:eastAsia="Arial Unicode MS" w:hAnsi="Arial" w:cs="Arial"/>
          <w:sz w:val="20"/>
          <w:szCs w:val="20"/>
        </w:rPr>
        <w:t xml:space="preserve">, </w:t>
      </w:r>
      <w:r w:rsidR="00AD08A9" w:rsidRPr="008868C1">
        <w:rPr>
          <w:rFonts w:ascii="Arial" w:eastAsia="Arial Unicode MS" w:hAnsi="Arial" w:cs="Arial"/>
          <w:sz w:val="20"/>
          <w:szCs w:val="20"/>
        </w:rPr>
        <w:t>M Sivan</w:t>
      </w:r>
      <w:r w:rsidR="00653102" w:rsidRPr="008868C1">
        <w:rPr>
          <w:rFonts w:ascii="Arial" w:eastAsia="Arial Unicode MS" w:hAnsi="Arial" w:cs="Arial"/>
          <w:sz w:val="20"/>
          <w:szCs w:val="20"/>
          <w:vertAlign w:val="superscript"/>
        </w:rPr>
        <w:t>5</w:t>
      </w:r>
    </w:p>
    <w:p w14:paraId="4ABDB52E" w14:textId="3D8EB423" w:rsidR="006274C7" w:rsidRPr="008868C1" w:rsidRDefault="0097050D" w:rsidP="008868C1">
      <w:pPr>
        <w:spacing w:after="0"/>
        <w:jc w:val="both"/>
        <w:rPr>
          <w:rFonts w:ascii="Arial" w:eastAsia="Arial Unicode MS" w:hAnsi="Arial" w:cs="Arial"/>
          <w:b/>
          <w:bCs/>
          <w:sz w:val="20"/>
          <w:szCs w:val="20"/>
        </w:rPr>
      </w:pPr>
      <w:r w:rsidRPr="008868C1">
        <w:rPr>
          <w:rFonts w:ascii="Arial" w:eastAsia="Arial Unicode MS" w:hAnsi="Arial" w:cs="Arial"/>
          <w:b/>
          <w:bCs/>
          <w:sz w:val="20"/>
          <w:szCs w:val="20"/>
        </w:rPr>
        <w:t>Affiliated Institutions</w:t>
      </w:r>
    </w:p>
    <w:p w14:paraId="289A4FF2" w14:textId="2C909E58" w:rsidR="006274C7" w:rsidRPr="008868C1" w:rsidRDefault="00990E02" w:rsidP="008868C1">
      <w:pPr>
        <w:spacing w:after="0"/>
        <w:jc w:val="both"/>
        <w:rPr>
          <w:rFonts w:ascii="Arial" w:eastAsia="Arial Unicode MS" w:hAnsi="Arial" w:cs="Arial"/>
          <w:sz w:val="20"/>
          <w:szCs w:val="20"/>
        </w:rPr>
      </w:pPr>
      <w:r w:rsidRPr="008868C1">
        <w:rPr>
          <w:rFonts w:ascii="Arial" w:eastAsia="Arial Unicode MS" w:hAnsi="Arial" w:cs="Arial"/>
          <w:b/>
          <w:bCs/>
          <w:sz w:val="20"/>
          <w:szCs w:val="20"/>
        </w:rPr>
        <w:t>1</w:t>
      </w:r>
      <w:r w:rsidRPr="008868C1">
        <w:rPr>
          <w:rFonts w:ascii="Arial" w:eastAsia="Arial Unicode MS" w:hAnsi="Arial" w:cs="Arial"/>
          <w:sz w:val="20"/>
          <w:szCs w:val="20"/>
        </w:rPr>
        <w:t xml:space="preserve"> </w:t>
      </w:r>
      <w:r w:rsidR="00A31181" w:rsidRPr="008868C1">
        <w:rPr>
          <w:rFonts w:ascii="Arial" w:eastAsia="Arial Unicode MS" w:hAnsi="Arial" w:cs="Arial"/>
          <w:sz w:val="20"/>
          <w:szCs w:val="20"/>
        </w:rPr>
        <w:t xml:space="preserve">School </w:t>
      </w:r>
      <w:bookmarkStart w:id="0" w:name="_GoBack"/>
      <w:bookmarkEnd w:id="0"/>
      <w:r w:rsidR="00A31181" w:rsidRPr="008868C1">
        <w:rPr>
          <w:rFonts w:ascii="Arial" w:eastAsia="Arial Unicode MS" w:hAnsi="Arial" w:cs="Arial"/>
          <w:sz w:val="20"/>
          <w:szCs w:val="20"/>
        </w:rPr>
        <w:t>of Medicine, University of Manchester, Manchester, UK</w:t>
      </w:r>
      <w:r w:rsidR="006274C7" w:rsidRPr="008868C1">
        <w:rPr>
          <w:rFonts w:ascii="Arial" w:eastAsia="Arial Unicode MS" w:hAnsi="Arial" w:cs="Arial"/>
          <w:sz w:val="20"/>
          <w:szCs w:val="20"/>
        </w:rPr>
        <w:t>.</w:t>
      </w:r>
    </w:p>
    <w:p w14:paraId="050F4AAF" w14:textId="56190B32" w:rsidR="006274C7" w:rsidRPr="008868C1" w:rsidRDefault="00990E02" w:rsidP="008868C1">
      <w:pPr>
        <w:spacing w:after="0"/>
        <w:jc w:val="both"/>
        <w:rPr>
          <w:rFonts w:ascii="Arial" w:eastAsia="Arial Unicode MS" w:hAnsi="Arial" w:cs="Arial"/>
          <w:sz w:val="20"/>
          <w:szCs w:val="20"/>
        </w:rPr>
      </w:pPr>
      <w:r w:rsidRPr="008868C1">
        <w:rPr>
          <w:rFonts w:ascii="Arial" w:eastAsia="Arial Unicode MS" w:hAnsi="Arial" w:cs="Arial"/>
          <w:b/>
          <w:bCs/>
          <w:sz w:val="20"/>
          <w:szCs w:val="20"/>
        </w:rPr>
        <w:t>2</w:t>
      </w:r>
      <w:r w:rsidRPr="008868C1">
        <w:rPr>
          <w:rFonts w:ascii="Arial" w:eastAsia="Arial Unicode MS" w:hAnsi="Arial" w:cs="Arial"/>
          <w:sz w:val="20"/>
          <w:szCs w:val="20"/>
        </w:rPr>
        <w:t xml:space="preserve"> </w:t>
      </w:r>
      <w:r w:rsidR="00742814" w:rsidRPr="008868C1">
        <w:rPr>
          <w:rFonts w:ascii="Arial" w:eastAsia="Arial Unicode MS" w:hAnsi="Arial" w:cs="Arial"/>
          <w:sz w:val="20"/>
          <w:szCs w:val="20"/>
        </w:rPr>
        <w:t>Division of Neuroscience and Experimental Psychology, University of Manchester, Manchester, UK</w:t>
      </w:r>
    </w:p>
    <w:p w14:paraId="3E9EAAEB" w14:textId="7BEB93E3" w:rsidR="00D10BE0" w:rsidRPr="008868C1" w:rsidRDefault="00ED0A6D" w:rsidP="008868C1">
      <w:pPr>
        <w:spacing w:after="0"/>
        <w:jc w:val="both"/>
        <w:rPr>
          <w:rFonts w:ascii="Arial" w:eastAsia="Arial Unicode MS" w:hAnsi="Arial" w:cs="Arial"/>
          <w:sz w:val="20"/>
          <w:szCs w:val="20"/>
        </w:rPr>
      </w:pPr>
      <w:r w:rsidRPr="008868C1">
        <w:rPr>
          <w:rFonts w:ascii="Arial" w:eastAsia="Arial Unicode MS" w:hAnsi="Arial" w:cs="Arial"/>
          <w:b/>
          <w:bCs/>
          <w:sz w:val="20"/>
          <w:szCs w:val="20"/>
        </w:rPr>
        <w:t>3</w:t>
      </w:r>
      <w:r w:rsidRPr="008868C1">
        <w:rPr>
          <w:rFonts w:ascii="Arial" w:eastAsia="Arial Unicode MS" w:hAnsi="Arial" w:cs="Arial"/>
          <w:sz w:val="20"/>
          <w:szCs w:val="20"/>
        </w:rPr>
        <w:t xml:space="preserve"> </w:t>
      </w:r>
      <w:r w:rsidR="00D10BE0" w:rsidRPr="008868C1">
        <w:rPr>
          <w:rFonts w:ascii="Arial" w:eastAsia="Arial Unicode MS" w:hAnsi="Arial" w:cs="Arial"/>
          <w:sz w:val="20"/>
          <w:szCs w:val="20"/>
        </w:rPr>
        <w:t>Department of Psychological Sciences, University of Liverpool, Liverpool, UK.</w:t>
      </w:r>
    </w:p>
    <w:p w14:paraId="5C837FA4" w14:textId="59CD0331" w:rsidR="00896CFB" w:rsidRPr="008868C1" w:rsidRDefault="00ED0A6D" w:rsidP="008868C1">
      <w:pPr>
        <w:spacing w:after="0"/>
        <w:jc w:val="both"/>
        <w:rPr>
          <w:rFonts w:ascii="Arial" w:eastAsia="Arial Unicode MS" w:hAnsi="Arial" w:cs="Arial"/>
          <w:sz w:val="20"/>
          <w:szCs w:val="20"/>
        </w:rPr>
      </w:pPr>
      <w:r w:rsidRPr="008868C1">
        <w:rPr>
          <w:rFonts w:ascii="Arial" w:eastAsia="Arial Unicode MS" w:hAnsi="Arial" w:cs="Arial"/>
          <w:b/>
          <w:bCs/>
          <w:sz w:val="20"/>
          <w:szCs w:val="20"/>
        </w:rPr>
        <w:t>4</w:t>
      </w:r>
      <w:r w:rsidRPr="008868C1">
        <w:rPr>
          <w:rFonts w:ascii="Arial" w:eastAsia="Arial Unicode MS" w:hAnsi="Arial" w:cs="Arial"/>
          <w:sz w:val="20"/>
          <w:szCs w:val="20"/>
        </w:rPr>
        <w:t xml:space="preserve"> </w:t>
      </w:r>
      <w:r w:rsidR="00896CFB" w:rsidRPr="008868C1">
        <w:rPr>
          <w:rFonts w:ascii="Arial" w:eastAsia="Arial Unicode MS" w:hAnsi="Arial" w:cs="Arial"/>
          <w:sz w:val="20"/>
          <w:szCs w:val="20"/>
        </w:rPr>
        <w:t xml:space="preserve">School of Electrical and Electronic Engineering, University of Manchester, Manchester, UK. </w:t>
      </w:r>
    </w:p>
    <w:p w14:paraId="1F30BBD0" w14:textId="205DA084" w:rsidR="008356A9" w:rsidRPr="008868C1" w:rsidRDefault="00653102" w:rsidP="008868C1">
      <w:pPr>
        <w:spacing w:after="0"/>
        <w:jc w:val="both"/>
        <w:rPr>
          <w:rFonts w:ascii="Arial" w:eastAsia="Arial Unicode MS" w:hAnsi="Arial" w:cs="Arial"/>
          <w:sz w:val="20"/>
          <w:szCs w:val="20"/>
        </w:rPr>
      </w:pPr>
      <w:r w:rsidRPr="008868C1">
        <w:rPr>
          <w:rFonts w:ascii="Arial" w:eastAsia="Arial Unicode MS" w:hAnsi="Arial" w:cs="Arial"/>
          <w:b/>
          <w:bCs/>
          <w:sz w:val="20"/>
          <w:szCs w:val="20"/>
        </w:rPr>
        <w:t>5</w:t>
      </w:r>
      <w:r w:rsidRPr="008868C1">
        <w:rPr>
          <w:rFonts w:ascii="Arial" w:eastAsia="Arial Unicode MS" w:hAnsi="Arial" w:cs="Arial"/>
          <w:sz w:val="20"/>
          <w:szCs w:val="20"/>
        </w:rPr>
        <w:t xml:space="preserve"> </w:t>
      </w:r>
      <w:r w:rsidR="008356A9" w:rsidRPr="008868C1">
        <w:rPr>
          <w:rFonts w:ascii="Arial" w:eastAsia="Arial Unicode MS" w:hAnsi="Arial" w:cs="Arial"/>
          <w:sz w:val="20"/>
          <w:szCs w:val="20"/>
        </w:rPr>
        <w:t>Academic Department of Rehabilitation Medicine, University of Leeds, Leeds LS1 3EX, UK</w:t>
      </w:r>
    </w:p>
    <w:p w14:paraId="42E39B21" w14:textId="30C31D27" w:rsidR="009C7C05" w:rsidRPr="008868C1" w:rsidRDefault="009C7C05" w:rsidP="008868C1">
      <w:pPr>
        <w:spacing w:after="0"/>
        <w:jc w:val="both"/>
        <w:rPr>
          <w:rFonts w:ascii="Arial" w:eastAsia="Arial Unicode MS" w:hAnsi="Arial" w:cs="Arial"/>
          <w:sz w:val="20"/>
          <w:szCs w:val="20"/>
        </w:rPr>
      </w:pPr>
    </w:p>
    <w:p w14:paraId="484224AE" w14:textId="2323278B" w:rsidR="009C7C05" w:rsidRPr="008868C1" w:rsidRDefault="009C7C05" w:rsidP="008868C1">
      <w:pPr>
        <w:spacing w:after="0"/>
        <w:jc w:val="both"/>
        <w:rPr>
          <w:rFonts w:ascii="Arial" w:eastAsia="Arial Unicode MS" w:hAnsi="Arial" w:cs="Arial"/>
          <w:b/>
          <w:bCs/>
          <w:sz w:val="20"/>
          <w:szCs w:val="20"/>
        </w:rPr>
      </w:pPr>
      <w:r w:rsidRPr="008868C1">
        <w:rPr>
          <w:rFonts w:ascii="Arial" w:eastAsia="Arial Unicode MS" w:hAnsi="Arial" w:cs="Arial"/>
          <w:b/>
          <w:bCs/>
          <w:sz w:val="20"/>
          <w:szCs w:val="20"/>
        </w:rPr>
        <w:t>Corresponding Author</w:t>
      </w:r>
    </w:p>
    <w:p w14:paraId="4C465B66" w14:textId="51174E0F" w:rsidR="009C7C05" w:rsidRPr="008868C1" w:rsidRDefault="009C7C05" w:rsidP="008868C1">
      <w:pPr>
        <w:spacing w:after="0"/>
        <w:jc w:val="both"/>
        <w:rPr>
          <w:rFonts w:ascii="Arial" w:eastAsia="Arial Unicode MS" w:hAnsi="Arial" w:cs="Arial"/>
          <w:sz w:val="20"/>
          <w:szCs w:val="20"/>
        </w:rPr>
      </w:pPr>
      <w:r w:rsidRPr="008868C1">
        <w:rPr>
          <w:rFonts w:ascii="Arial" w:eastAsia="Arial Unicode MS" w:hAnsi="Arial" w:cs="Arial"/>
          <w:sz w:val="20"/>
          <w:szCs w:val="20"/>
        </w:rPr>
        <w:t>Name: Kajal Patel</w:t>
      </w:r>
    </w:p>
    <w:p w14:paraId="7AEDC3BC" w14:textId="4F10DE72" w:rsidR="0019739A" w:rsidRPr="008868C1" w:rsidRDefault="009C7C05" w:rsidP="008868C1">
      <w:pPr>
        <w:spacing w:after="0"/>
        <w:jc w:val="both"/>
        <w:rPr>
          <w:rFonts w:ascii="Arial" w:eastAsia="Arial Unicode MS" w:hAnsi="Arial" w:cs="Arial"/>
          <w:sz w:val="20"/>
          <w:szCs w:val="20"/>
        </w:rPr>
      </w:pPr>
      <w:r w:rsidRPr="008868C1">
        <w:rPr>
          <w:rFonts w:ascii="Arial" w:eastAsia="Arial Unicode MS" w:hAnsi="Arial" w:cs="Arial"/>
          <w:sz w:val="20"/>
          <w:szCs w:val="20"/>
        </w:rPr>
        <w:t>Address</w:t>
      </w:r>
      <w:r w:rsidR="0019739A" w:rsidRPr="008868C1">
        <w:rPr>
          <w:rFonts w:ascii="Arial" w:eastAsia="Arial Unicode MS" w:hAnsi="Arial" w:cs="Arial"/>
          <w:sz w:val="20"/>
          <w:szCs w:val="20"/>
        </w:rPr>
        <w:t xml:space="preserve">: </w:t>
      </w:r>
      <w:r w:rsidR="002B793A" w:rsidRPr="008868C1">
        <w:rPr>
          <w:rFonts w:ascii="Arial" w:eastAsia="Arial Unicode MS" w:hAnsi="Arial" w:cs="Arial"/>
          <w:sz w:val="20"/>
          <w:szCs w:val="20"/>
        </w:rPr>
        <w:t xml:space="preserve">The Human Pain Research Group, </w:t>
      </w:r>
      <w:r w:rsidR="0019739A" w:rsidRPr="008868C1">
        <w:rPr>
          <w:rFonts w:ascii="Arial" w:eastAsia="Arial Unicode MS" w:hAnsi="Arial" w:cs="Arial"/>
          <w:sz w:val="20"/>
          <w:szCs w:val="20"/>
        </w:rPr>
        <w:t>Clinical Sciences Building, Salford Royal Hospital, Stott Lane, Salford, M6 8HD, UK.</w:t>
      </w:r>
    </w:p>
    <w:p w14:paraId="65AD7AED" w14:textId="0428695A" w:rsidR="0019739A" w:rsidRPr="008868C1" w:rsidRDefault="0019739A" w:rsidP="008868C1">
      <w:pPr>
        <w:spacing w:after="0"/>
        <w:jc w:val="both"/>
        <w:rPr>
          <w:rFonts w:ascii="Arial" w:eastAsia="Arial Unicode MS" w:hAnsi="Arial" w:cs="Arial"/>
          <w:sz w:val="20"/>
          <w:szCs w:val="20"/>
        </w:rPr>
      </w:pPr>
      <w:r w:rsidRPr="008868C1">
        <w:rPr>
          <w:rFonts w:ascii="Arial" w:eastAsia="Arial Unicode MS" w:hAnsi="Arial" w:cs="Arial"/>
          <w:sz w:val="20"/>
          <w:szCs w:val="20"/>
        </w:rPr>
        <w:t>T</w:t>
      </w:r>
      <w:r w:rsidR="009C7C05" w:rsidRPr="008868C1">
        <w:rPr>
          <w:rFonts w:ascii="Arial" w:eastAsia="Arial Unicode MS" w:hAnsi="Arial" w:cs="Arial"/>
          <w:sz w:val="20"/>
          <w:szCs w:val="20"/>
        </w:rPr>
        <w:t>elephone</w:t>
      </w:r>
      <w:r w:rsidRPr="008868C1">
        <w:rPr>
          <w:rFonts w:ascii="Arial" w:eastAsia="Arial Unicode MS" w:hAnsi="Arial" w:cs="Arial"/>
          <w:sz w:val="20"/>
          <w:szCs w:val="20"/>
        </w:rPr>
        <w:t>: +44 73685</w:t>
      </w:r>
      <w:r w:rsidR="002B793A" w:rsidRPr="008868C1">
        <w:rPr>
          <w:rFonts w:ascii="Arial" w:eastAsia="Arial Unicode MS" w:hAnsi="Arial" w:cs="Arial"/>
          <w:sz w:val="20"/>
          <w:szCs w:val="20"/>
        </w:rPr>
        <w:t xml:space="preserve"> </w:t>
      </w:r>
      <w:r w:rsidRPr="008868C1">
        <w:rPr>
          <w:rFonts w:ascii="Arial" w:eastAsia="Arial Unicode MS" w:hAnsi="Arial" w:cs="Arial"/>
          <w:sz w:val="20"/>
          <w:szCs w:val="20"/>
        </w:rPr>
        <w:t>83206</w:t>
      </w:r>
    </w:p>
    <w:p w14:paraId="16B0C3C2" w14:textId="7D4D9C56" w:rsidR="009C7C05" w:rsidRPr="008868C1" w:rsidRDefault="002B793A" w:rsidP="008868C1">
      <w:pPr>
        <w:spacing w:after="0"/>
        <w:jc w:val="both"/>
        <w:rPr>
          <w:rFonts w:ascii="Arial" w:eastAsia="Arial Unicode MS" w:hAnsi="Arial" w:cs="Arial"/>
          <w:sz w:val="20"/>
          <w:szCs w:val="20"/>
        </w:rPr>
      </w:pPr>
      <w:r w:rsidRPr="008868C1">
        <w:rPr>
          <w:rFonts w:ascii="Arial" w:eastAsia="Arial Unicode MS" w:hAnsi="Arial" w:cs="Arial"/>
          <w:sz w:val="20"/>
          <w:szCs w:val="20"/>
        </w:rPr>
        <w:t>E</w:t>
      </w:r>
      <w:r w:rsidR="009C7C05" w:rsidRPr="008868C1">
        <w:rPr>
          <w:rFonts w:ascii="Arial" w:eastAsia="Arial Unicode MS" w:hAnsi="Arial" w:cs="Arial"/>
          <w:sz w:val="20"/>
          <w:szCs w:val="20"/>
        </w:rPr>
        <w:t>-mail address</w:t>
      </w:r>
      <w:r w:rsidRPr="008868C1">
        <w:rPr>
          <w:rFonts w:ascii="Arial" w:eastAsia="Arial Unicode MS" w:hAnsi="Arial" w:cs="Arial"/>
          <w:sz w:val="20"/>
          <w:szCs w:val="20"/>
        </w:rPr>
        <w:t xml:space="preserve">: </w:t>
      </w:r>
      <w:hyperlink r:id="rId8" w:history="1">
        <w:r w:rsidR="0004448A" w:rsidRPr="008868C1">
          <w:rPr>
            <w:rStyle w:val="Hyperlink"/>
            <w:rFonts w:ascii="Arial" w:eastAsia="Arial Unicode MS" w:hAnsi="Arial" w:cs="Arial"/>
            <w:sz w:val="20"/>
            <w:szCs w:val="20"/>
          </w:rPr>
          <w:t>kj.patel1020@gmail.com</w:t>
        </w:r>
      </w:hyperlink>
    </w:p>
    <w:p w14:paraId="26966EA7" w14:textId="25738F4C" w:rsidR="0004448A" w:rsidRPr="008868C1" w:rsidRDefault="0004448A" w:rsidP="008868C1">
      <w:pPr>
        <w:spacing w:after="0"/>
        <w:jc w:val="both"/>
        <w:rPr>
          <w:rFonts w:ascii="Arial" w:eastAsia="Arial Unicode MS" w:hAnsi="Arial" w:cs="Arial"/>
          <w:sz w:val="20"/>
          <w:szCs w:val="20"/>
        </w:rPr>
      </w:pPr>
    </w:p>
    <w:p w14:paraId="5D4D1A6B" w14:textId="70C95CBA" w:rsidR="0004448A" w:rsidRPr="008868C1" w:rsidRDefault="0004448A" w:rsidP="008868C1">
      <w:pPr>
        <w:spacing w:after="0"/>
        <w:jc w:val="both"/>
        <w:rPr>
          <w:rFonts w:ascii="Arial" w:eastAsia="Arial Unicode MS" w:hAnsi="Arial" w:cs="Arial"/>
          <w:sz w:val="20"/>
          <w:szCs w:val="20"/>
        </w:rPr>
      </w:pPr>
      <w:r w:rsidRPr="008868C1">
        <w:rPr>
          <w:rFonts w:ascii="Arial" w:eastAsia="Arial Unicode MS" w:hAnsi="Arial" w:cs="Arial"/>
          <w:b/>
          <w:bCs/>
          <w:sz w:val="20"/>
          <w:szCs w:val="20"/>
        </w:rPr>
        <w:t xml:space="preserve">Category: </w:t>
      </w:r>
      <w:r w:rsidRPr="008868C1">
        <w:rPr>
          <w:rFonts w:ascii="Arial" w:eastAsia="Arial Unicode MS" w:hAnsi="Arial" w:cs="Arial"/>
          <w:sz w:val="20"/>
          <w:szCs w:val="20"/>
        </w:rPr>
        <w:t>Review Article</w:t>
      </w:r>
    </w:p>
    <w:p w14:paraId="0AEA3C3F" w14:textId="6C5FECEF" w:rsidR="002E613F" w:rsidRPr="008868C1" w:rsidRDefault="009D2915" w:rsidP="008868C1">
      <w:pPr>
        <w:spacing w:after="0"/>
        <w:jc w:val="both"/>
        <w:rPr>
          <w:rFonts w:ascii="Arial" w:eastAsia="Arial Unicode MS" w:hAnsi="Arial" w:cs="Arial"/>
          <w:sz w:val="20"/>
          <w:szCs w:val="20"/>
        </w:rPr>
      </w:pPr>
      <w:r w:rsidRPr="008868C1">
        <w:rPr>
          <w:rFonts w:ascii="Arial" w:eastAsia="Arial Unicode MS" w:hAnsi="Arial" w:cs="Arial"/>
          <w:b/>
          <w:bCs/>
          <w:sz w:val="20"/>
          <w:szCs w:val="20"/>
        </w:rPr>
        <w:t>Funding Sources</w:t>
      </w:r>
      <w:r w:rsidR="002E613F" w:rsidRPr="008868C1">
        <w:rPr>
          <w:rFonts w:ascii="Arial" w:eastAsia="Arial Unicode MS" w:hAnsi="Arial" w:cs="Arial"/>
          <w:b/>
          <w:bCs/>
          <w:sz w:val="20"/>
          <w:szCs w:val="20"/>
        </w:rPr>
        <w:t xml:space="preserve">: </w:t>
      </w:r>
      <w:r w:rsidR="002E613F" w:rsidRPr="008868C1">
        <w:rPr>
          <w:rFonts w:ascii="Arial" w:eastAsia="Arial Unicode MS" w:hAnsi="Arial" w:cs="Arial"/>
          <w:sz w:val="20"/>
          <w:szCs w:val="20"/>
        </w:rPr>
        <w:t>None</w:t>
      </w:r>
    </w:p>
    <w:p w14:paraId="4FDCC9E0" w14:textId="3D9018F3" w:rsidR="002E613F" w:rsidRPr="008868C1" w:rsidRDefault="00354235" w:rsidP="008868C1">
      <w:pPr>
        <w:spacing w:after="0"/>
        <w:jc w:val="both"/>
        <w:rPr>
          <w:rFonts w:ascii="Arial" w:eastAsia="Arial Unicode MS" w:hAnsi="Arial" w:cs="Arial"/>
          <w:sz w:val="20"/>
          <w:szCs w:val="20"/>
        </w:rPr>
      </w:pPr>
      <w:r w:rsidRPr="008868C1">
        <w:rPr>
          <w:rFonts w:ascii="Arial" w:eastAsia="Arial Unicode MS" w:hAnsi="Arial" w:cs="Arial"/>
          <w:b/>
          <w:bCs/>
          <w:sz w:val="20"/>
          <w:szCs w:val="20"/>
        </w:rPr>
        <w:t>Conflict of Interest:</w:t>
      </w:r>
      <w:r w:rsidRPr="008868C1">
        <w:rPr>
          <w:rFonts w:ascii="Arial" w:eastAsia="Arial Unicode MS" w:hAnsi="Arial" w:cs="Arial"/>
          <w:sz w:val="20"/>
          <w:szCs w:val="20"/>
        </w:rPr>
        <w:t xml:space="preserve"> None</w:t>
      </w:r>
    </w:p>
    <w:p w14:paraId="5C19F825" w14:textId="3EC85377" w:rsidR="00354235" w:rsidRPr="008868C1" w:rsidRDefault="00354235" w:rsidP="008868C1">
      <w:pPr>
        <w:spacing w:after="0"/>
        <w:jc w:val="both"/>
        <w:rPr>
          <w:rFonts w:ascii="Arial" w:eastAsia="Arial Unicode MS" w:hAnsi="Arial" w:cs="Arial"/>
          <w:sz w:val="20"/>
          <w:szCs w:val="20"/>
        </w:rPr>
      </w:pPr>
    </w:p>
    <w:p w14:paraId="2636C13E" w14:textId="2838E9A8" w:rsidR="0070050F" w:rsidRPr="008868C1" w:rsidRDefault="005B4727" w:rsidP="008868C1">
      <w:pPr>
        <w:spacing w:after="0"/>
        <w:jc w:val="both"/>
        <w:rPr>
          <w:rFonts w:ascii="Arial" w:eastAsia="Arial Unicode MS" w:hAnsi="Arial" w:cs="Arial"/>
          <w:sz w:val="20"/>
          <w:szCs w:val="20"/>
        </w:rPr>
      </w:pPr>
      <w:r w:rsidRPr="008868C1">
        <w:rPr>
          <w:rFonts w:ascii="Arial" w:eastAsia="Arial Unicode MS" w:hAnsi="Arial" w:cs="Arial"/>
          <w:b/>
          <w:bCs/>
          <w:sz w:val="20"/>
          <w:szCs w:val="20"/>
        </w:rPr>
        <w:t>Significance:</w:t>
      </w:r>
      <w:r w:rsidR="00AE3002" w:rsidRPr="008868C1">
        <w:rPr>
          <w:rFonts w:ascii="Arial" w:eastAsia="Arial Unicode MS" w:hAnsi="Arial" w:cs="Arial"/>
          <w:b/>
          <w:bCs/>
          <w:sz w:val="20"/>
          <w:szCs w:val="20"/>
        </w:rPr>
        <w:t xml:space="preserve"> </w:t>
      </w:r>
      <w:r w:rsidR="005A1E01" w:rsidRPr="008868C1">
        <w:rPr>
          <w:rFonts w:ascii="Arial" w:eastAsia="Arial Unicode MS" w:hAnsi="Arial" w:cs="Arial"/>
          <w:sz w:val="20"/>
          <w:szCs w:val="20"/>
        </w:rPr>
        <w:t>Neurofeedback</w:t>
      </w:r>
      <w:r w:rsidR="00AF657D" w:rsidRPr="008868C1">
        <w:rPr>
          <w:rFonts w:ascii="Arial" w:eastAsia="Arial Unicode MS" w:hAnsi="Arial" w:cs="Arial"/>
          <w:sz w:val="20"/>
          <w:szCs w:val="20"/>
        </w:rPr>
        <w:t xml:space="preserve"> is a novel neuromodulatory approach which can </w:t>
      </w:r>
      <w:r w:rsidR="006546F4" w:rsidRPr="008868C1">
        <w:rPr>
          <w:rFonts w:ascii="Arial" w:eastAsia="Arial Unicode MS" w:hAnsi="Arial" w:cs="Arial"/>
          <w:sz w:val="20"/>
          <w:szCs w:val="20"/>
        </w:rPr>
        <w:t>be u</w:t>
      </w:r>
      <w:r w:rsidR="00692DC8" w:rsidRPr="008868C1">
        <w:rPr>
          <w:rFonts w:ascii="Arial" w:eastAsia="Arial Unicode MS" w:hAnsi="Arial" w:cs="Arial"/>
          <w:sz w:val="20"/>
          <w:szCs w:val="20"/>
        </w:rPr>
        <w:t>sed to reduce the severity of</w:t>
      </w:r>
      <w:r w:rsidR="00EE0C40" w:rsidRPr="008868C1">
        <w:rPr>
          <w:rFonts w:ascii="Arial" w:eastAsia="Arial Unicode MS" w:hAnsi="Arial" w:cs="Arial"/>
          <w:sz w:val="20"/>
          <w:szCs w:val="20"/>
        </w:rPr>
        <w:t xml:space="preserve"> pain and pain-associated symptoms</w:t>
      </w:r>
      <w:r w:rsidR="00E23668" w:rsidRPr="008868C1">
        <w:rPr>
          <w:rFonts w:ascii="Arial" w:eastAsia="Arial Unicode MS" w:hAnsi="Arial" w:cs="Arial"/>
          <w:sz w:val="20"/>
          <w:szCs w:val="20"/>
        </w:rPr>
        <w:t xml:space="preserve"> such sleep disturbances, mood</w:t>
      </w:r>
      <w:r w:rsidR="002B6718" w:rsidRPr="008868C1">
        <w:rPr>
          <w:rFonts w:ascii="Arial" w:eastAsia="Arial Unicode MS" w:hAnsi="Arial" w:cs="Arial"/>
          <w:sz w:val="20"/>
          <w:szCs w:val="20"/>
        </w:rPr>
        <w:t xml:space="preserve"> disturbances</w:t>
      </w:r>
      <w:r w:rsidR="001F17E1" w:rsidRPr="008868C1">
        <w:rPr>
          <w:rFonts w:ascii="Arial" w:eastAsia="Arial Unicode MS" w:hAnsi="Arial" w:cs="Arial"/>
          <w:sz w:val="20"/>
          <w:szCs w:val="20"/>
        </w:rPr>
        <w:t>, fatigue and anxiety</w:t>
      </w:r>
      <w:r w:rsidR="00EE0C40" w:rsidRPr="008868C1">
        <w:rPr>
          <w:rFonts w:ascii="Arial" w:eastAsia="Arial Unicode MS" w:hAnsi="Arial" w:cs="Arial"/>
          <w:sz w:val="20"/>
          <w:szCs w:val="20"/>
        </w:rPr>
        <w:t xml:space="preserve"> in a number of chronic pain conditions</w:t>
      </w:r>
      <w:r w:rsidR="000916E3" w:rsidRPr="008868C1">
        <w:rPr>
          <w:rFonts w:ascii="Arial" w:eastAsia="Arial Unicode MS" w:hAnsi="Arial" w:cs="Arial"/>
          <w:sz w:val="20"/>
          <w:szCs w:val="20"/>
        </w:rPr>
        <w:t xml:space="preserve">. </w:t>
      </w:r>
      <w:r w:rsidR="00BF6615" w:rsidRPr="008868C1">
        <w:rPr>
          <w:rFonts w:ascii="Arial" w:eastAsia="Arial Unicode MS" w:hAnsi="Arial" w:cs="Arial"/>
          <w:sz w:val="20"/>
          <w:szCs w:val="20"/>
        </w:rPr>
        <w:t xml:space="preserve">It has a </w:t>
      </w:r>
      <w:r w:rsidR="002F7A1D" w:rsidRPr="008868C1">
        <w:rPr>
          <w:rFonts w:ascii="Arial" w:eastAsia="Arial Unicode MS" w:hAnsi="Arial" w:cs="Arial"/>
          <w:sz w:val="20"/>
          <w:szCs w:val="20"/>
        </w:rPr>
        <w:t>potential to provide integrative non-pharmacological</w:t>
      </w:r>
      <w:r w:rsidR="0047549C" w:rsidRPr="008868C1">
        <w:rPr>
          <w:rFonts w:ascii="Arial" w:eastAsia="Arial Unicode MS" w:hAnsi="Arial" w:cs="Arial"/>
          <w:sz w:val="20"/>
          <w:szCs w:val="20"/>
        </w:rPr>
        <w:t xml:space="preserve"> </w:t>
      </w:r>
      <w:r w:rsidR="00FF0583" w:rsidRPr="008868C1">
        <w:rPr>
          <w:rFonts w:ascii="Arial" w:eastAsia="Arial Unicode MS" w:hAnsi="Arial" w:cs="Arial"/>
          <w:sz w:val="20"/>
          <w:szCs w:val="20"/>
        </w:rPr>
        <w:t>management</w:t>
      </w:r>
      <w:r w:rsidR="0047549C" w:rsidRPr="008868C1">
        <w:rPr>
          <w:rFonts w:ascii="Arial" w:eastAsia="Arial Unicode MS" w:hAnsi="Arial" w:cs="Arial"/>
          <w:sz w:val="20"/>
          <w:szCs w:val="20"/>
        </w:rPr>
        <w:t xml:space="preserve"> </w:t>
      </w:r>
      <w:r w:rsidR="00FF0583" w:rsidRPr="008868C1">
        <w:rPr>
          <w:rFonts w:ascii="Arial" w:eastAsia="Arial Unicode MS" w:hAnsi="Arial" w:cs="Arial"/>
          <w:sz w:val="20"/>
          <w:szCs w:val="20"/>
        </w:rPr>
        <w:t xml:space="preserve">for </w:t>
      </w:r>
      <w:r w:rsidR="0047549C" w:rsidRPr="008868C1">
        <w:rPr>
          <w:rFonts w:ascii="Arial" w:eastAsia="Arial Unicode MS" w:hAnsi="Arial" w:cs="Arial"/>
          <w:sz w:val="20"/>
          <w:szCs w:val="20"/>
        </w:rPr>
        <w:t xml:space="preserve">chronic pain patients </w:t>
      </w:r>
      <w:r w:rsidR="001F17E1" w:rsidRPr="008868C1">
        <w:rPr>
          <w:rFonts w:ascii="Arial" w:eastAsia="Arial Unicode MS" w:hAnsi="Arial" w:cs="Arial"/>
          <w:sz w:val="20"/>
          <w:szCs w:val="20"/>
        </w:rPr>
        <w:t>with pain</w:t>
      </w:r>
      <w:r w:rsidR="0047549C" w:rsidRPr="008868C1">
        <w:rPr>
          <w:rFonts w:ascii="Arial" w:eastAsia="Arial Unicode MS" w:hAnsi="Arial" w:cs="Arial"/>
          <w:sz w:val="20"/>
          <w:szCs w:val="20"/>
        </w:rPr>
        <w:t xml:space="preserve"> refractory to pharmacological agents with high side-effect profiles.</w:t>
      </w:r>
      <w:r w:rsidR="00BF6615" w:rsidRPr="008868C1">
        <w:rPr>
          <w:rFonts w:ascii="Arial" w:eastAsia="Arial Unicode MS" w:hAnsi="Arial" w:cs="Arial"/>
          <w:sz w:val="20"/>
          <w:szCs w:val="20"/>
        </w:rPr>
        <w:t xml:space="preserve"> Further high-quality </w:t>
      </w:r>
      <w:r w:rsidR="005F2F7B" w:rsidRPr="008868C1">
        <w:rPr>
          <w:rFonts w:ascii="Arial" w:eastAsia="Arial Unicode MS" w:hAnsi="Arial" w:cs="Arial"/>
          <w:sz w:val="20"/>
          <w:szCs w:val="20"/>
        </w:rPr>
        <w:t xml:space="preserve">double-blinded </w:t>
      </w:r>
      <w:r w:rsidR="00BF6615" w:rsidRPr="008868C1">
        <w:rPr>
          <w:rFonts w:ascii="Arial" w:eastAsia="Arial Unicode MS" w:hAnsi="Arial" w:cs="Arial"/>
          <w:sz w:val="20"/>
          <w:szCs w:val="20"/>
        </w:rPr>
        <w:t xml:space="preserve">randomised sham-controlled trials </w:t>
      </w:r>
      <w:r w:rsidR="00E54CD0" w:rsidRPr="008868C1">
        <w:rPr>
          <w:rFonts w:ascii="Arial" w:eastAsia="Arial Unicode MS" w:hAnsi="Arial" w:cs="Arial"/>
          <w:sz w:val="20"/>
          <w:szCs w:val="20"/>
        </w:rPr>
        <w:t xml:space="preserve">are needed in order to fully </w:t>
      </w:r>
      <w:r w:rsidR="00AE3002" w:rsidRPr="008868C1">
        <w:rPr>
          <w:rFonts w:ascii="Arial" w:eastAsia="Arial Unicode MS" w:hAnsi="Arial" w:cs="Arial"/>
          <w:sz w:val="20"/>
          <w:szCs w:val="20"/>
        </w:rPr>
        <w:t>explore the potential of this therapy.</w:t>
      </w:r>
    </w:p>
    <w:p w14:paraId="23E4ED68" w14:textId="20746196" w:rsidR="0070050F" w:rsidRPr="008868C1" w:rsidRDefault="0070050F" w:rsidP="008868C1">
      <w:pPr>
        <w:spacing w:after="0"/>
        <w:jc w:val="both"/>
        <w:rPr>
          <w:rFonts w:ascii="Arial" w:eastAsia="Arial Unicode MS" w:hAnsi="Arial" w:cs="Arial"/>
          <w:sz w:val="20"/>
          <w:szCs w:val="20"/>
        </w:rPr>
      </w:pPr>
    </w:p>
    <w:p w14:paraId="66E867EA" w14:textId="77777777" w:rsidR="0026054A" w:rsidRPr="008868C1" w:rsidRDefault="000C68CC" w:rsidP="008868C1">
      <w:pPr>
        <w:pStyle w:val="Heading2"/>
        <w:spacing w:after="240"/>
        <w:jc w:val="both"/>
        <w:rPr>
          <w:rFonts w:ascii="Arial" w:eastAsia="Arial Unicode MS" w:hAnsi="Arial" w:cs="Arial"/>
          <w:color w:val="365F91" w:themeColor="accent1" w:themeShade="BF"/>
          <w:sz w:val="20"/>
          <w:szCs w:val="20"/>
          <w:u w:val="single"/>
        </w:rPr>
      </w:pPr>
      <w:r w:rsidRPr="008868C1">
        <w:rPr>
          <w:rFonts w:ascii="Arial" w:eastAsia="Arial Unicode MS" w:hAnsi="Arial" w:cs="Arial"/>
          <w:color w:val="365F91" w:themeColor="accent1" w:themeShade="BF"/>
          <w:sz w:val="20"/>
          <w:szCs w:val="20"/>
          <w:u w:val="single"/>
        </w:rPr>
        <w:t xml:space="preserve">1. </w:t>
      </w:r>
      <w:r w:rsidR="00C14E78" w:rsidRPr="008868C1">
        <w:rPr>
          <w:rFonts w:ascii="Arial" w:eastAsia="Arial Unicode MS" w:hAnsi="Arial" w:cs="Arial"/>
          <w:color w:val="365F91" w:themeColor="accent1" w:themeShade="BF"/>
          <w:sz w:val="20"/>
          <w:szCs w:val="20"/>
          <w:u w:val="single"/>
        </w:rPr>
        <w:t>ABSTRACT</w:t>
      </w:r>
    </w:p>
    <w:p w14:paraId="6A025D70" w14:textId="53E1AD57" w:rsidR="006D36AF" w:rsidRPr="008868C1" w:rsidRDefault="006D36AF" w:rsidP="008868C1">
      <w:pPr>
        <w:jc w:val="both"/>
        <w:rPr>
          <w:rFonts w:ascii="Arial" w:eastAsia="Arial Unicode MS" w:hAnsi="Arial" w:cs="Arial"/>
          <w:sz w:val="20"/>
          <w:szCs w:val="20"/>
        </w:rPr>
      </w:pPr>
      <w:r w:rsidRPr="008868C1">
        <w:rPr>
          <w:rFonts w:ascii="Arial" w:eastAsia="Arial Unicode MS" w:hAnsi="Arial" w:cs="Arial"/>
          <w:b/>
          <w:sz w:val="20"/>
          <w:szCs w:val="20"/>
        </w:rPr>
        <w:t xml:space="preserve">Background and </w:t>
      </w:r>
      <w:r w:rsidR="00443FA9" w:rsidRPr="008868C1">
        <w:rPr>
          <w:rFonts w:ascii="Arial" w:eastAsia="Arial Unicode MS" w:hAnsi="Arial" w:cs="Arial"/>
          <w:b/>
          <w:sz w:val="20"/>
          <w:szCs w:val="20"/>
        </w:rPr>
        <w:t>Objective</w:t>
      </w:r>
      <w:r w:rsidRPr="008868C1">
        <w:rPr>
          <w:rFonts w:ascii="Arial" w:eastAsia="Arial Unicode MS" w:hAnsi="Arial" w:cs="Arial"/>
          <w:b/>
          <w:sz w:val="20"/>
          <w:szCs w:val="20"/>
        </w:rPr>
        <w:t>:</w:t>
      </w:r>
      <w:r w:rsidRPr="008868C1">
        <w:rPr>
          <w:rFonts w:ascii="Arial" w:eastAsia="Arial Unicode MS" w:hAnsi="Arial" w:cs="Arial"/>
          <w:sz w:val="20"/>
          <w:szCs w:val="20"/>
        </w:rPr>
        <w:t xml:space="preserve"> Neurofeedback provides real-time feedback about neurophysiological signals to patients, thereby encouraging modulation of pain-associated brain activity. This review </w:t>
      </w:r>
      <w:r w:rsidR="0070050F" w:rsidRPr="008868C1">
        <w:rPr>
          <w:rFonts w:ascii="Arial" w:eastAsia="Arial Unicode MS" w:hAnsi="Arial" w:cs="Arial"/>
          <w:sz w:val="20"/>
          <w:szCs w:val="20"/>
        </w:rPr>
        <w:t xml:space="preserve">aims to </w:t>
      </w:r>
      <w:r w:rsidRPr="008868C1">
        <w:rPr>
          <w:rFonts w:ascii="Arial" w:eastAsia="Arial Unicode MS" w:hAnsi="Arial" w:cs="Arial"/>
          <w:sz w:val="20"/>
          <w:szCs w:val="20"/>
        </w:rPr>
        <w:t>evaluate the effectiveness and safety of neurofeedback in alleviating pain and pain-associated symptoms in chronic pain patients.</w:t>
      </w:r>
    </w:p>
    <w:p w14:paraId="77C77869" w14:textId="6C3F7E42" w:rsidR="006D36AF" w:rsidRPr="008868C1" w:rsidRDefault="00241590" w:rsidP="008868C1">
      <w:pPr>
        <w:jc w:val="both"/>
        <w:rPr>
          <w:rFonts w:ascii="Arial" w:eastAsia="Arial Unicode MS" w:hAnsi="Arial" w:cs="Arial"/>
          <w:color w:val="011893"/>
          <w:sz w:val="20"/>
          <w:szCs w:val="20"/>
        </w:rPr>
      </w:pPr>
      <w:r w:rsidRPr="008868C1">
        <w:rPr>
          <w:rFonts w:ascii="Arial" w:eastAsia="Arial Unicode MS" w:hAnsi="Arial" w:cs="Arial"/>
          <w:b/>
          <w:color w:val="011893"/>
          <w:sz w:val="20"/>
          <w:szCs w:val="20"/>
        </w:rPr>
        <w:t>Methods</w:t>
      </w:r>
      <w:r w:rsidR="006D36AF" w:rsidRPr="008868C1">
        <w:rPr>
          <w:rFonts w:ascii="Arial" w:eastAsia="Arial Unicode MS" w:hAnsi="Arial" w:cs="Arial"/>
          <w:b/>
          <w:color w:val="011893"/>
          <w:sz w:val="20"/>
          <w:szCs w:val="20"/>
        </w:rPr>
        <w:t xml:space="preserve">: </w:t>
      </w:r>
      <w:r w:rsidR="006D36AF" w:rsidRPr="008868C1">
        <w:rPr>
          <w:rFonts w:ascii="Arial" w:eastAsia="Arial Unicode MS" w:hAnsi="Arial" w:cs="Arial"/>
          <w:color w:val="011893"/>
          <w:sz w:val="20"/>
          <w:szCs w:val="20"/>
        </w:rPr>
        <w:t>MEDLINE, PUBMED, Web of Science and PsycINFO databases were searched</w:t>
      </w:r>
      <w:r w:rsidRPr="008868C1">
        <w:rPr>
          <w:rFonts w:ascii="Arial" w:eastAsia="Arial Unicode MS" w:hAnsi="Arial" w:cs="Arial"/>
          <w:color w:val="011893"/>
          <w:sz w:val="20"/>
          <w:szCs w:val="20"/>
        </w:rPr>
        <w:t xml:space="preserve"> using the strategy</w:t>
      </w:r>
      <w:r w:rsidR="00A33C25" w:rsidRPr="008868C1">
        <w:rPr>
          <w:rFonts w:ascii="Arial" w:eastAsia="Arial Unicode MS" w:hAnsi="Arial" w:cs="Arial"/>
          <w:color w:val="011893"/>
          <w:sz w:val="20"/>
          <w:szCs w:val="20"/>
        </w:rPr>
        <w:t>:</w:t>
      </w:r>
      <w:r w:rsidRPr="008868C1">
        <w:rPr>
          <w:rFonts w:ascii="Arial" w:eastAsia="Arial Unicode MS" w:hAnsi="Arial" w:cs="Arial"/>
          <w:color w:val="011893"/>
          <w:sz w:val="20"/>
          <w:szCs w:val="20"/>
        </w:rPr>
        <w:t xml:space="preserve"> (“Neurofeedback” OR “EEG Biofeedback” OR “fMRI Biofeedback”) AND (“Pain” or “Chronic Pain”)</w:t>
      </w:r>
      <w:r w:rsidR="006D36AF" w:rsidRPr="008868C1">
        <w:rPr>
          <w:rFonts w:ascii="Arial" w:eastAsia="Arial Unicode MS" w:hAnsi="Arial" w:cs="Arial"/>
          <w:color w:val="011893"/>
          <w:sz w:val="20"/>
          <w:szCs w:val="20"/>
        </w:rPr>
        <w:t xml:space="preserve">. Clinical trials reporting changes in pain following electroencephalogram (EEG) or functional magnetic resonance imaging (fMRI) neurofeedback in chronic pain patients were included. </w:t>
      </w:r>
      <w:r w:rsidR="00B75277" w:rsidRPr="008868C1">
        <w:rPr>
          <w:rFonts w:ascii="Arial" w:eastAsia="Arial Unicode MS" w:hAnsi="Arial" w:cs="Arial"/>
          <w:color w:val="011893"/>
          <w:sz w:val="20"/>
          <w:szCs w:val="20"/>
        </w:rPr>
        <w:t xml:space="preserve">Only </w:t>
      </w:r>
      <w:r w:rsidR="00E315C4" w:rsidRPr="008868C1">
        <w:rPr>
          <w:rFonts w:ascii="Arial" w:eastAsia="Arial Unicode MS" w:hAnsi="Arial" w:cs="Arial"/>
          <w:color w:val="011893"/>
          <w:sz w:val="20"/>
          <w:szCs w:val="20"/>
        </w:rPr>
        <w:t>Randomised-controlled trials</w:t>
      </w:r>
      <w:r w:rsidR="00144A79" w:rsidRPr="008868C1">
        <w:rPr>
          <w:rFonts w:ascii="Arial" w:eastAsia="Arial Unicode MS" w:hAnsi="Arial" w:cs="Arial"/>
          <w:color w:val="011893"/>
          <w:sz w:val="20"/>
          <w:szCs w:val="20"/>
        </w:rPr>
        <w:t xml:space="preserve"> (RCT)</w:t>
      </w:r>
      <w:r w:rsidR="00E315C4" w:rsidRPr="008868C1">
        <w:rPr>
          <w:rFonts w:ascii="Arial" w:eastAsia="Arial Unicode MS" w:hAnsi="Arial" w:cs="Arial"/>
          <w:color w:val="011893"/>
          <w:sz w:val="20"/>
          <w:szCs w:val="20"/>
        </w:rPr>
        <w:t xml:space="preserve">, </w:t>
      </w:r>
      <w:r w:rsidR="00FB04C2" w:rsidRPr="008868C1">
        <w:rPr>
          <w:rFonts w:ascii="Arial" w:eastAsia="Arial Unicode MS" w:hAnsi="Arial" w:cs="Arial"/>
          <w:color w:val="011893"/>
          <w:sz w:val="20"/>
          <w:szCs w:val="20"/>
        </w:rPr>
        <w:t>n</w:t>
      </w:r>
      <w:r w:rsidR="00E315C4" w:rsidRPr="008868C1">
        <w:rPr>
          <w:rFonts w:ascii="Arial" w:eastAsia="Arial Unicode MS" w:hAnsi="Arial" w:cs="Arial"/>
          <w:color w:val="011893"/>
          <w:sz w:val="20"/>
          <w:szCs w:val="20"/>
        </w:rPr>
        <w:t>on-randomised controlled trials</w:t>
      </w:r>
      <w:r w:rsidR="00FB04C2" w:rsidRPr="008868C1">
        <w:rPr>
          <w:rFonts w:ascii="Arial" w:eastAsia="Arial Unicode MS" w:hAnsi="Arial" w:cs="Arial"/>
          <w:color w:val="011893"/>
          <w:sz w:val="20"/>
          <w:szCs w:val="20"/>
        </w:rPr>
        <w:t xml:space="preserve"> </w:t>
      </w:r>
      <w:r w:rsidR="00144A79" w:rsidRPr="008868C1">
        <w:rPr>
          <w:rFonts w:ascii="Arial" w:eastAsia="Arial Unicode MS" w:hAnsi="Arial" w:cs="Arial"/>
          <w:color w:val="011893"/>
          <w:sz w:val="20"/>
          <w:szCs w:val="20"/>
        </w:rPr>
        <w:t xml:space="preserve">(NRCT) </w:t>
      </w:r>
      <w:r w:rsidR="00FB04C2" w:rsidRPr="008868C1">
        <w:rPr>
          <w:rFonts w:ascii="Arial" w:eastAsia="Arial Unicode MS" w:hAnsi="Arial" w:cs="Arial"/>
          <w:color w:val="011893"/>
          <w:sz w:val="20"/>
          <w:szCs w:val="20"/>
        </w:rPr>
        <w:t>and case series were included</w:t>
      </w:r>
      <w:r w:rsidR="000D5F1B" w:rsidRPr="008868C1">
        <w:rPr>
          <w:rFonts w:ascii="Arial" w:eastAsia="Arial Unicode MS" w:hAnsi="Arial" w:cs="Arial"/>
          <w:color w:val="011893"/>
          <w:sz w:val="20"/>
          <w:szCs w:val="20"/>
        </w:rPr>
        <w:t xml:space="preserve">. </w:t>
      </w:r>
      <w:r w:rsidR="00CC57CC" w:rsidRPr="008868C1">
        <w:rPr>
          <w:rFonts w:ascii="Arial" w:eastAsia="Arial Unicode MS" w:hAnsi="Arial" w:cs="Arial"/>
          <w:color w:val="011893"/>
          <w:sz w:val="20"/>
          <w:szCs w:val="20"/>
        </w:rPr>
        <w:t>Effect size</w:t>
      </w:r>
      <w:r w:rsidR="00DE7BA3" w:rsidRPr="008868C1">
        <w:rPr>
          <w:rFonts w:ascii="Arial" w:eastAsia="Arial Unicode MS" w:hAnsi="Arial" w:cs="Arial"/>
          <w:color w:val="011893"/>
          <w:sz w:val="20"/>
          <w:szCs w:val="20"/>
        </w:rPr>
        <w:t xml:space="preserve"> was pooled for </w:t>
      </w:r>
      <w:r w:rsidR="008733EF" w:rsidRPr="008868C1">
        <w:rPr>
          <w:rFonts w:ascii="Arial" w:eastAsia="Arial Unicode MS" w:hAnsi="Arial" w:cs="Arial"/>
          <w:color w:val="011893"/>
          <w:sz w:val="20"/>
          <w:szCs w:val="20"/>
        </w:rPr>
        <w:t>all</w:t>
      </w:r>
      <w:r w:rsidR="00DE7BA3" w:rsidRPr="008868C1">
        <w:rPr>
          <w:rFonts w:ascii="Arial" w:eastAsia="Arial Unicode MS" w:hAnsi="Arial" w:cs="Arial"/>
          <w:color w:val="011893"/>
          <w:sz w:val="20"/>
          <w:szCs w:val="20"/>
        </w:rPr>
        <w:t xml:space="preserve"> RCT</w:t>
      </w:r>
      <w:r w:rsidR="008733EF" w:rsidRPr="008868C1">
        <w:rPr>
          <w:rFonts w:ascii="Arial" w:eastAsia="Arial Unicode MS" w:hAnsi="Arial" w:cs="Arial"/>
          <w:color w:val="011893"/>
          <w:sz w:val="20"/>
          <w:szCs w:val="20"/>
        </w:rPr>
        <w:t>s</w:t>
      </w:r>
      <w:r w:rsidR="00DE7BA3" w:rsidRPr="008868C1">
        <w:rPr>
          <w:rFonts w:ascii="Arial" w:eastAsia="Arial Unicode MS" w:hAnsi="Arial" w:cs="Arial"/>
          <w:color w:val="011893"/>
          <w:sz w:val="20"/>
          <w:szCs w:val="20"/>
        </w:rPr>
        <w:t xml:space="preserve"> in a meta-analysis.</w:t>
      </w:r>
    </w:p>
    <w:p w14:paraId="3A635579" w14:textId="524B6D6C" w:rsidR="006D36AF" w:rsidRPr="008868C1" w:rsidRDefault="006D36AF" w:rsidP="008868C1">
      <w:pPr>
        <w:jc w:val="both"/>
        <w:rPr>
          <w:rFonts w:ascii="Arial" w:eastAsia="Arial Unicode MS" w:hAnsi="Arial" w:cs="Arial"/>
          <w:sz w:val="20"/>
          <w:szCs w:val="20"/>
        </w:rPr>
      </w:pPr>
      <w:r w:rsidRPr="008868C1">
        <w:rPr>
          <w:rFonts w:ascii="Arial" w:eastAsia="Arial Unicode MS" w:hAnsi="Arial" w:cs="Arial"/>
          <w:b/>
          <w:color w:val="011893"/>
          <w:sz w:val="20"/>
          <w:szCs w:val="20"/>
        </w:rPr>
        <w:t>Results:</w:t>
      </w:r>
      <w:r w:rsidRPr="008868C1">
        <w:rPr>
          <w:rFonts w:ascii="Arial" w:eastAsia="Arial Unicode MS" w:hAnsi="Arial" w:cs="Arial"/>
          <w:color w:val="011893"/>
          <w:sz w:val="20"/>
          <w:szCs w:val="20"/>
        </w:rPr>
        <w:t xml:space="preserve"> Twenty-one studies were included</w:t>
      </w:r>
      <w:r w:rsidR="004370FE" w:rsidRPr="008868C1">
        <w:rPr>
          <w:rFonts w:ascii="Arial" w:eastAsia="Arial Unicode MS" w:hAnsi="Arial" w:cs="Arial"/>
          <w:color w:val="011893"/>
          <w:sz w:val="20"/>
          <w:szCs w:val="20"/>
        </w:rPr>
        <w:t>. Reduction in pain following neurofeedback was reported by one</w:t>
      </w:r>
      <w:r w:rsidR="000D68A5" w:rsidRPr="008868C1">
        <w:rPr>
          <w:rFonts w:ascii="Arial" w:eastAsia="Arial Unicode MS" w:hAnsi="Arial" w:cs="Arial"/>
          <w:color w:val="011893"/>
          <w:sz w:val="20"/>
          <w:szCs w:val="20"/>
        </w:rPr>
        <w:t xml:space="preserve"> high-quality RCT, </w:t>
      </w:r>
      <w:r w:rsidR="004370FE" w:rsidRPr="008868C1">
        <w:rPr>
          <w:rFonts w:ascii="Arial" w:eastAsia="Arial Unicode MS" w:hAnsi="Arial" w:cs="Arial"/>
          <w:color w:val="011893"/>
          <w:sz w:val="20"/>
          <w:szCs w:val="20"/>
        </w:rPr>
        <w:t xml:space="preserve">five of </w:t>
      </w:r>
      <w:r w:rsidR="000D68A5" w:rsidRPr="008868C1">
        <w:rPr>
          <w:rFonts w:ascii="Arial" w:eastAsia="Arial Unicode MS" w:hAnsi="Arial" w:cs="Arial"/>
          <w:color w:val="011893"/>
          <w:sz w:val="20"/>
          <w:szCs w:val="20"/>
        </w:rPr>
        <w:t xml:space="preserve">six </w:t>
      </w:r>
      <w:r w:rsidR="00F5155A" w:rsidRPr="008868C1">
        <w:rPr>
          <w:rFonts w:ascii="Arial" w:eastAsia="Arial Unicode MS" w:hAnsi="Arial" w:cs="Arial"/>
          <w:color w:val="011893"/>
          <w:sz w:val="20"/>
          <w:szCs w:val="20"/>
        </w:rPr>
        <w:t xml:space="preserve">NRCT or </w:t>
      </w:r>
      <w:r w:rsidR="000D68A5" w:rsidRPr="008868C1">
        <w:rPr>
          <w:rFonts w:ascii="Arial" w:eastAsia="Arial Unicode MS" w:hAnsi="Arial" w:cs="Arial"/>
          <w:color w:val="011893"/>
          <w:sz w:val="20"/>
          <w:szCs w:val="20"/>
        </w:rPr>
        <w:t xml:space="preserve">low-quality RCT and </w:t>
      </w:r>
      <w:r w:rsidR="004370FE" w:rsidRPr="008868C1">
        <w:rPr>
          <w:rFonts w:ascii="Arial" w:eastAsia="Arial Unicode MS" w:hAnsi="Arial" w:cs="Arial"/>
          <w:color w:val="011893"/>
          <w:sz w:val="20"/>
          <w:szCs w:val="20"/>
        </w:rPr>
        <w:t xml:space="preserve">thirteen of </w:t>
      </w:r>
      <w:r w:rsidR="00172592" w:rsidRPr="008868C1">
        <w:rPr>
          <w:rFonts w:ascii="Arial" w:eastAsia="Arial Unicode MS" w:hAnsi="Arial" w:cs="Arial"/>
          <w:color w:val="011893"/>
          <w:sz w:val="20"/>
          <w:szCs w:val="20"/>
        </w:rPr>
        <w:t>fourteen</w:t>
      </w:r>
      <w:r w:rsidR="000D68A5" w:rsidRPr="008868C1">
        <w:rPr>
          <w:rFonts w:ascii="Arial" w:eastAsia="Arial Unicode MS" w:hAnsi="Arial" w:cs="Arial"/>
          <w:color w:val="011893"/>
          <w:sz w:val="20"/>
          <w:szCs w:val="20"/>
        </w:rPr>
        <w:t xml:space="preserve"> case-series.</w:t>
      </w:r>
      <w:r w:rsidR="00FD6E5C" w:rsidRPr="008868C1">
        <w:rPr>
          <w:rFonts w:ascii="Arial" w:eastAsia="Arial Unicode MS" w:hAnsi="Arial" w:cs="Arial"/>
          <w:color w:val="011893"/>
          <w:sz w:val="20"/>
          <w:szCs w:val="20"/>
        </w:rPr>
        <w:t xml:space="preserve"> </w:t>
      </w:r>
      <w:r w:rsidR="007775BE" w:rsidRPr="008868C1">
        <w:rPr>
          <w:rFonts w:ascii="Arial" w:eastAsia="Arial Unicode MS" w:hAnsi="Arial" w:cs="Arial"/>
          <w:sz w:val="20"/>
          <w:szCs w:val="20"/>
        </w:rPr>
        <w:t>Pain reduction reported by studies ranged from 6% t</w:t>
      </w:r>
      <w:r w:rsidR="00F569E7" w:rsidRPr="008868C1">
        <w:rPr>
          <w:rFonts w:ascii="Arial" w:eastAsia="Arial Unicode MS" w:hAnsi="Arial" w:cs="Arial"/>
          <w:sz w:val="20"/>
          <w:szCs w:val="20"/>
        </w:rPr>
        <w:t>o 82%</w:t>
      </w:r>
      <w:r w:rsidR="009B2D80" w:rsidRPr="008868C1">
        <w:rPr>
          <w:rFonts w:ascii="Arial" w:eastAsia="Arial Unicode MS" w:hAnsi="Arial" w:cs="Arial"/>
          <w:sz w:val="20"/>
          <w:szCs w:val="20"/>
        </w:rPr>
        <w:t xml:space="preserve">, with </w:t>
      </w:r>
      <w:r w:rsidR="00C213E3" w:rsidRPr="008868C1">
        <w:rPr>
          <w:rFonts w:ascii="Arial" w:eastAsia="Arial Unicode MS" w:hAnsi="Arial" w:cs="Arial"/>
          <w:sz w:val="20"/>
          <w:szCs w:val="20"/>
        </w:rPr>
        <w:t>ten</w:t>
      </w:r>
      <w:r w:rsidR="009B2D80" w:rsidRPr="008868C1">
        <w:rPr>
          <w:rFonts w:ascii="Arial" w:eastAsia="Arial Unicode MS" w:hAnsi="Arial" w:cs="Arial"/>
          <w:sz w:val="20"/>
          <w:szCs w:val="20"/>
        </w:rPr>
        <w:t xml:space="preserve"> studies reporting a clinically significant reduction in pain of </w:t>
      </w:r>
      <w:r w:rsidR="00EE7396" w:rsidRPr="008868C1">
        <w:rPr>
          <w:rFonts w:ascii="Arial" w:eastAsia="Arial Unicode MS" w:hAnsi="Arial" w:cs="Arial"/>
          <w:sz w:val="20"/>
          <w:szCs w:val="20"/>
        </w:rPr>
        <w:t>&gt;</w:t>
      </w:r>
      <w:r w:rsidR="009B2D80" w:rsidRPr="008868C1">
        <w:rPr>
          <w:rFonts w:ascii="Arial" w:eastAsia="Arial Unicode MS" w:hAnsi="Arial" w:cs="Arial"/>
          <w:sz w:val="20"/>
          <w:szCs w:val="20"/>
        </w:rPr>
        <w:t>30%</w:t>
      </w:r>
      <w:r w:rsidR="00701233" w:rsidRPr="008868C1">
        <w:rPr>
          <w:rFonts w:ascii="Arial" w:eastAsia="Arial Unicode MS" w:hAnsi="Arial" w:cs="Arial"/>
          <w:sz w:val="20"/>
          <w:szCs w:val="20"/>
        </w:rPr>
        <w:t>.</w:t>
      </w:r>
      <w:r w:rsidR="00302602" w:rsidRPr="008868C1">
        <w:rPr>
          <w:rFonts w:ascii="Arial" w:eastAsia="Arial Unicode MS" w:hAnsi="Arial" w:cs="Arial"/>
          <w:sz w:val="20"/>
          <w:szCs w:val="20"/>
        </w:rPr>
        <w:t xml:space="preserve"> </w:t>
      </w:r>
      <w:r w:rsidR="00896F1B" w:rsidRPr="008868C1">
        <w:rPr>
          <w:rFonts w:ascii="Arial" w:eastAsia="Arial Unicode MS" w:hAnsi="Arial" w:cs="Arial"/>
          <w:sz w:val="20"/>
          <w:szCs w:val="20"/>
        </w:rPr>
        <w:t xml:space="preserve">The overall effect size was </w:t>
      </w:r>
      <w:r w:rsidR="00774030" w:rsidRPr="008868C1">
        <w:rPr>
          <w:rFonts w:ascii="Arial" w:eastAsia="Arial Unicode MS" w:hAnsi="Arial" w:cs="Arial"/>
          <w:sz w:val="20"/>
          <w:szCs w:val="20"/>
        </w:rPr>
        <w:t>-</w:t>
      </w:r>
      <w:r w:rsidR="005F03E3" w:rsidRPr="008868C1">
        <w:rPr>
          <w:rFonts w:ascii="Arial" w:eastAsia="Arial Unicode MS" w:hAnsi="Arial" w:cs="Arial"/>
          <w:sz w:val="20"/>
          <w:szCs w:val="20"/>
        </w:rPr>
        <w:t>0</w:t>
      </w:r>
      <w:r w:rsidR="00C40805" w:rsidRPr="008868C1">
        <w:rPr>
          <w:rFonts w:ascii="Arial" w:eastAsia="Arial Unicode MS" w:hAnsi="Arial" w:cs="Arial"/>
          <w:sz w:val="20"/>
          <w:szCs w:val="20"/>
        </w:rPr>
        <w:t>.76</w:t>
      </w:r>
      <w:r w:rsidR="000667D0" w:rsidRPr="008868C1">
        <w:rPr>
          <w:rFonts w:ascii="Arial" w:eastAsia="Arial Unicode MS" w:hAnsi="Arial" w:cs="Arial"/>
          <w:sz w:val="20"/>
          <w:szCs w:val="20"/>
        </w:rPr>
        <w:t xml:space="preserve"> </w:t>
      </w:r>
      <w:r w:rsidR="00E52037" w:rsidRPr="008868C1">
        <w:rPr>
          <w:rFonts w:ascii="Arial" w:eastAsia="Arial Unicode MS" w:hAnsi="Arial" w:cs="Arial"/>
          <w:sz w:val="20"/>
          <w:szCs w:val="20"/>
        </w:rPr>
        <w:t>(</w:t>
      </w:r>
      <w:r w:rsidR="00C40805" w:rsidRPr="008868C1">
        <w:rPr>
          <w:rFonts w:ascii="Arial" w:eastAsia="Arial Unicode MS" w:hAnsi="Arial" w:cs="Arial"/>
          <w:sz w:val="20"/>
          <w:szCs w:val="20"/>
        </w:rPr>
        <w:t>95%</w:t>
      </w:r>
      <w:r w:rsidR="008733EF" w:rsidRPr="008868C1">
        <w:rPr>
          <w:rFonts w:ascii="Arial" w:eastAsia="Arial Unicode MS" w:hAnsi="Arial" w:cs="Arial"/>
          <w:sz w:val="20"/>
          <w:szCs w:val="20"/>
        </w:rPr>
        <w:t xml:space="preserve"> </w:t>
      </w:r>
      <w:r w:rsidR="00C40805" w:rsidRPr="008868C1">
        <w:rPr>
          <w:rFonts w:ascii="Arial" w:eastAsia="Arial Unicode MS" w:hAnsi="Arial" w:cs="Arial"/>
          <w:sz w:val="20"/>
          <w:szCs w:val="20"/>
        </w:rPr>
        <w:t>C</w:t>
      </w:r>
      <w:r w:rsidR="00732F9E" w:rsidRPr="008868C1">
        <w:rPr>
          <w:rFonts w:ascii="Arial" w:eastAsia="Arial Unicode MS" w:hAnsi="Arial" w:cs="Arial"/>
          <w:sz w:val="20"/>
          <w:szCs w:val="20"/>
        </w:rPr>
        <w:t>onfidence Interval</w:t>
      </w:r>
      <w:r w:rsidR="00C40805" w:rsidRPr="008868C1">
        <w:rPr>
          <w:rFonts w:ascii="Arial" w:eastAsia="Arial Unicode MS" w:hAnsi="Arial" w:cs="Arial"/>
          <w:sz w:val="20"/>
          <w:szCs w:val="20"/>
        </w:rPr>
        <w:t xml:space="preserve"> -1.31</w:t>
      </w:r>
      <w:r w:rsidR="000667D0" w:rsidRPr="008868C1">
        <w:rPr>
          <w:rFonts w:ascii="Arial" w:eastAsia="Arial Unicode MS" w:hAnsi="Arial" w:cs="Arial"/>
          <w:sz w:val="20"/>
          <w:szCs w:val="20"/>
        </w:rPr>
        <w:t xml:space="preserve"> to </w:t>
      </w:r>
      <w:r w:rsidR="00C40805" w:rsidRPr="008868C1">
        <w:rPr>
          <w:rFonts w:ascii="Arial" w:eastAsia="Arial Unicode MS" w:hAnsi="Arial" w:cs="Arial"/>
          <w:sz w:val="20"/>
          <w:szCs w:val="20"/>
        </w:rPr>
        <w:t xml:space="preserve">-0.20). </w:t>
      </w:r>
      <w:r w:rsidR="00292593" w:rsidRPr="008868C1">
        <w:rPr>
          <w:rFonts w:ascii="Arial" w:eastAsia="Arial Unicode MS" w:hAnsi="Arial" w:cs="Arial"/>
          <w:sz w:val="20"/>
          <w:szCs w:val="20"/>
        </w:rPr>
        <w:t>Studies were highly heterogenous [Q(df=5)=18.46, p&lt;0.002, I</w:t>
      </w:r>
      <w:r w:rsidR="00292593" w:rsidRPr="008868C1">
        <w:rPr>
          <w:rFonts w:ascii="Arial" w:eastAsia="Arial Unicode MS" w:hAnsi="Arial" w:cs="Arial"/>
          <w:sz w:val="20"/>
          <w:szCs w:val="20"/>
          <w:vertAlign w:val="superscript"/>
        </w:rPr>
        <w:t>2</w:t>
      </w:r>
      <w:r w:rsidR="00292593" w:rsidRPr="008868C1">
        <w:rPr>
          <w:rFonts w:ascii="Arial" w:eastAsia="Arial Unicode MS" w:hAnsi="Arial" w:cs="Arial"/>
          <w:sz w:val="20"/>
          <w:szCs w:val="20"/>
        </w:rPr>
        <w:t xml:space="preserve">=73%]. </w:t>
      </w:r>
      <w:r w:rsidRPr="008868C1">
        <w:rPr>
          <w:rFonts w:ascii="Arial" w:eastAsia="Arial Unicode MS" w:hAnsi="Arial" w:cs="Arial"/>
          <w:sz w:val="20"/>
          <w:szCs w:val="20"/>
        </w:rPr>
        <w:t xml:space="preserve">Improvements in </w:t>
      </w:r>
      <w:r w:rsidRPr="008868C1">
        <w:rPr>
          <w:rFonts w:ascii="Arial" w:eastAsia="Arial Unicode MS" w:hAnsi="Arial" w:cs="Arial"/>
          <w:sz w:val="20"/>
          <w:szCs w:val="20"/>
        </w:rPr>
        <w:lastRenderedPageBreak/>
        <w:t xml:space="preserve">depression, anxiety, fatigue and sleep were also seen in some studies. Common side-effects included headache, nausea and drowsiness. These generally did not lead to withdrawal of therapy except in one study. </w:t>
      </w:r>
    </w:p>
    <w:p w14:paraId="0FD2CA38" w14:textId="770656A4" w:rsidR="006D36AF" w:rsidRPr="008868C1" w:rsidRDefault="005B4727" w:rsidP="008868C1">
      <w:pPr>
        <w:jc w:val="both"/>
        <w:rPr>
          <w:rFonts w:ascii="Arial" w:eastAsia="Arial Unicode MS" w:hAnsi="Arial" w:cs="Arial"/>
          <w:sz w:val="20"/>
          <w:szCs w:val="20"/>
        </w:rPr>
      </w:pPr>
      <w:r w:rsidRPr="008868C1">
        <w:rPr>
          <w:rFonts w:ascii="Arial" w:eastAsia="Arial Unicode MS" w:hAnsi="Arial" w:cs="Arial"/>
          <w:b/>
          <w:sz w:val="20"/>
          <w:szCs w:val="20"/>
        </w:rPr>
        <w:t>Conclusion</w:t>
      </w:r>
      <w:r w:rsidR="00443FA9" w:rsidRPr="008868C1">
        <w:rPr>
          <w:rFonts w:ascii="Arial" w:eastAsia="Arial Unicode MS" w:hAnsi="Arial" w:cs="Arial"/>
          <w:b/>
          <w:sz w:val="20"/>
          <w:szCs w:val="20"/>
        </w:rPr>
        <w:t>s</w:t>
      </w:r>
      <w:r w:rsidR="006D36AF" w:rsidRPr="008868C1">
        <w:rPr>
          <w:rFonts w:ascii="Arial" w:eastAsia="Arial Unicode MS" w:hAnsi="Arial" w:cs="Arial"/>
          <w:b/>
          <w:sz w:val="20"/>
          <w:szCs w:val="20"/>
        </w:rPr>
        <w:t xml:space="preserve">: </w:t>
      </w:r>
      <w:r w:rsidR="006D36AF" w:rsidRPr="008868C1">
        <w:rPr>
          <w:rFonts w:ascii="Arial" w:eastAsia="Arial Unicode MS" w:hAnsi="Arial" w:cs="Arial"/>
          <w:sz w:val="20"/>
          <w:szCs w:val="20"/>
        </w:rPr>
        <w:t xml:space="preserve">Neurofeedback is a novel therapy with promising but largely low-quality evidence supporting its use in chronic pain. Further high-quality trials comparing different protocols is warranted to determine the most efficacious way to deliver neurofeedback. </w:t>
      </w:r>
    </w:p>
    <w:p w14:paraId="66E86820" w14:textId="77777777" w:rsidR="004A2332" w:rsidRPr="008868C1" w:rsidRDefault="000C68CC" w:rsidP="008868C1">
      <w:pPr>
        <w:pStyle w:val="Heading2"/>
        <w:spacing w:after="240"/>
        <w:jc w:val="both"/>
        <w:rPr>
          <w:rFonts w:ascii="Arial" w:eastAsia="Arial Unicode MS" w:hAnsi="Arial" w:cs="Arial"/>
          <w:color w:val="365F91" w:themeColor="accent1" w:themeShade="BF"/>
          <w:sz w:val="20"/>
          <w:szCs w:val="20"/>
          <w:u w:val="single"/>
        </w:rPr>
      </w:pPr>
      <w:r w:rsidRPr="008868C1">
        <w:rPr>
          <w:rFonts w:ascii="Arial" w:eastAsia="Arial Unicode MS" w:hAnsi="Arial" w:cs="Arial"/>
          <w:color w:val="365F91" w:themeColor="accent1" w:themeShade="BF"/>
          <w:sz w:val="20"/>
          <w:szCs w:val="20"/>
          <w:u w:val="single"/>
        </w:rPr>
        <w:t>2</w:t>
      </w:r>
      <w:r w:rsidR="00EF73B2" w:rsidRPr="008868C1">
        <w:rPr>
          <w:rFonts w:ascii="Arial" w:eastAsia="Arial Unicode MS" w:hAnsi="Arial" w:cs="Arial"/>
          <w:color w:val="365F91" w:themeColor="accent1" w:themeShade="BF"/>
          <w:sz w:val="20"/>
          <w:szCs w:val="20"/>
          <w:u w:val="single"/>
        </w:rPr>
        <w:t xml:space="preserve">. </w:t>
      </w:r>
      <w:r w:rsidR="00A9535B" w:rsidRPr="008868C1">
        <w:rPr>
          <w:rFonts w:ascii="Arial" w:eastAsia="Arial Unicode MS" w:hAnsi="Arial" w:cs="Arial"/>
          <w:color w:val="365F91" w:themeColor="accent1" w:themeShade="BF"/>
          <w:sz w:val="20"/>
          <w:szCs w:val="20"/>
          <w:u w:val="single"/>
        </w:rPr>
        <w:t>INTRODUCTION</w:t>
      </w:r>
    </w:p>
    <w:p w14:paraId="66E86822" w14:textId="66F69481" w:rsidR="00BE5BAE" w:rsidRPr="008868C1" w:rsidRDefault="00BD73A4" w:rsidP="008868C1">
      <w:pPr>
        <w:jc w:val="both"/>
        <w:rPr>
          <w:rFonts w:ascii="Arial" w:eastAsia="Arial Unicode MS" w:hAnsi="Arial" w:cs="Arial"/>
          <w:sz w:val="20"/>
          <w:szCs w:val="20"/>
        </w:rPr>
      </w:pPr>
      <w:r w:rsidRPr="008868C1">
        <w:rPr>
          <w:rFonts w:ascii="Arial" w:eastAsia="Arial Unicode MS" w:hAnsi="Arial" w:cs="Arial"/>
          <w:sz w:val="20"/>
          <w:szCs w:val="20"/>
        </w:rPr>
        <w:t>Chronic pain</w:t>
      </w:r>
      <w:r w:rsidR="002A446A" w:rsidRPr="008868C1">
        <w:rPr>
          <w:rFonts w:ascii="Arial" w:eastAsia="Arial Unicode MS" w:hAnsi="Arial" w:cs="Arial"/>
          <w:sz w:val="20"/>
          <w:szCs w:val="20"/>
        </w:rPr>
        <w:t xml:space="preserve"> </w:t>
      </w:r>
      <w:r w:rsidR="0077322D" w:rsidRPr="008868C1">
        <w:rPr>
          <w:rFonts w:ascii="Arial" w:eastAsia="Arial Unicode MS" w:hAnsi="Arial" w:cs="Arial"/>
          <w:sz w:val="20"/>
          <w:szCs w:val="20"/>
        </w:rPr>
        <w:t>affect</w:t>
      </w:r>
      <w:r w:rsidR="009F2B32" w:rsidRPr="008868C1">
        <w:rPr>
          <w:rFonts w:ascii="Arial" w:eastAsia="Arial Unicode MS" w:hAnsi="Arial" w:cs="Arial"/>
          <w:sz w:val="20"/>
          <w:szCs w:val="20"/>
        </w:rPr>
        <w:t>s</w:t>
      </w:r>
      <w:r w:rsidRPr="008868C1">
        <w:rPr>
          <w:rFonts w:ascii="Arial" w:eastAsia="Arial Unicode MS" w:hAnsi="Arial" w:cs="Arial"/>
          <w:sz w:val="20"/>
          <w:szCs w:val="20"/>
        </w:rPr>
        <w:t xml:space="preserve"> approximately 35-50% of the UK population</w:t>
      </w:r>
      <w:r w:rsidR="000133E6" w:rsidRPr="008868C1">
        <w:rPr>
          <w:rFonts w:ascii="Arial" w:eastAsia="Arial Unicode MS" w:hAnsi="Arial" w:cs="Arial"/>
          <w:sz w:val="20"/>
          <w:szCs w:val="20"/>
        </w:rPr>
        <w:t xml:space="preserve"> </w:t>
      </w:r>
      <w:r w:rsidR="00BC40EC" w:rsidRPr="008868C1">
        <w:rPr>
          <w:rFonts w:ascii="Arial" w:eastAsia="Arial Unicode MS" w:hAnsi="Arial" w:cs="Arial"/>
          <w:sz w:val="20"/>
          <w:szCs w:val="20"/>
        </w:rPr>
        <w:fldChar w:fldCharType="begin" w:fldLock="1"/>
      </w:r>
      <w:r w:rsidR="0027741C" w:rsidRPr="008868C1">
        <w:rPr>
          <w:rFonts w:ascii="Arial" w:eastAsia="Arial Unicode MS" w:hAnsi="Arial" w:cs="Arial"/>
          <w:sz w:val="20"/>
          <w:szCs w:val="20"/>
        </w:rPr>
        <w:instrText>ADDIN CSL_CITATION {"citationItems":[{"id":"ITEM-1","itemData":{"DOI":"10.1136/bmjopen-2015","abstract":"To cite: Fayaz A, Croft P, Langford RM, et al. Prevalence of chronic pain in the UK: a systematic review and meta-analysis of population studies. BMJ ABSTRACT Objectives: There is little consensus regarding the burden of pain in the UK. The purpose of this review was to synthesise existing data on the prevalence of various chronic pain phenotypes in order to produce accurate and contemporary national estimates. Design: Major electronic databases were searched for articles published after 1990, reporting population-based prevalence estimates of chronic pain (pain lasting &gt;3 months), chronic widespread pain, fibromyalgia and chronic neuropathic pain. Pooled prevalence estimates were calculated for chronic pain and chronic widespread pain.","author":[{"dropping-particle":"","family":"Fayaz","given":"A","non-dropping-particle":"","parse-names":false,"suffix":""},{"dropping-particle":"","family":"Croft","given":"P","non-dropping-particle":"","parse-names":false,"suffix":""},{"dropping-particle":"","family":"Langford","given":"R M","non-dropping-particle":"","parse-names":false,"suffix":""},{"dropping-particle":"","family":"Donaldson","given":"L J","non-dropping-particle":"","parse-names":false,"suffix":""},{"dropping-particle":"","family":"Jones","given":"G T","non-dropping-particle":"","parse-names":false,"suffix":""}],"container-title":"Open","id":"ITEM-1","issued":{"date-parts":[["2016"]]},"page":"10364","title":"Prevalence of chronic pain in the UK: a systematic review and meta-analysis of population studies","type":"article-journal","volume":"6"},"uris":["http://www.mendeley.com/documents/?uuid=f8c7928e-2b7e-35bd-9269-3d27fbcc6b33"]}],"mendeley":{"formattedCitation":"(Fayaz et al., 2016)","plainTextFormattedCitation":"(Fayaz et al., 2016)","previouslyFormattedCitation":"(Fayaz et al., 2016)"},"properties":{"noteIndex":0},"schema":"https://github.com/citation-style-language/schema/raw/master/csl-citation.json"}</w:instrText>
      </w:r>
      <w:r w:rsidR="00BC40EC" w:rsidRPr="008868C1">
        <w:rPr>
          <w:rFonts w:ascii="Arial" w:eastAsia="Arial Unicode MS" w:hAnsi="Arial" w:cs="Arial"/>
          <w:sz w:val="20"/>
          <w:szCs w:val="20"/>
        </w:rPr>
        <w:fldChar w:fldCharType="separate"/>
      </w:r>
      <w:r w:rsidR="007F302D" w:rsidRPr="008868C1">
        <w:rPr>
          <w:rFonts w:ascii="Arial" w:eastAsia="Arial Unicode MS" w:hAnsi="Arial" w:cs="Arial"/>
          <w:noProof/>
          <w:sz w:val="20"/>
          <w:szCs w:val="20"/>
        </w:rPr>
        <w:t>(Fayaz et al., 2016)</w:t>
      </w:r>
      <w:r w:rsidR="00BC40EC" w:rsidRPr="008868C1">
        <w:rPr>
          <w:rFonts w:ascii="Arial" w:eastAsia="Arial Unicode MS" w:hAnsi="Arial" w:cs="Arial"/>
          <w:sz w:val="20"/>
          <w:szCs w:val="20"/>
        </w:rPr>
        <w:fldChar w:fldCharType="end"/>
      </w:r>
      <w:r w:rsidRPr="008868C1">
        <w:rPr>
          <w:rFonts w:ascii="Arial" w:eastAsia="Arial Unicode MS" w:hAnsi="Arial" w:cs="Arial"/>
          <w:sz w:val="20"/>
          <w:szCs w:val="20"/>
        </w:rPr>
        <w:t>.</w:t>
      </w:r>
      <w:r w:rsidR="00BE5DF3" w:rsidRPr="008868C1">
        <w:rPr>
          <w:rFonts w:ascii="Arial" w:eastAsia="Arial Unicode MS" w:hAnsi="Arial" w:cs="Arial"/>
          <w:sz w:val="20"/>
          <w:szCs w:val="20"/>
        </w:rPr>
        <w:t xml:space="preserve"> </w:t>
      </w:r>
      <w:r w:rsidR="005B6B6F" w:rsidRPr="008868C1">
        <w:rPr>
          <w:rFonts w:ascii="Arial" w:eastAsia="Arial Unicode MS" w:hAnsi="Arial" w:cs="Arial"/>
          <w:sz w:val="20"/>
          <w:szCs w:val="20"/>
        </w:rPr>
        <w:t>T</w:t>
      </w:r>
      <w:r w:rsidR="00FE15E0" w:rsidRPr="008868C1">
        <w:rPr>
          <w:rFonts w:ascii="Arial" w:eastAsia="Arial Unicode MS" w:hAnsi="Arial" w:cs="Arial"/>
          <w:sz w:val="20"/>
          <w:szCs w:val="20"/>
        </w:rPr>
        <w:t xml:space="preserve">he </w:t>
      </w:r>
      <w:r w:rsidR="00DB1222" w:rsidRPr="008868C1">
        <w:rPr>
          <w:rFonts w:ascii="Arial" w:eastAsia="Arial Unicode MS" w:hAnsi="Arial" w:cs="Arial"/>
          <w:sz w:val="20"/>
          <w:szCs w:val="20"/>
        </w:rPr>
        <w:t>costs</w:t>
      </w:r>
      <w:r w:rsidR="005E028E" w:rsidRPr="008868C1">
        <w:rPr>
          <w:rFonts w:ascii="Arial" w:eastAsia="Arial Unicode MS" w:hAnsi="Arial" w:cs="Arial"/>
          <w:sz w:val="20"/>
          <w:szCs w:val="20"/>
        </w:rPr>
        <w:t xml:space="preserve"> of</w:t>
      </w:r>
      <w:r w:rsidR="009B611D" w:rsidRPr="008868C1">
        <w:rPr>
          <w:rFonts w:ascii="Arial" w:eastAsia="Arial Unicode MS" w:hAnsi="Arial" w:cs="Arial"/>
          <w:sz w:val="20"/>
          <w:szCs w:val="20"/>
        </w:rPr>
        <w:t xml:space="preserve"> </w:t>
      </w:r>
      <w:r w:rsidR="0077322D" w:rsidRPr="008868C1">
        <w:rPr>
          <w:rFonts w:ascii="Arial" w:eastAsia="Arial Unicode MS" w:hAnsi="Arial" w:cs="Arial"/>
          <w:sz w:val="20"/>
          <w:szCs w:val="20"/>
        </w:rPr>
        <w:t>chronic pain</w:t>
      </w:r>
      <w:r w:rsidR="00DB1222" w:rsidRPr="008868C1">
        <w:rPr>
          <w:rFonts w:ascii="Arial" w:eastAsia="Arial Unicode MS" w:hAnsi="Arial" w:cs="Arial"/>
          <w:sz w:val="20"/>
          <w:szCs w:val="20"/>
        </w:rPr>
        <w:t xml:space="preserve"> (</w:t>
      </w:r>
      <w:r w:rsidR="001029DF" w:rsidRPr="008868C1">
        <w:rPr>
          <w:rFonts w:ascii="Arial" w:eastAsia="Arial Unicode MS" w:hAnsi="Arial" w:cs="Arial"/>
          <w:sz w:val="20"/>
          <w:szCs w:val="20"/>
        </w:rPr>
        <w:t>$560</w:t>
      </w:r>
      <w:r w:rsidR="00EF57EF" w:rsidRPr="008868C1">
        <w:rPr>
          <w:rFonts w:ascii="Arial" w:eastAsia="Arial Unicode MS" w:hAnsi="Arial" w:cs="Arial"/>
          <w:sz w:val="20"/>
          <w:szCs w:val="20"/>
        </w:rPr>
        <w:t>-</w:t>
      </w:r>
      <w:r w:rsidR="001029DF" w:rsidRPr="008868C1">
        <w:rPr>
          <w:rFonts w:ascii="Arial" w:eastAsia="Arial Unicode MS" w:hAnsi="Arial" w:cs="Arial"/>
          <w:sz w:val="20"/>
          <w:szCs w:val="20"/>
        </w:rPr>
        <w:t xml:space="preserve">$630 billion </w:t>
      </w:r>
      <w:r w:rsidR="00581B7E" w:rsidRPr="008868C1">
        <w:rPr>
          <w:rFonts w:ascii="Arial" w:eastAsia="Arial Unicode MS" w:hAnsi="Arial" w:cs="Arial"/>
          <w:sz w:val="20"/>
          <w:szCs w:val="20"/>
        </w:rPr>
        <w:t>in the US</w:t>
      </w:r>
      <w:r w:rsidR="007E6829" w:rsidRPr="008868C1">
        <w:rPr>
          <w:rFonts w:ascii="Arial" w:eastAsia="Arial Unicode MS" w:hAnsi="Arial" w:cs="Arial"/>
          <w:sz w:val="20"/>
          <w:szCs w:val="20"/>
        </w:rPr>
        <w:t xml:space="preserve"> in 2010</w:t>
      </w:r>
      <w:r w:rsidR="00DB1222" w:rsidRPr="008868C1">
        <w:rPr>
          <w:rFonts w:ascii="Arial" w:eastAsia="Arial Unicode MS" w:hAnsi="Arial" w:cs="Arial"/>
          <w:sz w:val="20"/>
          <w:szCs w:val="20"/>
        </w:rPr>
        <w:t>)</w:t>
      </w:r>
      <w:r w:rsidR="0077322D" w:rsidRPr="008868C1">
        <w:rPr>
          <w:rFonts w:ascii="Arial" w:eastAsia="Arial Unicode MS" w:hAnsi="Arial" w:cs="Arial"/>
          <w:sz w:val="20"/>
          <w:szCs w:val="20"/>
        </w:rPr>
        <w:t xml:space="preserve"> </w:t>
      </w:r>
      <w:r w:rsidR="00D36B5B" w:rsidRPr="008868C1">
        <w:rPr>
          <w:rFonts w:ascii="Arial" w:eastAsia="Arial Unicode MS" w:hAnsi="Arial" w:cs="Arial"/>
          <w:sz w:val="20"/>
          <w:szCs w:val="20"/>
        </w:rPr>
        <w:t>are</w:t>
      </w:r>
      <w:r w:rsidR="0077322D" w:rsidRPr="008868C1">
        <w:rPr>
          <w:rFonts w:ascii="Arial" w:eastAsia="Arial Unicode MS" w:hAnsi="Arial" w:cs="Arial"/>
          <w:sz w:val="20"/>
          <w:szCs w:val="20"/>
        </w:rPr>
        <w:t xml:space="preserve"> much greater than the </w:t>
      </w:r>
      <w:r w:rsidR="00B70245" w:rsidRPr="008868C1">
        <w:rPr>
          <w:rFonts w:ascii="Arial" w:eastAsia="Arial Unicode MS" w:hAnsi="Arial" w:cs="Arial"/>
          <w:sz w:val="20"/>
          <w:szCs w:val="20"/>
        </w:rPr>
        <w:t>costs</w:t>
      </w:r>
      <w:r w:rsidR="00B251C6" w:rsidRPr="008868C1">
        <w:rPr>
          <w:rFonts w:ascii="Arial" w:eastAsia="Arial Unicode MS" w:hAnsi="Arial" w:cs="Arial"/>
          <w:sz w:val="20"/>
          <w:szCs w:val="20"/>
        </w:rPr>
        <w:t xml:space="preserve"> associated with heart disease</w:t>
      </w:r>
      <w:r w:rsidR="002B2B00" w:rsidRPr="008868C1">
        <w:rPr>
          <w:rFonts w:ascii="Arial" w:eastAsia="Arial Unicode MS" w:hAnsi="Arial" w:cs="Arial"/>
          <w:sz w:val="20"/>
          <w:szCs w:val="20"/>
        </w:rPr>
        <w:t xml:space="preserve"> ($309 billion)</w:t>
      </w:r>
      <w:r w:rsidR="00B251C6" w:rsidRPr="008868C1">
        <w:rPr>
          <w:rFonts w:ascii="Arial" w:eastAsia="Arial Unicode MS" w:hAnsi="Arial" w:cs="Arial"/>
          <w:sz w:val="20"/>
          <w:szCs w:val="20"/>
        </w:rPr>
        <w:t xml:space="preserve"> and cancer</w:t>
      </w:r>
      <w:r w:rsidR="002B2B00" w:rsidRPr="008868C1">
        <w:rPr>
          <w:rFonts w:ascii="Arial" w:eastAsia="Arial Unicode MS" w:hAnsi="Arial" w:cs="Arial"/>
          <w:sz w:val="20"/>
          <w:szCs w:val="20"/>
        </w:rPr>
        <w:t xml:space="preserve"> ($243 billion)</w:t>
      </w:r>
      <w:r w:rsidR="00785EA7" w:rsidRPr="008868C1">
        <w:rPr>
          <w:rFonts w:ascii="Arial" w:eastAsia="Arial Unicode MS" w:hAnsi="Arial" w:cs="Arial"/>
          <w:sz w:val="20"/>
          <w:szCs w:val="20"/>
        </w:rPr>
        <w:t xml:space="preserve"> </w:t>
      </w:r>
      <w:r w:rsidR="00B251C6"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016/j.jpain.2012.03.009","abstract":"In 2008, according to the Medical Expenditure Panel Survey (MEPS), about 100 million adults in the United States were affected by chronic pain, including joint pain or arthritis. Pain is costly to the nation because it requires medical treatment and complicates treatment for other ailments. Also, pain lowers worker productivity. Using the 2008 MEPS, we estimated 1) the portion of total U.S. health care costs attributable to pain; and 2) the annual costs of pain associated with lower worker productivity.","author":[{"dropping-particle":"","family":"Gaskin","given":"Darrell J","non-dropping-particle":"","parse-names":false,"suffix":""},{"dropping-particle":"","family":"Richard","given":"Patrick","non-dropping-particle":"","parse-names":false,"suffix":""}],"id":"ITEM-1","issued":{"date-parts":[["2012"]]},"title":"The Economic Costs of Pain in the United States","type":"article-journal"},"uris":["http://www.mendeley.com/documents/?uuid=9712a7fa-ff15-3694-8868-f2d33d5564e8"]}],"mendeley":{"formattedCitation":"(Gaskin &amp; Richard, 2012)","plainTextFormattedCitation":"(Gaskin &amp; Richard, 2012)","previouslyFormattedCitation":"(Gaskin &amp; Richard, 2012)"},"properties":{"noteIndex":0},"schema":"https://github.com/citation-style-language/schema/raw/master/csl-citation.json"}</w:instrText>
      </w:r>
      <w:r w:rsidR="00B251C6"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Gaskin &amp; Richard, 2012)</w:t>
      </w:r>
      <w:r w:rsidR="00B251C6" w:rsidRPr="008868C1">
        <w:rPr>
          <w:rFonts w:ascii="Arial" w:eastAsia="Arial Unicode MS" w:hAnsi="Arial" w:cs="Arial"/>
          <w:sz w:val="20"/>
          <w:szCs w:val="20"/>
        </w:rPr>
        <w:fldChar w:fldCharType="end"/>
      </w:r>
      <w:r w:rsidR="000C7B6A" w:rsidRPr="008868C1">
        <w:rPr>
          <w:rFonts w:ascii="Arial" w:eastAsia="Arial Unicode MS" w:hAnsi="Arial" w:cs="Arial"/>
          <w:sz w:val="20"/>
          <w:szCs w:val="20"/>
        </w:rPr>
        <w:t>.</w:t>
      </w:r>
      <w:r w:rsidR="00E17F60" w:rsidRPr="008868C1">
        <w:rPr>
          <w:rFonts w:ascii="Arial" w:eastAsia="Arial Unicode MS" w:hAnsi="Arial" w:cs="Arial"/>
          <w:sz w:val="20"/>
          <w:szCs w:val="20"/>
        </w:rPr>
        <w:t xml:space="preserve"> </w:t>
      </w:r>
      <w:r w:rsidR="005A60FC" w:rsidRPr="008868C1">
        <w:rPr>
          <w:rFonts w:ascii="Arial" w:eastAsia="Arial Unicode MS" w:hAnsi="Arial" w:cs="Arial"/>
          <w:sz w:val="20"/>
          <w:szCs w:val="20"/>
        </w:rPr>
        <w:t>Nevertheless</w:t>
      </w:r>
      <w:r w:rsidR="005B6B6F" w:rsidRPr="008868C1">
        <w:rPr>
          <w:rFonts w:ascii="Arial" w:eastAsia="Arial Unicode MS" w:hAnsi="Arial" w:cs="Arial"/>
          <w:sz w:val="20"/>
          <w:szCs w:val="20"/>
        </w:rPr>
        <w:t xml:space="preserve">, </w:t>
      </w:r>
      <w:r w:rsidR="00E610F7" w:rsidRPr="008868C1">
        <w:rPr>
          <w:rFonts w:ascii="Arial" w:eastAsia="Arial Unicode MS" w:hAnsi="Arial" w:cs="Arial"/>
          <w:sz w:val="20"/>
          <w:szCs w:val="20"/>
        </w:rPr>
        <w:t xml:space="preserve">pain </w:t>
      </w:r>
      <w:r w:rsidR="0068316D" w:rsidRPr="008868C1">
        <w:rPr>
          <w:rFonts w:ascii="Arial" w:eastAsia="Arial Unicode MS" w:hAnsi="Arial" w:cs="Arial"/>
          <w:sz w:val="20"/>
          <w:szCs w:val="20"/>
        </w:rPr>
        <w:t>is inadequately controlled</w:t>
      </w:r>
      <w:r w:rsidR="005A60FC" w:rsidRPr="008868C1">
        <w:rPr>
          <w:rFonts w:ascii="Arial" w:eastAsia="Arial Unicode MS" w:hAnsi="Arial" w:cs="Arial"/>
          <w:sz w:val="20"/>
          <w:szCs w:val="20"/>
        </w:rPr>
        <w:t xml:space="preserve"> </w:t>
      </w:r>
      <w:r w:rsidR="0068316D" w:rsidRPr="008868C1">
        <w:rPr>
          <w:rFonts w:ascii="Arial" w:eastAsia="Arial Unicode MS" w:hAnsi="Arial" w:cs="Arial"/>
          <w:sz w:val="20"/>
          <w:szCs w:val="20"/>
        </w:rPr>
        <w:t>in</w:t>
      </w:r>
      <w:r w:rsidR="00E610F7" w:rsidRPr="008868C1">
        <w:rPr>
          <w:rFonts w:ascii="Arial" w:eastAsia="Arial Unicode MS" w:hAnsi="Arial" w:cs="Arial"/>
          <w:sz w:val="20"/>
          <w:szCs w:val="20"/>
        </w:rPr>
        <w:t xml:space="preserve"> </w:t>
      </w:r>
      <w:r w:rsidR="0051390A" w:rsidRPr="008868C1">
        <w:rPr>
          <w:rFonts w:ascii="Arial" w:eastAsia="Arial Unicode MS" w:hAnsi="Arial" w:cs="Arial"/>
          <w:sz w:val="20"/>
          <w:szCs w:val="20"/>
        </w:rPr>
        <w:t>40</w:t>
      </w:r>
      <w:r w:rsidR="00171528" w:rsidRPr="008868C1">
        <w:rPr>
          <w:rFonts w:ascii="Arial" w:eastAsia="Arial Unicode MS" w:hAnsi="Arial" w:cs="Arial"/>
          <w:sz w:val="20"/>
          <w:szCs w:val="20"/>
        </w:rPr>
        <w:t>-60</w:t>
      </w:r>
      <w:r w:rsidR="0051390A" w:rsidRPr="008868C1">
        <w:rPr>
          <w:rFonts w:ascii="Arial" w:eastAsia="Arial Unicode MS" w:hAnsi="Arial" w:cs="Arial"/>
          <w:sz w:val="20"/>
          <w:szCs w:val="20"/>
        </w:rPr>
        <w:t>% of chronic pain patients</w:t>
      </w:r>
      <w:r w:rsidR="005A60FC" w:rsidRPr="008868C1">
        <w:rPr>
          <w:rFonts w:ascii="Arial" w:eastAsia="Arial Unicode MS" w:hAnsi="Arial" w:cs="Arial"/>
          <w:sz w:val="20"/>
          <w:szCs w:val="20"/>
        </w:rPr>
        <w:t xml:space="preserve"> despite the </w:t>
      </w:r>
      <w:r w:rsidR="00AB2BA4" w:rsidRPr="008868C1">
        <w:rPr>
          <w:rFonts w:ascii="Arial" w:eastAsia="Arial Unicode MS" w:hAnsi="Arial" w:cs="Arial"/>
          <w:sz w:val="20"/>
          <w:szCs w:val="20"/>
        </w:rPr>
        <w:t>numerous medications available</w:t>
      </w:r>
      <w:r w:rsidR="0051390A" w:rsidRPr="008868C1">
        <w:rPr>
          <w:rFonts w:ascii="Arial" w:eastAsia="Arial Unicode MS" w:hAnsi="Arial" w:cs="Arial"/>
          <w:sz w:val="20"/>
          <w:szCs w:val="20"/>
        </w:rPr>
        <w:t xml:space="preserve"> </w:t>
      </w:r>
      <w:r w:rsidR="0051390A" w:rsidRPr="008868C1">
        <w:rPr>
          <w:rFonts w:ascii="Arial" w:eastAsia="Arial Unicode MS" w:hAnsi="Arial" w:cs="Arial"/>
          <w:sz w:val="20"/>
          <w:szCs w:val="20"/>
        </w:rPr>
        <w:fldChar w:fldCharType="begin" w:fldLock="1"/>
      </w:r>
      <w:r w:rsidR="000F6ECD" w:rsidRPr="008868C1">
        <w:rPr>
          <w:rFonts w:ascii="Arial" w:eastAsia="Arial Unicode MS" w:hAnsi="Arial" w:cs="Arial"/>
          <w:sz w:val="20"/>
          <w:szCs w:val="20"/>
        </w:rPr>
        <w:instrText>ADDIN CSL_CITATION {"citationItems":[{"id":"ITEM-1","itemData":{"DOI":"10.1016/j.ejpain.2005.06.009","ISSN":"10903801","author":[{"dropping-particle":"","family":"Breivik","given":"H","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id":"ITEM-1","issue":"4","issued":{"date-parts":[["2006","5"]]},"page":"287-287","title":"Survey of chronic pain in Europe: Prevalence, impact on daily life, and treatment","type":"article-journal","volume":"10"},"uris":["http://www.mendeley.com/documents/?uuid=e2fe7ba0-0702-3d0a-a9ac-701e42ab8ef1"]},{"id":"ITEM-2","itemData":{"DOI":"10.1093/annonc/mdp001","abstract":"Background: The European Pain in Cancer survey sought to increase understanding of cancer-related pain and treatment across Europe. Patients and methods: Patients with all stages of cancer participated in a two-phase telephone survey conducted in 11 European countries and Israel in 2006-2007. The survey screened for patients experiencing pain at least weekly, then randomly selected adult patients with pain of at least moderate intensity occurring several times per week for the last month completed a detailed attitudinal questionnaire. Results: Of 5084 adult patients contacted, 56% suffered moderate-to-severe pain at least monthly. Of 573 patients randomly selected for the second survey phase, 77% were receiving prescription-only analgesics, with 41% taking strong opioids either alone or with other drugs for cancer-related pain. Of those prescribed analgesics, 63% experienced breakthrough pain. In all, 69% reported pain-related difficulties with everyday activities; however, 50% believed that their quality of life was not considered a priority in their overall care by their health care professional. Conclusions: Across Europe and Israel, treatment of cancer pain is suboptimal. Pain and pain relief should be considered integral to the diagnosis and treatment of cancer; management guidelines should be revised to improve pain control in patients with cancer.","author":[{"dropping-particle":"","family":"Breivik","given":"H","non-dropping-particle":"","parse-names":false,"suffix":""},{"dropping-particle":"","family":"Cherny","given":"N","non-dropping-particle":"","parse-names":false,"suffix":""},{"dropping-particle":"","family":"Collett","given":"B","non-dropping-particle":"","parse-names":false,"suffix":""},{"dropping-particle":"","family":"Conno","given":"F","non-dropping-particle":"De","parse-names":false,"suffix":""},{"dropping-particle":"","family":"Filbet","given":"M","non-dropping-particle":"","parse-names":false,"suffix":""},{"dropping-particle":"","family":"Foubert","given":"A J","non-dropping-particle":"","parse-names":false,"suffix":""},{"dropping-particle":"","family":"Cohen","given":"R","non-dropping-particle":"","parse-names":false,"suffix":""},{"dropping-particle":"","family":"Dow","given":"L","non-dropping-particle":"","parse-names":false,"suffix":""}],"container-title":"Annals of Oncology","id":"ITEM-2","issued":{"date-parts":[["2009"]]},"page":"1420-1433","title":"Cancer-related pain: a pan-European survey of prevalence, treatment, and patient attitudes","type":"article-journal","volume":"20"},"uris":["http://www.mendeley.com/documents/?uuid=91a20842-0770-3c49-b746-fd4bc6877934"]}],"mendeley":{"formattedCitation":"(Breivik et al., 2006, 2009)","plainTextFormattedCitation":"(Breivik et al., 2006, 2009)","previouslyFormattedCitation":"(Breivik et al., 2006, 2009)"},"properties":{"noteIndex":0},"schema":"https://github.com/citation-style-language/schema/raw/master/csl-citation.json"}</w:instrText>
      </w:r>
      <w:r w:rsidR="0051390A" w:rsidRPr="008868C1">
        <w:rPr>
          <w:rFonts w:ascii="Arial" w:eastAsia="Arial Unicode MS" w:hAnsi="Arial" w:cs="Arial"/>
          <w:sz w:val="20"/>
          <w:szCs w:val="20"/>
        </w:rPr>
        <w:fldChar w:fldCharType="separate"/>
      </w:r>
      <w:r w:rsidR="0099601B" w:rsidRPr="008868C1">
        <w:rPr>
          <w:rFonts w:ascii="Arial" w:eastAsia="Arial Unicode MS" w:hAnsi="Arial" w:cs="Arial"/>
          <w:noProof/>
          <w:sz w:val="20"/>
          <w:szCs w:val="20"/>
        </w:rPr>
        <w:t>(Breivik et al., 2006, 2009)</w:t>
      </w:r>
      <w:r w:rsidR="0051390A" w:rsidRPr="008868C1">
        <w:rPr>
          <w:rFonts w:ascii="Arial" w:eastAsia="Arial Unicode MS" w:hAnsi="Arial" w:cs="Arial"/>
          <w:sz w:val="20"/>
          <w:szCs w:val="20"/>
        </w:rPr>
        <w:fldChar w:fldCharType="end"/>
      </w:r>
      <w:r w:rsidR="0051390A" w:rsidRPr="008868C1">
        <w:rPr>
          <w:rFonts w:ascii="Arial" w:eastAsia="Arial Unicode MS" w:hAnsi="Arial" w:cs="Arial"/>
          <w:sz w:val="20"/>
          <w:szCs w:val="20"/>
        </w:rPr>
        <w:t>.</w:t>
      </w:r>
      <w:r w:rsidR="00385311" w:rsidRPr="008868C1">
        <w:rPr>
          <w:rFonts w:ascii="Arial" w:eastAsia="Arial Unicode MS" w:hAnsi="Arial" w:cs="Arial"/>
          <w:sz w:val="20"/>
          <w:szCs w:val="20"/>
        </w:rPr>
        <w:t xml:space="preserve"> </w:t>
      </w:r>
      <w:r w:rsidR="00086C2D" w:rsidRPr="008868C1">
        <w:rPr>
          <w:rFonts w:ascii="Arial" w:eastAsia="Arial Unicode MS" w:hAnsi="Arial" w:cs="Arial"/>
          <w:sz w:val="20"/>
          <w:szCs w:val="20"/>
        </w:rPr>
        <w:t>Therefore</w:t>
      </w:r>
      <w:r w:rsidR="0021129D" w:rsidRPr="008868C1">
        <w:rPr>
          <w:rFonts w:ascii="Arial" w:eastAsia="Arial Unicode MS" w:hAnsi="Arial" w:cs="Arial"/>
          <w:sz w:val="20"/>
          <w:szCs w:val="20"/>
        </w:rPr>
        <w:t>,</w:t>
      </w:r>
      <w:r w:rsidR="00086C2D" w:rsidRPr="008868C1">
        <w:rPr>
          <w:rFonts w:ascii="Arial" w:eastAsia="Arial Unicode MS" w:hAnsi="Arial" w:cs="Arial"/>
          <w:sz w:val="20"/>
          <w:szCs w:val="20"/>
        </w:rPr>
        <w:t xml:space="preserve"> non-pharmacological therapies are being increasingly explored </w:t>
      </w:r>
      <w:r w:rsidR="00D5378A" w:rsidRPr="008868C1">
        <w:rPr>
          <w:rFonts w:ascii="Arial" w:eastAsia="Arial Unicode MS" w:hAnsi="Arial" w:cs="Arial"/>
          <w:sz w:val="20"/>
          <w:szCs w:val="20"/>
        </w:rPr>
        <w:fldChar w:fldCharType="begin" w:fldLock="1"/>
      </w:r>
      <w:r w:rsidR="00283E0F" w:rsidRPr="008868C1">
        <w:rPr>
          <w:rFonts w:ascii="Arial" w:eastAsia="Arial Unicode MS" w:hAnsi="Arial" w:cs="Arial"/>
          <w:sz w:val="20"/>
          <w:szCs w:val="20"/>
        </w:rPr>
        <w:instrText>ADDIN CSL_CITATION {"citationItems":[{"id":"ITEM-1","itemData":{"DOI":"https://dx.doi.org/10.1038/nrneurol.2014.12","ISSN":"1759-4766","abstract":"Chronic pain is common, and the available treatments do not provide adequate relief for most patients. Neuromodulatory interventions that modify brain processes underlying the experience of pain have the potential to provide substantial relief for some of these patients. The purpose of this Review is to summarize the state of knowledge regarding the efficacy and mechanisms of noninvasive neuromodulatory treatments for chronic pain. The findings provide support for the efficacy and positive side-effect profile of hypnosis, and limited evidence for the potential efficacy of meditation training, noninvasive electrical stimulation procedures, and neurofeedback procedures. Mechanisms research indicates that hypnosis influences multiple neurophysiological processes involved in the experience of pain. Evidence also indicates that mindfulness meditation has both immediate and long-term effects on cortical structures and activity involved in attention, emotional responding and pain. Less is known about the mechanisms of other neuromodulatory treatments. On the basis of the data discussed in this Review, training in the use of self-hypnosis might be considered a viable 'first-line' approach to treat chronic pain. More-definitive research regarding the benefits and costs of meditation training, noninvasive brain stimulation and neurofeedback is needed before these treatments can be recommended for the treatment of chronic pain.","author":[{"dropping-particle":"","family":"Jensen","given":"M P","non-dropping-particle":"","parse-names":false,"suffix":""},{"dropping-particle":"","family":"Day","given":"Melissa A","non-dropping-particle":"","parse-names":false,"suffix":""},{"dropping-particle":"","family":"Miro","given":"Jordi","non-dropping-particle":"","parse-names":false,"suffix":""}],"container-title":"Nature reviews. Neurology","id":"ITEM-1","issue":"3","issued":{"date-parts":[["2014"]]},"page":"167-178","publisher-place":"England","title":"Neuromodulatory treatments for chronic pain: efficacy and mechanisms.","type":"article-journal","volume":"10"},"uris":["http://www.mendeley.com/documents/?uuid=f460f32a-4fe4-46cd-9175-d6f67dbb1238"]}],"mendeley":{"formattedCitation":"(Jensen et al., 2014)","plainTextFormattedCitation":"(Jensen et al., 2014)","previouslyFormattedCitation":"(Jensen et al., 2014)"},"properties":{"noteIndex":0},"schema":"https://github.com/citation-style-language/schema/raw/master/csl-citation.json"}</w:instrText>
      </w:r>
      <w:r w:rsidR="00D5378A" w:rsidRPr="008868C1">
        <w:rPr>
          <w:rFonts w:ascii="Arial" w:eastAsia="Arial Unicode MS" w:hAnsi="Arial" w:cs="Arial"/>
          <w:sz w:val="20"/>
          <w:szCs w:val="20"/>
        </w:rPr>
        <w:fldChar w:fldCharType="separate"/>
      </w:r>
      <w:r w:rsidR="001768D6" w:rsidRPr="008868C1">
        <w:rPr>
          <w:rFonts w:ascii="Arial" w:eastAsia="Arial Unicode MS" w:hAnsi="Arial" w:cs="Arial"/>
          <w:noProof/>
          <w:sz w:val="20"/>
          <w:szCs w:val="20"/>
        </w:rPr>
        <w:t>(Jensen et al., 2014)</w:t>
      </w:r>
      <w:r w:rsidR="00D5378A" w:rsidRPr="008868C1">
        <w:rPr>
          <w:rFonts w:ascii="Arial" w:eastAsia="Arial Unicode MS" w:hAnsi="Arial" w:cs="Arial"/>
          <w:sz w:val="20"/>
          <w:szCs w:val="20"/>
        </w:rPr>
        <w:fldChar w:fldCharType="end"/>
      </w:r>
      <w:r w:rsidR="00086C2D" w:rsidRPr="008868C1">
        <w:rPr>
          <w:rFonts w:ascii="Arial" w:eastAsia="Arial Unicode MS" w:hAnsi="Arial" w:cs="Arial"/>
          <w:sz w:val="20"/>
          <w:szCs w:val="20"/>
        </w:rPr>
        <w:t>.</w:t>
      </w:r>
    </w:p>
    <w:p w14:paraId="194C7BF4" w14:textId="734C9EB6" w:rsidR="00A01F98" w:rsidRPr="008868C1" w:rsidRDefault="00E0170C" w:rsidP="008868C1">
      <w:pPr>
        <w:jc w:val="both"/>
        <w:rPr>
          <w:rFonts w:ascii="Arial" w:eastAsia="Arial Unicode MS" w:hAnsi="Arial" w:cs="Arial"/>
          <w:sz w:val="20"/>
          <w:szCs w:val="20"/>
        </w:rPr>
      </w:pPr>
      <w:r w:rsidRPr="008868C1">
        <w:rPr>
          <w:rFonts w:ascii="Arial" w:eastAsia="Arial Unicode MS" w:hAnsi="Arial" w:cs="Arial"/>
          <w:sz w:val="20"/>
          <w:szCs w:val="20"/>
        </w:rPr>
        <w:t>Pain perception is a complex process</w:t>
      </w:r>
      <w:r w:rsidR="00276339" w:rsidRPr="008868C1">
        <w:rPr>
          <w:rFonts w:ascii="Arial" w:eastAsia="Arial Unicode MS" w:hAnsi="Arial" w:cs="Arial"/>
          <w:sz w:val="20"/>
          <w:szCs w:val="20"/>
        </w:rPr>
        <w:t>, whereby the</w:t>
      </w:r>
      <w:r w:rsidR="00620F45" w:rsidRPr="008868C1">
        <w:rPr>
          <w:rFonts w:ascii="Arial" w:eastAsia="Arial Unicode MS" w:hAnsi="Arial" w:cs="Arial"/>
          <w:sz w:val="20"/>
          <w:szCs w:val="20"/>
        </w:rPr>
        <w:t xml:space="preserve"> pain perceived by an individual is </w:t>
      </w:r>
      <w:r w:rsidR="00497701" w:rsidRPr="008868C1">
        <w:rPr>
          <w:rFonts w:ascii="Arial" w:eastAsia="Arial Unicode MS" w:hAnsi="Arial" w:cs="Arial"/>
          <w:sz w:val="20"/>
          <w:szCs w:val="20"/>
        </w:rPr>
        <w:t xml:space="preserve">an integration of current information about </w:t>
      </w:r>
      <w:r w:rsidR="008D664F" w:rsidRPr="008868C1">
        <w:rPr>
          <w:rFonts w:ascii="Arial" w:eastAsia="Arial Unicode MS" w:hAnsi="Arial" w:cs="Arial"/>
          <w:sz w:val="20"/>
          <w:szCs w:val="20"/>
        </w:rPr>
        <w:t xml:space="preserve">the </w:t>
      </w:r>
      <w:r w:rsidR="00497701" w:rsidRPr="008868C1">
        <w:rPr>
          <w:rFonts w:ascii="Arial" w:eastAsia="Arial Unicode MS" w:hAnsi="Arial" w:cs="Arial"/>
          <w:sz w:val="20"/>
          <w:szCs w:val="20"/>
        </w:rPr>
        <w:t>sensory stimulation and</w:t>
      </w:r>
      <w:r w:rsidR="008D664F" w:rsidRPr="008868C1">
        <w:rPr>
          <w:rFonts w:ascii="Arial" w:eastAsia="Arial Unicode MS" w:hAnsi="Arial" w:cs="Arial"/>
          <w:sz w:val="20"/>
          <w:szCs w:val="20"/>
        </w:rPr>
        <w:t xml:space="preserve"> </w:t>
      </w:r>
      <w:r w:rsidR="00497701" w:rsidRPr="008868C1">
        <w:rPr>
          <w:rFonts w:ascii="Arial" w:eastAsia="Arial Unicode MS" w:hAnsi="Arial" w:cs="Arial"/>
          <w:sz w:val="20"/>
          <w:szCs w:val="20"/>
        </w:rPr>
        <w:t>prior information from previous experiences which influence the emotions, attention and expectations of the individual about the pain</w:t>
      </w:r>
      <w:r w:rsidR="00912E23" w:rsidRPr="008868C1">
        <w:rPr>
          <w:rFonts w:ascii="Arial" w:eastAsia="Arial Unicode MS" w:hAnsi="Arial" w:cs="Arial"/>
          <w:sz w:val="20"/>
          <w:szCs w:val="20"/>
        </w:rPr>
        <w:t xml:space="preserve"> </w:t>
      </w:r>
      <w:r w:rsidR="00497701" w:rsidRPr="008868C1">
        <w:rPr>
          <w:rFonts w:ascii="Arial" w:eastAsia="Arial Unicode MS" w:hAnsi="Arial" w:cs="Arial"/>
          <w:sz w:val="20"/>
          <w:szCs w:val="20"/>
        </w:rPr>
        <w:fldChar w:fldCharType="begin" w:fldLock="1"/>
      </w:r>
      <w:r w:rsidR="0027741C" w:rsidRPr="008868C1">
        <w:rPr>
          <w:rFonts w:ascii="Arial" w:eastAsia="Arial Unicode MS" w:hAnsi="Arial" w:cs="Arial"/>
          <w:sz w:val="20"/>
          <w:szCs w:val="20"/>
        </w:rPr>
        <w:instrText>ADDIN CSL_CITATION {"citationItems":[{"id":"ITEM-1","itemData":{"DOI":"10.1172/JCI43766","abstract":"It has long been appreciated that the experience of pain is highly variable between individuals. Pain results from activation of sensory receptors specialized to detect actual or impending tissue damage (i.e., nociceptors). However, a direct correlation between activation of nociceptors and the sensory experience of pain is not always apparent. Even in cases in which the severity of injury appears similar, individual pain experiences may vary dramatically. Emotional state, degree of anxiety, attention and distraction, past experiences, memories, and many other factors can either enhance or diminish the pain experience. Here, we review evidence for \"top-down\" modulatory circuits that profoundly change the sensory experience of pain.","author":[{"dropping-particle":"","family":"Ossipov","given":"Michael H","non-dropping-particle":"","parse-names":false,"suffix":""},{"dropping-particle":"","family":"Dussor","given":"Gregory O","non-dropping-particle":"","parse-names":false,"suffix":""},{"dropping-particle":"","family":"Porreca","given":"Frank","non-dropping-particle":"","parse-names":false,"suffix":""}],"container-title":"The Journal of Clinical Investigation","id":"ITEM-1","issue":"11","issued":{"date-parts":[["2010"]]},"note":"This idea of pain being modulated by a number of mechanisms is evident in the fact that often there is not a direct correlation between the degree of damage and the sensation of pain that an individual has. \n\nPresence of endogenous systems which have the ability to influence the perception of pain is evident in cases of wounded soldiers who report feeling no pain despite extensive injuries during war. This perhaps reflects a coping mechanism of the brain where pain perception is selectively inhibited in these scenarios in order to enable the individual to escape the imminent danger of losing life in a war zone. This highlights the ability of &amp;quot;strong emotions&amp;quot; to block perception of pain.\n\nSuch descending inhibitory pathways are thought to arise from hypothalamus, amygdala and cingulate gyrus and project onto periaquductal grey area (PAG). PAG then project to raphe nucleus and nucleus reticularis gigantocellularis in the ventromedial medulla which then project the noradrenergic and serotonergic descending inhibitory neurones in dorsolateral fasciculus to the dorsal horn where gating of pain occurs.\n\n&amp;quot;Top-down&amp;quot; modulation refers to the modulatory pathways which are responsible for causing the sense of analgesia in patients treated with placebo. This decreased sensation of pain is thought to occur due to anticipation of the pain. Furthermore, patients who had pain relief with placebo and then received naloxone, an opioid antagonist, had the same level of pain as the patients who did not have any pain relief following placebo at all. As the naloxone works by antagonisizing opioid receptor and was responsible for causing the increase in pain following placebo analgesia, it can be concluded that the placebo analgesia was due to activation of endogenous endorphin system which acts on opioid receptors because reversal of this endorphin system by naloxone led to loss of the placebo analgesia.\n\nFurther neuroimaging studies have identified that the opioid receptors responsible for this placebo analgesia effect are located in the anterior and pregenual cingulate corte, dorsolateral prefrontal cortex and anterior insular cortex. These areas send projections to PAG. The author therefore suggests that different susceptibility to placebo analgesia could be due to differences in concentration of opioid receptors in these locations.\n\nPsychological modulators such as emotions and expectations are thought to change pain perceptio through their influence on different components of the pain matrix.\n\nThe analgesic effect of deep brain stimulation is lost if there is co-administration of naloxone. This is because naloxone inhibits the opioid receptors therefore inhibiting the descending inhibitory pathways from having their effect, therefore once again proving that these inhibitory pathways are mediated by opioid pathways.\n\nThere is presence of both inhibitory and facilitary descending pathways which modulate pain signals at the level of dorsal column.","page":"3779-3787","title":"Central modulation of pain","type":"article-journal","volume":"120"},"uris":["http://www.mendeley.com/documents/?uuid=042dfbf7-0181-3abf-ae5b-53ba28f2f8d8"]}],"mendeley":{"formattedCitation":"(Ossipov et al., 2010)","plainTextFormattedCitation":"(Ossipov et al., 2010)","previouslyFormattedCitation":"(Ossipov et al., 2010)"},"properties":{"noteIndex":0},"schema":"https://github.com/citation-style-language/schema/raw/master/csl-citation.json"}</w:instrText>
      </w:r>
      <w:r w:rsidR="00497701" w:rsidRPr="008868C1">
        <w:rPr>
          <w:rFonts w:ascii="Arial" w:eastAsia="Arial Unicode MS" w:hAnsi="Arial" w:cs="Arial"/>
          <w:sz w:val="20"/>
          <w:szCs w:val="20"/>
        </w:rPr>
        <w:fldChar w:fldCharType="separate"/>
      </w:r>
      <w:r w:rsidR="007F302D" w:rsidRPr="008868C1">
        <w:rPr>
          <w:rFonts w:ascii="Arial" w:eastAsia="Arial Unicode MS" w:hAnsi="Arial" w:cs="Arial"/>
          <w:noProof/>
          <w:sz w:val="20"/>
          <w:szCs w:val="20"/>
        </w:rPr>
        <w:t>(Ossipov et al., 2010)</w:t>
      </w:r>
      <w:r w:rsidR="00497701" w:rsidRPr="008868C1">
        <w:rPr>
          <w:rFonts w:ascii="Arial" w:eastAsia="Arial Unicode MS" w:hAnsi="Arial" w:cs="Arial"/>
          <w:sz w:val="20"/>
          <w:szCs w:val="20"/>
        </w:rPr>
        <w:fldChar w:fldCharType="end"/>
      </w:r>
      <w:r w:rsidR="00497701" w:rsidRPr="008868C1">
        <w:rPr>
          <w:rFonts w:ascii="Arial" w:eastAsia="Arial Unicode MS" w:hAnsi="Arial" w:cs="Arial"/>
          <w:sz w:val="20"/>
          <w:szCs w:val="20"/>
        </w:rPr>
        <w:t xml:space="preserve">. </w:t>
      </w:r>
      <w:r w:rsidR="00AB114F" w:rsidRPr="008868C1">
        <w:rPr>
          <w:rFonts w:ascii="Arial" w:eastAsia="Arial Unicode MS" w:hAnsi="Arial" w:cs="Arial"/>
          <w:sz w:val="20"/>
          <w:szCs w:val="20"/>
        </w:rPr>
        <w:t xml:space="preserve">In order to target </w:t>
      </w:r>
      <w:r w:rsidR="00C26562" w:rsidRPr="008868C1">
        <w:rPr>
          <w:rFonts w:ascii="Arial" w:eastAsia="Arial Unicode MS" w:hAnsi="Arial" w:cs="Arial"/>
          <w:sz w:val="20"/>
          <w:szCs w:val="20"/>
        </w:rPr>
        <w:t>these higher-order processes</w:t>
      </w:r>
      <w:r w:rsidR="00AB114F" w:rsidRPr="008868C1">
        <w:rPr>
          <w:rFonts w:ascii="Arial" w:eastAsia="Arial Unicode MS" w:hAnsi="Arial" w:cs="Arial"/>
          <w:sz w:val="20"/>
          <w:szCs w:val="20"/>
        </w:rPr>
        <w:t xml:space="preserve">, several studies have been </w:t>
      </w:r>
      <w:r w:rsidR="00D027A5" w:rsidRPr="008868C1">
        <w:rPr>
          <w:rFonts w:ascii="Arial" w:eastAsia="Arial Unicode MS" w:hAnsi="Arial" w:cs="Arial"/>
          <w:sz w:val="20"/>
          <w:szCs w:val="20"/>
        </w:rPr>
        <w:t>performed</w:t>
      </w:r>
      <w:r w:rsidR="00AB114F" w:rsidRPr="008868C1">
        <w:rPr>
          <w:rFonts w:ascii="Arial" w:eastAsia="Arial Unicode MS" w:hAnsi="Arial" w:cs="Arial"/>
          <w:sz w:val="20"/>
          <w:szCs w:val="20"/>
        </w:rPr>
        <w:t xml:space="preserve"> to identify </w:t>
      </w:r>
      <w:r w:rsidR="00B0118E" w:rsidRPr="008868C1">
        <w:rPr>
          <w:rFonts w:ascii="Arial" w:eastAsia="Arial Unicode MS" w:hAnsi="Arial" w:cs="Arial"/>
          <w:sz w:val="20"/>
          <w:szCs w:val="20"/>
        </w:rPr>
        <w:t xml:space="preserve">neurophysiological </w:t>
      </w:r>
      <w:r w:rsidR="00C26562" w:rsidRPr="008868C1">
        <w:rPr>
          <w:rFonts w:ascii="Arial" w:eastAsia="Arial Unicode MS" w:hAnsi="Arial" w:cs="Arial"/>
          <w:sz w:val="20"/>
          <w:szCs w:val="20"/>
        </w:rPr>
        <w:t xml:space="preserve">correlates of </w:t>
      </w:r>
      <w:r w:rsidR="00D974CC" w:rsidRPr="008868C1">
        <w:rPr>
          <w:rFonts w:ascii="Arial" w:eastAsia="Arial Unicode MS" w:hAnsi="Arial" w:cs="Arial"/>
          <w:sz w:val="20"/>
          <w:szCs w:val="20"/>
        </w:rPr>
        <w:t>chronic pain</w:t>
      </w:r>
      <w:r w:rsidR="007D727E" w:rsidRPr="008868C1">
        <w:rPr>
          <w:rFonts w:ascii="Arial" w:eastAsia="Arial Unicode MS" w:hAnsi="Arial" w:cs="Arial"/>
          <w:sz w:val="20"/>
          <w:szCs w:val="20"/>
        </w:rPr>
        <w:t xml:space="preserve"> </w:t>
      </w:r>
      <w:r w:rsidR="000B2E0C" w:rsidRPr="008868C1">
        <w:rPr>
          <w:rFonts w:ascii="Arial" w:eastAsia="Arial Unicode MS" w:hAnsi="Arial" w:cs="Arial"/>
          <w:sz w:val="20"/>
          <w:szCs w:val="20"/>
        </w:rPr>
        <w:fldChar w:fldCharType="begin" w:fldLock="1"/>
      </w:r>
      <w:r w:rsidR="00B061D2" w:rsidRPr="008868C1">
        <w:rPr>
          <w:rFonts w:ascii="Arial" w:eastAsia="Arial Unicode MS" w:hAnsi="Arial" w:cs="Arial"/>
          <w:sz w:val="20"/>
          <w:szCs w:val="20"/>
        </w:rPr>
        <w:instrText>ADDIN CSL_CITATION {"citationItems":[{"id":"ITEM-1","itemData":{"DOI":"10.1093/brain/awh631","ISSN":"00068950","abstract":"To study the mechanisms of chronic neurogenic pain, we compared the power spectra of the resting EEG of patients (n = 15, 38-75 years, median 64 years, 6 women) and healthy controls (n = 15, 41-71 years, median 60 years, 8 women). On an average, the patient group exhibited higher spectral power over the frequency range of 2-25 Hz, and the dominant peak was shifted towards lower frequencies. Maximal differences appeared in the 7-9 Hz band in all electrodes. Frontal electrodes contributed most to this difference in the 13-15 Hz band. Bicoherence analysis suggests an enhanced coupling between theta (4-9 Hz) and beta (12-25 Hz) frequencies in patients. The subgroup of six patients free from centrally acting medication showed higher spectral power in the 2-18 Hz frequency range. On an individual basis, the combination of peak height and peak frequency discriminated between patient and control groups: discriminant analysis classified 87% of all subjects correctly. After a therapeutic lesion in the thalamus (central lateral thalamotomy, CLT) we carried out follow-up for a subgroup of seven patients. Median pain relief was 70 and 95% after 3 and 12 months, respectively. The average EEG power of all seven patients gradually decreased in the theta band and approached normal values only after 12 months. The excess theta EEG power in patients and its decrease after thalamic surgery suggests that both EEG and neurogenic pain are determined by tightly coupled thalamocortical loops. The small therapeutic CLT lesion is thought to initiate a progressive normalization in the affected thalamocortical system, which is reflected in both decrease of EEG power and pain relief. © The Author (2005). Published by Oxford University Press on behalf of the Guarantors of Brain. All rights reserved.","author":[{"dropping-particle":"","family":"Sarnthein","given":"Johannes","non-dropping-particle":"","parse-names":false,"suffix":""},{"dropping-particle":"","family":"Stern","given":"Jair","non-dropping-particle":"","parse-names":false,"suffix":""},{"dropping-particle":"","family":"Aufenberg","given":"Christoph","non-dropping-particle":"","parse-names":false,"suffix":""},{"dropping-particle":"","family":"Rousson","given":"Valentin","non-dropping-particle":"","parse-names":false,"suffix":""},{"dropping-particle":"","family":"Jeanmonod","given":"Daniel","non-dropping-particle":"","parse-names":false,"suffix":""}],"container-title":"Brain","id":"ITEM-1","issue":"1","issued":{"date-parts":[["2006"]]},"note":"It is thought that thalamocortical coupling has a role to play in the enhancement of beta and theta frequencies in chronic central neuropathic pain patients. According to this theory, injury to spinal cord leads to interruption in excitatory input to the thalamic relay cells which means these thalamic relay neurones remain hyperpolarised. In the hyperpolarised state, the thalamic relay neurones fire at the theta frequency because there is deinativation of calcium T-channels in this state and therefore the neurones fire low threshold calcium spike. As the thalamus projects to different parts of cortex through several thalamocortical projections, the increased theta power is detected over a widespread areas.\n\nThis concept of thalamocortical loops can also explain the increased beta activity seen. Normall inhibitory GABAergic neurones allow cortico-cortical inhibition between adjacent areas of cortex. However, when certain areas of cortex are exhibiting theta activity udner the influence of the thalamocortical modules described below, these areas exert less cortico-cortical inhibition onto the adjacent areas. AS a result, the adjacent areas become overactiivtiies and express higher beta frequencies. Therefore this results in a theta-dominant module surrounded by beta-dominant surrounding. This has been termed as the edge effect.","page":"55-64","title":"Increased EEG power and slowed dominant frequency in patients with neurogenic pain","type":"article-journal","volume":"129"},"uris":["http://www.mendeley.com/documents/?uuid=2302e72a-cd68-49d5-bb30-5bf7d2ad605f"]},{"id":"ITEM-2","itemData":{"DOI":"10.1038/sj.sc.3102077","ISSN":"13624393","abstract":"Study Design: Brain wave activity in people with paraplegia, with and without neuropathic pain, was compared to brain wave activity in matched able-bodied controls. Objectives: To investigate whether spinal cord injury with neuropathic pain is associated with a slowing of brain wave activity. Setting: Australia. Methods: Electroencephalographic (EEG) data were collected in the eyes open (EO) and eyes closed (EC) states from 16 participants with paraplegia (eight with neuropathic pain and eight without pain) and matched able-bodied controls. Common EEG artefacts were removed using independent component analysis (ICA). Peak frequency in the θ-α band and EEG power in the δ, θ, α and β frequency bands were compared between groups. Results: The results show significant slowing of the EEG in people with neuropathic pain, consistent with the presence of thalamocortical dysrhythmia (TCD). Furthermore, people with neuropathic spinal cord injury (SCI) pain had significantly reduced EEG spectral reactivity in response to increased or decreased sensory input flowing into the thalamocortical network, as modulated by the eyes open and eyes closed states. Conclusion: The results provide further evidence for alterations in brain electric activity that may underlie the development of neuropathic pain following SCI. © 2008 International Spinal Cord Society All rights reserved.","author":[{"dropping-particle":"","family":"Boord","given":"P.","non-dropping-particle":"","parse-names":false,"suffix":""},{"dropping-particle":"","family":"Siddall","given":"P. J.","non-dropping-particle":"","parse-names":false,"suffix":""},{"dropping-particle":"","family":"Tran","given":"Y.","non-dropping-particle":"","parse-names":false,"suffix":""},{"dropping-particle":"","family":"Herbert","given":"D.","non-dropping-particle":"","parse-names":false,"suffix":""},{"dropping-particle":"","family":"Middleton","given":"J.","non-dropping-particle":"","parse-names":false,"suffix":""},{"dropping-particle":"","family":"Craig","given":"A.","non-dropping-particle":"","parse-names":false,"suffix":""}],"container-title":"Spinal Cord","id":"ITEM-2","issued":{"date-parts":[["2008"]]},"title":"Electroencephalographic slowing and reduced reactivity in neuropathic pain following spinal cord injury","type":"article-journal"},"uris":["http://www.mendeley.com/documents/?uuid=9311fb86-b7d1-4eab-9257-29dabb4fbb41"]},{"id":"ITEM-3","itemData":{"DOI":"10.1371/journal.pone.0149085","ISSN":"19326203","abstract":"The main objective of this study is to review and summarize recent findings on electroencephalographic patterns in individuals with chronic pain. We also discuss recent advances in the use of quantitative Electroencephalography (qEEG) for the assessment of pathophysiology and biopsychosocial factors involved in its maintenance over time. Data collection took place from February 2014 to July 2015 in PubMed, SciELO and PEDro databases. Data from cross-sectional studies and longitudinal studies, as well as clinical trials involving chronic pain participants were incorporated into the final analysis. Our primary findings related to chronic pain were an increase of theta and alpha EEG power at rest, and a decrease in the amplitude of evoked potentials after sensory stimulation and cognitive tasks. This review suggests that qEEG could be considered as a simple and objective tool for the study of brain mechanisms involved in chronic pain, as well as for identifying the specific characteristics of chronic pain condition. In addition, results show that qEEG probably is a relevant outcome measure for assessing changes in therapeutic studies.","author":[{"dropping-particle":"","family":"Santos Pinheiro","given":"Eulália Silva","non-dropping-particle":"Dos","parse-names":false,"suffix":""},{"dropping-particle":"","family":"Queirós","given":"Fernanda Costa","non-dropping-particle":"De","parse-names":false,"suffix":""},{"dropping-particle":"","family":"Montoya","given":"Pedro","non-dropping-particle":"","parse-names":false,"suffix":""},{"dropping-particle":"","family":"Santos","given":"Cleber Luz","non-dropping-particle":"","parse-names":false,"suffix":""},{"dropping-particle":"","family":"Nascimento","given":"Marion Alves","non-dropping-particle":"Do","parse-names":false,"suffix":""},{"dropping-particle":"","family":"Ito","given":"Clara Hikari","non-dropping-particle":"","parse-names":false,"suffix":""},{"dropping-particle":"","family":"Silva","given":"Manuela","non-dropping-particle":"","parse-names":false,"suffix":""},{"dropping-particle":"","family":"Santos","given":"David Barros Nunes","non-dropping-particle":"","parse-names":false,"suffix":""},{"dropping-particle":"","family":"Benevides","given":"Silvia","non-dropping-particle":"","parse-names":false,"suffix":""},{"dropping-particle":"","family":"Miranda","given":"José Garcia Vivas","non-dropping-particle":"","parse-names":false,"suffix":""},{"dropping-particle":"","family":"Sá","given":"Katia Nunes","non-dropping-particle":"","parse-names":false,"suffix":""},{"dropping-particle":"","family":"Baptista","given":"Abrahão Fontes","non-dropping-particle":"","parse-names":false,"suffix":""}],"container-title":"PLoS ONE","id":"ITEM-3","issue":"2","issued":{"date-parts":[["2016"]]},"page":"1-26","title":"Electroencephalographic patterns in chronic pain: A systematic review of the literature","type":"article-journal","volume":"11"},"uris":["http://www.mendeley.com/documents/?uuid=ba3384cb-db45-42e8-a801-d277c0df0341"]},{"id":"ITEM-4","itemData":{"DOI":"10.3389/fnhum.2016.00111","ISSN":"16625161","abstract":"Recent human neuroimaging studies have suggested that fibromyalgia (FM), a chronic widespread pain disorder, exhibits altered thalamic structure and function. Since the thalamus has extensive reciprocal connection with the cortex, structural and functional thalamic alterations in FM might be linked to aberrant thalamocortical oscillation. This study investigated the presence of abnormal brain rhythmicity in low-and high-frequency bands during resting state in patients with FM and their relationship to clinical pain symptom. Spontaneous magnetoencephalography (MEG) activity was recorded in 18 females with FM and 18 age-and sex-matched healthy control (HC) subjects. The most remarkable finding was that FM patients had general increases in theta, beta and gamma power along with a slowing of the dominant alpha peak. Increased spectral powers in the theta-band were primarily localized to the left dorsolateral prefrontal (DLPFC) and orbitofrontal cortex (OFC). Beta and gamma over-activation were localized to insular, primary motor and primary and secondary somatosensory (S2) cortices, as well as the DLPFC and OFC. Furthermore, enhanced high-frequency oscillatory activities in the DLPFC and OFC were associated with higher affective pain scores in patients with FM. Our results demonstrate that FM patients feature enhanced low-and high-frequency oscillatory activity in the brain areas related to cognitive and emotional modulation of pain. Increased low-and high-frequency activity of the prefrontal cortex may contribute to persistent perception of pain in FM. Therapeutic intervention based on manipulating neural oscillation to restore normal thalamocortical rhythmicity may be beneficial to pain relief in FM.","author":[{"dropping-particle":"","family":"Lim","given":"Manyoel","non-dropping-particle":"","parse-names":false,"suffix":""},{"dropping-particle":"","family":"Kim","given":"June Sic","non-dropping-particle":"","parse-names":false,"suffix":""},{"dropping-particle":"","family":"Kim","given":"Dajung J.","non-dropping-particle":"","parse-names":false,"suffix":""},{"dropping-particle":"","family":"Chung","given":"Chun Kee","non-dropping-particle":"","parse-names":false,"suffix":""}],"container-title":"Frontiers in Human Neuroscience","id":"ITEM-4","issue":"MAR2016","issued":{"date-parts":[["2016"]]},"page":"1-11","title":"Increased low-and high-frequency oscillatory activity in the prefrontal cortex of fibromyalgia patients","type":"article-journal","volume":"10"},"uris":["http://www.mendeley.com/documents/?uuid=1a064e40-c3e4-4db5-8e40-6e491294feb3"]}],"mendeley":{"formattedCitation":"(Boord et al., 2008; Dos Santos Pinheiro et al., 2016; Lim et al., 2016; Sarnthein et al., 2006)","plainTextFormattedCitation":"(Boord et al., 2008; Dos Santos Pinheiro et al., 2016; Lim et al., 2016; Sarnthein et al., 2006)","previouslyFormattedCitation":"(Boord et al., 2008; Dos Santos Pinheiro et al., 2016; Lim et al., 2016; Sarnthein et al., 2006)"},"properties":{"noteIndex":0},"schema":"https://github.com/citation-style-language/schema/raw/master/csl-citation.json"}</w:instrText>
      </w:r>
      <w:r w:rsidR="000B2E0C" w:rsidRPr="008868C1">
        <w:rPr>
          <w:rFonts w:ascii="Arial" w:eastAsia="Arial Unicode MS" w:hAnsi="Arial" w:cs="Arial"/>
          <w:sz w:val="20"/>
          <w:szCs w:val="20"/>
        </w:rPr>
        <w:fldChar w:fldCharType="separate"/>
      </w:r>
      <w:r w:rsidR="00DE5519" w:rsidRPr="008868C1">
        <w:rPr>
          <w:rFonts w:ascii="Arial" w:eastAsia="Arial Unicode MS" w:hAnsi="Arial" w:cs="Arial"/>
          <w:noProof/>
          <w:sz w:val="20"/>
          <w:szCs w:val="20"/>
        </w:rPr>
        <w:t>(Boord et al., 2008; Dos Santos Pinheiro et al., 2016; Lim et al., 2016; Sarnthein et al., 2006)</w:t>
      </w:r>
      <w:r w:rsidR="000B2E0C" w:rsidRPr="008868C1">
        <w:rPr>
          <w:rFonts w:ascii="Arial" w:eastAsia="Arial Unicode MS" w:hAnsi="Arial" w:cs="Arial"/>
          <w:sz w:val="20"/>
          <w:szCs w:val="20"/>
        </w:rPr>
        <w:fldChar w:fldCharType="end"/>
      </w:r>
      <w:r w:rsidR="00F24BAD" w:rsidRPr="008868C1">
        <w:rPr>
          <w:rFonts w:ascii="Arial" w:eastAsia="Arial Unicode MS" w:hAnsi="Arial" w:cs="Arial"/>
          <w:sz w:val="20"/>
          <w:szCs w:val="20"/>
        </w:rPr>
        <w:t>.</w:t>
      </w:r>
      <w:r w:rsidR="000B2E0C" w:rsidRPr="008868C1">
        <w:rPr>
          <w:rFonts w:ascii="Arial" w:eastAsia="Arial Unicode MS" w:hAnsi="Arial" w:cs="Arial"/>
          <w:sz w:val="20"/>
          <w:szCs w:val="20"/>
        </w:rPr>
        <w:t xml:space="preserve"> </w:t>
      </w:r>
      <w:r w:rsidR="005106D5" w:rsidRPr="008868C1">
        <w:rPr>
          <w:rFonts w:ascii="Arial" w:eastAsia="Arial Unicode MS" w:hAnsi="Arial" w:cs="Arial"/>
          <w:sz w:val="20"/>
          <w:szCs w:val="20"/>
        </w:rPr>
        <w:t xml:space="preserve">In general, chronic pain is associated with </w:t>
      </w:r>
      <w:r w:rsidR="004300B5" w:rsidRPr="008868C1">
        <w:rPr>
          <w:rFonts w:ascii="Arial" w:eastAsia="Arial Unicode MS" w:hAnsi="Arial" w:cs="Arial"/>
          <w:sz w:val="20"/>
          <w:szCs w:val="20"/>
        </w:rPr>
        <w:t xml:space="preserve">a relative </w:t>
      </w:r>
      <w:r w:rsidR="005106D5" w:rsidRPr="008868C1">
        <w:rPr>
          <w:rFonts w:ascii="Arial" w:eastAsia="Arial Unicode MS" w:hAnsi="Arial" w:cs="Arial"/>
          <w:sz w:val="20"/>
          <w:szCs w:val="20"/>
        </w:rPr>
        <w:t>decrease</w:t>
      </w:r>
      <w:r w:rsidR="004300B5" w:rsidRPr="008868C1">
        <w:rPr>
          <w:rFonts w:ascii="Arial" w:eastAsia="Arial Unicode MS" w:hAnsi="Arial" w:cs="Arial"/>
          <w:sz w:val="20"/>
          <w:szCs w:val="20"/>
        </w:rPr>
        <w:t xml:space="preserve"> in</w:t>
      </w:r>
      <w:r w:rsidR="005106D5" w:rsidRPr="008868C1">
        <w:rPr>
          <w:rFonts w:ascii="Arial" w:eastAsia="Arial Unicode MS" w:hAnsi="Arial" w:cs="Arial"/>
          <w:sz w:val="20"/>
          <w:szCs w:val="20"/>
        </w:rPr>
        <w:t xml:space="preserve"> alpha, increase</w:t>
      </w:r>
      <w:r w:rsidR="004300B5" w:rsidRPr="008868C1">
        <w:rPr>
          <w:rFonts w:ascii="Arial" w:eastAsia="Arial Unicode MS" w:hAnsi="Arial" w:cs="Arial"/>
          <w:sz w:val="20"/>
          <w:szCs w:val="20"/>
        </w:rPr>
        <w:t xml:space="preserve"> in</w:t>
      </w:r>
      <w:r w:rsidR="005106D5" w:rsidRPr="008868C1">
        <w:rPr>
          <w:rFonts w:ascii="Arial" w:eastAsia="Arial Unicode MS" w:hAnsi="Arial" w:cs="Arial"/>
          <w:sz w:val="20"/>
          <w:szCs w:val="20"/>
        </w:rPr>
        <w:t xml:space="preserve"> beta and</w:t>
      </w:r>
      <w:r w:rsidR="00B36272" w:rsidRPr="008868C1">
        <w:rPr>
          <w:rFonts w:ascii="Arial" w:eastAsia="Arial Unicode MS" w:hAnsi="Arial" w:cs="Arial"/>
          <w:sz w:val="20"/>
          <w:szCs w:val="20"/>
        </w:rPr>
        <w:t xml:space="preserve"> </w:t>
      </w:r>
      <w:r w:rsidR="004300B5" w:rsidRPr="008868C1">
        <w:rPr>
          <w:rFonts w:ascii="Arial" w:eastAsia="Arial Unicode MS" w:hAnsi="Arial" w:cs="Arial"/>
          <w:sz w:val="20"/>
          <w:szCs w:val="20"/>
        </w:rPr>
        <w:t>increase in theta activity</w:t>
      </w:r>
      <w:r w:rsidR="00AC677C" w:rsidRPr="008868C1">
        <w:rPr>
          <w:rFonts w:ascii="Arial" w:eastAsia="Arial Unicode MS" w:hAnsi="Arial" w:cs="Arial"/>
          <w:sz w:val="20"/>
          <w:szCs w:val="20"/>
        </w:rPr>
        <w:t xml:space="preserve"> in electroencephalogram </w:t>
      </w:r>
      <w:r w:rsidR="00A943C0" w:rsidRPr="008868C1">
        <w:rPr>
          <w:rFonts w:ascii="Arial" w:eastAsia="Arial Unicode MS" w:hAnsi="Arial" w:cs="Arial"/>
          <w:sz w:val="20"/>
          <w:szCs w:val="20"/>
        </w:rPr>
        <w:t>recordings</w:t>
      </w:r>
      <w:r w:rsidR="0085141B" w:rsidRPr="008868C1">
        <w:rPr>
          <w:rFonts w:ascii="Arial" w:eastAsia="Arial Unicode MS" w:hAnsi="Arial" w:cs="Arial"/>
          <w:sz w:val="20"/>
          <w:szCs w:val="20"/>
        </w:rPr>
        <w:t xml:space="preserve"> </w:t>
      </w:r>
      <w:r w:rsidR="00BC4EB5" w:rsidRPr="008868C1">
        <w:rPr>
          <w:rFonts w:ascii="Arial" w:eastAsia="Arial Unicode MS" w:hAnsi="Arial" w:cs="Arial"/>
          <w:sz w:val="20"/>
          <w:szCs w:val="20"/>
        </w:rPr>
        <w:fldChar w:fldCharType="begin" w:fldLock="1"/>
      </w:r>
      <w:r w:rsidR="00283E0F" w:rsidRPr="008868C1">
        <w:rPr>
          <w:rFonts w:ascii="Arial" w:eastAsia="Arial Unicode MS" w:hAnsi="Arial" w:cs="Arial"/>
          <w:sz w:val="20"/>
          <w:szCs w:val="20"/>
        </w:rPr>
        <w:instrText>ADDIN CSL_CITATION {"citationItems":[{"id":"ITEM-1","itemData":{"DOI":"10.1080/10874200903334371","ISSN":"10874208","abstract":"ABSTRACT Two lines of evidence provide preliminary support for the role that brain state, measured via electroencephalogram (EEG), may play in chronic pain. First, research has identified a link between brain EEG activity and the experience of pain. Second, there are a number of published studies documenting the beneficial effects of interventions that impact the cortical activity associated with chronic pain. These interventions include neurobehavioral treatments such as neurofeedback and hypnosis as well as invasive and non-invasive brain stimulation. Preliminary data showing the efficacy of neuromodulatory strategies for treating pain provides compelling reason to examine how cortical activity (as measured by EEG) may underlie the experience of pain. Existing data already suggest specific approaches that neurofeedback clinicians might consider when treating patients with chronic pain. Reciprocally, observations by neurofeedback practitioners could provide important case data that could foster the design of more definitive randomized clinical trials using such strategies for the treatment of chronic pain.","author":[{"dropping-particle":"","family":"Jensen","given":"M P.","non-dropping-particle":"","parse-names":false,"suffix":""},{"dropping-particle":"","family":"Sherlin","given":"Leslie H.","non-dropping-particle":"","parse-names":false,"suffix":""},{"dropping-particle":"","family":"Hakimian","given":"Shahin","non-dropping-particle":"","parse-names":false,"suffix":""},{"dropping-particle":"","family":"Fregni","given":"Felipe","non-dropping-particle":"","parse-names":false,"suffix":""}],"container-title":"Journal of Neurotherapy","id":"ITEM-1","issue":"4","issued":{"date-parts":[["2009"]]},"note":"If healthy volunteers are subjected to pain, an increase in beta waves and decrease in alpha waves is observed. Patients with chronic pain show an increase in beta waves amplitude and decrease in alpha waves compared to patients without chronci pain.\n\nOur understanding of the neuroscience behind pain has evolved significantly overtime. One of the earliest theories explaining pain was the &amp;quot;Specificity Theory&amp;quot; (Melzack (1965) - this article). According to this theory, &amp;quot;real pain&amp;quot; was felt due to &amp;quot;physical damage or inflammation&amp;quot; in a particular part of the body which led to signals being relayed via neurones to the &amp;quot;pain center&amp;quot; in the brain. In this theory, the brain acted only as a &amp;quot;passive recipient of sensory information&amp;quot;.\n\nOne of the landmark theories which was highly influential in changing this prior understanding pain was the Gate Contol Theory by Melzack and Wall (1965). This theory described that different neural pathways in the spinal cord modulate the incoming signals originating from site of pain, thereby influencing the final signal which is transmitted to the brain for perception of pain. Since then, advances in neuroimaging has revealed that perception of pain is even more complex with multiple pathways arising from different parts of the brain, somatosensory cortex, insular cortex, anterior cingulate cortex, prefrontal cortex and thalamic nuclei, act at different levels to shape our final perception of the pain.\n\nIt was then discovered that not only neural pathway had an influence on pain, but pain itself had a significant role in modifying these neural pathways. This was described as &amp;quot;central sensitization&amp;quot;, a phenomenon where prolonged periods of pain leads to changes in the way pain is processed, resulting in the central nervous system becoming even more sensitive the pain signals. This discovery became the target of many drugs which aimed at preventing such central sensitisation from occuring in the first place.","page":"196-213","title":"Neuromodulatory approaches for chronic pain management: Research findings and clinical implications","type":"article-journal","volume":"13"},"uris":["http://www.mendeley.com/documents/?uuid=ced0f869-437d-4170-a1db-ebcd1ff45244"]}],"mendeley":{"formattedCitation":"(Jensen et al., 2009)","plainTextFormattedCitation":"(Jensen et al., 2009)","previouslyFormattedCitation":"(Jensen et al., 2009)"},"properties":{"noteIndex":0},"schema":"https://github.com/citation-style-language/schema/raw/master/csl-citation.json"}</w:instrText>
      </w:r>
      <w:r w:rsidR="00BC4EB5" w:rsidRPr="008868C1">
        <w:rPr>
          <w:rFonts w:ascii="Arial" w:eastAsia="Arial Unicode MS" w:hAnsi="Arial" w:cs="Arial"/>
          <w:sz w:val="20"/>
          <w:szCs w:val="20"/>
        </w:rPr>
        <w:fldChar w:fldCharType="separate"/>
      </w:r>
      <w:r w:rsidR="001768D6" w:rsidRPr="008868C1">
        <w:rPr>
          <w:rFonts w:ascii="Arial" w:eastAsia="Arial Unicode MS" w:hAnsi="Arial" w:cs="Arial"/>
          <w:noProof/>
          <w:sz w:val="20"/>
          <w:szCs w:val="20"/>
        </w:rPr>
        <w:t>(Jensen et al., 2009)</w:t>
      </w:r>
      <w:r w:rsidR="00BC4EB5" w:rsidRPr="008868C1">
        <w:rPr>
          <w:rFonts w:ascii="Arial" w:eastAsia="Arial Unicode MS" w:hAnsi="Arial" w:cs="Arial"/>
          <w:sz w:val="20"/>
          <w:szCs w:val="20"/>
        </w:rPr>
        <w:fldChar w:fldCharType="end"/>
      </w:r>
      <w:r w:rsidR="004300B5" w:rsidRPr="008868C1">
        <w:rPr>
          <w:rFonts w:ascii="Arial" w:eastAsia="Arial Unicode MS" w:hAnsi="Arial" w:cs="Arial"/>
          <w:sz w:val="20"/>
          <w:szCs w:val="20"/>
        </w:rPr>
        <w:t>.</w:t>
      </w:r>
      <w:r w:rsidR="00B0118E" w:rsidRPr="008868C1">
        <w:rPr>
          <w:rFonts w:ascii="Arial" w:eastAsia="Arial Unicode MS" w:hAnsi="Arial" w:cs="Arial"/>
          <w:sz w:val="20"/>
          <w:szCs w:val="20"/>
        </w:rPr>
        <w:t xml:space="preserve"> </w:t>
      </w:r>
      <w:r w:rsidR="00A01F98" w:rsidRPr="008868C1">
        <w:rPr>
          <w:rFonts w:ascii="Arial" w:eastAsia="Arial Unicode MS" w:hAnsi="Arial" w:cs="Arial"/>
          <w:sz w:val="20"/>
          <w:szCs w:val="20"/>
        </w:rPr>
        <w:t xml:space="preserve">These correlates of pain have been used to develop brain </w:t>
      </w:r>
      <w:r w:rsidR="00A943C0" w:rsidRPr="008868C1">
        <w:rPr>
          <w:rFonts w:ascii="Arial" w:eastAsia="Arial Unicode MS" w:hAnsi="Arial" w:cs="Arial"/>
          <w:sz w:val="20"/>
          <w:szCs w:val="20"/>
        </w:rPr>
        <w:t>“</w:t>
      </w:r>
      <w:r w:rsidR="00A01F98" w:rsidRPr="008868C1">
        <w:rPr>
          <w:rFonts w:ascii="Arial" w:eastAsia="Arial Unicode MS" w:hAnsi="Arial" w:cs="Arial"/>
          <w:sz w:val="20"/>
          <w:szCs w:val="20"/>
        </w:rPr>
        <w:t>training protocols</w:t>
      </w:r>
      <w:r w:rsidR="00017511" w:rsidRPr="008868C1">
        <w:rPr>
          <w:rFonts w:ascii="Arial" w:eastAsia="Arial Unicode MS" w:hAnsi="Arial" w:cs="Arial"/>
          <w:sz w:val="20"/>
          <w:szCs w:val="20"/>
        </w:rPr>
        <w:t>”</w:t>
      </w:r>
      <w:r w:rsidR="00A01F98" w:rsidRPr="008868C1">
        <w:rPr>
          <w:rFonts w:ascii="Arial" w:eastAsia="Arial Unicode MS" w:hAnsi="Arial" w:cs="Arial"/>
          <w:sz w:val="20"/>
          <w:szCs w:val="20"/>
        </w:rPr>
        <w:t xml:space="preserve"> which help patients to increase or decrease their brain activity in the direction associated with pain</w:t>
      </w:r>
      <w:r w:rsidR="00151919" w:rsidRPr="008868C1">
        <w:rPr>
          <w:rFonts w:ascii="Arial" w:eastAsia="Arial Unicode MS" w:hAnsi="Arial" w:cs="Arial"/>
          <w:sz w:val="20"/>
          <w:szCs w:val="20"/>
        </w:rPr>
        <w:t>-</w:t>
      </w:r>
      <w:r w:rsidR="00A01F98" w:rsidRPr="008868C1">
        <w:rPr>
          <w:rFonts w:ascii="Arial" w:eastAsia="Arial Unicode MS" w:hAnsi="Arial" w:cs="Arial"/>
          <w:sz w:val="20"/>
          <w:szCs w:val="20"/>
        </w:rPr>
        <w:t>relief</w:t>
      </w:r>
      <w:r w:rsidR="0085141B" w:rsidRPr="008868C1">
        <w:rPr>
          <w:rFonts w:ascii="Arial" w:eastAsia="Arial Unicode MS" w:hAnsi="Arial" w:cs="Arial"/>
          <w:sz w:val="20"/>
          <w:szCs w:val="20"/>
        </w:rPr>
        <w:t xml:space="preserve"> </w:t>
      </w:r>
      <w:r w:rsidR="00A01F98" w:rsidRPr="008868C1">
        <w:rPr>
          <w:rFonts w:ascii="Arial" w:eastAsia="Arial Unicode MS" w:hAnsi="Arial" w:cs="Arial"/>
          <w:sz w:val="20"/>
          <w:szCs w:val="20"/>
        </w:rPr>
        <w:fldChar w:fldCharType="begin" w:fldLock="1"/>
      </w:r>
      <w:r w:rsidR="00283E0F" w:rsidRPr="008868C1">
        <w:rPr>
          <w:rFonts w:ascii="Arial" w:eastAsia="Arial Unicode MS" w:hAnsi="Arial" w:cs="Arial"/>
          <w:sz w:val="20"/>
          <w:szCs w:val="20"/>
        </w:rPr>
        <w:instrText>ADDIN CSL_CITATION {"citationItems":[{"id":"ITEM-1","itemData":{"DOI":"10.1080/10874200903334371","ISSN":"10874208","abstract":"ABSTRACT Two lines of evidence provide preliminary support for the role that brain state, measured via electroencephalogram (EEG), may play in chronic pain. First, research has identified a link between brain EEG activity and the experience of pain. Second, there are a number of published studies documenting the beneficial effects of interventions that impact the cortical activity associated with chronic pain. These interventions include neurobehavioral treatments such as neurofeedback and hypnosis as well as invasive and non-invasive brain stimulation. Preliminary data showing the efficacy of neuromodulatory strategies for treating pain provides compelling reason to examine how cortical activity (as measured by EEG) may underlie the experience of pain. Existing data already suggest specific approaches that neurofeedback clinicians might consider when treating patients with chronic pain. Reciprocally, observations by neurofeedback practitioners could provide important case data that could foster the design of more definitive randomized clinical trials using such strategies for the treatment of chronic pain.","author":[{"dropping-particle":"","family":"Jensen","given":"M P.","non-dropping-particle":"","parse-names":false,"suffix":""},{"dropping-particle":"","family":"Sherlin","given":"Leslie H.","non-dropping-particle":"","parse-names":false,"suffix":""},{"dropping-particle":"","family":"Hakimian","given":"Shahin","non-dropping-particle":"","parse-names":false,"suffix":""},{"dropping-particle":"","family":"Fregni","given":"Felipe","non-dropping-particle":"","parse-names":false,"suffix":""}],"container-title":"Journal of Neurotherapy","id":"ITEM-1","issue":"4","issued":{"date-parts":[["2009"]]},"note":"If healthy volunteers are subjected to pain, an increase in beta waves and decrease in alpha waves is observed. Patients with chronic pain show an increase in beta waves amplitude and decrease in alpha waves compared to patients without chronci pain.\n\nOur understanding of the neuroscience behind pain has evolved significantly overtime. One of the earliest theories explaining pain was the &amp;quot;Specificity Theory&amp;quot; (Melzack (1965) - this article). According to this theory, &amp;quot;real pain&amp;quot; was felt due to &amp;quot;physical damage or inflammation&amp;quot; in a particular part of the body which led to signals being relayed via neurones to the &amp;quot;pain center&amp;quot; in the brain. In this theory, the brain acted only as a &amp;quot;passive recipient of sensory information&amp;quot;.\n\nOne of the landmark theories which was highly influential in changing this prior understanding pain was the Gate Contol Theory by Melzack and Wall (1965). This theory described that different neural pathways in the spinal cord modulate the incoming signals originating from site of pain, thereby influencing the final signal which is transmitted to the brain for perception of pain. Since then, advances in neuroimaging has revealed that perception of pain is even more complex with multiple pathways arising from different parts of the brain, somatosensory cortex, insular cortex, anterior cingulate cortex, prefrontal cortex and thalamic nuclei, act at different levels to shape our final perception of the pain.\n\nIt was then discovered that not only neural pathway had an influence on pain, but pain itself had a significant role in modifying these neural pathways. This was described as &amp;quot;central sensitization&amp;quot;, a phenomenon where prolonged periods of pain leads to changes in the way pain is processed, resulting in the central nervous system becoming even more sensitive the pain signals. This discovery became the target of many drugs which aimed at preventing such central sensitisation from occuring in the first place.","page":"196-213","title":"Neuromodulatory approaches for chronic pain management: Research findings and clinical implications","type":"article-journal","volume":"13"},"uris":["http://www.mendeley.com/documents/?uuid=ced0f869-437d-4170-a1db-ebcd1ff45244"]}],"mendeley":{"formattedCitation":"(Jensen et al., 2009)","plainTextFormattedCitation":"(Jensen et al., 2009)","previouslyFormattedCitation":"(Jensen et al., 2009)"},"properties":{"noteIndex":0},"schema":"https://github.com/citation-style-language/schema/raw/master/csl-citation.json"}</w:instrText>
      </w:r>
      <w:r w:rsidR="00A01F98" w:rsidRPr="008868C1">
        <w:rPr>
          <w:rFonts w:ascii="Arial" w:eastAsia="Arial Unicode MS" w:hAnsi="Arial" w:cs="Arial"/>
          <w:sz w:val="20"/>
          <w:szCs w:val="20"/>
        </w:rPr>
        <w:fldChar w:fldCharType="separate"/>
      </w:r>
      <w:r w:rsidR="001768D6" w:rsidRPr="008868C1">
        <w:rPr>
          <w:rFonts w:ascii="Arial" w:eastAsia="Arial Unicode MS" w:hAnsi="Arial" w:cs="Arial"/>
          <w:noProof/>
          <w:sz w:val="20"/>
          <w:szCs w:val="20"/>
        </w:rPr>
        <w:t>(Jensen et al., 2009)</w:t>
      </w:r>
      <w:r w:rsidR="00A01F98" w:rsidRPr="008868C1">
        <w:rPr>
          <w:rFonts w:ascii="Arial" w:eastAsia="Arial Unicode MS" w:hAnsi="Arial" w:cs="Arial"/>
          <w:sz w:val="20"/>
          <w:szCs w:val="20"/>
        </w:rPr>
        <w:fldChar w:fldCharType="end"/>
      </w:r>
      <w:r w:rsidR="00A01F98" w:rsidRPr="008868C1">
        <w:rPr>
          <w:rFonts w:ascii="Arial" w:eastAsia="Arial Unicode MS" w:hAnsi="Arial" w:cs="Arial"/>
          <w:sz w:val="20"/>
          <w:szCs w:val="20"/>
        </w:rPr>
        <w:t>.</w:t>
      </w:r>
    </w:p>
    <w:p w14:paraId="40277E2A" w14:textId="3E7523D7" w:rsidR="007B0B63" w:rsidRPr="008868C1" w:rsidRDefault="00B23602"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Neurofeedback </w:t>
      </w:r>
      <w:r w:rsidR="00CC45D3" w:rsidRPr="008868C1">
        <w:rPr>
          <w:rFonts w:ascii="Arial" w:eastAsia="Arial Unicode MS" w:hAnsi="Arial" w:cs="Arial"/>
          <w:sz w:val="20"/>
          <w:szCs w:val="20"/>
        </w:rPr>
        <w:t xml:space="preserve">(NFB) </w:t>
      </w:r>
      <w:r w:rsidRPr="008868C1">
        <w:rPr>
          <w:rFonts w:ascii="Arial" w:eastAsia="Arial Unicode MS" w:hAnsi="Arial" w:cs="Arial"/>
          <w:sz w:val="20"/>
          <w:szCs w:val="20"/>
        </w:rPr>
        <w:t xml:space="preserve">is a </w:t>
      </w:r>
      <w:r w:rsidR="000923EB" w:rsidRPr="008868C1">
        <w:rPr>
          <w:rFonts w:ascii="Arial" w:eastAsia="Arial Unicode MS" w:hAnsi="Arial" w:cs="Arial"/>
          <w:sz w:val="20"/>
          <w:szCs w:val="20"/>
        </w:rPr>
        <w:t xml:space="preserve">novel </w:t>
      </w:r>
      <w:r w:rsidRPr="008868C1">
        <w:rPr>
          <w:rFonts w:ascii="Arial" w:eastAsia="Arial Unicode MS" w:hAnsi="Arial" w:cs="Arial"/>
          <w:sz w:val="20"/>
          <w:szCs w:val="20"/>
        </w:rPr>
        <w:t xml:space="preserve">technique </w:t>
      </w:r>
      <w:r w:rsidR="00FA74CF" w:rsidRPr="008868C1">
        <w:rPr>
          <w:rFonts w:ascii="Arial" w:eastAsia="Arial Unicode MS" w:hAnsi="Arial" w:cs="Arial"/>
          <w:sz w:val="20"/>
          <w:szCs w:val="20"/>
        </w:rPr>
        <w:t xml:space="preserve">which teaches </w:t>
      </w:r>
      <w:r w:rsidRPr="008868C1">
        <w:rPr>
          <w:rFonts w:ascii="Arial" w:eastAsia="Arial Unicode MS" w:hAnsi="Arial" w:cs="Arial"/>
          <w:sz w:val="20"/>
          <w:szCs w:val="20"/>
        </w:rPr>
        <w:t>individual</w:t>
      </w:r>
      <w:r w:rsidR="00FA74CF" w:rsidRPr="008868C1">
        <w:rPr>
          <w:rFonts w:ascii="Arial" w:eastAsia="Arial Unicode MS" w:hAnsi="Arial" w:cs="Arial"/>
          <w:sz w:val="20"/>
          <w:szCs w:val="20"/>
        </w:rPr>
        <w:t>s</w:t>
      </w:r>
      <w:r w:rsidRPr="008868C1">
        <w:rPr>
          <w:rFonts w:ascii="Arial" w:eastAsia="Arial Unicode MS" w:hAnsi="Arial" w:cs="Arial"/>
          <w:sz w:val="20"/>
          <w:szCs w:val="20"/>
        </w:rPr>
        <w:t xml:space="preserve"> to self-regulate their brain activity by showing them real-time measurements of </w:t>
      </w:r>
      <w:r w:rsidR="00BD1AB5" w:rsidRPr="008868C1">
        <w:rPr>
          <w:rFonts w:ascii="Arial" w:eastAsia="Arial Unicode MS" w:hAnsi="Arial" w:cs="Arial"/>
          <w:sz w:val="20"/>
          <w:szCs w:val="20"/>
        </w:rPr>
        <w:t xml:space="preserve">their </w:t>
      </w:r>
      <w:r w:rsidR="00EB5462" w:rsidRPr="008868C1">
        <w:rPr>
          <w:rFonts w:ascii="Arial" w:eastAsia="Arial Unicode MS" w:hAnsi="Arial" w:cs="Arial"/>
          <w:sz w:val="20"/>
          <w:szCs w:val="20"/>
        </w:rPr>
        <w:t>electroencephalogram (</w:t>
      </w:r>
      <w:r w:rsidR="00BC7D58" w:rsidRPr="008868C1">
        <w:rPr>
          <w:rFonts w:ascii="Arial" w:eastAsia="Arial Unicode MS" w:hAnsi="Arial" w:cs="Arial"/>
          <w:sz w:val="20"/>
          <w:szCs w:val="20"/>
        </w:rPr>
        <w:t>EEG</w:t>
      </w:r>
      <w:r w:rsidR="00EB5462" w:rsidRPr="008868C1">
        <w:rPr>
          <w:rFonts w:ascii="Arial" w:eastAsia="Arial Unicode MS" w:hAnsi="Arial" w:cs="Arial"/>
          <w:sz w:val="20"/>
          <w:szCs w:val="20"/>
        </w:rPr>
        <w:t>)</w:t>
      </w:r>
      <w:r w:rsidR="00B76224" w:rsidRPr="008868C1">
        <w:rPr>
          <w:rFonts w:ascii="Arial" w:eastAsia="Arial Unicode MS" w:hAnsi="Arial" w:cs="Arial"/>
          <w:sz w:val="20"/>
          <w:szCs w:val="20"/>
        </w:rPr>
        <w:t xml:space="preserve"> or</w:t>
      </w:r>
      <w:r w:rsidR="00EB5462" w:rsidRPr="008868C1">
        <w:rPr>
          <w:rFonts w:ascii="Arial" w:eastAsia="Arial Unicode MS" w:hAnsi="Arial" w:cs="Arial"/>
          <w:sz w:val="20"/>
          <w:szCs w:val="20"/>
        </w:rPr>
        <w:t xml:space="preserve"> Functional Magnetic Resonance Imaging</w:t>
      </w:r>
      <w:r w:rsidR="00B76224" w:rsidRPr="008868C1">
        <w:rPr>
          <w:rFonts w:ascii="Arial" w:eastAsia="Arial Unicode MS" w:hAnsi="Arial" w:cs="Arial"/>
          <w:sz w:val="20"/>
          <w:szCs w:val="20"/>
        </w:rPr>
        <w:t xml:space="preserve"> </w:t>
      </w:r>
      <w:r w:rsidR="00EB5462" w:rsidRPr="008868C1">
        <w:rPr>
          <w:rFonts w:ascii="Arial" w:eastAsia="Arial Unicode MS" w:hAnsi="Arial" w:cs="Arial"/>
          <w:sz w:val="20"/>
          <w:szCs w:val="20"/>
        </w:rPr>
        <w:t>(</w:t>
      </w:r>
      <w:r w:rsidR="000738B3" w:rsidRPr="008868C1">
        <w:rPr>
          <w:rFonts w:ascii="Arial" w:eastAsia="Arial Unicode MS" w:hAnsi="Arial" w:cs="Arial"/>
          <w:sz w:val="20"/>
          <w:szCs w:val="20"/>
        </w:rPr>
        <w:t>fMRI</w:t>
      </w:r>
      <w:r w:rsidR="00EB5462" w:rsidRPr="008868C1">
        <w:rPr>
          <w:rFonts w:ascii="Arial" w:eastAsia="Arial Unicode MS" w:hAnsi="Arial" w:cs="Arial"/>
          <w:sz w:val="20"/>
          <w:szCs w:val="20"/>
        </w:rPr>
        <w:t>)</w:t>
      </w:r>
      <w:r w:rsidR="00E909B5" w:rsidRPr="008868C1">
        <w:rPr>
          <w:rFonts w:ascii="Arial" w:eastAsia="Arial Unicode MS" w:hAnsi="Arial" w:cs="Arial"/>
          <w:sz w:val="20"/>
          <w:szCs w:val="20"/>
        </w:rPr>
        <w:t xml:space="preserve"> signals</w:t>
      </w:r>
      <w:r w:rsidR="006843E9" w:rsidRPr="008868C1">
        <w:rPr>
          <w:rFonts w:ascii="Arial" w:eastAsia="Arial Unicode MS" w:hAnsi="Arial" w:cs="Arial"/>
          <w:sz w:val="20"/>
          <w:szCs w:val="20"/>
        </w:rPr>
        <w:t xml:space="preserve"> </w:t>
      </w:r>
      <w:r w:rsidR="00DF7C63"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3389/fnhum.2013.00680","ISSN":"16625161","abstract":"Neurophenomenology is a scientific research program aimed to combine neuroscience with phenomenology in order to study human experience. Nevertheless, despite several explicit implementations, the integration of first-person data into the experimental protocols of cognitive neuroscience still faces a number of epistemological and methodological challenges. Notably, the difficulties to simultaneously acquire phenomenological and neuroscientific data have limited its implementation into research projects. In our paper, we propose that neurofeedback paradigms, in which subjects learn to self-regulate their own neural activity, may offer a pragmatic way to integrate first-person and third-person descriptions. Here, information from first- and third-person perspectives is braided together in the iterative causal closed loop, creating experimental situations in which they reciprocally constrain each other. In real-time, the subject is not only actively involved in the process of data acquisition, but also assisted to directly influence the neural data through conscious experience. Thus, neurofeedback may help to gain a deeper phenomenological-physiological understanding of downward causations whereby conscious activities have direct causal effects on neuronal patterns. We discuss possible mechanisms that could mediate such effects and indicate a number of directions for future research.","author":[{"dropping-particle":"","family":"Bagdasaryan","given":"Juliana","non-dropping-particle":"","parse-names":false,"suffix":""},{"dropping-particle":"","family":"Van Quyen","given":"Michel","non-dropping-particle":"Le","parse-names":false,"suffix":""}],"container-title":"Frontiers in Human Neuroscience","id":"ITEM-1","issue":"OCT","issued":{"date-parts":[["2013"]]},"note":"As part of the training, the patient's EEG recordings are measured and the power of certain waves such as alpha wave is shown to the patient in real time in the form of bar graphs or metres which display the patient's their current EEG recording on a scale ranging from their lowest to highest power, therefore encouraging them to increase their power by providing them with feedback of their current EEG on this scale and increasing and decreasing their level on increase or decrease of the desired parametre on their EEG. Therefore use of neurofeedback for any particular condition requires recognition of specific waves which have been associated with the outcome of interest.\n\nDuring the training session, the individual is asked to concentrate on their mental acts and processes and to see whether they can identify any particular mention processes which leads to improvement in the recorded signal. \n\nOne might argue that patietns with chronic pain are already getting feedback in the form of sensation of pain. However this alone is not enough to learn to control tehir pain and rather requires further feedback on their current EEG state. This form of increased awareness of mental activity which are efficacious in controlling enural processes is vital for patients to be able to control their pain.","page":"1-10","title":"Experiencing your brain: Neurofeedback as a new bridge between neuroscience and phenomenology","type":"article-journal","volume":"7"},"uris":["http://www.mendeley.com/documents/?uuid=f1780404-ed55-4d5d-bb6b-038cfd2d0445"]}],"mendeley":{"formattedCitation":"(Bagdasaryan &amp; Le Van Quyen, 2013)","plainTextFormattedCitation":"(Bagdasaryan &amp; Le Van Quyen, 2013)","previouslyFormattedCitation":"(Bagdasaryan &amp; Le Van Quyen, 2013)"},"properties":{"noteIndex":0},"schema":"https://github.com/citation-style-language/schema/raw/master/csl-citation.json"}</w:instrText>
      </w:r>
      <w:r w:rsidR="00DF7C63"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Bagdasaryan &amp; Le Van Quyen, 2013)</w:t>
      </w:r>
      <w:r w:rsidR="00DF7C63" w:rsidRPr="008868C1">
        <w:rPr>
          <w:rFonts w:ascii="Arial" w:eastAsia="Arial Unicode MS" w:hAnsi="Arial" w:cs="Arial"/>
          <w:sz w:val="20"/>
          <w:szCs w:val="20"/>
        </w:rPr>
        <w:fldChar w:fldCharType="end"/>
      </w:r>
      <w:r w:rsidR="009F6FE4" w:rsidRPr="008868C1">
        <w:rPr>
          <w:rFonts w:ascii="Arial" w:eastAsia="Arial Unicode MS" w:hAnsi="Arial" w:cs="Arial"/>
          <w:sz w:val="20"/>
          <w:szCs w:val="20"/>
        </w:rPr>
        <w:t xml:space="preserve"> [Figure 1]</w:t>
      </w:r>
      <w:r w:rsidRPr="008868C1">
        <w:rPr>
          <w:rFonts w:ascii="Arial" w:eastAsia="Arial Unicode MS" w:hAnsi="Arial" w:cs="Arial"/>
          <w:sz w:val="20"/>
          <w:szCs w:val="20"/>
        </w:rPr>
        <w:t>.</w:t>
      </w:r>
      <w:r w:rsidR="0095355C" w:rsidRPr="008868C1">
        <w:rPr>
          <w:rFonts w:ascii="Arial" w:eastAsia="Arial Unicode MS" w:hAnsi="Arial" w:cs="Arial"/>
          <w:sz w:val="20"/>
          <w:szCs w:val="20"/>
        </w:rPr>
        <w:t xml:space="preserve"> </w:t>
      </w:r>
      <w:r w:rsidR="001C216C" w:rsidRPr="008868C1">
        <w:rPr>
          <w:rFonts w:ascii="Arial" w:eastAsia="Arial Unicode MS" w:hAnsi="Arial" w:cs="Arial"/>
          <w:sz w:val="20"/>
          <w:szCs w:val="20"/>
        </w:rPr>
        <w:t xml:space="preserve">Neurofeedback </w:t>
      </w:r>
      <w:r w:rsidR="007B0B63" w:rsidRPr="008868C1">
        <w:rPr>
          <w:rFonts w:ascii="Arial" w:eastAsia="Arial Unicode MS" w:hAnsi="Arial" w:cs="Arial"/>
          <w:sz w:val="20"/>
          <w:szCs w:val="20"/>
        </w:rPr>
        <w:t>has been used to reduce the severity of many neuropsychiatric conditions such as Attention Deficit Hyperactivity Disorder</w:t>
      </w:r>
      <w:r w:rsidR="006843E9" w:rsidRPr="008868C1">
        <w:rPr>
          <w:rFonts w:ascii="Arial" w:eastAsia="Arial Unicode MS" w:hAnsi="Arial" w:cs="Arial"/>
          <w:sz w:val="20"/>
          <w:szCs w:val="20"/>
        </w:rPr>
        <w:t xml:space="preserve"> </w:t>
      </w:r>
      <w:r w:rsidR="007B0B63"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007/s00787-018-1121-4","ISSN":"1435165X","abstract":"Neurofeedback (NF) has gained increasing interest in the treatment of attention-deficit/hyperactivity disorder (ADHD). Given learning principles underlie NF, lasting clinical treatment effects may be expected. This systematic review and meta-analysis addresses the sustainability of neurofeedback and control treatment effects by considering randomized controlled studies that conducted follow-up (FU; 2–12 months) assessments among children with ADHD. PubMed and Scopus databases were searched through November 2017. Within-group and between-group standardized mean differences (SMD) of parent behavior ratings were calculated and analyzed. Ten studies met inclusion criteria (NF: ten studies, N = 256; control: nine studies, N = 250). Within-group NF effects on inattention were of medium effect size (ES) (SMD = 0.64) at post-treatment and increased to a large ES (SMD = 0.80) at FU. Regarding hyperactivity/impulsivity, NF ES were medium at post-treatment (SMD = 0.50) and FU (SMD = 0.61). Non-active control conditions yielded a small significant ES on inattention at post-treatment (SMD = 0.28) but no significant ES at FU. Active treatments (mainly methylphenidate), had large ES for inattention (post: SMD = 1.08; FU: SMD = 1.06) and medium ES for hyperactivity/impulsivity (post: SMD = 0.74; FU: SMD = 0.67). Between-group analyses also revealed an advantage of NF over non-active controls [inattention (post: SMD = 0.38; FU: SMD = 0.57); hyperactivity–impulsivity (post: SMD = 0.25; FU: SMD = 0.39)], and favored active controls for inattention only at pre-post (SMD = − 0.44). Compared to non-active control treatments, NF appears to have more durable treatment effects, for at least 6 months following treatment. More studies are needed for a properly powered comparison of follow-up effects between NF and active treatments and to further control for non-specific effects.","author":[{"dropping-particle":"","family":"Doren","given":"Jessica","non-dropping-particle":"Van","parse-names":false,"suffix":""},{"dropping-particle":"","family":"Arns","given":"Martijn","non-dropping-particle":"","parse-names":false,"suffix":""},{"dropping-particle":"","family":"Heinrich","given":"Hartmut","non-dropping-particle":"","parse-names":false,"suffix":""},{"dropping-particle":"","family":"Vollebregt","given":"Madelon A.","non-dropping-particle":"","parse-names":false,"suffix":""},{"dropping-particle":"","family":"Strehl","given":"Ute","non-dropping-particle":"","parse-names":false,"suffix":""},{"dropping-particle":"","family":"K. Loo","given":"Sandra","non-dropping-particle":"","parse-names":false,"suffix":""}],"container-title":"European Child and Adolescent Psychiatry","id":"ITEM-1","issued":{"date-parts":[["2019"]]},"title":"Sustained effects of neurofeedback in ADHD: a systematic review and meta-analysis","type":"article"},"uris":["http://www.mendeley.com/documents/?uuid=6d9fea29-610b-4359-b1a1-2f2a89afca76"]}],"mendeley":{"formattedCitation":"(Van Doren et al., 2019)","plainTextFormattedCitation":"(Van Doren et al., 2019)","previouslyFormattedCitation":"(Van Doren et al., 2019)"},"properties":{"noteIndex":0},"schema":"https://github.com/citation-style-language/schema/raw/master/csl-citation.json"}</w:instrText>
      </w:r>
      <w:r w:rsidR="007B0B63"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Van Doren et al., 2019)</w:t>
      </w:r>
      <w:r w:rsidR="007B0B63" w:rsidRPr="008868C1">
        <w:rPr>
          <w:rFonts w:ascii="Arial" w:eastAsia="Arial Unicode MS" w:hAnsi="Arial" w:cs="Arial"/>
          <w:sz w:val="20"/>
          <w:szCs w:val="20"/>
        </w:rPr>
        <w:fldChar w:fldCharType="end"/>
      </w:r>
      <w:r w:rsidR="007B0B63" w:rsidRPr="008868C1">
        <w:rPr>
          <w:rFonts w:ascii="Arial" w:eastAsia="Arial Unicode MS" w:hAnsi="Arial" w:cs="Arial"/>
          <w:sz w:val="20"/>
          <w:szCs w:val="20"/>
        </w:rPr>
        <w:t>, depression</w:t>
      </w:r>
      <w:r w:rsidR="006843E9" w:rsidRPr="008868C1">
        <w:rPr>
          <w:rFonts w:ascii="Arial" w:eastAsia="Arial Unicode MS" w:hAnsi="Arial" w:cs="Arial"/>
          <w:sz w:val="20"/>
          <w:szCs w:val="20"/>
        </w:rPr>
        <w:t xml:space="preserve"> </w:t>
      </w:r>
      <w:r w:rsidR="00007861" w:rsidRPr="008868C1">
        <w:rPr>
          <w:rFonts w:ascii="Arial" w:eastAsia="Arial Unicode MS" w:hAnsi="Arial" w:cs="Arial"/>
          <w:sz w:val="20"/>
          <w:szCs w:val="20"/>
        </w:rPr>
        <w:t xml:space="preserve">and </w:t>
      </w:r>
      <w:r w:rsidR="00D059BC" w:rsidRPr="008868C1">
        <w:rPr>
          <w:rFonts w:ascii="Arial" w:eastAsia="Arial Unicode MS" w:hAnsi="Arial" w:cs="Arial"/>
          <w:sz w:val="20"/>
          <w:szCs w:val="20"/>
        </w:rPr>
        <w:t>anxiety</w:t>
      </w:r>
      <w:r w:rsidR="006843E9" w:rsidRPr="008868C1">
        <w:rPr>
          <w:rFonts w:ascii="Arial" w:eastAsia="Arial Unicode MS" w:hAnsi="Arial" w:cs="Arial"/>
          <w:sz w:val="20"/>
          <w:szCs w:val="20"/>
        </w:rPr>
        <w:t xml:space="preserve"> </w:t>
      </w:r>
      <w:r w:rsidR="007B0B63"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007/s10484-014-9246-9","ISSN":"10900586","abstract":"Biofeedback potentially provides non-invasive, effective psychophysiological interventions for psychiatric disorders. The encompassing purpose of this review was to establish how biofeedback interventions have been used to treat select psychiatric disorders [anxiety, autistic spectrum disorders, depression, dissociation, eating disorders, schizophrenia and psychoses] to date and provide a useful reference for consultation by clinicians and researchers planning to administer a biofeedback treatment. A systematic search of EMBASE, MEDLINE, PsycINFO, and WOK databases and hand searches in Applied Psychophysiology and Biofeedback, and Journal of Neurotherapy, identified 227 articles; 63 of which are included within this review. Electroencephalographic neurofeedback constituted the most investigated modality (31.7 %). Anxiety disorders were the most commonly treated (68.3 %). Multi-modal biofeedback appeared most effective in significantly ameliorating symptoms, suggesting that targeting more than one physiological modality for bio-regulation increases therapeutic efficacy. Overall, 80.9 % of articles reported some level of clinical amelioration related to biofeedback exposure, 65.0 % to a statistically significant (p &lt;.05) level of symptom reduction based on reported standardized clinical parameters. Although the heterogeneity of the included studies warrants caution before explicit efficacy statements can be made. Further development of standardized controlled methodological protocols tailored for specific disorders and guidelines to generate comprehensive reports may contribute towards establishing the value of biofeedback interventions within mainstream psychiatry. © 2014 Springer Science+Business Media New York.","author":[{"dropping-particle":"","family":"Schoenberg","given":"Poppy L.A.","non-dropping-particle":"","parse-names":false,"suffix":""},{"dropping-particle":"","family":"David","given":"Anthony S.","non-dropping-particle":"","parse-names":false,"suffix":""}],"container-title":"Applied Psychophysiology Biofeedback","id":"ITEM-1","issue":"2","issued":{"date-parts":[["2014"]]},"page":"109-135","title":"Biofeedback for psychiatric disorders: A systematic review","type":"article-journal","volume":"39"},"uris":["http://www.mendeley.com/documents/?uuid=c9d6f265-c9db-407a-a366-5ee8a78bd5c2"]}],"mendeley":{"formattedCitation":"(Schoenberg &amp; David, 2014)","plainTextFormattedCitation":"(Schoenberg &amp; David, 2014)","previouslyFormattedCitation":"(Schoenberg &amp; David, 2014)"},"properties":{"noteIndex":0},"schema":"https://github.com/citation-style-language/schema/raw/master/csl-citation.json"}</w:instrText>
      </w:r>
      <w:r w:rsidR="007B0B63"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Schoenberg &amp; David, 2014)</w:t>
      </w:r>
      <w:r w:rsidR="007B0B63" w:rsidRPr="008868C1">
        <w:rPr>
          <w:rFonts w:ascii="Arial" w:eastAsia="Arial Unicode MS" w:hAnsi="Arial" w:cs="Arial"/>
          <w:sz w:val="20"/>
          <w:szCs w:val="20"/>
        </w:rPr>
        <w:fldChar w:fldCharType="end"/>
      </w:r>
      <w:r w:rsidR="007B0B63" w:rsidRPr="008868C1">
        <w:rPr>
          <w:rFonts w:ascii="Arial" w:eastAsia="Arial Unicode MS" w:hAnsi="Arial" w:cs="Arial"/>
          <w:sz w:val="20"/>
          <w:szCs w:val="20"/>
        </w:rPr>
        <w:t xml:space="preserve"> and stroke rehabilitation</w:t>
      </w:r>
      <w:r w:rsidR="006843E9" w:rsidRPr="008868C1">
        <w:rPr>
          <w:rFonts w:ascii="Arial" w:eastAsia="Arial Unicode MS" w:hAnsi="Arial" w:cs="Arial"/>
          <w:sz w:val="20"/>
          <w:szCs w:val="20"/>
        </w:rPr>
        <w:t xml:space="preserve"> </w:t>
      </w:r>
      <w:r w:rsidR="007B0B63" w:rsidRPr="008868C1">
        <w:rPr>
          <w:rFonts w:ascii="Arial" w:eastAsia="Arial Unicode MS" w:hAnsi="Arial" w:cs="Arial"/>
          <w:sz w:val="20"/>
          <w:szCs w:val="20"/>
        </w:rPr>
        <w:fldChar w:fldCharType="begin" w:fldLock="1"/>
      </w:r>
      <w:r w:rsidR="0027741C" w:rsidRPr="008868C1">
        <w:rPr>
          <w:rFonts w:ascii="Arial" w:eastAsia="Arial Unicode MS" w:hAnsi="Arial" w:cs="Arial"/>
          <w:sz w:val="20"/>
          <w:szCs w:val="20"/>
        </w:rPr>
        <w:instrText>ADDIN CSL_CITATION {"citationItems":[{"id":"ITEM-1","itemData":{"DOI":"10.1002/pri.1764","ISSN":"14712865","abstract":"Background: Technologies such as brain-computer interfaces are able to guide mental practice, in particular motor imagery performance, to promote recovery in stroke patients, as a combined approach to conventional therapy. Objective: The aim of this systematic review was to provide a status report regarding advances in brain-computer interface, focusing in particular in upper limb motor recovery. Methods: The databases PubMed, Scopus, and PEDro were systematically searched for articles published between January 2010 and December 2017. The selected studies were randomized controlled trials involving brain-computer interface interventions in stroke patients, with upper limb assessment as primary outcome measures. Reviewers independently extracted data and assessed the methodological quality of the trials, using the PEDro methodologic rating scale. Results: From 309 titles, we included nine studies with high quality (PEDro ≥ 6). We found that the most common interface used was non-invasive electroencephalography, and the main neurofeedback, in stroke rehabilitation, was usually visual abstract or a combination with the control of an orthosis/robotic limb. Moreover, the Fugl–Meyer Assessment Scale was a major outcome measure in eight out of nine studies. In addition, the benefits of functional electric stimulation associated to an interface were found in three studies. Conclusions: Neurofeedback training with brain-computer interface systems seem to promote clinical and neurophysiologic changes in stroke patients, in particular those with long-term efficacy.","author":[{"dropping-particle":"","family":"Carvalho","given":"Raquel","non-dropping-particle":"","parse-names":false,"suffix":""},{"dropping-particle":"","family":"Dias","given":"Nuno","non-dropping-particle":"","parse-names":false,"suffix":""},{"dropping-particle":"","family":"Cerqueira","given":"João José","non-dropping-particle":"","parse-names":false,"suffix":""}],"container-title":"Physiotherapy Research International","id":"ITEM-1","issued":{"date-parts":[["2019"]]},"title":"Brain-machine interface of upper limb recovery in stroke patients rehabilitation: A systematic review","type":"article"},"uris":["http://www.mendeley.com/documents/?uuid=886f468b-ac31-4770-a1e0-139b3eb8b666"]}],"mendeley":{"formattedCitation":"(Carvalho et al., 2019)","plainTextFormattedCitation":"(Carvalho et al., 2019)","previouslyFormattedCitation":"(Carvalho et al., 2019)"},"properties":{"noteIndex":0},"schema":"https://github.com/citation-style-language/schema/raw/master/csl-citation.json"}</w:instrText>
      </w:r>
      <w:r w:rsidR="007B0B63" w:rsidRPr="008868C1">
        <w:rPr>
          <w:rFonts w:ascii="Arial" w:eastAsia="Arial Unicode MS" w:hAnsi="Arial" w:cs="Arial"/>
          <w:sz w:val="20"/>
          <w:szCs w:val="20"/>
        </w:rPr>
        <w:fldChar w:fldCharType="separate"/>
      </w:r>
      <w:r w:rsidR="007F302D" w:rsidRPr="008868C1">
        <w:rPr>
          <w:rFonts w:ascii="Arial" w:eastAsia="Arial Unicode MS" w:hAnsi="Arial" w:cs="Arial"/>
          <w:noProof/>
          <w:sz w:val="20"/>
          <w:szCs w:val="20"/>
        </w:rPr>
        <w:t>(Carvalho et al., 2019)</w:t>
      </w:r>
      <w:r w:rsidR="007B0B63" w:rsidRPr="008868C1">
        <w:rPr>
          <w:rFonts w:ascii="Arial" w:eastAsia="Arial Unicode MS" w:hAnsi="Arial" w:cs="Arial"/>
          <w:sz w:val="20"/>
          <w:szCs w:val="20"/>
        </w:rPr>
        <w:fldChar w:fldCharType="end"/>
      </w:r>
      <w:r w:rsidR="007B0B63" w:rsidRPr="008868C1">
        <w:rPr>
          <w:rFonts w:ascii="Arial" w:eastAsia="Arial Unicode MS" w:hAnsi="Arial" w:cs="Arial"/>
          <w:sz w:val="20"/>
          <w:szCs w:val="20"/>
        </w:rPr>
        <w:t xml:space="preserve"> for example. </w:t>
      </w:r>
      <w:r w:rsidR="00453C8F" w:rsidRPr="008868C1">
        <w:rPr>
          <w:rFonts w:ascii="Arial" w:eastAsia="Arial Unicode MS" w:hAnsi="Arial" w:cs="Arial"/>
          <w:sz w:val="20"/>
          <w:szCs w:val="20"/>
        </w:rPr>
        <w:t>Many</w:t>
      </w:r>
      <w:r w:rsidR="007B0B63" w:rsidRPr="008868C1">
        <w:rPr>
          <w:rFonts w:ascii="Arial" w:eastAsia="Arial Unicode MS" w:hAnsi="Arial" w:cs="Arial"/>
          <w:sz w:val="20"/>
          <w:szCs w:val="20"/>
        </w:rPr>
        <w:t xml:space="preserve"> studies have been conducted recently in different pain syndromes such as fibromyalgia</w:t>
      </w:r>
      <w:r w:rsidR="00ED14C6" w:rsidRPr="008868C1">
        <w:rPr>
          <w:rFonts w:ascii="Arial" w:eastAsia="Arial Unicode MS" w:hAnsi="Arial" w:cs="Arial"/>
          <w:sz w:val="20"/>
          <w:szCs w:val="20"/>
        </w:rPr>
        <w:t xml:space="preserve"> </w:t>
      </w:r>
      <w:r w:rsidR="005A1061" w:rsidRPr="008868C1">
        <w:rPr>
          <w:rFonts w:ascii="Arial" w:eastAsia="Arial Unicode MS" w:hAnsi="Arial" w:cs="Arial"/>
          <w:sz w:val="20"/>
          <w:szCs w:val="20"/>
        </w:rPr>
        <w:fldChar w:fldCharType="begin" w:fldLock="1"/>
      </w:r>
      <w:r w:rsidR="003434A0" w:rsidRPr="008868C1">
        <w:rPr>
          <w:rFonts w:ascii="Arial" w:eastAsia="Arial Unicode MS" w:hAnsi="Arial" w:cs="Arial"/>
          <w:sz w:val="20"/>
          <w:szCs w:val="20"/>
        </w:rPr>
        <w:instrText>ADDIN CSL_CITATION {"citationItems":[{"id":"ITEM-1","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1","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mendeley":{"formattedCitation":"(Kayıran et al., 2010)","plainTextFormattedCitation":"(Kayıran et al., 2010)","previouslyFormattedCitation":"(Kayıran et al., 2010)"},"properties":{"noteIndex":0},"schema":"https://github.com/citation-style-language/schema/raw/master/csl-citation.json"}</w:instrText>
      </w:r>
      <w:r w:rsidR="005A1061" w:rsidRPr="008868C1">
        <w:rPr>
          <w:rFonts w:ascii="Arial" w:eastAsia="Arial Unicode MS" w:hAnsi="Arial" w:cs="Arial"/>
          <w:sz w:val="20"/>
          <w:szCs w:val="20"/>
        </w:rPr>
        <w:fldChar w:fldCharType="separate"/>
      </w:r>
      <w:r w:rsidR="00ED14C6" w:rsidRPr="008868C1">
        <w:rPr>
          <w:rFonts w:ascii="Arial" w:eastAsia="Arial Unicode MS" w:hAnsi="Arial" w:cs="Arial"/>
          <w:noProof/>
          <w:sz w:val="20"/>
          <w:szCs w:val="20"/>
        </w:rPr>
        <w:t>(Kayıran et al., 2010)</w:t>
      </w:r>
      <w:r w:rsidR="005A1061" w:rsidRPr="008868C1">
        <w:rPr>
          <w:rFonts w:ascii="Arial" w:eastAsia="Arial Unicode MS" w:hAnsi="Arial" w:cs="Arial"/>
          <w:sz w:val="20"/>
          <w:szCs w:val="20"/>
        </w:rPr>
        <w:fldChar w:fldCharType="end"/>
      </w:r>
      <w:r w:rsidR="007B0B63" w:rsidRPr="008868C1">
        <w:rPr>
          <w:rFonts w:ascii="Arial" w:eastAsia="Arial Unicode MS" w:hAnsi="Arial" w:cs="Arial"/>
          <w:sz w:val="20"/>
          <w:szCs w:val="20"/>
        </w:rPr>
        <w:t>, chemotherapy-induced neuropathy</w:t>
      </w:r>
      <w:r w:rsidR="006843E9" w:rsidRPr="008868C1">
        <w:rPr>
          <w:rFonts w:ascii="Arial" w:eastAsia="Arial Unicode MS" w:hAnsi="Arial" w:cs="Arial"/>
          <w:sz w:val="20"/>
          <w:szCs w:val="20"/>
        </w:rPr>
        <w:t xml:space="preserve"> </w:t>
      </w:r>
      <w:r w:rsidR="007B0B63"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1","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mendeley":{"formattedCitation":"(Prinsloo et al., 2018)","plainTextFormattedCitation":"(Prinsloo et al., 2018)","previouslyFormattedCitation":"(Prinsloo et al., 2018)"},"properties":{"noteIndex":0},"schema":"https://github.com/citation-style-language/schema/raw/master/csl-citation.json"}</w:instrText>
      </w:r>
      <w:r w:rsidR="007B0B63"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Prinsloo et al., 2018)</w:t>
      </w:r>
      <w:r w:rsidR="007B0B63" w:rsidRPr="008868C1">
        <w:rPr>
          <w:rFonts w:ascii="Arial" w:eastAsia="Arial Unicode MS" w:hAnsi="Arial" w:cs="Arial"/>
          <w:sz w:val="20"/>
          <w:szCs w:val="20"/>
        </w:rPr>
        <w:fldChar w:fldCharType="end"/>
      </w:r>
      <w:r w:rsidR="007B0B63" w:rsidRPr="008868C1">
        <w:rPr>
          <w:rFonts w:ascii="Arial" w:eastAsia="Arial Unicode MS" w:hAnsi="Arial" w:cs="Arial"/>
          <w:sz w:val="20"/>
          <w:szCs w:val="20"/>
        </w:rPr>
        <w:t xml:space="preserve"> and central neuropathic pain</w:t>
      </w:r>
      <w:r w:rsidR="006843E9" w:rsidRPr="008868C1">
        <w:rPr>
          <w:rFonts w:ascii="Arial" w:eastAsia="Arial Unicode MS" w:hAnsi="Arial" w:cs="Arial"/>
          <w:sz w:val="20"/>
          <w:szCs w:val="20"/>
        </w:rPr>
        <w:t xml:space="preserve"> </w:t>
      </w:r>
      <w:r w:rsidR="007B0B63" w:rsidRPr="008868C1">
        <w:rPr>
          <w:rFonts w:ascii="Arial" w:eastAsia="Arial Unicode MS" w:hAnsi="Arial" w:cs="Arial"/>
          <w:sz w:val="20"/>
          <w:szCs w:val="20"/>
        </w:rPr>
        <w:fldChar w:fldCharType="begin" w:fldLock="1"/>
      </w:r>
      <w:r w:rsidR="0027741C" w:rsidRPr="008868C1">
        <w:rPr>
          <w:rFonts w:ascii="Arial" w:eastAsia="Arial Unicode MS" w:hAnsi="Arial" w:cs="Arial"/>
          <w:sz w:val="20"/>
          <w:szCs w:val="20"/>
        </w:rPr>
        <w:instrText>ADDIN CSL_CITATION {"citationItems":[{"id":"ITEM-1","itemData":{"DOI":"10.3389/fnins.2019.00762","ISSN":"1662-453X","abstract":"Background: Neurofeedback (NFB) is a neuromodulatory technique that enables voluntary modulation of brain activity in order to treat neurological condition, such as central neuropathic pain (CNP). A distinctive feature of this technique is that it actively involves participants in the therapy. In this feasibility study, we present results of participant self-managed NFB treatment of CNP. Methods: Fifteen chronic spinal cord injured (SCI) participants (13M, 2F), with chronic CNP equal or greater than 4 on the Visual Numeric Scale, took part in the study. After initial training in hospital (up to 4 sessions), they practiced NF at home, on average 2-3 times a week, over a period of several weeks (min 4, max 20). The NFB protocol consisted of upregulating the alpha (9-12 Hz) and downregulating the theta (4-8 Hz) and the higher beta band (20-30 Hz) power from electrode location C4, for 30 min. The output measures were pain before and after NFB, EEG before and during NFB and pain questionnaires. We analyzed EEG results and show NFB strategies based on the Power Spectrum Density of each single participant. Results: Twelve participants achieved statistically significant reduction in pain and in eight participants this reduction was clinically significant (larger than 30%). The most successfully regulated frequency band during NFB was alpha. However, most participants upregulated their individual alpha band, that had an average dominant frequency at alpha(p) = 7.6 +/- 0.8 Hz (median 8 Hz) that is lower than the average of the general population, which is around 10 Hz. Ten out of fifteen participants significantly upregulated their individual alpha power (alpha(p) +/- 2 Hz) as compared to 4 participants who upregulated the power in the fixed alpha band (8-12 Hz). Eight out of the twelve participants who achieved a significant reduction of pain, significantly upregulated their individual alpha band power. There was a significantly larger increase in alpha power (p &lt; 0.0001) and decrease of theta power (p &lt; 0.04) in participant specific rather than in fixed frequency bands. Conclusion: Neurofeedback is a neuromodulatory technique that gives participants control over their pain and can be self-administered at home. Regulation of individual frequency band was related to a significant reduction in pain.","author":[{"dropping-particle":"","family":"Vučković","given":"Aleksandra","non-dropping-particle":"","parse-names":false,"suffix":""},{"dropping-particle":"","family":"Altaleb","given":"Manaf Kadum Hussein","non-dropping-particle":"","parse-names":false,"suffix":""},{"dropping-particle":"","family":"Fraser","given":"Matthew","non-dropping-particle":"","parse-names":false,"suffix":""},{"dropping-particle":"","family":"McGeady","given":"Ciarán","non-dropping-particle":"","parse-names":false,"suffix":""},{"dropping-particle":"","family":"Purcell","given":"Mariel","non-dropping-particle":"","parse-names":false,"suffix":""}],"container-title":"Frontiers in Neuroscience","id":"ITEM-1","issued":{"date-parts":[["2019","7","25"]]},"publisher":"FRONTIERS MEDIA SA","publisher-place":"AVENUE DU TRIBUNAL FEDERAL 34, LAUSANNE, CH-1015, SWITZERLAND","title":"EEG Correlates of Self-Managed Neurofeedback Treatment of Central Neuropathic Pain in Chronic Spinal Cord Injury","type":"article-journal","volume":"13"},"uris":["http://www.mendeley.com/documents/?uuid=fda1543f-ae2a-4daa-8813-f0415d0dce43"]}],"mendeley":{"formattedCitation":"(Vučković et al., 2019)","plainTextFormattedCitation":"(Vučković et al., 2019)","previouslyFormattedCitation":"(Vučković et al., 2019)"},"properties":{"noteIndex":0},"schema":"https://github.com/citation-style-language/schema/raw/master/csl-citation.json"}</w:instrText>
      </w:r>
      <w:r w:rsidR="007B0B63" w:rsidRPr="008868C1">
        <w:rPr>
          <w:rFonts w:ascii="Arial" w:eastAsia="Arial Unicode MS" w:hAnsi="Arial" w:cs="Arial"/>
          <w:sz w:val="20"/>
          <w:szCs w:val="20"/>
        </w:rPr>
        <w:fldChar w:fldCharType="separate"/>
      </w:r>
      <w:r w:rsidR="007F302D" w:rsidRPr="008868C1">
        <w:rPr>
          <w:rFonts w:ascii="Arial" w:eastAsia="Arial Unicode MS" w:hAnsi="Arial" w:cs="Arial"/>
          <w:noProof/>
          <w:sz w:val="20"/>
          <w:szCs w:val="20"/>
        </w:rPr>
        <w:t>(Vučković et al., 2019)</w:t>
      </w:r>
      <w:r w:rsidR="007B0B63" w:rsidRPr="008868C1">
        <w:rPr>
          <w:rFonts w:ascii="Arial" w:eastAsia="Arial Unicode MS" w:hAnsi="Arial" w:cs="Arial"/>
          <w:sz w:val="20"/>
          <w:szCs w:val="20"/>
        </w:rPr>
        <w:fldChar w:fldCharType="end"/>
      </w:r>
      <w:r w:rsidR="007B0B63" w:rsidRPr="008868C1">
        <w:rPr>
          <w:rFonts w:ascii="Arial" w:eastAsia="Arial Unicode MS" w:hAnsi="Arial" w:cs="Arial"/>
          <w:sz w:val="20"/>
          <w:szCs w:val="20"/>
        </w:rPr>
        <w:t>, however, no reviews have been performed to synthesise the evidence available thus far regarding the efficacy of neurofeedback in different chronic pain conditions.</w:t>
      </w:r>
    </w:p>
    <w:p w14:paraId="535D5753" w14:textId="71C1DD44" w:rsidR="001C2285" w:rsidRPr="008868C1" w:rsidRDefault="00C65CC9"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Neurofeedback has also been used in </w:t>
      </w:r>
      <w:r w:rsidR="007B0B63" w:rsidRPr="008868C1">
        <w:rPr>
          <w:rFonts w:ascii="Arial" w:eastAsia="Arial Unicode MS" w:hAnsi="Arial" w:cs="Arial"/>
          <w:sz w:val="20"/>
          <w:szCs w:val="20"/>
        </w:rPr>
        <w:t>the management of other symptoms such as anxiety and mood disturbances</w:t>
      </w:r>
      <w:r w:rsidR="0099231D" w:rsidRPr="008868C1">
        <w:rPr>
          <w:rFonts w:ascii="Arial" w:eastAsia="Arial Unicode MS" w:hAnsi="Arial" w:cs="Arial"/>
          <w:sz w:val="20"/>
          <w:szCs w:val="20"/>
        </w:rPr>
        <w:t xml:space="preserve"> </w:t>
      </w:r>
      <w:r w:rsidR="007B0B63"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2740/PP/68919","ISSN":"2391-5854","abstract":"The aim of the systematic review was to evaluate the use of EEG Biofeedback/Neuro-feedback in patients treated for mental disorders. The review covered publications analyzing influences and effects of therapy in patients receiving psychiatric treatment based on EEG Biofeedback/Neurofeedback. Selection of publications was made by searching PubMed and Scopus databases. 328 records concerning applications of the presented method were identified in total, including 84 records for patients diagnosed with mental disorders. The analysis of studies indicates that EEG Biofeedback/Neurofeedback is used for treatment of neurological, somatic and mental disorders. Its psychiatric applications for clinically diagnosed disorders include treatment of depression, anorexia, dyslexia, dysgraphia, ADD, ADHD, schizophrenia, abuse of substances, neuroses, PTSD, and Alzheimer's disease. Research results imply that the neuromodulating effect of the therapy positively influences cognitive processes, mood, and anxiety levels. Positive effects of EEG Biofeedback confirm usefulness of this method as a main or auxiliary method in treatment of people with mental disorders. On the basis of conducted studies, it is worthwhile to consider inclusion of this method into the comprehensive neurorehabilitation activities.","author":[{"dropping-particle":"","family":"Markiewicz","given":"Renata","non-dropping-particle":"","parse-names":false,"suffix":""}],"container-title":"Psychiatr. Pol","id":"ITEM-1","issue":"6","issued":{"date-parts":[["2017"]]},"page":"1095-1106","title":"The use of EEG Biofeedback/Neurofeedback in psychiatric rehabilitation","type":"article-journal","volume":"51"},"uris":["http://www.mendeley.com/documents/?uuid=4b951824-4c62-3fa7-b2f7-7f62360f2c3a"]}],"mendeley":{"formattedCitation":"(Markiewicz, 2017)","plainTextFormattedCitation":"(Markiewicz, 2017)","previouslyFormattedCitation":"(Markiewicz, 2017)"},"properties":{"noteIndex":0},"schema":"https://github.com/citation-style-language/schema/raw/master/csl-citation.json"}</w:instrText>
      </w:r>
      <w:r w:rsidR="007B0B63"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Markiewicz, 2017)</w:t>
      </w:r>
      <w:r w:rsidR="007B0B63" w:rsidRPr="008868C1">
        <w:rPr>
          <w:rFonts w:ascii="Arial" w:eastAsia="Arial Unicode MS" w:hAnsi="Arial" w:cs="Arial"/>
          <w:sz w:val="20"/>
          <w:szCs w:val="20"/>
        </w:rPr>
        <w:fldChar w:fldCharType="end"/>
      </w:r>
      <w:r w:rsidR="007B0B63" w:rsidRPr="008868C1">
        <w:rPr>
          <w:rFonts w:ascii="Arial" w:eastAsia="Arial Unicode MS" w:hAnsi="Arial" w:cs="Arial"/>
          <w:sz w:val="20"/>
          <w:szCs w:val="20"/>
        </w:rPr>
        <w:t>, insomnia</w:t>
      </w:r>
      <w:r w:rsidR="0099231D" w:rsidRPr="008868C1">
        <w:rPr>
          <w:rFonts w:ascii="Arial" w:eastAsia="Arial Unicode MS" w:hAnsi="Arial" w:cs="Arial"/>
          <w:sz w:val="20"/>
          <w:szCs w:val="20"/>
        </w:rPr>
        <w:t xml:space="preserve"> </w:t>
      </w:r>
      <w:r w:rsidR="007B0B63"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007/s10484-019-09442-2","ISBN":"0123456789","abstract":"The treatment of insomnia is still a challenge in clinical practice. This systematic review of randomized and quasi-randomized clinical trials aims to summarize the evidence for the use of biofeedback techniques in the treatment of chronic insomnia. Studies that compared biofeedback with other techniques of cognitive behavioral therapy, placebo, or absence of treatment were selected. The outcomes evaluated included sleep onset latency, total sleep time, sleep fragmentation, sleep efficiency and subjective sleep quality. Comparing to placebo and absence of treatment, some studies suggest possible benefits from the use of biofeedback for chronic insomnia in decreasing sleep onset latency and number of awakenings; however, there was marked divergence among included studies. There was no evidence of improvement in total sleep time, sleep efficiency and subjective sleep quality. Moreover, the maintenance of long-term benefits lacks evidence for any outcome. In the majority of outcomes evaluated, no significant differences in the effectiveness of biofeedback compared with other cognitive behavioral therapy techniques were observed. This systematic review found conflicting evidence for the effectiveness of biofeedback techniques in the treatment of chronic insomnia. Inter-and intra-group clinical heterogeneity among studies could be a reasonable explanation for the divergent results. These findings emphasize the need of performing further randomized clinical trials of higher methodological quality in order to better delineate the effectiveness of biofeedback on chronic insomnia treatment.","author":[{"dropping-particle":"","family":"Lima","given":"Denise","non-dropping-particle":"","parse-names":false,"suffix":""},{"dropping-particle":"","family":"Melo","given":"Medeiros","non-dropping-particle":"","parse-names":false,"suffix":""},{"dropping-particle":"","family":"Luciane","given":"·","non-dropping-particle":"","parse-names":false,"suffix":""},{"dropping-particle":"","family":"Carvalho","given":"Bizari Coin","non-dropping-particle":"","parse-names":false,"suffix":""},{"dropping-particle":"","family":"Bizari","given":"Lucila","non-dropping-particle":"","parse-names":false,"suffix":""},{"dropping-particle":"","family":"Prado","given":"Fernandes","non-dropping-particle":"","parse-names":false,"suffix":""},{"dropping-particle":"","family":"Gilmar","given":"·","non-dropping-particle":"","parse-names":false,"suffix":""}],"container-title":"Applied Psychophysiology and Biofeedback","id":"ITEM-1","issued":{"date-parts":[["2019"]]},"page":"259-269","title":"Biofeedback Therapies for Chronic Insomnia: A Systematic Review","type":"article-journal","volume":"44"},"uris":["http://www.mendeley.com/documents/?uuid=68b56626-9424-3182-97c6-2588fbd8f1d5"]}],"mendeley":{"formattedCitation":"(Lima et al., 2019)","plainTextFormattedCitation":"(Lima et al., 2019)","previouslyFormattedCitation":"(Lima et al., 2019)"},"properties":{"noteIndex":0},"schema":"https://github.com/citation-style-language/schema/raw/master/csl-citation.json"}</w:instrText>
      </w:r>
      <w:r w:rsidR="007B0B63"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Lima et al., 2019)</w:t>
      </w:r>
      <w:r w:rsidR="007B0B63" w:rsidRPr="008868C1">
        <w:rPr>
          <w:rFonts w:ascii="Arial" w:eastAsia="Arial Unicode MS" w:hAnsi="Arial" w:cs="Arial"/>
          <w:sz w:val="20"/>
          <w:szCs w:val="20"/>
        </w:rPr>
        <w:fldChar w:fldCharType="end"/>
      </w:r>
      <w:r w:rsidR="007B0B63" w:rsidRPr="008868C1">
        <w:rPr>
          <w:rFonts w:ascii="Arial" w:eastAsia="Arial Unicode MS" w:hAnsi="Arial" w:cs="Arial"/>
          <w:sz w:val="20"/>
          <w:szCs w:val="20"/>
        </w:rPr>
        <w:t>, fatigue</w:t>
      </w:r>
      <w:r w:rsidR="0099231D" w:rsidRPr="008868C1">
        <w:rPr>
          <w:rFonts w:ascii="Arial" w:eastAsia="Arial Unicode MS" w:hAnsi="Arial" w:cs="Arial"/>
          <w:sz w:val="20"/>
          <w:szCs w:val="20"/>
        </w:rPr>
        <w:t xml:space="preserve"> </w:t>
      </w:r>
      <w:r w:rsidR="007B0B63"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177/1534735415572886","ISSN":"1552695X","abstract":"Background. Many cancer survivors continue to experience ongoing symptoms, such as fatigue and cognitive impairment, which are poorly managed and have few effective, evidence-based treatment options. Neurofeedback is a noninvasive, drug-free form of brain training that may alleviate long-term symptoms reported by cancer patients. Objective. The purpose of this systematic review of the literature was to describe the effectiveness and safety of neurofeedback for managing fatigue and cognitive impairment. Methods. A systematic review of the literature was conducted using Joanna Briggs Institute (JBI) methodology. A comprehensive search of 5 databases was conducted: Medline, CINAHL, AMED, PsycInfo, and Embase. Randomized and nonrandomized controlled trials, controlled before and after studies, cohort, case control studies, and descriptive studies were included in this review. Results. Twenty-seven relevant studies were included in the critical appraisals. The quality of most studies was poor to moderate based on the JBI critical appraisal checklists. Seventeen studies were deemed of sufficient quality to be included in the review: 10 experimental studies and 7 descriptive studies. Of these, only 2 were rated as high-quality studies and the remaining were rated as moderate quality. All 17 included studies reported positive results for at least one fatigue or cognitive outcome in a variety of populations, including 1 study with breast cancer survivors. Neurofeedback interventions were well tolerated with only 3 studies reporting any side effects. Conclusions. Despite issues with methodological quality, the overall positive findings and few reported side effects suggest neurofeedback could be helpful in alleviating fatigue and cognitive impairment. Currently, there is insufficient evidence that neurofeedback is an effective therapy for management of these symptoms in cancer survivors, however, these promising results support the need for further research with this patient population. More information about which neurofeedback technologies, approaches, and protocols could be successfully used with cancer survivors and with minimal side effects is needed. This research will have significance to nurses and physicians in oncology and primary care settings who provide follow-up care and counseling to cancer survivors experiencing debilitating symptoms in order to provide information and education related to evidence-based therapy options.","author":[{"dropping-particle":"","family":"Luctkar-Flude","given":"Marian","non-dropping-particle":"","parse-names":false,"suffix":""},{"dropping-particle":"","family":"Groll","given":"Dianne","non-dropping-particle":"","parse-names":false,"suffix":""}],"container-title":"Integrative Cancer Therapies","id":"ITEM-1","issue":"4","issued":{"date-parts":[["2015"]]},"page":"318-340","title":"A Systematic Review of the Safety and Effect of Neurofeedback on Fatigue and Cognition","type":"article-journal","volume":"14"},"uris":["http://www.mendeley.com/documents/?uuid=bd13eab4-2a5f-4868-a782-24cbf24633ea"]}],"mendeley":{"formattedCitation":"(Luctkar-Flude &amp; Groll, 2015)","plainTextFormattedCitation":"(Luctkar-Flude &amp; Groll, 2015)","previouslyFormattedCitation":"(Luctkar-Flude &amp; Groll, 2015)"},"properties":{"noteIndex":0},"schema":"https://github.com/citation-style-language/schema/raw/master/csl-citation.json"}</w:instrText>
      </w:r>
      <w:r w:rsidR="007B0B63"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Luctkar-Flude &amp; Groll, 2015)</w:t>
      </w:r>
      <w:r w:rsidR="007B0B63" w:rsidRPr="008868C1">
        <w:rPr>
          <w:rFonts w:ascii="Arial" w:eastAsia="Arial Unicode MS" w:hAnsi="Arial" w:cs="Arial"/>
          <w:sz w:val="20"/>
          <w:szCs w:val="20"/>
        </w:rPr>
        <w:fldChar w:fldCharType="end"/>
      </w:r>
      <w:r w:rsidR="007B0B63" w:rsidRPr="008868C1">
        <w:rPr>
          <w:rFonts w:ascii="Arial" w:eastAsia="Arial Unicode MS" w:hAnsi="Arial" w:cs="Arial"/>
          <w:sz w:val="20"/>
          <w:szCs w:val="20"/>
        </w:rPr>
        <w:t>. However, very few studies</w:t>
      </w:r>
      <w:r w:rsidR="002633D5" w:rsidRPr="008868C1">
        <w:rPr>
          <w:rFonts w:ascii="Arial" w:eastAsia="Arial Unicode MS" w:hAnsi="Arial" w:cs="Arial"/>
          <w:sz w:val="20"/>
          <w:szCs w:val="20"/>
        </w:rPr>
        <w:t xml:space="preserve"> have</w:t>
      </w:r>
      <w:r w:rsidR="007B0B63" w:rsidRPr="008868C1">
        <w:rPr>
          <w:rFonts w:ascii="Arial" w:eastAsia="Arial Unicode MS" w:hAnsi="Arial" w:cs="Arial"/>
          <w:sz w:val="20"/>
          <w:szCs w:val="20"/>
        </w:rPr>
        <w:t xml:space="preserve"> looked at improvements in these symptoms in the context of pain. As these factors play a major role in an individual’s experience of pain</w:t>
      </w:r>
      <w:r w:rsidR="0099231D" w:rsidRPr="008868C1">
        <w:rPr>
          <w:rFonts w:ascii="Arial" w:eastAsia="Arial Unicode MS" w:hAnsi="Arial" w:cs="Arial"/>
          <w:sz w:val="20"/>
          <w:szCs w:val="20"/>
        </w:rPr>
        <w:t xml:space="preserve"> </w:t>
      </w:r>
      <w:r w:rsidR="007B0B63" w:rsidRPr="008868C1">
        <w:rPr>
          <w:rFonts w:ascii="Arial" w:eastAsia="Arial Unicode MS" w:hAnsi="Arial" w:cs="Arial"/>
          <w:sz w:val="20"/>
          <w:szCs w:val="20"/>
        </w:rPr>
        <w:fldChar w:fldCharType="begin" w:fldLock="1"/>
      </w:r>
      <w:r w:rsidR="0027741C" w:rsidRPr="008868C1">
        <w:rPr>
          <w:rFonts w:ascii="Arial" w:eastAsia="Arial Unicode MS" w:hAnsi="Arial" w:cs="Arial"/>
          <w:sz w:val="20"/>
          <w:szCs w:val="20"/>
        </w:rPr>
        <w:instrText>ADDIN CSL_CITATION {"citationItems":[{"id":"ITEM-1","itemData":{"DOI":"10.1038/nrn3516","ISSN":"1471003X","PMID":"23719569","abstract":"Chronic pain is one of the most prevalent health problems in our modern world, with millions of people debilitated by conditions such as back pain, headache and arthritis. To address this growing problem, many people are turning to mind-body therapies, including meditation, yoga and cognitive behavioural therapy. This article will review the neural mechanisms underlying the modulation of pain by cognitive and emotional states-important components of mind-body therapies. It will also examine the accumulating evidence that chronic pain itself alters brain circuitry, including that involved in endogenous pain control, suggesting that controlling pain becomes increasingly difficult as pain becomes chronic. © 2013 Macmillan Publishers Limited. All rights reserved.","author":[{"dropping-particle":"","family":"Bushnell","given":"M. Catherine","non-dropping-particle":"","parse-names":false,"suffix":""},{"dropping-particle":"","family":"Čeko","given":"Marta","non-dropping-particle":"","parse-names":false,"suffix":""},{"dropping-particle":"","family":"Low","given":"Lucie A.","non-dropping-particle":"","parse-names":false,"suffix":""}],"container-title":"Nature Reviews Neuroscience","id":"ITEM-1","issue":"7","issued":{"date-parts":[["2013","7"]]},"page":"502-511","title":"Cognitive and emotional control of pain and its disruption in chronic pain","type":"article","volume":"14"},"uris":["http://www.mendeley.com/documents/?uuid=3aff1fa6-6798-39ea-ad73-85a599f6e762"]},{"id":"ITEM-2","itemData":{"DOI":"http://dx.doi.org/10.1016/j.neulet.2018.11.047","ISSN":"1872-7972","abstract":"Chronic pain is a multidimensional experience with cognitive, affective, and somatosensory components that can be modified by expectations and learning. Individual differences in cognitive and affective processing, as well as contextual aspects of the pain experience, render chronic pain an inherently personal experience. Such individual differences are supported by the heterogeneity of brain representations within and across chronic pain pathologies. In this review, we discuss the complexity of brain representations of pain, and, with respect to this complexity, identify common elements of network-level disruptions in chronic pain. Specifically, we identify prefrontal-limbic circuitry and the default mode network as key elements of functional disruption. We then discuss how these disrupted circuits can be targeted through self-regulation and related cognitive strategies to alleviate chronic pain. We conclude with a proposal for how to develop personalized multivariate models of pain representation in the brain and target them with real-time neurofeedback, so that patients can explore and practice self-regulatory techniques with maximal efficiency.Copyright © 2018","author":[{"dropping-particle":"","family":"Reddan","given":"Marianne C","non-dropping-particle":"","parse-names":false,"suffix":""},{"dropping-particle":"","family":"Wager","given":"Tor D","non-dropping-particle":"","parse-names":false,"suffix":""},{"dropping-particle":"","family":"M.C.","given":"Reddan","non-dropping-particle":"","parse-names":false,"suffix":""}],"container-title":"Neuroscience letters","id":"ITEM-2","issued":{"date-parts":[["2019"]]},"page":"24-33","publisher":"Elsevier Ireland Ltd","publisher-place":"T.D. Wager, Department of Psychology and Neuroscience, University of Colorado, 345 UCB, Boulder, CO 80309, United States. E-mail: tor.wager@colorado.edu","title":"Brain systems at the intersection of chronic pain and self-regulation.","type":"article-journal","volume":"702"},"uris":["http://www.mendeley.com/documents/?uuid=df5d96cd-6b33-47ce-a13b-832f8235218e"]}],"mendeley":{"formattedCitation":"(Bushnell et al., 2013; Reddan et al., 2019)","plainTextFormattedCitation":"(Bushnell et al., 2013; Reddan et al., 2019)","previouslyFormattedCitation":"(Bushnell et al., 2013; Reddan et al., 2019)"},"properties":{"noteIndex":0},"schema":"https://github.com/citation-style-language/schema/raw/master/csl-citation.json"}</w:instrText>
      </w:r>
      <w:r w:rsidR="007B0B63" w:rsidRPr="008868C1">
        <w:rPr>
          <w:rFonts w:ascii="Arial" w:eastAsia="Arial Unicode MS" w:hAnsi="Arial" w:cs="Arial"/>
          <w:sz w:val="20"/>
          <w:szCs w:val="20"/>
        </w:rPr>
        <w:fldChar w:fldCharType="separate"/>
      </w:r>
      <w:r w:rsidR="007F302D" w:rsidRPr="008868C1">
        <w:rPr>
          <w:rFonts w:ascii="Arial" w:eastAsia="Arial Unicode MS" w:hAnsi="Arial" w:cs="Arial"/>
          <w:noProof/>
          <w:sz w:val="20"/>
          <w:szCs w:val="20"/>
        </w:rPr>
        <w:t>(Bushnell et al., 2013; Reddan et al., 2019)</w:t>
      </w:r>
      <w:r w:rsidR="007B0B63" w:rsidRPr="008868C1">
        <w:rPr>
          <w:rFonts w:ascii="Arial" w:eastAsia="Arial Unicode MS" w:hAnsi="Arial" w:cs="Arial"/>
          <w:sz w:val="20"/>
          <w:szCs w:val="20"/>
        </w:rPr>
        <w:fldChar w:fldCharType="end"/>
      </w:r>
      <w:r w:rsidR="007B0B63" w:rsidRPr="008868C1">
        <w:rPr>
          <w:rFonts w:ascii="Arial" w:eastAsia="Arial Unicode MS" w:hAnsi="Arial" w:cs="Arial"/>
          <w:sz w:val="20"/>
          <w:szCs w:val="20"/>
        </w:rPr>
        <w:t xml:space="preserve">, it is essential to know whether neurofeedback can act as an integrative therapy </w:t>
      </w:r>
      <w:r w:rsidR="001C6A1A" w:rsidRPr="008868C1">
        <w:rPr>
          <w:rFonts w:ascii="Arial" w:eastAsia="Arial Unicode MS" w:hAnsi="Arial" w:cs="Arial"/>
          <w:sz w:val="20"/>
          <w:szCs w:val="20"/>
        </w:rPr>
        <w:t>targeting</w:t>
      </w:r>
      <w:r w:rsidR="007B0B63" w:rsidRPr="008868C1">
        <w:rPr>
          <w:rFonts w:ascii="Arial" w:eastAsia="Arial Unicode MS" w:hAnsi="Arial" w:cs="Arial"/>
          <w:sz w:val="20"/>
          <w:szCs w:val="20"/>
        </w:rPr>
        <w:t xml:space="preserve"> multiple psychosocial aspects of pain. Only one such review has been performed </w:t>
      </w:r>
      <w:r w:rsidR="00681638" w:rsidRPr="008868C1">
        <w:rPr>
          <w:rFonts w:ascii="Arial" w:eastAsia="Arial Unicode MS" w:hAnsi="Arial" w:cs="Arial"/>
          <w:sz w:val="20"/>
          <w:szCs w:val="20"/>
        </w:rPr>
        <w:t xml:space="preserve">where </w:t>
      </w:r>
      <w:r w:rsidR="007B0B63" w:rsidRPr="008868C1">
        <w:rPr>
          <w:rFonts w:ascii="Arial" w:eastAsia="Arial Unicode MS" w:hAnsi="Arial" w:cs="Arial"/>
          <w:sz w:val="20"/>
          <w:szCs w:val="20"/>
        </w:rPr>
        <w:t>improvements in pain-associated  symptoms</w:t>
      </w:r>
      <w:r w:rsidR="00BC3175" w:rsidRPr="008868C1">
        <w:rPr>
          <w:rFonts w:ascii="Arial" w:eastAsia="Arial Unicode MS" w:hAnsi="Arial" w:cs="Arial"/>
          <w:sz w:val="20"/>
          <w:szCs w:val="20"/>
        </w:rPr>
        <w:t xml:space="preserve"> </w:t>
      </w:r>
      <w:r w:rsidR="007B0B63"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177/1534735419832361","ISSN":"1552695X","abstract":"Introduction: Neurofeedback (NF) or electroencephalogram (EEG)-Biofeedback is a drug-free form of brain training to directly alter the underlying neural mechanisms of cognition and behavior. It is a technique that measures a subject’s EEG signal, processes it in real time, with the goal to enable a behavioral modification by modulating brain activity. The most common application of the NF technology is in epilepsies, migraine, attention-deficit/hyperactivity disorder, autism spectrum disorder, affective disorders, and psychotic disorders. Few studies have investigated the use of NF in context of psychosomatic illnesses. Little is known about the use in cancer patients or postcancer survivors despite the high number of this patient group. Objectives: We here provide a systematic review of the use and effect of NF on symptoms and burden in cancer patients and long-term cancer survivors. Methods: In conducting this systematic review, we followed the guidelines of the Preferred Reporting Items for Systematic Reviews and Meta-analyses (PRISMA) Statement. Results: Our search resulted in only 3 experimental studies, 1 observational study, and 2 case reports. Given the heterogeneity of the intervention systems and protocols, no meta-analysis was conducted. Conclusion: Altogether, there is initial evidence that NF is a complementary, drug-free, and noninvasive therapy that has the potential to ameliorate symptoms in this patient group, such as pain, fatigue, depression, and sleep. Further studies are highly needed.","author":[{"dropping-particle":"","family":"Hetkamp","given":"Madeleine","non-dropping-particle":"","parse-names":false,"suffix":""},{"dropping-particle":"","family":"Bender","given":"Jasmin","non-dropping-particle":"","parse-names":false,"suffix":""},{"dropping-particle":"","family":"Rheindorf","given":"Nadine","non-dropping-particle":"","parse-names":false,"suffix":""},{"dropping-particle":"","family":"Kowalski","given":"Axel","non-dropping-particle":"","parse-names":false,"suffix":""},{"dropping-particle":"","family":"Lindner","given":"Marion","non-dropping-particle":"","parse-names":false,"suffix":""},{"dropping-particle":"","family":"Knispel","given":"Sarah","non-dropping-particle":"","parse-names":false,"suffix":""},{"dropping-particle":"","family":"Beckmann","given":"Mingo","non-dropping-particle":"","parse-names":false,"suffix":""},{"dropping-particle":"","family":"Tagay","given":"Sefik","non-dropping-particle":"","parse-names":false,"suffix":""},{"dropping-particle":"","family":"Teufel","given":"Martin","non-dropping-particle":"","parse-names":false,"suffix":""}],"container-title":"Integrative Cancer Therapies","id":"ITEM-1","issued":{"date-parts":[["2019","3","1"]]},"publisher":"SAGE Publications Inc.","title":"A Systematic Review of the Effect of Neurofeedback in Cancer Patients","type":"article","volume":"18"},"uris":["http://www.mendeley.com/documents/?uuid=2cd4f8c0-fa77-3738-9764-2a572941455f"]}],"mendeley":{"formattedCitation":"(Hetkamp et al., 2019)","plainTextFormattedCitation":"(Hetkamp et al., 2019)","previouslyFormattedCitation":"(Hetkamp et al., 2019)"},"properties":{"noteIndex":0},"schema":"https://github.com/citation-style-language/schema/raw/master/csl-citation.json"}</w:instrText>
      </w:r>
      <w:r w:rsidR="007B0B63"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Hetkamp et al., 2019)</w:t>
      </w:r>
      <w:r w:rsidR="007B0B63" w:rsidRPr="008868C1">
        <w:rPr>
          <w:rFonts w:ascii="Arial" w:eastAsia="Arial Unicode MS" w:hAnsi="Arial" w:cs="Arial"/>
          <w:sz w:val="20"/>
          <w:szCs w:val="20"/>
        </w:rPr>
        <w:fldChar w:fldCharType="end"/>
      </w:r>
      <w:r w:rsidR="00D84E24" w:rsidRPr="008868C1">
        <w:rPr>
          <w:rFonts w:ascii="Arial" w:eastAsia="Arial Unicode MS" w:hAnsi="Arial" w:cs="Arial"/>
          <w:sz w:val="20"/>
          <w:szCs w:val="20"/>
        </w:rPr>
        <w:t xml:space="preserve"> have been studied in </w:t>
      </w:r>
      <w:r w:rsidR="007B0B63" w:rsidRPr="008868C1">
        <w:rPr>
          <w:rFonts w:ascii="Arial" w:eastAsia="Arial Unicode MS" w:hAnsi="Arial" w:cs="Arial"/>
          <w:sz w:val="20"/>
          <w:szCs w:val="20"/>
        </w:rPr>
        <w:t>cancer patients.</w:t>
      </w:r>
      <w:r w:rsidR="001C2285" w:rsidRPr="008868C1">
        <w:rPr>
          <w:rFonts w:ascii="Arial" w:eastAsia="Arial Unicode MS" w:hAnsi="Arial" w:cs="Arial"/>
          <w:sz w:val="20"/>
          <w:szCs w:val="20"/>
        </w:rPr>
        <w:t xml:space="preserve"> </w:t>
      </w:r>
      <w:r w:rsidR="00D84E24" w:rsidRPr="008868C1">
        <w:rPr>
          <w:rFonts w:ascii="Arial" w:eastAsia="Arial Unicode MS" w:hAnsi="Arial" w:cs="Arial"/>
          <w:sz w:val="20"/>
          <w:szCs w:val="20"/>
        </w:rPr>
        <w:t xml:space="preserve">However, </w:t>
      </w:r>
      <w:r w:rsidR="007B0B63" w:rsidRPr="008868C1">
        <w:rPr>
          <w:rFonts w:ascii="Arial" w:eastAsia="Arial Unicode MS" w:hAnsi="Arial" w:cs="Arial"/>
          <w:sz w:val="20"/>
          <w:szCs w:val="20"/>
        </w:rPr>
        <w:t xml:space="preserve">no reviews </w:t>
      </w:r>
      <w:r w:rsidR="00332B4F" w:rsidRPr="008868C1">
        <w:rPr>
          <w:rFonts w:ascii="Arial" w:eastAsia="Arial Unicode MS" w:hAnsi="Arial" w:cs="Arial"/>
          <w:sz w:val="20"/>
          <w:szCs w:val="20"/>
        </w:rPr>
        <w:t xml:space="preserve">have </w:t>
      </w:r>
      <w:r w:rsidR="007B0B63" w:rsidRPr="008868C1">
        <w:rPr>
          <w:rFonts w:ascii="Arial" w:eastAsia="Arial Unicode MS" w:hAnsi="Arial" w:cs="Arial"/>
          <w:sz w:val="20"/>
          <w:szCs w:val="20"/>
        </w:rPr>
        <w:t>evaluat</w:t>
      </w:r>
      <w:r w:rsidR="00332B4F" w:rsidRPr="008868C1">
        <w:rPr>
          <w:rFonts w:ascii="Arial" w:eastAsia="Arial Unicode MS" w:hAnsi="Arial" w:cs="Arial"/>
          <w:sz w:val="20"/>
          <w:szCs w:val="20"/>
        </w:rPr>
        <w:t>ed</w:t>
      </w:r>
      <w:r w:rsidR="007B0B63" w:rsidRPr="008868C1">
        <w:rPr>
          <w:rFonts w:ascii="Arial" w:eastAsia="Arial Unicode MS" w:hAnsi="Arial" w:cs="Arial"/>
          <w:sz w:val="20"/>
          <w:szCs w:val="20"/>
        </w:rPr>
        <w:t xml:space="preserve"> the effectiveness of neurofeedback in the management of pain-associated symptoms in other chronic pain syndromes.</w:t>
      </w:r>
      <w:r w:rsidR="009D4542" w:rsidRPr="008868C1">
        <w:rPr>
          <w:rFonts w:ascii="Arial" w:eastAsia="Arial Unicode MS" w:hAnsi="Arial" w:cs="Arial"/>
          <w:sz w:val="20"/>
          <w:szCs w:val="20"/>
        </w:rPr>
        <w:t xml:space="preserve"> T</w:t>
      </w:r>
      <w:r w:rsidR="001C2285" w:rsidRPr="008868C1">
        <w:rPr>
          <w:rFonts w:ascii="Arial" w:eastAsia="Arial Unicode MS" w:hAnsi="Arial" w:cs="Arial"/>
          <w:sz w:val="20"/>
          <w:szCs w:val="20"/>
        </w:rPr>
        <w:t xml:space="preserve">his review aims to evaluate the efficacy and safety of neurofeedback in alleviating pain and pain-associated symptoms in </w:t>
      </w:r>
      <w:r w:rsidR="000D7E38" w:rsidRPr="008868C1">
        <w:rPr>
          <w:rFonts w:ascii="Arial" w:eastAsia="Arial Unicode MS" w:hAnsi="Arial" w:cs="Arial"/>
          <w:sz w:val="20"/>
          <w:szCs w:val="20"/>
        </w:rPr>
        <w:t xml:space="preserve">different </w:t>
      </w:r>
      <w:r w:rsidR="001C2285" w:rsidRPr="008868C1">
        <w:rPr>
          <w:rFonts w:ascii="Arial" w:eastAsia="Arial Unicode MS" w:hAnsi="Arial" w:cs="Arial"/>
          <w:sz w:val="20"/>
          <w:szCs w:val="20"/>
        </w:rPr>
        <w:t xml:space="preserve">chronic pain </w:t>
      </w:r>
      <w:r w:rsidR="000D7E38" w:rsidRPr="008868C1">
        <w:rPr>
          <w:rFonts w:ascii="Arial" w:eastAsia="Arial Unicode MS" w:hAnsi="Arial" w:cs="Arial"/>
          <w:sz w:val="20"/>
          <w:szCs w:val="20"/>
        </w:rPr>
        <w:t>conditions</w:t>
      </w:r>
      <w:r w:rsidR="001C2285" w:rsidRPr="008868C1">
        <w:rPr>
          <w:rFonts w:ascii="Arial" w:eastAsia="Arial Unicode MS" w:hAnsi="Arial" w:cs="Arial"/>
          <w:sz w:val="20"/>
          <w:szCs w:val="20"/>
        </w:rPr>
        <w:t xml:space="preserve">. </w:t>
      </w:r>
    </w:p>
    <w:p w14:paraId="66E86850" w14:textId="13E8EE7B" w:rsidR="00C677CF" w:rsidRPr="008868C1" w:rsidRDefault="00755475" w:rsidP="008868C1">
      <w:pPr>
        <w:jc w:val="both"/>
        <w:rPr>
          <w:rFonts w:ascii="Arial" w:eastAsia="Arial Unicode MS" w:hAnsi="Arial" w:cs="Arial"/>
          <w:b/>
          <w:sz w:val="20"/>
          <w:szCs w:val="20"/>
        </w:rPr>
      </w:pPr>
      <w:r w:rsidRPr="008868C1">
        <w:rPr>
          <w:rFonts w:ascii="Arial" w:eastAsia="Arial Unicode MS" w:hAnsi="Arial" w:cs="Arial"/>
          <w:b/>
          <w:color w:val="0070C0"/>
          <w:sz w:val="20"/>
          <w:szCs w:val="20"/>
        </w:rPr>
        <w:t>[</w:t>
      </w:r>
      <w:r w:rsidR="00C677CF" w:rsidRPr="008868C1">
        <w:rPr>
          <w:rFonts w:ascii="Arial" w:eastAsia="Arial Unicode MS" w:hAnsi="Arial" w:cs="Arial"/>
          <w:b/>
          <w:color w:val="0070C0"/>
          <w:sz w:val="20"/>
          <w:szCs w:val="20"/>
        </w:rPr>
        <w:t>Figure 1</w:t>
      </w:r>
      <w:r w:rsidRPr="008868C1">
        <w:rPr>
          <w:rFonts w:ascii="Arial" w:eastAsia="Arial Unicode MS" w:hAnsi="Arial" w:cs="Arial"/>
          <w:b/>
          <w:color w:val="0070C0"/>
          <w:sz w:val="20"/>
          <w:szCs w:val="20"/>
        </w:rPr>
        <w:t>]</w:t>
      </w:r>
    </w:p>
    <w:p w14:paraId="66E86865" w14:textId="0A08BBA8" w:rsidR="00224E8B" w:rsidRPr="008868C1" w:rsidRDefault="000C68CC" w:rsidP="008868C1">
      <w:pPr>
        <w:pStyle w:val="Heading2"/>
        <w:spacing w:after="240"/>
        <w:jc w:val="both"/>
        <w:rPr>
          <w:rFonts w:ascii="Arial" w:eastAsia="Arial Unicode MS" w:hAnsi="Arial" w:cs="Arial"/>
          <w:color w:val="365F91" w:themeColor="accent1" w:themeShade="BF"/>
          <w:sz w:val="20"/>
          <w:szCs w:val="20"/>
          <w:u w:val="single"/>
        </w:rPr>
      </w:pPr>
      <w:r w:rsidRPr="008868C1">
        <w:rPr>
          <w:rFonts w:ascii="Arial" w:eastAsia="Arial Unicode MS" w:hAnsi="Arial" w:cs="Arial"/>
          <w:color w:val="365F91" w:themeColor="accent1" w:themeShade="BF"/>
          <w:sz w:val="20"/>
          <w:szCs w:val="20"/>
          <w:u w:val="single"/>
        </w:rPr>
        <w:lastRenderedPageBreak/>
        <w:t>4</w:t>
      </w:r>
      <w:r w:rsidR="00224E8B" w:rsidRPr="008868C1">
        <w:rPr>
          <w:rFonts w:ascii="Arial" w:eastAsia="Arial Unicode MS" w:hAnsi="Arial" w:cs="Arial"/>
          <w:color w:val="365F91" w:themeColor="accent1" w:themeShade="BF"/>
          <w:sz w:val="20"/>
          <w:szCs w:val="20"/>
          <w:u w:val="single"/>
        </w:rPr>
        <w:t xml:space="preserve">. </w:t>
      </w:r>
      <w:r w:rsidR="00155F24" w:rsidRPr="008868C1">
        <w:rPr>
          <w:rFonts w:ascii="Arial" w:eastAsia="Arial Unicode MS" w:hAnsi="Arial" w:cs="Arial"/>
          <w:color w:val="365F91" w:themeColor="accent1" w:themeShade="BF"/>
          <w:sz w:val="20"/>
          <w:szCs w:val="20"/>
          <w:u w:val="single"/>
        </w:rPr>
        <w:t xml:space="preserve">LITERATURE SEARCH </w:t>
      </w:r>
      <w:r w:rsidR="00224E8B" w:rsidRPr="008868C1">
        <w:rPr>
          <w:rFonts w:ascii="Arial" w:eastAsia="Arial Unicode MS" w:hAnsi="Arial" w:cs="Arial"/>
          <w:color w:val="365F91" w:themeColor="accent1" w:themeShade="BF"/>
          <w:sz w:val="20"/>
          <w:szCs w:val="20"/>
          <w:u w:val="single"/>
        </w:rPr>
        <w:t>METHODS</w:t>
      </w:r>
    </w:p>
    <w:p w14:paraId="66E86866" w14:textId="0FB9C542" w:rsidR="00224E8B" w:rsidRPr="008868C1" w:rsidRDefault="00EC06CC" w:rsidP="008868C1">
      <w:pPr>
        <w:autoSpaceDE w:val="0"/>
        <w:autoSpaceDN w:val="0"/>
        <w:adjustRightInd w:val="0"/>
        <w:spacing w:after="0"/>
        <w:jc w:val="both"/>
        <w:rPr>
          <w:rFonts w:ascii="Arial" w:eastAsia="Arial Unicode MS" w:hAnsi="Arial" w:cs="Arial"/>
          <w:sz w:val="20"/>
          <w:szCs w:val="20"/>
        </w:rPr>
      </w:pPr>
      <w:r w:rsidRPr="008868C1">
        <w:rPr>
          <w:rFonts w:ascii="Arial" w:eastAsia="Arial Unicode MS" w:hAnsi="Arial" w:cs="Arial"/>
          <w:sz w:val="20"/>
          <w:szCs w:val="20"/>
        </w:rPr>
        <w:t>This systematic review</w:t>
      </w:r>
      <w:r w:rsidR="00485971" w:rsidRPr="008868C1">
        <w:rPr>
          <w:rFonts w:ascii="Arial" w:eastAsia="Arial Unicode MS" w:hAnsi="Arial" w:cs="Arial"/>
          <w:sz w:val="20"/>
          <w:szCs w:val="20"/>
        </w:rPr>
        <w:t xml:space="preserve"> and meta-analysis</w:t>
      </w:r>
      <w:r w:rsidRPr="008868C1">
        <w:rPr>
          <w:rFonts w:ascii="Arial" w:eastAsia="Arial Unicode MS" w:hAnsi="Arial" w:cs="Arial"/>
          <w:sz w:val="20"/>
          <w:szCs w:val="20"/>
        </w:rPr>
        <w:t xml:space="preserve"> was conducted </w:t>
      </w:r>
      <w:r w:rsidR="00B7286D" w:rsidRPr="008868C1">
        <w:rPr>
          <w:rFonts w:ascii="Arial" w:eastAsia="Arial Unicode MS" w:hAnsi="Arial" w:cs="Arial"/>
          <w:sz w:val="20"/>
          <w:szCs w:val="20"/>
        </w:rPr>
        <w:t>as per the</w:t>
      </w:r>
      <w:r w:rsidRPr="008868C1">
        <w:rPr>
          <w:rFonts w:ascii="Arial" w:eastAsia="Arial Unicode MS" w:hAnsi="Arial" w:cs="Arial"/>
          <w:sz w:val="20"/>
          <w:szCs w:val="20"/>
        </w:rPr>
        <w:t xml:space="preserve"> </w:t>
      </w:r>
      <w:r w:rsidR="0025279B" w:rsidRPr="008868C1">
        <w:rPr>
          <w:rFonts w:ascii="Arial" w:eastAsia="Arial Unicode MS" w:hAnsi="Arial" w:cs="Arial"/>
          <w:sz w:val="20"/>
          <w:szCs w:val="20"/>
        </w:rPr>
        <w:t xml:space="preserve">guidelines outlined by </w:t>
      </w:r>
      <w:r w:rsidRPr="008868C1">
        <w:rPr>
          <w:rFonts w:ascii="Arial" w:eastAsia="Arial Unicode MS" w:hAnsi="Arial" w:cs="Arial"/>
          <w:sz w:val="20"/>
          <w:szCs w:val="20"/>
        </w:rPr>
        <w:t>Preferred Reporting Items for Systematic Reviews and Meta-</w:t>
      </w:r>
      <w:r w:rsidR="00410AF2" w:rsidRPr="008868C1">
        <w:rPr>
          <w:rFonts w:ascii="Arial" w:eastAsia="Arial Unicode MS" w:hAnsi="Arial" w:cs="Arial"/>
          <w:sz w:val="20"/>
          <w:szCs w:val="20"/>
        </w:rPr>
        <w:t>analysis</w:t>
      </w:r>
      <w:r w:rsidRPr="008868C1">
        <w:rPr>
          <w:rFonts w:ascii="Arial" w:eastAsia="Arial Unicode MS" w:hAnsi="Arial" w:cs="Arial"/>
          <w:sz w:val="20"/>
          <w:szCs w:val="20"/>
        </w:rPr>
        <w:t xml:space="preserve"> (PRISMA) statement</w:t>
      </w:r>
      <w:r w:rsidR="00FA3069" w:rsidRPr="008868C1">
        <w:rPr>
          <w:rFonts w:ascii="Arial" w:eastAsia="Arial Unicode MS" w:hAnsi="Arial" w:cs="Arial"/>
          <w:sz w:val="20"/>
          <w:szCs w:val="20"/>
        </w:rPr>
        <w:t xml:space="preserve"> </w:t>
      </w:r>
      <w:r w:rsidR="00FA3069" w:rsidRPr="008868C1">
        <w:rPr>
          <w:rFonts w:ascii="Arial" w:eastAsia="Arial Unicode MS" w:hAnsi="Arial" w:cs="Arial"/>
          <w:sz w:val="20"/>
          <w:szCs w:val="20"/>
        </w:rPr>
        <w:fldChar w:fldCharType="begin" w:fldLock="1"/>
      </w:r>
      <w:r w:rsidR="0027741C" w:rsidRPr="008868C1">
        <w:rPr>
          <w:rFonts w:ascii="Arial" w:eastAsia="Arial Unicode MS" w:hAnsi="Arial" w:cs="Arial"/>
          <w:sz w:val="20"/>
          <w:szCs w:val="20"/>
        </w:rPr>
        <w:instrText>ADDIN CSL_CITATION {"citationItems":[{"id":"ITEM-1","itemData":{"DOI":"10.1371/journal.pmed1000097","ISBN":"2006062298","ISSN":"1911-2092","PMID":"21603045","abstract":"Structured summary 2 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Annals of Internal Medicine","id":"ITEM-1","issue":"4","issued":{"date-parts":[["2014"]]},"page":"264-269","title":"Preferred Reporting Items for Systematic Reviews and Meta-Analyses: The PRISMA Statement.","type":"article-journal","volume":"151"},"uris":["http://www.mendeley.com/documents/?uuid=5129fbba-f03a-3b7b-9f25-b89338b74897"]}],"mendeley":{"formattedCitation":"(Moher et al., 2014)","plainTextFormattedCitation":"(Moher et al., 2014)","previouslyFormattedCitation":"(Moher et al., 2014)"},"properties":{"noteIndex":0},"schema":"https://github.com/citation-style-language/schema/raw/master/csl-citation.json"}</w:instrText>
      </w:r>
      <w:r w:rsidR="00FA3069" w:rsidRPr="008868C1">
        <w:rPr>
          <w:rFonts w:ascii="Arial" w:eastAsia="Arial Unicode MS" w:hAnsi="Arial" w:cs="Arial"/>
          <w:sz w:val="20"/>
          <w:szCs w:val="20"/>
        </w:rPr>
        <w:fldChar w:fldCharType="separate"/>
      </w:r>
      <w:r w:rsidR="007F302D" w:rsidRPr="008868C1">
        <w:rPr>
          <w:rFonts w:ascii="Arial" w:eastAsia="Arial Unicode MS" w:hAnsi="Arial" w:cs="Arial"/>
          <w:noProof/>
          <w:sz w:val="20"/>
          <w:szCs w:val="20"/>
        </w:rPr>
        <w:t>(Moher et al., 2014)</w:t>
      </w:r>
      <w:r w:rsidR="00FA3069" w:rsidRPr="008868C1">
        <w:rPr>
          <w:rFonts w:ascii="Arial" w:eastAsia="Arial Unicode MS" w:hAnsi="Arial" w:cs="Arial"/>
          <w:sz w:val="20"/>
          <w:szCs w:val="20"/>
        </w:rPr>
        <w:fldChar w:fldCharType="end"/>
      </w:r>
      <w:r w:rsidRPr="008868C1">
        <w:rPr>
          <w:rFonts w:ascii="Arial" w:eastAsia="Arial Unicode MS" w:hAnsi="Arial" w:cs="Arial"/>
          <w:sz w:val="20"/>
          <w:szCs w:val="20"/>
        </w:rPr>
        <w:t>.</w:t>
      </w:r>
    </w:p>
    <w:p w14:paraId="66E86867" w14:textId="77777777" w:rsidR="00F271FC" w:rsidRPr="008868C1" w:rsidRDefault="00F271FC" w:rsidP="008868C1">
      <w:pPr>
        <w:autoSpaceDE w:val="0"/>
        <w:autoSpaceDN w:val="0"/>
        <w:adjustRightInd w:val="0"/>
        <w:spacing w:after="0"/>
        <w:jc w:val="both"/>
        <w:rPr>
          <w:rFonts w:ascii="Arial" w:eastAsia="Arial Unicode MS" w:hAnsi="Arial" w:cs="Arial"/>
          <w:sz w:val="20"/>
          <w:szCs w:val="20"/>
        </w:rPr>
      </w:pPr>
    </w:p>
    <w:p w14:paraId="66E86868" w14:textId="77777777" w:rsidR="00F75C45"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4</w:t>
      </w:r>
      <w:r w:rsidR="00F75C45" w:rsidRPr="008868C1">
        <w:rPr>
          <w:rFonts w:ascii="Arial" w:eastAsia="Arial Unicode MS" w:hAnsi="Arial" w:cs="Arial"/>
          <w:b/>
          <w:color w:val="4F81BD" w:themeColor="accent1"/>
          <w:sz w:val="20"/>
          <w:szCs w:val="20"/>
        </w:rPr>
        <w:t>.</w:t>
      </w:r>
      <w:r w:rsidR="00891457" w:rsidRPr="008868C1">
        <w:rPr>
          <w:rFonts w:ascii="Arial" w:eastAsia="Arial Unicode MS" w:hAnsi="Arial" w:cs="Arial"/>
          <w:b/>
          <w:color w:val="4F81BD" w:themeColor="accent1"/>
          <w:sz w:val="20"/>
          <w:szCs w:val="20"/>
        </w:rPr>
        <w:t>1</w:t>
      </w:r>
      <w:r w:rsidR="00F75C45" w:rsidRPr="008868C1">
        <w:rPr>
          <w:rFonts w:ascii="Arial" w:eastAsia="Arial Unicode MS" w:hAnsi="Arial" w:cs="Arial"/>
          <w:b/>
          <w:color w:val="4F81BD" w:themeColor="accent1"/>
          <w:sz w:val="20"/>
          <w:szCs w:val="20"/>
        </w:rPr>
        <w:t xml:space="preserve"> Search Strategy</w:t>
      </w:r>
    </w:p>
    <w:p w14:paraId="66E86869" w14:textId="01441A8B" w:rsidR="00F271FC" w:rsidRPr="008868C1" w:rsidRDefault="00C55AA2" w:rsidP="008868C1">
      <w:pPr>
        <w:autoSpaceDE w:val="0"/>
        <w:autoSpaceDN w:val="0"/>
        <w:adjustRightInd w:val="0"/>
        <w:jc w:val="both"/>
        <w:rPr>
          <w:rFonts w:ascii="Arial" w:eastAsia="Arial Unicode MS" w:hAnsi="Arial" w:cs="Arial"/>
          <w:sz w:val="20"/>
          <w:szCs w:val="20"/>
        </w:rPr>
      </w:pPr>
      <w:r w:rsidRPr="008868C1">
        <w:rPr>
          <w:rFonts w:ascii="Arial" w:eastAsia="Arial Unicode MS" w:hAnsi="Arial" w:cs="Arial"/>
          <w:sz w:val="20"/>
          <w:szCs w:val="20"/>
        </w:rPr>
        <w:t xml:space="preserve">Relevant studies were identified by conducting a search of current literature using </w:t>
      </w:r>
      <w:r w:rsidR="00246A86" w:rsidRPr="008868C1">
        <w:rPr>
          <w:rFonts w:ascii="Arial" w:eastAsia="Arial Unicode MS" w:hAnsi="Arial" w:cs="Arial"/>
          <w:sz w:val="20"/>
          <w:szCs w:val="20"/>
        </w:rPr>
        <w:t>four</w:t>
      </w:r>
      <w:r w:rsidRPr="008868C1">
        <w:rPr>
          <w:rFonts w:ascii="Arial" w:eastAsia="Arial Unicode MS" w:hAnsi="Arial" w:cs="Arial"/>
          <w:sz w:val="20"/>
          <w:szCs w:val="20"/>
        </w:rPr>
        <w:t xml:space="preserve"> </w:t>
      </w:r>
      <w:r w:rsidR="00F26E36" w:rsidRPr="008868C1">
        <w:rPr>
          <w:rFonts w:ascii="Arial" w:eastAsia="Arial Unicode MS" w:hAnsi="Arial" w:cs="Arial"/>
          <w:sz w:val="20"/>
          <w:szCs w:val="20"/>
        </w:rPr>
        <w:t>databases:</w:t>
      </w:r>
      <w:r w:rsidRPr="008868C1">
        <w:rPr>
          <w:rFonts w:ascii="Arial" w:eastAsia="Arial Unicode MS" w:hAnsi="Arial" w:cs="Arial"/>
          <w:sz w:val="20"/>
          <w:szCs w:val="20"/>
        </w:rPr>
        <w:t xml:space="preserve"> MEDLINE</w:t>
      </w:r>
      <w:r w:rsidR="00450601" w:rsidRPr="008868C1">
        <w:rPr>
          <w:rFonts w:ascii="Arial" w:eastAsia="Arial Unicode MS" w:hAnsi="Arial" w:cs="Arial"/>
          <w:sz w:val="20"/>
          <w:szCs w:val="20"/>
        </w:rPr>
        <w:t>,</w:t>
      </w:r>
      <w:r w:rsidRPr="008868C1">
        <w:rPr>
          <w:rFonts w:ascii="Arial" w:eastAsia="Arial Unicode MS" w:hAnsi="Arial" w:cs="Arial"/>
          <w:sz w:val="20"/>
          <w:szCs w:val="20"/>
        </w:rPr>
        <w:t xml:space="preserve"> PUBMED</w:t>
      </w:r>
      <w:r w:rsidR="00450601" w:rsidRPr="008868C1">
        <w:rPr>
          <w:rFonts w:ascii="Arial" w:eastAsia="Arial Unicode MS" w:hAnsi="Arial" w:cs="Arial"/>
          <w:sz w:val="20"/>
          <w:szCs w:val="20"/>
        </w:rPr>
        <w:t xml:space="preserve">, </w:t>
      </w:r>
      <w:r w:rsidR="002F2032" w:rsidRPr="008868C1">
        <w:rPr>
          <w:rFonts w:ascii="Arial" w:eastAsia="Arial Unicode MS" w:hAnsi="Arial" w:cs="Arial"/>
          <w:sz w:val="20"/>
          <w:szCs w:val="20"/>
        </w:rPr>
        <w:t xml:space="preserve">PsycINFO and </w:t>
      </w:r>
      <w:r w:rsidRPr="008868C1">
        <w:rPr>
          <w:rFonts w:ascii="Arial" w:eastAsia="Arial Unicode MS" w:hAnsi="Arial" w:cs="Arial"/>
          <w:sz w:val="20"/>
          <w:szCs w:val="20"/>
        </w:rPr>
        <w:t>Web</w:t>
      </w:r>
      <w:r w:rsidR="00450601" w:rsidRPr="008868C1">
        <w:rPr>
          <w:rFonts w:ascii="Arial" w:eastAsia="Arial Unicode MS" w:hAnsi="Arial" w:cs="Arial"/>
          <w:sz w:val="20"/>
          <w:szCs w:val="20"/>
        </w:rPr>
        <w:t xml:space="preserve"> </w:t>
      </w:r>
      <w:r w:rsidR="002F2032" w:rsidRPr="008868C1">
        <w:rPr>
          <w:rFonts w:ascii="Arial" w:eastAsia="Arial Unicode MS" w:hAnsi="Arial" w:cs="Arial"/>
          <w:sz w:val="20"/>
          <w:szCs w:val="20"/>
        </w:rPr>
        <w:t>of Science</w:t>
      </w:r>
      <w:r w:rsidR="003A334D" w:rsidRPr="008868C1">
        <w:rPr>
          <w:rFonts w:ascii="Arial" w:eastAsia="Arial Unicode MS" w:hAnsi="Arial" w:cs="Arial"/>
          <w:sz w:val="20"/>
          <w:szCs w:val="20"/>
        </w:rPr>
        <w:t>.</w:t>
      </w:r>
      <w:r w:rsidR="00C70ADB" w:rsidRPr="008868C1">
        <w:rPr>
          <w:rFonts w:ascii="Arial" w:eastAsia="Arial Unicode MS" w:hAnsi="Arial" w:cs="Arial"/>
          <w:sz w:val="20"/>
          <w:szCs w:val="20"/>
        </w:rPr>
        <w:t xml:space="preserve"> The search strategy </w:t>
      </w:r>
      <w:r w:rsidR="00EB0FC0" w:rsidRPr="008868C1">
        <w:rPr>
          <w:rFonts w:ascii="Arial" w:eastAsia="Arial Unicode MS" w:hAnsi="Arial" w:cs="Arial"/>
          <w:sz w:val="20"/>
          <w:szCs w:val="20"/>
        </w:rPr>
        <w:t xml:space="preserve">used for a comprehensive search </w:t>
      </w:r>
      <w:r w:rsidR="00DD51D1" w:rsidRPr="008868C1">
        <w:rPr>
          <w:rFonts w:ascii="Arial" w:eastAsia="Arial Unicode MS" w:hAnsi="Arial" w:cs="Arial"/>
          <w:sz w:val="20"/>
          <w:szCs w:val="20"/>
        </w:rPr>
        <w:t>was as follows</w:t>
      </w:r>
      <w:r w:rsidR="00C70ADB" w:rsidRPr="008868C1">
        <w:rPr>
          <w:rFonts w:ascii="Arial" w:eastAsia="Arial Unicode MS" w:hAnsi="Arial" w:cs="Arial"/>
          <w:sz w:val="20"/>
          <w:szCs w:val="20"/>
        </w:rPr>
        <w:t>: (“Neurofeedback” OR “EEG Biofeedback</w:t>
      </w:r>
      <w:r w:rsidR="0004386E" w:rsidRPr="008868C1">
        <w:rPr>
          <w:rFonts w:ascii="Arial" w:eastAsia="Arial Unicode MS" w:hAnsi="Arial" w:cs="Arial"/>
          <w:sz w:val="20"/>
          <w:szCs w:val="20"/>
        </w:rPr>
        <w:t>” OR “fMRI Biofeedback”) AND (“Pain” or “Chronic P</w:t>
      </w:r>
      <w:r w:rsidR="00C70ADB" w:rsidRPr="008868C1">
        <w:rPr>
          <w:rFonts w:ascii="Arial" w:eastAsia="Arial Unicode MS" w:hAnsi="Arial" w:cs="Arial"/>
          <w:sz w:val="20"/>
          <w:szCs w:val="20"/>
        </w:rPr>
        <w:t>ain”)</w:t>
      </w:r>
      <w:r w:rsidR="00F37B73" w:rsidRPr="008868C1">
        <w:rPr>
          <w:rFonts w:ascii="Arial" w:eastAsia="Arial Unicode MS" w:hAnsi="Arial" w:cs="Arial"/>
          <w:sz w:val="20"/>
          <w:szCs w:val="20"/>
        </w:rPr>
        <w:t>.</w:t>
      </w:r>
    </w:p>
    <w:p w14:paraId="66E8686B" w14:textId="36D1EBE7" w:rsidR="00F37B73"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4</w:t>
      </w:r>
      <w:r w:rsidR="00F37B73" w:rsidRPr="008868C1">
        <w:rPr>
          <w:rFonts w:ascii="Arial" w:eastAsia="Arial Unicode MS" w:hAnsi="Arial" w:cs="Arial"/>
          <w:b/>
          <w:color w:val="4F81BD" w:themeColor="accent1"/>
          <w:sz w:val="20"/>
          <w:szCs w:val="20"/>
        </w:rPr>
        <w:t>.</w:t>
      </w:r>
      <w:r w:rsidR="00891457" w:rsidRPr="008868C1">
        <w:rPr>
          <w:rFonts w:ascii="Arial" w:eastAsia="Arial Unicode MS" w:hAnsi="Arial" w:cs="Arial"/>
          <w:b/>
          <w:color w:val="4F81BD" w:themeColor="accent1"/>
          <w:sz w:val="20"/>
          <w:szCs w:val="20"/>
        </w:rPr>
        <w:t>2</w:t>
      </w:r>
      <w:r w:rsidR="00F37B73" w:rsidRPr="008868C1">
        <w:rPr>
          <w:rFonts w:ascii="Arial" w:eastAsia="Arial Unicode MS" w:hAnsi="Arial" w:cs="Arial"/>
          <w:b/>
          <w:color w:val="4F81BD" w:themeColor="accent1"/>
          <w:sz w:val="20"/>
          <w:szCs w:val="20"/>
        </w:rPr>
        <w:t xml:space="preserve"> Inclusion </w:t>
      </w:r>
      <w:r w:rsidR="00BC353A" w:rsidRPr="008868C1">
        <w:rPr>
          <w:rFonts w:ascii="Arial" w:eastAsia="Arial Unicode MS" w:hAnsi="Arial" w:cs="Arial"/>
          <w:b/>
          <w:color w:val="4F81BD" w:themeColor="accent1"/>
          <w:sz w:val="20"/>
          <w:szCs w:val="20"/>
        </w:rPr>
        <w:t>and Exclusion Criteria</w:t>
      </w:r>
    </w:p>
    <w:p w14:paraId="66E8686C" w14:textId="77777777" w:rsidR="00F75C45" w:rsidRPr="008868C1" w:rsidRDefault="00FA3069" w:rsidP="008868C1">
      <w:pPr>
        <w:autoSpaceDE w:val="0"/>
        <w:autoSpaceDN w:val="0"/>
        <w:adjustRightInd w:val="0"/>
        <w:spacing w:after="0"/>
        <w:jc w:val="both"/>
        <w:rPr>
          <w:rFonts w:ascii="Arial" w:eastAsia="Arial Unicode MS" w:hAnsi="Arial" w:cs="Arial"/>
          <w:b/>
          <w:sz w:val="20"/>
          <w:szCs w:val="20"/>
        </w:rPr>
      </w:pPr>
      <w:r w:rsidRPr="008868C1">
        <w:rPr>
          <w:rFonts w:ascii="Arial" w:eastAsia="Arial Unicode MS" w:hAnsi="Arial" w:cs="Arial"/>
          <w:b/>
          <w:sz w:val="20"/>
          <w:szCs w:val="20"/>
        </w:rPr>
        <w:t>Population</w:t>
      </w:r>
    </w:p>
    <w:p w14:paraId="66E8686D" w14:textId="525E6E74" w:rsidR="00224E8B" w:rsidRPr="008868C1" w:rsidRDefault="0088718A" w:rsidP="008868C1">
      <w:pPr>
        <w:jc w:val="both"/>
        <w:rPr>
          <w:rFonts w:ascii="Arial" w:eastAsia="Arial Unicode MS" w:hAnsi="Arial" w:cs="Arial"/>
          <w:sz w:val="20"/>
          <w:szCs w:val="20"/>
        </w:rPr>
      </w:pPr>
      <w:r w:rsidRPr="008868C1">
        <w:rPr>
          <w:rFonts w:ascii="Arial" w:eastAsia="Arial Unicode MS" w:hAnsi="Arial" w:cs="Arial"/>
          <w:sz w:val="20"/>
          <w:szCs w:val="20"/>
        </w:rPr>
        <w:t>Clinical s</w:t>
      </w:r>
      <w:r w:rsidR="00FA3069" w:rsidRPr="008868C1">
        <w:rPr>
          <w:rFonts w:ascii="Arial" w:eastAsia="Arial Unicode MS" w:hAnsi="Arial" w:cs="Arial"/>
          <w:sz w:val="20"/>
          <w:szCs w:val="20"/>
        </w:rPr>
        <w:t xml:space="preserve">tudies involving adults with </w:t>
      </w:r>
      <w:r w:rsidR="001C35AC" w:rsidRPr="008868C1">
        <w:rPr>
          <w:rFonts w:ascii="Arial" w:eastAsia="Arial Unicode MS" w:hAnsi="Arial" w:cs="Arial"/>
          <w:sz w:val="20"/>
          <w:szCs w:val="20"/>
        </w:rPr>
        <w:t xml:space="preserve">chronic pain were included. Chronic pain was defined as pain lasting longer than </w:t>
      </w:r>
      <w:r w:rsidR="005B7866" w:rsidRPr="008868C1">
        <w:rPr>
          <w:rFonts w:ascii="Arial" w:eastAsia="Arial Unicode MS" w:hAnsi="Arial" w:cs="Arial"/>
          <w:sz w:val="20"/>
          <w:szCs w:val="20"/>
        </w:rPr>
        <w:t>three</w:t>
      </w:r>
      <w:r w:rsidR="001C35AC" w:rsidRPr="008868C1">
        <w:rPr>
          <w:rFonts w:ascii="Arial" w:eastAsia="Arial Unicode MS" w:hAnsi="Arial" w:cs="Arial"/>
          <w:sz w:val="20"/>
          <w:szCs w:val="20"/>
        </w:rPr>
        <w:t xml:space="preserve"> months in accordance with the International Classification of Disease guidelines</w:t>
      </w:r>
      <w:r w:rsidR="008419B8" w:rsidRPr="008868C1">
        <w:rPr>
          <w:rFonts w:ascii="Arial" w:eastAsia="Arial Unicode MS" w:hAnsi="Arial" w:cs="Arial"/>
          <w:sz w:val="20"/>
          <w:szCs w:val="20"/>
        </w:rPr>
        <w:t xml:space="preserve"> </w:t>
      </w:r>
      <w:r w:rsidR="00340397"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097/j.pain.0000000000000160","author":[{"dropping-particle":"","family":"Treede","given":"Rolf-Detlef","non-dropping-particle":"","parse-names":false,"suffix":""},{"dropping-particle":"","family":"Rief","given":"Winfried","non-dropping-particle":"","parse-names":false,"suffix":""},{"dropping-particle":"","family":"Barke","given":"Antonia","non-dropping-particle":"","parse-names":false,"suffix":""},{"dropping-particle":"","family":"Aziz","given":"Qasim","non-dropping-particle":"","parse-names":false,"suffix":""},{"dropping-particle":"","family":"Bennett","given":"Michael I","non-dropping-particle":"","parse-names":false,"suffix":""},{"dropping-particle":"","family":"Benoliel","given":"Rafael","non-dropping-particle":"","parse-names":false,"suffix":""},{"dropping-particle":"","family":"Cohen","given":"Milton","non-dropping-particle":"","parse-names":false,"suffix":""},{"dropping-particle":"","family":"Evers","given":"Stefan","non-dropping-particle":"","parse-names":false,"suffix":""},{"dropping-particle":"","family":"Finnerup","given":"Nanna B","non-dropping-particle":"","parse-names":false,"suffix":""},{"dropping-particle":"","family":"First","given":"Michael B","non-dropping-particle":"","parse-names":false,"suffix":""},{"dropping-particle":"","family":"Giamberardino","given":"Maria Adele","non-dropping-particle":"","parse-names":false,"suffix":""},{"dropping-particle":"","family":"Kaasa","given":"Stein","non-dropping-particle":"","parse-names":false,"suffix":""},{"dropping-particle":"","family":"Kosek","given":"Eva","non-dropping-particle":"","parse-names":false,"suffix":""},{"dropping-particle":"","family":"Lavand'homme","given":"Patricia","non-dropping-particle":"","parse-names":false,"suffix":""},{"dropping-particle":"","family":"Nicholas","given":"Michael","non-dropping-particle":"","parse-names":false,"suffix":""},{"dropping-particle":"","family":"Perrot","given":"Serge","non-dropping-particle":"","parse-names":false,"suffix":""},{"dropping-particle":"","family":"Scholz","given":"Joachim","non-dropping-particle":"","parse-names":false,"suffix":""},{"dropping-particle":"","family":"Schug","given":"Stephan","non-dropping-particle":"","parse-names":false,"suffix":""},{"dropping-particle":"","family":"Smith","given":"Blair H","non-dropping-particle":"","parse-names":false,"suffix":""},{"dropping-particle":"","family":"Svensson","given":"Peter","non-dropping-particle":"","parse-names":false,"suffix":""},{"dropping-particle":"","family":"Vlaeyen","given":"Johan W S","non-dropping-particle":"","parse-names":false,"suffix":""},{"dropping-particle":"","family":"Wang","given":"Shuu-Jiun","non-dropping-particle":"","parse-names":false,"suffix":""}],"id":"ITEM-1","issued":{"date-parts":[["2015"]]},"title":"A classification of chronic pain for ICD-11","type":"article-journal"},"uris":["http://www.mendeley.com/documents/?uuid=f9cd9723-f8d7-351f-a7b3-450b4538b902"]}],"mendeley":{"formattedCitation":"(Treede et al., 2015)","plainTextFormattedCitation":"(Treede et al., 2015)","previouslyFormattedCitation":"(Treede et al., 2015)"},"properties":{"noteIndex":0},"schema":"https://github.com/citation-style-language/schema/raw/master/csl-citation.json"}</w:instrText>
      </w:r>
      <w:r w:rsidR="00340397"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Treede et al., 2015)</w:t>
      </w:r>
      <w:r w:rsidR="00340397" w:rsidRPr="008868C1">
        <w:rPr>
          <w:rFonts w:ascii="Arial" w:eastAsia="Arial Unicode MS" w:hAnsi="Arial" w:cs="Arial"/>
          <w:sz w:val="20"/>
          <w:szCs w:val="20"/>
        </w:rPr>
        <w:fldChar w:fldCharType="end"/>
      </w:r>
      <w:r w:rsidR="005150E4" w:rsidRPr="008868C1">
        <w:rPr>
          <w:rFonts w:ascii="Arial" w:eastAsia="Arial Unicode MS" w:hAnsi="Arial" w:cs="Arial"/>
          <w:sz w:val="20"/>
          <w:szCs w:val="20"/>
        </w:rPr>
        <w:t>.</w:t>
      </w:r>
      <w:r w:rsidR="001849D2" w:rsidRPr="008868C1">
        <w:rPr>
          <w:rFonts w:ascii="Arial" w:eastAsia="Arial Unicode MS" w:hAnsi="Arial" w:cs="Arial"/>
          <w:sz w:val="20"/>
          <w:szCs w:val="20"/>
        </w:rPr>
        <w:t xml:space="preserve"> Non-clinical studies which use experimental pain models, whereby pain is induced through ex</w:t>
      </w:r>
      <w:r w:rsidR="00B15DAE" w:rsidRPr="008868C1">
        <w:rPr>
          <w:rFonts w:ascii="Arial" w:eastAsia="Arial Unicode MS" w:hAnsi="Arial" w:cs="Arial"/>
          <w:sz w:val="20"/>
          <w:szCs w:val="20"/>
        </w:rPr>
        <w:t>ternal stimulation in healthy individuals, were excluded.</w:t>
      </w:r>
    </w:p>
    <w:p w14:paraId="66E8686F" w14:textId="77777777" w:rsidR="00037A3E" w:rsidRPr="008868C1" w:rsidRDefault="00037A3E" w:rsidP="008868C1">
      <w:pPr>
        <w:spacing w:after="0"/>
        <w:jc w:val="both"/>
        <w:rPr>
          <w:rFonts w:ascii="Arial" w:eastAsia="Arial Unicode MS" w:hAnsi="Arial" w:cs="Arial"/>
          <w:b/>
          <w:sz w:val="20"/>
          <w:szCs w:val="20"/>
        </w:rPr>
      </w:pPr>
      <w:r w:rsidRPr="008868C1">
        <w:rPr>
          <w:rFonts w:ascii="Arial" w:eastAsia="Arial Unicode MS" w:hAnsi="Arial" w:cs="Arial"/>
          <w:b/>
          <w:sz w:val="20"/>
          <w:szCs w:val="20"/>
        </w:rPr>
        <w:t>Intervention</w:t>
      </w:r>
    </w:p>
    <w:p w14:paraId="66E86870" w14:textId="51B932B2" w:rsidR="00037A3E" w:rsidRPr="008868C1" w:rsidRDefault="00E008BB"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Neurofeedback was defined as any EEG or </w:t>
      </w:r>
      <w:r w:rsidR="00A112A7" w:rsidRPr="008868C1">
        <w:rPr>
          <w:rFonts w:ascii="Arial" w:eastAsia="Arial Unicode MS" w:hAnsi="Arial" w:cs="Arial"/>
          <w:sz w:val="20"/>
          <w:szCs w:val="20"/>
        </w:rPr>
        <w:t>fMRI</w:t>
      </w:r>
      <w:r w:rsidR="00EA71D7" w:rsidRPr="008868C1">
        <w:rPr>
          <w:rFonts w:ascii="Arial" w:eastAsia="Arial Unicode MS" w:hAnsi="Arial" w:cs="Arial"/>
          <w:sz w:val="20"/>
          <w:szCs w:val="20"/>
        </w:rPr>
        <w:t>-</w:t>
      </w:r>
      <w:r w:rsidR="00A112A7" w:rsidRPr="008868C1">
        <w:rPr>
          <w:rFonts w:ascii="Arial" w:eastAsia="Arial Unicode MS" w:hAnsi="Arial" w:cs="Arial"/>
          <w:sz w:val="20"/>
          <w:szCs w:val="20"/>
        </w:rPr>
        <w:t>based</w:t>
      </w:r>
      <w:r w:rsidRPr="008868C1">
        <w:rPr>
          <w:rFonts w:ascii="Arial" w:eastAsia="Arial Unicode MS" w:hAnsi="Arial" w:cs="Arial"/>
          <w:sz w:val="20"/>
          <w:szCs w:val="20"/>
        </w:rPr>
        <w:t xml:space="preserve"> </w:t>
      </w:r>
      <w:r w:rsidR="009A038E" w:rsidRPr="008868C1">
        <w:rPr>
          <w:rFonts w:ascii="Arial" w:eastAsia="Arial Unicode MS" w:hAnsi="Arial" w:cs="Arial"/>
          <w:sz w:val="20"/>
          <w:szCs w:val="20"/>
        </w:rPr>
        <w:t xml:space="preserve">feedback training where the </w:t>
      </w:r>
      <w:r w:rsidR="00A4692E" w:rsidRPr="008868C1">
        <w:rPr>
          <w:rFonts w:ascii="Arial" w:eastAsia="Arial Unicode MS" w:hAnsi="Arial" w:cs="Arial"/>
          <w:sz w:val="20"/>
          <w:szCs w:val="20"/>
        </w:rPr>
        <w:t>patient</w:t>
      </w:r>
      <w:r w:rsidR="00DD6F8F" w:rsidRPr="008868C1">
        <w:rPr>
          <w:rFonts w:ascii="Arial" w:eastAsia="Arial Unicode MS" w:hAnsi="Arial" w:cs="Arial"/>
          <w:sz w:val="20"/>
          <w:szCs w:val="20"/>
        </w:rPr>
        <w:t>s</w:t>
      </w:r>
      <w:r w:rsidR="009A038E" w:rsidRPr="008868C1">
        <w:rPr>
          <w:rFonts w:ascii="Arial" w:eastAsia="Arial Unicode MS" w:hAnsi="Arial" w:cs="Arial"/>
          <w:sz w:val="20"/>
          <w:szCs w:val="20"/>
        </w:rPr>
        <w:t xml:space="preserve"> </w:t>
      </w:r>
      <w:r w:rsidR="00DD6F8F" w:rsidRPr="008868C1">
        <w:rPr>
          <w:rFonts w:ascii="Arial" w:eastAsia="Arial Unicode MS" w:hAnsi="Arial" w:cs="Arial"/>
          <w:sz w:val="20"/>
          <w:szCs w:val="20"/>
        </w:rPr>
        <w:t>are</w:t>
      </w:r>
      <w:r w:rsidR="009A038E" w:rsidRPr="008868C1">
        <w:rPr>
          <w:rFonts w:ascii="Arial" w:eastAsia="Arial Unicode MS" w:hAnsi="Arial" w:cs="Arial"/>
          <w:sz w:val="20"/>
          <w:szCs w:val="20"/>
        </w:rPr>
        <w:t xml:space="preserve"> actively participating in </w:t>
      </w:r>
      <w:r w:rsidR="005E0DF5" w:rsidRPr="008868C1">
        <w:rPr>
          <w:rFonts w:ascii="Arial" w:eastAsia="Arial Unicode MS" w:hAnsi="Arial" w:cs="Arial"/>
          <w:sz w:val="20"/>
          <w:szCs w:val="20"/>
        </w:rPr>
        <w:t xml:space="preserve">the </w:t>
      </w:r>
      <w:r w:rsidR="009A038E" w:rsidRPr="008868C1">
        <w:rPr>
          <w:rFonts w:ascii="Arial" w:eastAsia="Arial Unicode MS" w:hAnsi="Arial" w:cs="Arial"/>
          <w:sz w:val="20"/>
          <w:szCs w:val="20"/>
        </w:rPr>
        <w:t>mo</w:t>
      </w:r>
      <w:r w:rsidR="003B57F0" w:rsidRPr="008868C1">
        <w:rPr>
          <w:rFonts w:ascii="Arial" w:eastAsia="Arial Unicode MS" w:hAnsi="Arial" w:cs="Arial"/>
          <w:sz w:val="20"/>
          <w:szCs w:val="20"/>
        </w:rPr>
        <w:t>dulati</w:t>
      </w:r>
      <w:r w:rsidR="00BF007D" w:rsidRPr="008868C1">
        <w:rPr>
          <w:rFonts w:ascii="Arial" w:eastAsia="Arial Unicode MS" w:hAnsi="Arial" w:cs="Arial"/>
          <w:sz w:val="20"/>
          <w:szCs w:val="20"/>
        </w:rPr>
        <w:t>o</w:t>
      </w:r>
      <w:r w:rsidR="003B57F0" w:rsidRPr="008868C1">
        <w:rPr>
          <w:rFonts w:ascii="Arial" w:eastAsia="Arial Unicode MS" w:hAnsi="Arial" w:cs="Arial"/>
          <w:sz w:val="20"/>
          <w:szCs w:val="20"/>
        </w:rPr>
        <w:t>n</w:t>
      </w:r>
      <w:r w:rsidR="00BF007D" w:rsidRPr="008868C1">
        <w:rPr>
          <w:rFonts w:ascii="Arial" w:eastAsia="Arial Unicode MS" w:hAnsi="Arial" w:cs="Arial"/>
          <w:sz w:val="20"/>
          <w:szCs w:val="20"/>
        </w:rPr>
        <w:t xml:space="preserve"> of </w:t>
      </w:r>
      <w:r w:rsidR="003B57F0" w:rsidRPr="008868C1">
        <w:rPr>
          <w:rFonts w:ascii="Arial" w:eastAsia="Arial Unicode MS" w:hAnsi="Arial" w:cs="Arial"/>
          <w:sz w:val="20"/>
          <w:szCs w:val="20"/>
        </w:rPr>
        <w:t>their neurophysiological signals</w:t>
      </w:r>
      <w:r w:rsidR="00DD6F8F" w:rsidRPr="008868C1">
        <w:rPr>
          <w:rFonts w:ascii="Arial" w:eastAsia="Arial Unicode MS" w:hAnsi="Arial" w:cs="Arial"/>
          <w:sz w:val="20"/>
          <w:szCs w:val="20"/>
        </w:rPr>
        <w:t xml:space="preserve">, </w:t>
      </w:r>
      <w:r w:rsidR="00FB2518" w:rsidRPr="008868C1">
        <w:rPr>
          <w:rFonts w:ascii="Arial" w:eastAsia="Arial Unicode MS" w:hAnsi="Arial" w:cs="Arial"/>
          <w:sz w:val="20"/>
          <w:szCs w:val="20"/>
        </w:rPr>
        <w:t>therefore</w:t>
      </w:r>
      <w:r w:rsidR="00DD6F8F" w:rsidRPr="008868C1">
        <w:rPr>
          <w:rFonts w:ascii="Arial" w:eastAsia="Arial Unicode MS" w:hAnsi="Arial" w:cs="Arial"/>
          <w:sz w:val="20"/>
          <w:szCs w:val="20"/>
        </w:rPr>
        <w:t>,</w:t>
      </w:r>
      <w:r w:rsidR="00FB2518" w:rsidRPr="008868C1">
        <w:rPr>
          <w:rFonts w:ascii="Arial" w:eastAsia="Arial Unicode MS" w:hAnsi="Arial" w:cs="Arial"/>
          <w:sz w:val="20"/>
          <w:szCs w:val="20"/>
        </w:rPr>
        <w:t xml:space="preserve"> </w:t>
      </w:r>
      <w:r w:rsidR="00DD6F8F" w:rsidRPr="008868C1">
        <w:rPr>
          <w:rFonts w:ascii="Arial" w:eastAsia="Arial Unicode MS" w:hAnsi="Arial" w:cs="Arial"/>
          <w:sz w:val="20"/>
          <w:szCs w:val="20"/>
        </w:rPr>
        <w:t>are</w:t>
      </w:r>
      <w:r w:rsidR="00FB2518" w:rsidRPr="008868C1">
        <w:rPr>
          <w:rFonts w:ascii="Arial" w:eastAsia="Arial Unicode MS" w:hAnsi="Arial" w:cs="Arial"/>
          <w:sz w:val="20"/>
          <w:szCs w:val="20"/>
        </w:rPr>
        <w:t xml:space="preserve"> being trained to increase voluntary control over </w:t>
      </w:r>
      <w:r w:rsidR="00D61B1A" w:rsidRPr="008868C1">
        <w:rPr>
          <w:rFonts w:ascii="Arial" w:eastAsia="Arial Unicode MS" w:hAnsi="Arial" w:cs="Arial"/>
          <w:sz w:val="20"/>
          <w:szCs w:val="20"/>
        </w:rPr>
        <w:t xml:space="preserve">their </w:t>
      </w:r>
      <w:r w:rsidR="00E71EC4" w:rsidRPr="008868C1">
        <w:rPr>
          <w:rFonts w:ascii="Arial" w:eastAsia="Arial Unicode MS" w:hAnsi="Arial" w:cs="Arial"/>
          <w:sz w:val="20"/>
          <w:szCs w:val="20"/>
        </w:rPr>
        <w:t>brain activity. As a result, studies which use</w:t>
      </w:r>
      <w:r w:rsidR="00877F8F" w:rsidRPr="008868C1">
        <w:rPr>
          <w:rFonts w:ascii="Arial" w:eastAsia="Arial Unicode MS" w:hAnsi="Arial" w:cs="Arial"/>
          <w:sz w:val="20"/>
          <w:szCs w:val="20"/>
        </w:rPr>
        <w:t>d</w:t>
      </w:r>
      <w:r w:rsidR="00E71EC4" w:rsidRPr="008868C1">
        <w:rPr>
          <w:rFonts w:ascii="Arial" w:eastAsia="Arial Unicode MS" w:hAnsi="Arial" w:cs="Arial"/>
          <w:sz w:val="20"/>
          <w:szCs w:val="20"/>
        </w:rPr>
        <w:t xml:space="preserve"> </w:t>
      </w:r>
      <w:r w:rsidR="005E0DF5" w:rsidRPr="008868C1">
        <w:rPr>
          <w:rFonts w:ascii="Arial" w:eastAsia="Arial Unicode MS" w:hAnsi="Arial" w:cs="Arial"/>
          <w:sz w:val="20"/>
          <w:szCs w:val="20"/>
        </w:rPr>
        <w:t xml:space="preserve">a </w:t>
      </w:r>
      <w:r w:rsidR="00E71EC4" w:rsidRPr="008868C1">
        <w:rPr>
          <w:rFonts w:ascii="Arial" w:eastAsia="Arial Unicode MS" w:hAnsi="Arial" w:cs="Arial"/>
          <w:sz w:val="20"/>
          <w:szCs w:val="20"/>
        </w:rPr>
        <w:t xml:space="preserve">passive form of </w:t>
      </w:r>
      <w:r w:rsidR="00D92D87" w:rsidRPr="008868C1">
        <w:rPr>
          <w:rFonts w:ascii="Arial" w:eastAsia="Arial Unicode MS" w:hAnsi="Arial" w:cs="Arial"/>
          <w:sz w:val="20"/>
          <w:szCs w:val="20"/>
        </w:rPr>
        <w:t>feedback,</w:t>
      </w:r>
      <w:r w:rsidR="00E71EC4" w:rsidRPr="008868C1">
        <w:rPr>
          <w:rFonts w:ascii="Arial" w:eastAsia="Arial Unicode MS" w:hAnsi="Arial" w:cs="Arial"/>
          <w:sz w:val="20"/>
          <w:szCs w:val="20"/>
        </w:rPr>
        <w:t xml:space="preserve"> where photic </w:t>
      </w:r>
      <w:r w:rsidR="00AC67DA" w:rsidRPr="008868C1">
        <w:rPr>
          <w:rFonts w:ascii="Arial" w:eastAsia="Arial Unicode MS" w:hAnsi="Arial" w:cs="Arial"/>
          <w:sz w:val="20"/>
          <w:szCs w:val="20"/>
        </w:rPr>
        <w:t xml:space="preserve">or electromagnetic stimulations </w:t>
      </w:r>
      <w:r w:rsidR="00877F8F" w:rsidRPr="008868C1">
        <w:rPr>
          <w:rFonts w:ascii="Arial" w:eastAsia="Arial Unicode MS" w:hAnsi="Arial" w:cs="Arial"/>
          <w:sz w:val="20"/>
          <w:szCs w:val="20"/>
        </w:rPr>
        <w:t xml:space="preserve">were </w:t>
      </w:r>
      <w:r w:rsidR="00AC67DA" w:rsidRPr="008868C1">
        <w:rPr>
          <w:rFonts w:ascii="Arial" w:eastAsia="Arial Unicode MS" w:hAnsi="Arial" w:cs="Arial"/>
          <w:sz w:val="20"/>
          <w:szCs w:val="20"/>
        </w:rPr>
        <w:t xml:space="preserve">used to alter the </w:t>
      </w:r>
      <w:r w:rsidR="0012644E" w:rsidRPr="008868C1">
        <w:rPr>
          <w:rFonts w:ascii="Arial" w:eastAsia="Arial Unicode MS" w:hAnsi="Arial" w:cs="Arial"/>
          <w:sz w:val="20"/>
          <w:szCs w:val="20"/>
        </w:rPr>
        <w:t>neurophysiological signals</w:t>
      </w:r>
      <w:r w:rsidR="00C91A9D" w:rsidRPr="008868C1">
        <w:rPr>
          <w:rFonts w:ascii="Arial" w:eastAsia="Arial Unicode MS" w:hAnsi="Arial" w:cs="Arial"/>
          <w:sz w:val="20"/>
          <w:szCs w:val="20"/>
        </w:rPr>
        <w:t xml:space="preserve"> without active input from the </w:t>
      </w:r>
      <w:r w:rsidR="00A4692E" w:rsidRPr="008868C1">
        <w:rPr>
          <w:rFonts w:ascii="Arial" w:eastAsia="Arial Unicode MS" w:hAnsi="Arial" w:cs="Arial"/>
          <w:sz w:val="20"/>
          <w:szCs w:val="20"/>
        </w:rPr>
        <w:t>patient</w:t>
      </w:r>
      <w:r w:rsidR="00C91A9D" w:rsidRPr="008868C1">
        <w:rPr>
          <w:rFonts w:ascii="Arial" w:eastAsia="Arial Unicode MS" w:hAnsi="Arial" w:cs="Arial"/>
          <w:sz w:val="20"/>
          <w:szCs w:val="20"/>
        </w:rPr>
        <w:t>s</w:t>
      </w:r>
      <w:r w:rsidR="00D92D87" w:rsidRPr="008868C1">
        <w:rPr>
          <w:rFonts w:ascii="Arial" w:eastAsia="Arial Unicode MS" w:hAnsi="Arial" w:cs="Arial"/>
          <w:sz w:val="20"/>
          <w:szCs w:val="20"/>
        </w:rPr>
        <w:t xml:space="preserve">, were excluded. </w:t>
      </w:r>
      <w:r w:rsidR="00037A3E" w:rsidRPr="008868C1">
        <w:rPr>
          <w:rFonts w:ascii="Arial" w:eastAsia="Arial Unicode MS" w:hAnsi="Arial" w:cs="Arial"/>
          <w:sz w:val="20"/>
          <w:szCs w:val="20"/>
        </w:rPr>
        <w:t xml:space="preserve">Studies which provided </w:t>
      </w:r>
      <w:r w:rsidR="001C1D5A" w:rsidRPr="008868C1">
        <w:rPr>
          <w:rFonts w:ascii="Arial" w:eastAsia="Arial Unicode MS" w:hAnsi="Arial" w:cs="Arial"/>
          <w:sz w:val="20"/>
          <w:szCs w:val="20"/>
        </w:rPr>
        <w:t>only</w:t>
      </w:r>
      <w:r w:rsidR="00EB5462" w:rsidRPr="008868C1">
        <w:rPr>
          <w:rFonts w:ascii="Arial" w:eastAsia="Arial Unicode MS" w:hAnsi="Arial" w:cs="Arial"/>
          <w:sz w:val="20"/>
          <w:szCs w:val="20"/>
        </w:rPr>
        <w:t xml:space="preserve"> Electromyogram</w:t>
      </w:r>
      <w:r w:rsidR="001C1D5A" w:rsidRPr="008868C1">
        <w:rPr>
          <w:rFonts w:ascii="Arial" w:eastAsia="Arial Unicode MS" w:hAnsi="Arial" w:cs="Arial"/>
          <w:sz w:val="20"/>
          <w:szCs w:val="20"/>
        </w:rPr>
        <w:t xml:space="preserve"> </w:t>
      </w:r>
      <w:r w:rsidR="00EB5462" w:rsidRPr="008868C1">
        <w:rPr>
          <w:rFonts w:ascii="Arial" w:eastAsia="Arial Unicode MS" w:hAnsi="Arial" w:cs="Arial"/>
          <w:sz w:val="20"/>
          <w:szCs w:val="20"/>
        </w:rPr>
        <w:t>(</w:t>
      </w:r>
      <w:r w:rsidR="00037A3E" w:rsidRPr="008868C1">
        <w:rPr>
          <w:rFonts w:ascii="Arial" w:eastAsia="Arial Unicode MS" w:hAnsi="Arial" w:cs="Arial"/>
          <w:sz w:val="20"/>
          <w:szCs w:val="20"/>
        </w:rPr>
        <w:t>EMG</w:t>
      </w:r>
      <w:r w:rsidR="00EB5462" w:rsidRPr="008868C1">
        <w:rPr>
          <w:rFonts w:ascii="Arial" w:eastAsia="Arial Unicode MS" w:hAnsi="Arial" w:cs="Arial"/>
          <w:sz w:val="20"/>
          <w:szCs w:val="20"/>
        </w:rPr>
        <w:t>)</w:t>
      </w:r>
      <w:r w:rsidR="00037A3E" w:rsidRPr="008868C1">
        <w:rPr>
          <w:rFonts w:ascii="Arial" w:eastAsia="Arial Unicode MS" w:hAnsi="Arial" w:cs="Arial"/>
          <w:sz w:val="20"/>
          <w:szCs w:val="20"/>
        </w:rPr>
        <w:t xml:space="preserve"> </w:t>
      </w:r>
      <w:r w:rsidR="001C1D5A" w:rsidRPr="008868C1">
        <w:rPr>
          <w:rFonts w:ascii="Arial" w:eastAsia="Arial Unicode MS" w:hAnsi="Arial" w:cs="Arial"/>
          <w:sz w:val="20"/>
          <w:szCs w:val="20"/>
        </w:rPr>
        <w:t>bio</w:t>
      </w:r>
      <w:r w:rsidR="00037A3E" w:rsidRPr="008868C1">
        <w:rPr>
          <w:rFonts w:ascii="Arial" w:eastAsia="Arial Unicode MS" w:hAnsi="Arial" w:cs="Arial"/>
          <w:sz w:val="20"/>
          <w:szCs w:val="20"/>
        </w:rPr>
        <w:t>feedback were</w:t>
      </w:r>
      <w:r w:rsidR="00A112A7" w:rsidRPr="008868C1">
        <w:rPr>
          <w:rFonts w:ascii="Arial" w:eastAsia="Arial Unicode MS" w:hAnsi="Arial" w:cs="Arial"/>
          <w:sz w:val="20"/>
          <w:szCs w:val="20"/>
        </w:rPr>
        <w:t xml:space="preserve"> also</w:t>
      </w:r>
      <w:r w:rsidR="00037A3E" w:rsidRPr="008868C1">
        <w:rPr>
          <w:rFonts w:ascii="Arial" w:eastAsia="Arial Unicode MS" w:hAnsi="Arial" w:cs="Arial"/>
          <w:sz w:val="20"/>
          <w:szCs w:val="20"/>
        </w:rPr>
        <w:t xml:space="preserve"> excluded</w:t>
      </w:r>
      <w:r w:rsidR="00620386" w:rsidRPr="008868C1">
        <w:rPr>
          <w:rFonts w:ascii="Arial" w:eastAsia="Arial Unicode MS" w:hAnsi="Arial" w:cs="Arial"/>
          <w:sz w:val="20"/>
          <w:szCs w:val="20"/>
        </w:rPr>
        <w:t>.</w:t>
      </w:r>
    </w:p>
    <w:p w14:paraId="66E86871" w14:textId="77777777" w:rsidR="006F62E7" w:rsidRPr="008868C1" w:rsidRDefault="006F62E7" w:rsidP="008868C1">
      <w:pPr>
        <w:spacing w:after="0"/>
        <w:jc w:val="both"/>
        <w:rPr>
          <w:rFonts w:ascii="Arial" w:eastAsia="Arial Unicode MS" w:hAnsi="Arial" w:cs="Arial"/>
          <w:b/>
          <w:sz w:val="20"/>
          <w:szCs w:val="20"/>
        </w:rPr>
      </w:pPr>
      <w:r w:rsidRPr="008868C1">
        <w:rPr>
          <w:rFonts w:ascii="Arial" w:eastAsia="Arial Unicode MS" w:hAnsi="Arial" w:cs="Arial"/>
          <w:b/>
          <w:sz w:val="20"/>
          <w:szCs w:val="20"/>
        </w:rPr>
        <w:t>Study Design</w:t>
      </w:r>
    </w:p>
    <w:p w14:paraId="66E86872" w14:textId="0E5CA7F9" w:rsidR="001A414D" w:rsidRPr="008868C1" w:rsidRDefault="006F62E7"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Only primary research studies were included. This </w:t>
      </w:r>
      <w:r w:rsidR="0004386E" w:rsidRPr="008868C1">
        <w:rPr>
          <w:rFonts w:ascii="Arial" w:eastAsia="Arial Unicode MS" w:hAnsi="Arial" w:cs="Arial"/>
          <w:sz w:val="20"/>
          <w:szCs w:val="20"/>
        </w:rPr>
        <w:t>comprised</w:t>
      </w:r>
      <w:r w:rsidRPr="008868C1">
        <w:rPr>
          <w:rFonts w:ascii="Arial" w:eastAsia="Arial Unicode MS" w:hAnsi="Arial" w:cs="Arial"/>
          <w:sz w:val="20"/>
          <w:szCs w:val="20"/>
        </w:rPr>
        <w:t xml:space="preserve"> randomized controlled trials</w:t>
      </w:r>
      <w:r w:rsidR="008368CA" w:rsidRPr="008868C1">
        <w:rPr>
          <w:rFonts w:ascii="Arial" w:eastAsia="Arial Unicode MS" w:hAnsi="Arial" w:cs="Arial"/>
          <w:sz w:val="20"/>
          <w:szCs w:val="20"/>
        </w:rPr>
        <w:t xml:space="preserve"> (RCT)</w:t>
      </w:r>
      <w:r w:rsidRPr="008868C1">
        <w:rPr>
          <w:rFonts w:ascii="Arial" w:eastAsia="Arial Unicode MS" w:hAnsi="Arial" w:cs="Arial"/>
          <w:sz w:val="20"/>
          <w:szCs w:val="20"/>
        </w:rPr>
        <w:t>, non-randomized control</w:t>
      </w:r>
      <w:r w:rsidR="0015295B" w:rsidRPr="008868C1">
        <w:rPr>
          <w:rFonts w:ascii="Arial" w:eastAsia="Arial Unicode MS" w:hAnsi="Arial" w:cs="Arial"/>
          <w:sz w:val="20"/>
          <w:szCs w:val="20"/>
        </w:rPr>
        <w:t xml:space="preserve">led </w:t>
      </w:r>
      <w:r w:rsidR="001D3DEA" w:rsidRPr="008868C1">
        <w:rPr>
          <w:rFonts w:ascii="Arial" w:eastAsia="Arial Unicode MS" w:hAnsi="Arial" w:cs="Arial"/>
          <w:sz w:val="20"/>
          <w:szCs w:val="20"/>
        </w:rPr>
        <w:t>trials and case</w:t>
      </w:r>
      <w:r w:rsidR="00F659CC" w:rsidRPr="008868C1">
        <w:rPr>
          <w:rFonts w:ascii="Arial" w:eastAsia="Arial Unicode MS" w:hAnsi="Arial" w:cs="Arial"/>
          <w:sz w:val="20"/>
          <w:szCs w:val="20"/>
        </w:rPr>
        <w:t>-</w:t>
      </w:r>
      <w:r w:rsidR="0015295B" w:rsidRPr="008868C1">
        <w:rPr>
          <w:rFonts w:ascii="Arial" w:eastAsia="Arial Unicode MS" w:hAnsi="Arial" w:cs="Arial"/>
          <w:sz w:val="20"/>
          <w:szCs w:val="20"/>
        </w:rPr>
        <w:t>series</w:t>
      </w:r>
      <w:r w:rsidRPr="008868C1">
        <w:rPr>
          <w:rFonts w:ascii="Arial" w:eastAsia="Arial Unicode MS" w:hAnsi="Arial" w:cs="Arial"/>
          <w:sz w:val="20"/>
          <w:szCs w:val="20"/>
        </w:rPr>
        <w:t>. Reviews</w:t>
      </w:r>
      <w:r w:rsidR="0015295B" w:rsidRPr="008868C1">
        <w:rPr>
          <w:rFonts w:ascii="Arial" w:eastAsia="Arial Unicode MS" w:hAnsi="Arial" w:cs="Arial"/>
          <w:sz w:val="20"/>
          <w:szCs w:val="20"/>
        </w:rPr>
        <w:t>, case-reports</w:t>
      </w:r>
      <w:r w:rsidR="003B1CAE" w:rsidRPr="008868C1">
        <w:rPr>
          <w:rFonts w:ascii="Arial" w:eastAsia="Arial Unicode MS" w:hAnsi="Arial" w:cs="Arial"/>
          <w:sz w:val="20"/>
          <w:szCs w:val="20"/>
        </w:rPr>
        <w:t xml:space="preserve"> and editorial reports</w:t>
      </w:r>
      <w:r w:rsidRPr="008868C1">
        <w:rPr>
          <w:rFonts w:ascii="Arial" w:eastAsia="Arial Unicode MS" w:hAnsi="Arial" w:cs="Arial"/>
          <w:sz w:val="20"/>
          <w:szCs w:val="20"/>
        </w:rPr>
        <w:t xml:space="preserve"> were excluded.</w:t>
      </w:r>
    </w:p>
    <w:p w14:paraId="66E86873" w14:textId="77777777" w:rsidR="001A414D" w:rsidRPr="008868C1" w:rsidRDefault="001A414D" w:rsidP="008868C1">
      <w:pPr>
        <w:spacing w:after="0"/>
        <w:jc w:val="both"/>
        <w:rPr>
          <w:rFonts w:ascii="Arial" w:eastAsia="Arial Unicode MS" w:hAnsi="Arial" w:cs="Arial"/>
          <w:b/>
          <w:sz w:val="20"/>
          <w:szCs w:val="20"/>
        </w:rPr>
      </w:pPr>
      <w:r w:rsidRPr="008868C1">
        <w:rPr>
          <w:rFonts w:ascii="Arial" w:eastAsia="Arial Unicode MS" w:hAnsi="Arial" w:cs="Arial"/>
          <w:b/>
          <w:sz w:val="20"/>
          <w:szCs w:val="20"/>
        </w:rPr>
        <w:t>Outcomes</w:t>
      </w:r>
    </w:p>
    <w:p w14:paraId="2B513744" w14:textId="42FD054C" w:rsidR="0058269B" w:rsidRPr="008868C1" w:rsidRDefault="00C86F1B" w:rsidP="008868C1">
      <w:pPr>
        <w:jc w:val="both"/>
        <w:rPr>
          <w:rFonts w:ascii="Arial" w:eastAsia="Arial Unicode MS" w:hAnsi="Arial" w:cs="Arial"/>
          <w:sz w:val="20"/>
          <w:szCs w:val="20"/>
        </w:rPr>
      </w:pPr>
      <w:r w:rsidRPr="008868C1">
        <w:rPr>
          <w:rFonts w:ascii="Arial" w:eastAsia="Arial Unicode MS" w:hAnsi="Arial" w:cs="Arial"/>
          <w:sz w:val="20"/>
          <w:szCs w:val="20"/>
        </w:rPr>
        <w:t>Studies</w:t>
      </w:r>
      <w:r w:rsidR="00F53DE7" w:rsidRPr="008868C1">
        <w:rPr>
          <w:rFonts w:ascii="Arial" w:eastAsia="Arial Unicode MS" w:hAnsi="Arial" w:cs="Arial"/>
          <w:sz w:val="20"/>
          <w:szCs w:val="20"/>
        </w:rPr>
        <w:t xml:space="preserve"> had to </w:t>
      </w:r>
      <w:r w:rsidR="00591532" w:rsidRPr="008868C1">
        <w:rPr>
          <w:rFonts w:ascii="Arial" w:eastAsia="Arial Unicode MS" w:hAnsi="Arial" w:cs="Arial"/>
          <w:sz w:val="20"/>
          <w:szCs w:val="20"/>
        </w:rPr>
        <w:t>report</w:t>
      </w:r>
      <w:r w:rsidR="009A7220" w:rsidRPr="008868C1">
        <w:rPr>
          <w:rFonts w:ascii="Arial" w:eastAsia="Arial Unicode MS" w:hAnsi="Arial" w:cs="Arial"/>
          <w:sz w:val="20"/>
          <w:szCs w:val="20"/>
        </w:rPr>
        <w:t xml:space="preserve"> changes in</w:t>
      </w:r>
      <w:r w:rsidR="00F53DE7" w:rsidRPr="008868C1">
        <w:rPr>
          <w:rFonts w:ascii="Arial" w:eastAsia="Arial Unicode MS" w:hAnsi="Arial" w:cs="Arial"/>
          <w:sz w:val="20"/>
          <w:szCs w:val="20"/>
        </w:rPr>
        <w:t xml:space="preserve"> </w:t>
      </w:r>
      <w:r w:rsidR="001D3DEA" w:rsidRPr="008868C1">
        <w:rPr>
          <w:rFonts w:ascii="Arial" w:eastAsia="Arial Unicode MS" w:hAnsi="Arial" w:cs="Arial"/>
          <w:sz w:val="20"/>
          <w:szCs w:val="20"/>
        </w:rPr>
        <w:t>pain in order</w:t>
      </w:r>
      <w:r w:rsidR="00546EEC" w:rsidRPr="008868C1">
        <w:rPr>
          <w:rFonts w:ascii="Arial" w:eastAsia="Arial Unicode MS" w:hAnsi="Arial" w:cs="Arial"/>
          <w:sz w:val="20"/>
          <w:szCs w:val="20"/>
        </w:rPr>
        <w:t xml:space="preserve"> to</w:t>
      </w:r>
      <w:r w:rsidR="009A19C8" w:rsidRPr="008868C1">
        <w:rPr>
          <w:rFonts w:ascii="Arial" w:eastAsia="Arial Unicode MS" w:hAnsi="Arial" w:cs="Arial"/>
          <w:sz w:val="20"/>
          <w:szCs w:val="20"/>
        </w:rPr>
        <w:t xml:space="preserve"> be included in this</w:t>
      </w:r>
      <w:r w:rsidR="00F53DE7" w:rsidRPr="008868C1">
        <w:rPr>
          <w:rFonts w:ascii="Arial" w:eastAsia="Arial Unicode MS" w:hAnsi="Arial" w:cs="Arial"/>
          <w:sz w:val="20"/>
          <w:szCs w:val="20"/>
        </w:rPr>
        <w:t xml:space="preserve"> review. Studies could also </w:t>
      </w:r>
      <w:r w:rsidR="00933949" w:rsidRPr="008868C1">
        <w:rPr>
          <w:rFonts w:ascii="Arial" w:eastAsia="Arial Unicode MS" w:hAnsi="Arial" w:cs="Arial"/>
          <w:sz w:val="20"/>
          <w:szCs w:val="20"/>
        </w:rPr>
        <w:t>include</w:t>
      </w:r>
      <w:r w:rsidR="00802905" w:rsidRPr="008868C1">
        <w:rPr>
          <w:rFonts w:ascii="Arial" w:eastAsia="Arial Unicode MS" w:hAnsi="Arial" w:cs="Arial"/>
          <w:sz w:val="20"/>
          <w:szCs w:val="20"/>
        </w:rPr>
        <w:t xml:space="preserve"> </w:t>
      </w:r>
      <w:r w:rsidR="000E2AF2" w:rsidRPr="008868C1">
        <w:rPr>
          <w:rFonts w:ascii="Arial" w:eastAsia="Arial Unicode MS" w:hAnsi="Arial" w:cs="Arial"/>
          <w:sz w:val="20"/>
          <w:szCs w:val="20"/>
        </w:rPr>
        <w:t>other measures such as fatigue, sleep</w:t>
      </w:r>
      <w:r w:rsidR="00BA07B1" w:rsidRPr="008868C1">
        <w:rPr>
          <w:rFonts w:ascii="Arial" w:eastAsia="Arial Unicode MS" w:hAnsi="Arial" w:cs="Arial"/>
          <w:sz w:val="20"/>
          <w:szCs w:val="20"/>
        </w:rPr>
        <w:t xml:space="preserve"> and </w:t>
      </w:r>
      <w:r w:rsidR="000E2AF2" w:rsidRPr="008868C1">
        <w:rPr>
          <w:rFonts w:ascii="Arial" w:eastAsia="Arial Unicode MS" w:hAnsi="Arial" w:cs="Arial"/>
          <w:sz w:val="20"/>
          <w:szCs w:val="20"/>
        </w:rPr>
        <w:t>cognition</w:t>
      </w:r>
      <w:r w:rsidR="009A19C8" w:rsidRPr="008868C1">
        <w:rPr>
          <w:rFonts w:ascii="Arial" w:eastAsia="Arial Unicode MS" w:hAnsi="Arial" w:cs="Arial"/>
          <w:sz w:val="20"/>
          <w:szCs w:val="20"/>
        </w:rPr>
        <w:t xml:space="preserve"> in addition to pain</w:t>
      </w:r>
      <w:r w:rsidR="000E2AF2" w:rsidRPr="008868C1">
        <w:rPr>
          <w:rFonts w:ascii="Arial" w:eastAsia="Arial Unicode MS" w:hAnsi="Arial" w:cs="Arial"/>
          <w:sz w:val="20"/>
          <w:szCs w:val="20"/>
        </w:rPr>
        <w:t>.</w:t>
      </w:r>
    </w:p>
    <w:p w14:paraId="66E86875" w14:textId="77777777" w:rsidR="00891457"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4</w:t>
      </w:r>
      <w:r w:rsidR="00891457" w:rsidRPr="008868C1">
        <w:rPr>
          <w:rFonts w:ascii="Arial" w:eastAsia="Arial Unicode MS" w:hAnsi="Arial" w:cs="Arial"/>
          <w:b/>
          <w:color w:val="4F81BD" w:themeColor="accent1"/>
          <w:sz w:val="20"/>
          <w:szCs w:val="20"/>
        </w:rPr>
        <w:t xml:space="preserve">.3 </w:t>
      </w:r>
      <w:r w:rsidR="00C97015" w:rsidRPr="008868C1">
        <w:rPr>
          <w:rFonts w:ascii="Arial" w:eastAsia="Arial Unicode MS" w:hAnsi="Arial" w:cs="Arial"/>
          <w:b/>
          <w:color w:val="4F81BD" w:themeColor="accent1"/>
          <w:sz w:val="20"/>
          <w:szCs w:val="20"/>
        </w:rPr>
        <w:t xml:space="preserve">Selection </w:t>
      </w:r>
      <w:r w:rsidR="00D566B1" w:rsidRPr="008868C1">
        <w:rPr>
          <w:rFonts w:ascii="Arial" w:eastAsia="Arial Unicode MS" w:hAnsi="Arial" w:cs="Arial"/>
          <w:b/>
          <w:color w:val="4F81BD" w:themeColor="accent1"/>
          <w:sz w:val="20"/>
          <w:szCs w:val="20"/>
        </w:rPr>
        <w:t>Process</w:t>
      </w:r>
    </w:p>
    <w:p w14:paraId="66E86876" w14:textId="501FC209" w:rsidR="00891457" w:rsidRPr="008868C1" w:rsidRDefault="00C92139"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All studies identified using the specified search strategy from the </w:t>
      </w:r>
      <w:r w:rsidR="00246A86" w:rsidRPr="008868C1">
        <w:rPr>
          <w:rFonts w:ascii="Arial" w:eastAsia="Arial Unicode MS" w:hAnsi="Arial" w:cs="Arial"/>
          <w:sz w:val="20"/>
          <w:szCs w:val="20"/>
        </w:rPr>
        <w:t>four</w:t>
      </w:r>
      <w:r w:rsidRPr="008868C1">
        <w:rPr>
          <w:rFonts w:ascii="Arial" w:eastAsia="Arial Unicode MS" w:hAnsi="Arial" w:cs="Arial"/>
          <w:sz w:val="20"/>
          <w:szCs w:val="20"/>
        </w:rPr>
        <w:t xml:space="preserve"> databases were first screened using the title and </w:t>
      </w:r>
      <w:r w:rsidR="0004386E" w:rsidRPr="008868C1">
        <w:rPr>
          <w:rFonts w:ascii="Arial" w:eastAsia="Arial Unicode MS" w:hAnsi="Arial" w:cs="Arial"/>
          <w:sz w:val="20"/>
          <w:szCs w:val="20"/>
        </w:rPr>
        <w:t xml:space="preserve">the </w:t>
      </w:r>
      <w:r w:rsidRPr="008868C1">
        <w:rPr>
          <w:rFonts w:ascii="Arial" w:eastAsia="Arial Unicode MS" w:hAnsi="Arial" w:cs="Arial"/>
          <w:sz w:val="20"/>
          <w:szCs w:val="20"/>
        </w:rPr>
        <w:t>abstract.</w:t>
      </w:r>
      <w:r w:rsidR="00E53C02" w:rsidRPr="008868C1">
        <w:rPr>
          <w:rFonts w:ascii="Arial" w:eastAsia="Arial Unicode MS" w:hAnsi="Arial" w:cs="Arial"/>
          <w:sz w:val="20"/>
          <w:szCs w:val="20"/>
        </w:rPr>
        <w:t xml:space="preserve"> </w:t>
      </w:r>
      <w:r w:rsidR="002A6D27" w:rsidRPr="008868C1">
        <w:rPr>
          <w:rFonts w:ascii="Arial" w:eastAsia="Arial Unicode MS" w:hAnsi="Arial" w:cs="Arial"/>
          <w:sz w:val="20"/>
          <w:szCs w:val="20"/>
        </w:rPr>
        <w:t>Abstracts</w:t>
      </w:r>
      <w:r w:rsidRPr="008868C1">
        <w:rPr>
          <w:rFonts w:ascii="Arial" w:eastAsia="Arial Unicode MS" w:hAnsi="Arial" w:cs="Arial"/>
          <w:sz w:val="20"/>
          <w:szCs w:val="20"/>
        </w:rPr>
        <w:t xml:space="preserve"> </w:t>
      </w:r>
      <w:r w:rsidR="00AC0A63" w:rsidRPr="008868C1">
        <w:rPr>
          <w:rFonts w:ascii="Arial" w:eastAsia="Arial Unicode MS" w:hAnsi="Arial" w:cs="Arial"/>
          <w:sz w:val="20"/>
          <w:szCs w:val="20"/>
        </w:rPr>
        <w:t xml:space="preserve">were included or excluded based on the criteria defined above. </w:t>
      </w:r>
      <w:r w:rsidR="00464451" w:rsidRPr="008868C1">
        <w:rPr>
          <w:rFonts w:ascii="Arial" w:eastAsia="Arial Unicode MS" w:hAnsi="Arial" w:cs="Arial"/>
          <w:sz w:val="20"/>
          <w:szCs w:val="20"/>
        </w:rPr>
        <w:t xml:space="preserve">Only </w:t>
      </w:r>
      <w:r w:rsidR="00682A9E" w:rsidRPr="008868C1">
        <w:rPr>
          <w:rFonts w:ascii="Arial" w:eastAsia="Arial Unicode MS" w:hAnsi="Arial" w:cs="Arial"/>
          <w:sz w:val="20"/>
          <w:szCs w:val="20"/>
        </w:rPr>
        <w:t>publications</w:t>
      </w:r>
      <w:r w:rsidR="00464451" w:rsidRPr="008868C1">
        <w:rPr>
          <w:rFonts w:ascii="Arial" w:eastAsia="Arial Unicode MS" w:hAnsi="Arial" w:cs="Arial"/>
          <w:sz w:val="20"/>
          <w:szCs w:val="20"/>
        </w:rPr>
        <w:t xml:space="preserve"> written in English were included. </w:t>
      </w:r>
      <w:r w:rsidR="002A6D27" w:rsidRPr="008868C1">
        <w:rPr>
          <w:rFonts w:ascii="Arial" w:eastAsia="Arial Unicode MS" w:hAnsi="Arial" w:cs="Arial"/>
          <w:sz w:val="20"/>
          <w:szCs w:val="20"/>
        </w:rPr>
        <w:t>Abstracts</w:t>
      </w:r>
      <w:r w:rsidR="00AC0A63" w:rsidRPr="008868C1">
        <w:rPr>
          <w:rFonts w:ascii="Arial" w:eastAsia="Arial Unicode MS" w:hAnsi="Arial" w:cs="Arial"/>
          <w:sz w:val="20"/>
          <w:szCs w:val="20"/>
        </w:rPr>
        <w:t xml:space="preserve"> which met the criteria were then rescreened using</w:t>
      </w:r>
      <w:r w:rsidR="00C43509" w:rsidRPr="008868C1">
        <w:rPr>
          <w:rFonts w:ascii="Arial" w:eastAsia="Arial Unicode MS" w:hAnsi="Arial" w:cs="Arial"/>
          <w:sz w:val="20"/>
          <w:szCs w:val="20"/>
        </w:rPr>
        <w:t xml:space="preserve"> the</w:t>
      </w:r>
      <w:r w:rsidR="00AC0A63" w:rsidRPr="008868C1">
        <w:rPr>
          <w:rFonts w:ascii="Arial" w:eastAsia="Arial Unicode MS" w:hAnsi="Arial" w:cs="Arial"/>
          <w:sz w:val="20"/>
          <w:szCs w:val="20"/>
        </w:rPr>
        <w:t xml:space="preserve"> full</w:t>
      </w:r>
      <w:r w:rsidR="005E0DF5" w:rsidRPr="008868C1">
        <w:rPr>
          <w:rFonts w:ascii="Arial" w:eastAsia="Arial Unicode MS" w:hAnsi="Arial" w:cs="Arial"/>
          <w:sz w:val="20"/>
          <w:szCs w:val="20"/>
        </w:rPr>
        <w:t>-</w:t>
      </w:r>
      <w:r w:rsidR="00AC0A63" w:rsidRPr="008868C1">
        <w:rPr>
          <w:rFonts w:ascii="Arial" w:eastAsia="Arial Unicode MS" w:hAnsi="Arial" w:cs="Arial"/>
          <w:sz w:val="20"/>
          <w:szCs w:val="20"/>
        </w:rPr>
        <w:t xml:space="preserve">text </w:t>
      </w:r>
      <w:r w:rsidR="0004386E" w:rsidRPr="008868C1">
        <w:rPr>
          <w:rFonts w:ascii="Arial" w:eastAsia="Arial Unicode MS" w:hAnsi="Arial" w:cs="Arial"/>
          <w:sz w:val="20"/>
          <w:szCs w:val="20"/>
        </w:rPr>
        <w:t xml:space="preserve">article. These were </w:t>
      </w:r>
      <w:r w:rsidR="00AC0A63" w:rsidRPr="008868C1">
        <w:rPr>
          <w:rFonts w:ascii="Arial" w:eastAsia="Arial Unicode MS" w:hAnsi="Arial" w:cs="Arial"/>
          <w:sz w:val="20"/>
          <w:szCs w:val="20"/>
        </w:rPr>
        <w:t>asse</w:t>
      </w:r>
      <w:r w:rsidR="00123914" w:rsidRPr="008868C1">
        <w:rPr>
          <w:rFonts w:ascii="Arial" w:eastAsia="Arial Unicode MS" w:hAnsi="Arial" w:cs="Arial"/>
          <w:sz w:val="20"/>
          <w:szCs w:val="20"/>
        </w:rPr>
        <w:t xml:space="preserve">ssed for </w:t>
      </w:r>
      <w:r w:rsidR="0004386E" w:rsidRPr="008868C1">
        <w:rPr>
          <w:rFonts w:ascii="Arial" w:eastAsia="Arial Unicode MS" w:hAnsi="Arial" w:cs="Arial"/>
          <w:sz w:val="20"/>
          <w:szCs w:val="20"/>
        </w:rPr>
        <w:t xml:space="preserve">their </w:t>
      </w:r>
      <w:r w:rsidR="00123914" w:rsidRPr="008868C1">
        <w:rPr>
          <w:rFonts w:ascii="Arial" w:eastAsia="Arial Unicode MS" w:hAnsi="Arial" w:cs="Arial"/>
          <w:sz w:val="20"/>
          <w:szCs w:val="20"/>
        </w:rPr>
        <w:t>methodological quality</w:t>
      </w:r>
      <w:r w:rsidR="00FC5F12" w:rsidRPr="008868C1">
        <w:rPr>
          <w:rFonts w:ascii="Arial" w:eastAsia="Arial Unicode MS" w:hAnsi="Arial" w:cs="Arial"/>
          <w:sz w:val="20"/>
          <w:szCs w:val="20"/>
        </w:rPr>
        <w:t xml:space="preserve"> and reporting of outcomes</w:t>
      </w:r>
      <w:r w:rsidR="00123914" w:rsidRPr="008868C1">
        <w:rPr>
          <w:rFonts w:ascii="Arial" w:eastAsia="Arial Unicode MS" w:hAnsi="Arial" w:cs="Arial"/>
          <w:sz w:val="20"/>
          <w:szCs w:val="20"/>
        </w:rPr>
        <w:t xml:space="preserve"> prior to final inclusion in the review.</w:t>
      </w:r>
      <w:r w:rsidR="00FF2A89" w:rsidRPr="008868C1">
        <w:rPr>
          <w:rFonts w:ascii="Arial" w:eastAsia="Arial Unicode MS" w:hAnsi="Arial" w:cs="Arial"/>
          <w:sz w:val="20"/>
          <w:szCs w:val="20"/>
        </w:rPr>
        <w:t xml:space="preserve"> The finalised </w:t>
      </w:r>
      <w:r w:rsidR="0004386E" w:rsidRPr="008868C1">
        <w:rPr>
          <w:rFonts w:ascii="Arial" w:eastAsia="Arial Unicode MS" w:hAnsi="Arial" w:cs="Arial"/>
          <w:sz w:val="20"/>
          <w:szCs w:val="20"/>
        </w:rPr>
        <w:t>studies</w:t>
      </w:r>
      <w:r w:rsidR="00FF2A89" w:rsidRPr="008868C1">
        <w:rPr>
          <w:rFonts w:ascii="Arial" w:eastAsia="Arial Unicode MS" w:hAnsi="Arial" w:cs="Arial"/>
          <w:sz w:val="20"/>
          <w:szCs w:val="20"/>
        </w:rPr>
        <w:t xml:space="preserve"> were then critically appraised.</w:t>
      </w:r>
      <w:r w:rsidR="0050446F" w:rsidRPr="008868C1">
        <w:rPr>
          <w:rFonts w:ascii="Arial" w:eastAsia="Arial Unicode MS" w:hAnsi="Arial" w:cs="Arial"/>
          <w:sz w:val="20"/>
          <w:szCs w:val="20"/>
        </w:rPr>
        <w:t xml:space="preserve"> All screening, grading and data extraction were undertaken by two independent reviewers, KP and HS, and a third reviewer, MS, was involved in cases of disagreement.</w:t>
      </w:r>
    </w:p>
    <w:p w14:paraId="66E86877" w14:textId="77777777" w:rsidR="00FF2A89"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4</w:t>
      </w:r>
      <w:r w:rsidR="00FF2A89" w:rsidRPr="008868C1">
        <w:rPr>
          <w:rFonts w:ascii="Arial" w:eastAsia="Arial Unicode MS" w:hAnsi="Arial" w:cs="Arial"/>
          <w:b/>
          <w:color w:val="4F81BD" w:themeColor="accent1"/>
          <w:sz w:val="20"/>
          <w:szCs w:val="20"/>
        </w:rPr>
        <w:t>.4 Quality Assessment</w:t>
      </w:r>
    </w:p>
    <w:p w14:paraId="66E86878" w14:textId="270D797A" w:rsidR="00A15CB9" w:rsidRDefault="00754CAE" w:rsidP="008868C1">
      <w:pPr>
        <w:jc w:val="both"/>
        <w:rPr>
          <w:rFonts w:ascii="Arial" w:eastAsia="Arial Unicode MS" w:hAnsi="Arial" w:cs="Arial"/>
          <w:sz w:val="20"/>
          <w:szCs w:val="20"/>
        </w:rPr>
      </w:pPr>
      <w:r w:rsidRPr="008868C1">
        <w:rPr>
          <w:rFonts w:ascii="Arial" w:eastAsia="Arial Unicode MS" w:hAnsi="Arial" w:cs="Arial"/>
          <w:sz w:val="20"/>
          <w:szCs w:val="20"/>
        </w:rPr>
        <w:t>All the studies included in this</w:t>
      </w:r>
      <w:r w:rsidR="00FF2A89" w:rsidRPr="008868C1">
        <w:rPr>
          <w:rFonts w:ascii="Arial" w:eastAsia="Arial Unicode MS" w:hAnsi="Arial" w:cs="Arial"/>
          <w:sz w:val="20"/>
          <w:szCs w:val="20"/>
        </w:rPr>
        <w:t xml:space="preserve"> review were graded using the Oxford </w:t>
      </w:r>
      <w:r w:rsidR="006479BC" w:rsidRPr="008868C1">
        <w:rPr>
          <w:rFonts w:ascii="Arial" w:eastAsia="Arial Unicode MS" w:hAnsi="Arial" w:cs="Arial"/>
          <w:sz w:val="20"/>
          <w:szCs w:val="20"/>
        </w:rPr>
        <w:t>Centre for Evidence-Based Medicine (</w:t>
      </w:r>
      <w:r w:rsidR="00581AEE" w:rsidRPr="008868C1">
        <w:rPr>
          <w:rFonts w:ascii="Arial" w:eastAsia="Arial Unicode MS" w:hAnsi="Arial" w:cs="Arial"/>
          <w:sz w:val="20"/>
          <w:szCs w:val="20"/>
        </w:rPr>
        <w:t>O</w:t>
      </w:r>
      <w:r w:rsidR="006479BC" w:rsidRPr="008868C1">
        <w:rPr>
          <w:rFonts w:ascii="Arial" w:eastAsia="Arial Unicode MS" w:hAnsi="Arial" w:cs="Arial"/>
          <w:sz w:val="20"/>
          <w:szCs w:val="20"/>
        </w:rPr>
        <w:t>CEBM) 2011 Level of Evidence Tool</w:t>
      </w:r>
      <w:r w:rsidR="00A370AF" w:rsidRPr="008868C1">
        <w:rPr>
          <w:rFonts w:ascii="Arial" w:eastAsia="Arial Unicode MS" w:hAnsi="Arial" w:cs="Arial"/>
          <w:sz w:val="20"/>
          <w:szCs w:val="20"/>
        </w:rPr>
        <w:t xml:space="preserve"> </w:t>
      </w:r>
      <w:r w:rsidR="00273325"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abstract":"OCEBM Levels of Evidence Working Group*. \"The Oxford 2011 Levels of Evidence\". Oxford Centre for Evidence-Based Medicine. http://www.cebm.net/index.aspx?o=5653","author":[{"dropping-particle":"","family":"Howick","given":"Jeremy","non-dropping-particle":"","parse-names":false,"suffix":""},{"dropping-particle":"","family":"Chalmers","given":"Iain","non-dropping-particle":"","parse-names":false,"suffix":""},{"dropping-particle":"","family":"Glasziou","given":"Paul","non-dropping-particle":"","parse-names":false,"suffix":""},{"dropping-particle":"","family":"Greenhalgh","given":"Trish","non-dropping-particle":"","parse-names":false,"suffix":""},{"dropping-particle":"","family":"Heneghan","given":"Carl","non-dropping-particle":"","parse-names":false,"suffix":""},{"dropping-particle":"","family":"Liberati","given":"Alessandro","non-dropping-particle":"","parse-names":false,"suffix":""},{"dropping-particle":"","family":"Hodgkinson","given":"Mary","non-dropping-particle":"","parse-names":false,"suffix":""}],"container-title":"Oxford Centre for Evidence-Based Medicine","id":"ITEM-1","issued":{"date-parts":[["2011"]]},"page":"5653","title":"The Oxford 2011 Levels of Evidence","type":"article-journal","volume":"1"},"uris":["http://www.mendeley.com/documents/?uuid=bf9dae57-7158-37f1-b452-34c7335c141c"]}],"mendeley":{"formattedCitation":"(Howick et al., 2011)","plainTextFormattedCitation":"(Howick et al., 2011)","previouslyFormattedCitation":"(Howick et al., 2011)"},"properties":{"noteIndex":0},"schema":"https://github.com/citation-style-language/schema/raw/master/csl-citation.json"}</w:instrText>
      </w:r>
      <w:r w:rsidR="00273325"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Howick et al., 2011)</w:t>
      </w:r>
      <w:r w:rsidR="00273325" w:rsidRPr="008868C1">
        <w:rPr>
          <w:rFonts w:ascii="Arial" w:eastAsia="Arial Unicode MS" w:hAnsi="Arial" w:cs="Arial"/>
          <w:sz w:val="20"/>
          <w:szCs w:val="20"/>
        </w:rPr>
        <w:fldChar w:fldCharType="end"/>
      </w:r>
      <w:r w:rsidR="00273325" w:rsidRPr="008868C1">
        <w:rPr>
          <w:rFonts w:ascii="Arial" w:eastAsia="Arial Unicode MS" w:hAnsi="Arial" w:cs="Arial"/>
          <w:sz w:val="20"/>
          <w:szCs w:val="20"/>
        </w:rPr>
        <w:t>.</w:t>
      </w:r>
      <w:r w:rsidR="00581AEE" w:rsidRPr="008868C1">
        <w:rPr>
          <w:rFonts w:ascii="Arial" w:eastAsia="Arial Unicode MS" w:hAnsi="Arial" w:cs="Arial"/>
          <w:sz w:val="20"/>
          <w:szCs w:val="20"/>
        </w:rPr>
        <w:t xml:space="preserve"> </w:t>
      </w:r>
      <w:r w:rsidR="00975B22" w:rsidRPr="008868C1">
        <w:rPr>
          <w:rFonts w:ascii="Arial" w:eastAsia="Arial Unicode MS" w:hAnsi="Arial" w:cs="Arial"/>
          <w:sz w:val="20"/>
          <w:szCs w:val="20"/>
        </w:rPr>
        <w:t>The initial level of evidence was assigned dep</w:t>
      </w:r>
      <w:r w:rsidRPr="008868C1">
        <w:rPr>
          <w:rFonts w:ascii="Arial" w:eastAsia="Arial Unicode MS" w:hAnsi="Arial" w:cs="Arial"/>
          <w:sz w:val="20"/>
          <w:szCs w:val="20"/>
        </w:rPr>
        <w:t xml:space="preserve">ending on the type of study. </w:t>
      </w:r>
    </w:p>
    <w:p w14:paraId="4AFA113D" w14:textId="77777777" w:rsidR="00374C95" w:rsidRPr="008868C1" w:rsidRDefault="00374C95" w:rsidP="008868C1">
      <w:pPr>
        <w:jc w:val="both"/>
        <w:rPr>
          <w:rFonts w:ascii="Arial" w:eastAsia="Arial Unicode MS" w:hAnsi="Arial" w:cs="Arial"/>
          <w:sz w:val="20"/>
          <w:szCs w:val="20"/>
        </w:rPr>
      </w:pPr>
    </w:p>
    <w:p w14:paraId="66E86879" w14:textId="77777777" w:rsidR="00FF2A89" w:rsidRPr="008868C1" w:rsidRDefault="004C5988" w:rsidP="008868C1">
      <w:pPr>
        <w:spacing w:after="0"/>
        <w:jc w:val="both"/>
        <w:rPr>
          <w:rFonts w:ascii="Arial" w:eastAsia="Arial Unicode MS" w:hAnsi="Arial" w:cs="Arial"/>
          <w:sz w:val="20"/>
          <w:szCs w:val="20"/>
        </w:rPr>
      </w:pPr>
      <w:r w:rsidRPr="008868C1">
        <w:rPr>
          <w:rFonts w:ascii="Arial" w:eastAsia="Arial Unicode MS" w:hAnsi="Arial" w:cs="Arial"/>
          <w:sz w:val="20"/>
          <w:szCs w:val="20"/>
        </w:rPr>
        <w:lastRenderedPageBreak/>
        <w:t xml:space="preserve">The grading </w:t>
      </w:r>
      <w:r w:rsidR="00E47A49" w:rsidRPr="008868C1">
        <w:rPr>
          <w:rFonts w:ascii="Arial" w:eastAsia="Arial Unicode MS" w:hAnsi="Arial" w:cs="Arial"/>
          <w:sz w:val="20"/>
          <w:szCs w:val="20"/>
        </w:rPr>
        <w:t>system is summarised as follows</w:t>
      </w:r>
      <w:r w:rsidRPr="008868C1">
        <w:rPr>
          <w:rFonts w:ascii="Arial" w:eastAsia="Arial Unicode MS" w:hAnsi="Arial" w:cs="Arial"/>
          <w:sz w:val="20"/>
          <w:szCs w:val="20"/>
        </w:rPr>
        <w:t>:</w:t>
      </w:r>
    </w:p>
    <w:p w14:paraId="66E8687A" w14:textId="5B2733EF" w:rsidR="004C5988" w:rsidRPr="008868C1" w:rsidRDefault="00CA1ADB" w:rsidP="008868C1">
      <w:pPr>
        <w:pStyle w:val="ListParagraph"/>
        <w:numPr>
          <w:ilvl w:val="0"/>
          <w:numId w:val="3"/>
        </w:numPr>
        <w:jc w:val="both"/>
        <w:rPr>
          <w:rFonts w:ascii="Arial" w:eastAsia="Arial Unicode MS" w:hAnsi="Arial" w:cs="Arial"/>
          <w:sz w:val="20"/>
          <w:szCs w:val="20"/>
        </w:rPr>
      </w:pPr>
      <w:r w:rsidRPr="008868C1">
        <w:rPr>
          <w:rFonts w:ascii="Arial" w:eastAsia="Arial Unicode MS" w:hAnsi="Arial" w:cs="Arial"/>
          <w:sz w:val="20"/>
          <w:szCs w:val="20"/>
        </w:rPr>
        <w:t xml:space="preserve">Level I Evidence: </w:t>
      </w:r>
      <w:r w:rsidR="00DA555E" w:rsidRPr="008868C1">
        <w:rPr>
          <w:rFonts w:ascii="Arial" w:eastAsia="Arial Unicode MS" w:hAnsi="Arial" w:cs="Arial"/>
          <w:sz w:val="20"/>
          <w:szCs w:val="20"/>
        </w:rPr>
        <w:t>Systematic Review of RCT or n-of-1 Trial</w:t>
      </w:r>
    </w:p>
    <w:p w14:paraId="66E8687B" w14:textId="0C6D5DAE" w:rsidR="00FF2A89" w:rsidRPr="008868C1" w:rsidRDefault="00A660D6" w:rsidP="008868C1">
      <w:pPr>
        <w:pStyle w:val="ListParagraph"/>
        <w:numPr>
          <w:ilvl w:val="0"/>
          <w:numId w:val="3"/>
        </w:numPr>
        <w:jc w:val="both"/>
        <w:rPr>
          <w:rFonts w:ascii="Arial" w:eastAsia="Arial Unicode MS" w:hAnsi="Arial" w:cs="Arial"/>
          <w:sz w:val="20"/>
          <w:szCs w:val="20"/>
        </w:rPr>
      </w:pPr>
      <w:r w:rsidRPr="008868C1">
        <w:rPr>
          <w:rFonts w:ascii="Arial" w:eastAsia="Arial Unicode MS" w:hAnsi="Arial" w:cs="Arial"/>
          <w:sz w:val="20"/>
          <w:szCs w:val="20"/>
        </w:rPr>
        <w:t>Level II Evidence: Well-designed Randomized Controlled Trials</w:t>
      </w:r>
    </w:p>
    <w:p w14:paraId="5D283B7D" w14:textId="77777777" w:rsidR="00972102" w:rsidRPr="008868C1" w:rsidRDefault="002F01C2" w:rsidP="008868C1">
      <w:pPr>
        <w:pStyle w:val="ListParagraph"/>
        <w:numPr>
          <w:ilvl w:val="0"/>
          <w:numId w:val="3"/>
        </w:numPr>
        <w:jc w:val="both"/>
        <w:rPr>
          <w:rFonts w:ascii="Arial" w:eastAsia="Arial Unicode MS" w:hAnsi="Arial" w:cs="Arial"/>
          <w:sz w:val="20"/>
          <w:szCs w:val="20"/>
        </w:rPr>
      </w:pPr>
      <w:r w:rsidRPr="008868C1">
        <w:rPr>
          <w:rFonts w:ascii="Arial" w:eastAsia="Arial Unicode MS" w:hAnsi="Arial" w:cs="Arial"/>
          <w:sz w:val="20"/>
          <w:szCs w:val="20"/>
        </w:rPr>
        <w:t>Level III Evidence: Non-randomised Controlled Trials</w:t>
      </w:r>
      <w:r w:rsidR="00972102" w:rsidRPr="008868C1">
        <w:rPr>
          <w:rFonts w:ascii="Arial" w:eastAsia="Arial Unicode MS" w:hAnsi="Arial" w:cs="Arial"/>
          <w:sz w:val="20"/>
          <w:szCs w:val="20"/>
        </w:rPr>
        <w:t xml:space="preserve"> (RCT with a risk of bias due to flaws in randomization, blinding, confounders, attrition and data collection method were graded down to Level III)</w:t>
      </w:r>
    </w:p>
    <w:p w14:paraId="66E8687D" w14:textId="4967DA0E" w:rsidR="002F01C2" w:rsidRPr="008868C1" w:rsidRDefault="002F01C2" w:rsidP="008868C1">
      <w:pPr>
        <w:pStyle w:val="ListParagraph"/>
        <w:numPr>
          <w:ilvl w:val="0"/>
          <w:numId w:val="3"/>
        </w:numPr>
        <w:jc w:val="both"/>
        <w:rPr>
          <w:rFonts w:ascii="Arial" w:eastAsia="Arial Unicode MS" w:hAnsi="Arial" w:cs="Arial"/>
          <w:sz w:val="20"/>
          <w:szCs w:val="20"/>
        </w:rPr>
      </w:pPr>
      <w:r w:rsidRPr="008868C1">
        <w:rPr>
          <w:rFonts w:ascii="Arial" w:eastAsia="Arial Unicode MS" w:hAnsi="Arial" w:cs="Arial"/>
          <w:sz w:val="20"/>
          <w:szCs w:val="20"/>
        </w:rPr>
        <w:t>Level IV Evidence: Case-series</w:t>
      </w:r>
    </w:p>
    <w:p w14:paraId="1EC41FF5" w14:textId="610EF7EF" w:rsidR="00882B89" w:rsidRPr="008868C1" w:rsidRDefault="002F01C2" w:rsidP="008868C1">
      <w:pPr>
        <w:pStyle w:val="ListParagraph"/>
        <w:numPr>
          <w:ilvl w:val="0"/>
          <w:numId w:val="3"/>
        </w:numPr>
        <w:jc w:val="both"/>
        <w:rPr>
          <w:rFonts w:ascii="Arial" w:eastAsia="Arial Unicode MS" w:hAnsi="Arial" w:cs="Arial"/>
          <w:sz w:val="20"/>
          <w:szCs w:val="20"/>
        </w:rPr>
      </w:pPr>
      <w:r w:rsidRPr="008868C1">
        <w:rPr>
          <w:rFonts w:ascii="Arial" w:eastAsia="Arial Unicode MS" w:hAnsi="Arial" w:cs="Arial"/>
          <w:sz w:val="20"/>
          <w:szCs w:val="20"/>
        </w:rPr>
        <w:t xml:space="preserve">Level V Evidence: </w:t>
      </w:r>
      <w:r w:rsidR="00683ABD" w:rsidRPr="008868C1">
        <w:rPr>
          <w:rFonts w:ascii="Arial" w:eastAsia="Arial Unicode MS" w:hAnsi="Arial" w:cs="Arial"/>
          <w:sz w:val="20"/>
          <w:szCs w:val="20"/>
        </w:rPr>
        <w:t>Mechanism-based reasoning</w:t>
      </w:r>
    </w:p>
    <w:p w14:paraId="164A7A45" w14:textId="1B0C0183" w:rsidR="00B82A37" w:rsidRPr="008868C1" w:rsidRDefault="00513CE0" w:rsidP="008868C1">
      <w:pPr>
        <w:jc w:val="both"/>
        <w:rPr>
          <w:rFonts w:ascii="Arial" w:eastAsia="Arial Unicode MS" w:hAnsi="Arial" w:cs="Arial"/>
          <w:color w:val="011893"/>
          <w:sz w:val="20"/>
          <w:szCs w:val="20"/>
        </w:rPr>
      </w:pPr>
      <w:r w:rsidRPr="008868C1">
        <w:rPr>
          <w:rFonts w:ascii="Arial" w:eastAsia="Arial Unicode MS" w:hAnsi="Arial" w:cs="Arial"/>
          <w:color w:val="011893"/>
          <w:sz w:val="20"/>
          <w:szCs w:val="20"/>
        </w:rPr>
        <w:t>Risk of bias was assessed in the following domains</w:t>
      </w:r>
      <w:r w:rsidR="004F78B3" w:rsidRPr="008868C1">
        <w:rPr>
          <w:rFonts w:ascii="Arial" w:eastAsia="Arial Unicode MS" w:hAnsi="Arial" w:cs="Arial"/>
          <w:color w:val="011893"/>
          <w:sz w:val="20"/>
          <w:szCs w:val="20"/>
        </w:rPr>
        <w:t xml:space="preserve"> and </w:t>
      </w:r>
      <w:r w:rsidR="0078265B" w:rsidRPr="008868C1">
        <w:rPr>
          <w:rFonts w:ascii="Arial" w:eastAsia="Arial Unicode MS" w:hAnsi="Arial" w:cs="Arial"/>
          <w:color w:val="011893"/>
          <w:sz w:val="20"/>
          <w:szCs w:val="20"/>
        </w:rPr>
        <w:t xml:space="preserve">studies </w:t>
      </w:r>
      <w:r w:rsidR="004F78B3" w:rsidRPr="008868C1">
        <w:rPr>
          <w:rFonts w:ascii="Arial" w:eastAsia="Arial Unicode MS" w:hAnsi="Arial" w:cs="Arial"/>
          <w:color w:val="011893"/>
          <w:sz w:val="20"/>
          <w:szCs w:val="20"/>
        </w:rPr>
        <w:t xml:space="preserve">were </w:t>
      </w:r>
      <w:r w:rsidR="0078265B" w:rsidRPr="008868C1">
        <w:rPr>
          <w:rFonts w:ascii="Arial" w:eastAsia="Arial Unicode MS" w:hAnsi="Arial" w:cs="Arial"/>
          <w:color w:val="011893"/>
          <w:sz w:val="20"/>
          <w:szCs w:val="20"/>
        </w:rPr>
        <w:t xml:space="preserve">considered to be at high risk of bias </w:t>
      </w:r>
      <w:r w:rsidR="0066080E" w:rsidRPr="008868C1">
        <w:rPr>
          <w:rFonts w:ascii="Arial" w:eastAsia="Arial Unicode MS" w:hAnsi="Arial" w:cs="Arial"/>
          <w:color w:val="011893"/>
          <w:sz w:val="20"/>
          <w:szCs w:val="20"/>
        </w:rPr>
        <w:t xml:space="preserve">and graded down </w:t>
      </w:r>
      <w:r w:rsidR="0078265B" w:rsidRPr="008868C1">
        <w:rPr>
          <w:rFonts w:ascii="Arial" w:eastAsia="Arial Unicode MS" w:hAnsi="Arial" w:cs="Arial"/>
          <w:color w:val="011893"/>
          <w:sz w:val="20"/>
          <w:szCs w:val="20"/>
        </w:rPr>
        <w:t>if</w:t>
      </w:r>
      <w:r w:rsidRPr="008868C1">
        <w:rPr>
          <w:rFonts w:ascii="Arial" w:eastAsia="Arial Unicode MS" w:hAnsi="Arial" w:cs="Arial"/>
          <w:color w:val="011893"/>
          <w:sz w:val="20"/>
          <w:szCs w:val="20"/>
        </w:rPr>
        <w:t>:</w:t>
      </w:r>
    </w:p>
    <w:p w14:paraId="1259671A" w14:textId="51584478" w:rsidR="00513CE0" w:rsidRPr="008868C1" w:rsidRDefault="006752A0" w:rsidP="008868C1">
      <w:pPr>
        <w:pStyle w:val="ListParagraph"/>
        <w:numPr>
          <w:ilvl w:val="0"/>
          <w:numId w:val="10"/>
        </w:numPr>
        <w:jc w:val="both"/>
        <w:rPr>
          <w:rFonts w:ascii="Arial" w:eastAsia="Arial Unicode MS" w:hAnsi="Arial" w:cs="Arial"/>
          <w:color w:val="011893"/>
          <w:sz w:val="20"/>
          <w:szCs w:val="20"/>
        </w:rPr>
      </w:pPr>
      <w:r w:rsidRPr="008868C1">
        <w:rPr>
          <w:rFonts w:ascii="Arial" w:eastAsia="Arial Unicode MS" w:hAnsi="Arial" w:cs="Arial"/>
          <w:color w:val="011893"/>
          <w:sz w:val="20"/>
          <w:szCs w:val="20"/>
        </w:rPr>
        <w:t>Randomisation</w:t>
      </w:r>
      <w:r w:rsidR="007634C7" w:rsidRPr="008868C1">
        <w:rPr>
          <w:rFonts w:ascii="Arial" w:eastAsia="Arial Unicode MS" w:hAnsi="Arial" w:cs="Arial"/>
          <w:color w:val="011893"/>
          <w:sz w:val="20"/>
          <w:szCs w:val="20"/>
        </w:rPr>
        <w:t>: Stud</w:t>
      </w:r>
      <w:r w:rsidR="007760D5" w:rsidRPr="008868C1">
        <w:rPr>
          <w:rFonts w:ascii="Arial" w:eastAsia="Arial Unicode MS" w:hAnsi="Arial" w:cs="Arial"/>
          <w:color w:val="011893"/>
          <w:sz w:val="20"/>
          <w:szCs w:val="20"/>
        </w:rPr>
        <w:t>y</w:t>
      </w:r>
      <w:r w:rsidR="007634C7" w:rsidRPr="008868C1">
        <w:rPr>
          <w:rFonts w:ascii="Arial" w:eastAsia="Arial Unicode MS" w:hAnsi="Arial" w:cs="Arial"/>
          <w:color w:val="011893"/>
          <w:sz w:val="20"/>
          <w:szCs w:val="20"/>
        </w:rPr>
        <w:t xml:space="preserve"> did not report any appropriate method </w:t>
      </w:r>
      <w:r w:rsidR="00A63E4A" w:rsidRPr="008868C1">
        <w:rPr>
          <w:rFonts w:ascii="Arial" w:eastAsia="Arial Unicode MS" w:hAnsi="Arial" w:cs="Arial"/>
          <w:color w:val="011893"/>
          <w:sz w:val="20"/>
          <w:szCs w:val="20"/>
        </w:rPr>
        <w:t>for</w:t>
      </w:r>
      <w:r w:rsidR="007634C7" w:rsidRPr="008868C1">
        <w:rPr>
          <w:rFonts w:ascii="Arial" w:eastAsia="Arial Unicode MS" w:hAnsi="Arial" w:cs="Arial"/>
          <w:color w:val="011893"/>
          <w:sz w:val="20"/>
          <w:szCs w:val="20"/>
        </w:rPr>
        <w:t xml:space="preserve"> randomisation of participants </w:t>
      </w:r>
    </w:p>
    <w:p w14:paraId="08F3F00B" w14:textId="573C1BD1" w:rsidR="006752A0" w:rsidRPr="008868C1" w:rsidRDefault="00CA1C90" w:rsidP="008868C1">
      <w:pPr>
        <w:pStyle w:val="ListParagraph"/>
        <w:numPr>
          <w:ilvl w:val="0"/>
          <w:numId w:val="10"/>
        </w:numPr>
        <w:jc w:val="both"/>
        <w:rPr>
          <w:rFonts w:ascii="Arial" w:eastAsia="Arial Unicode MS" w:hAnsi="Arial" w:cs="Arial"/>
          <w:color w:val="011893"/>
          <w:sz w:val="20"/>
          <w:szCs w:val="20"/>
        </w:rPr>
      </w:pPr>
      <w:r w:rsidRPr="008868C1">
        <w:rPr>
          <w:rFonts w:ascii="Arial" w:eastAsia="Arial Unicode MS" w:hAnsi="Arial" w:cs="Arial"/>
          <w:color w:val="011893"/>
          <w:sz w:val="20"/>
          <w:szCs w:val="20"/>
        </w:rPr>
        <w:t>Blinding</w:t>
      </w:r>
      <w:r w:rsidR="008C5A8F" w:rsidRPr="008868C1">
        <w:rPr>
          <w:rFonts w:ascii="Arial" w:eastAsia="Arial Unicode MS" w:hAnsi="Arial" w:cs="Arial"/>
          <w:color w:val="011893"/>
          <w:sz w:val="20"/>
          <w:szCs w:val="20"/>
        </w:rPr>
        <w:t>: Stud</w:t>
      </w:r>
      <w:r w:rsidR="007760D5" w:rsidRPr="008868C1">
        <w:rPr>
          <w:rFonts w:ascii="Arial" w:eastAsia="Arial Unicode MS" w:hAnsi="Arial" w:cs="Arial"/>
          <w:color w:val="011893"/>
          <w:sz w:val="20"/>
          <w:szCs w:val="20"/>
        </w:rPr>
        <w:t xml:space="preserve">y protocol was </w:t>
      </w:r>
      <w:r w:rsidR="008C5A8F" w:rsidRPr="008868C1">
        <w:rPr>
          <w:rFonts w:ascii="Arial" w:eastAsia="Arial Unicode MS" w:hAnsi="Arial" w:cs="Arial"/>
          <w:color w:val="011893"/>
          <w:sz w:val="20"/>
          <w:szCs w:val="20"/>
        </w:rPr>
        <w:t>not double</w:t>
      </w:r>
      <w:r w:rsidR="004F78B3" w:rsidRPr="008868C1">
        <w:rPr>
          <w:rFonts w:ascii="Arial" w:eastAsia="Arial Unicode MS" w:hAnsi="Arial" w:cs="Arial"/>
          <w:color w:val="011893"/>
          <w:sz w:val="20"/>
          <w:szCs w:val="20"/>
        </w:rPr>
        <w:t>-</w:t>
      </w:r>
      <w:r w:rsidR="008C5A8F" w:rsidRPr="008868C1">
        <w:rPr>
          <w:rFonts w:ascii="Arial" w:eastAsia="Arial Unicode MS" w:hAnsi="Arial" w:cs="Arial"/>
          <w:color w:val="011893"/>
          <w:sz w:val="20"/>
          <w:szCs w:val="20"/>
        </w:rPr>
        <w:t>blinded</w:t>
      </w:r>
    </w:p>
    <w:p w14:paraId="717BAB77" w14:textId="490B54E7" w:rsidR="00CA1C90" w:rsidRPr="008868C1" w:rsidRDefault="00CA1C90" w:rsidP="008868C1">
      <w:pPr>
        <w:pStyle w:val="ListParagraph"/>
        <w:numPr>
          <w:ilvl w:val="0"/>
          <w:numId w:val="10"/>
        </w:numPr>
        <w:jc w:val="both"/>
        <w:rPr>
          <w:rFonts w:ascii="Arial" w:eastAsia="Arial Unicode MS" w:hAnsi="Arial" w:cs="Arial"/>
          <w:color w:val="011893"/>
          <w:sz w:val="20"/>
          <w:szCs w:val="20"/>
        </w:rPr>
      </w:pPr>
      <w:r w:rsidRPr="008868C1">
        <w:rPr>
          <w:rFonts w:ascii="Arial" w:eastAsia="Arial Unicode MS" w:hAnsi="Arial" w:cs="Arial"/>
          <w:color w:val="011893"/>
          <w:sz w:val="20"/>
          <w:szCs w:val="20"/>
        </w:rPr>
        <w:t>Confounders</w:t>
      </w:r>
      <w:r w:rsidR="00FC1A2D" w:rsidRPr="008868C1">
        <w:rPr>
          <w:rFonts w:ascii="Arial" w:eastAsia="Arial Unicode MS" w:hAnsi="Arial" w:cs="Arial"/>
          <w:color w:val="011893"/>
          <w:sz w:val="20"/>
          <w:szCs w:val="20"/>
        </w:rPr>
        <w:t xml:space="preserve">: </w:t>
      </w:r>
      <w:r w:rsidR="00CF3A7F" w:rsidRPr="008868C1">
        <w:rPr>
          <w:rFonts w:ascii="Arial" w:eastAsia="Arial Unicode MS" w:hAnsi="Arial" w:cs="Arial"/>
          <w:color w:val="011893"/>
          <w:sz w:val="20"/>
          <w:szCs w:val="20"/>
        </w:rPr>
        <w:t xml:space="preserve">Study </w:t>
      </w:r>
      <w:r w:rsidR="004E37CD" w:rsidRPr="008868C1">
        <w:rPr>
          <w:rFonts w:ascii="Arial" w:eastAsia="Arial Unicode MS" w:hAnsi="Arial" w:cs="Arial"/>
          <w:color w:val="011893"/>
          <w:sz w:val="20"/>
          <w:szCs w:val="20"/>
        </w:rPr>
        <w:t>reported</w:t>
      </w:r>
      <w:r w:rsidR="00CF3A7F" w:rsidRPr="008868C1">
        <w:rPr>
          <w:rFonts w:ascii="Arial" w:eastAsia="Arial Unicode MS" w:hAnsi="Arial" w:cs="Arial"/>
          <w:color w:val="011893"/>
          <w:sz w:val="20"/>
          <w:szCs w:val="20"/>
        </w:rPr>
        <w:t xml:space="preserve"> baseline characteristics of the two </w:t>
      </w:r>
      <w:r w:rsidR="004E37CD" w:rsidRPr="008868C1">
        <w:rPr>
          <w:rFonts w:ascii="Arial" w:eastAsia="Arial Unicode MS" w:hAnsi="Arial" w:cs="Arial"/>
          <w:color w:val="011893"/>
          <w:sz w:val="20"/>
          <w:szCs w:val="20"/>
        </w:rPr>
        <w:t>arms</w:t>
      </w:r>
      <w:r w:rsidR="00CF3A7F" w:rsidRPr="008868C1">
        <w:rPr>
          <w:rFonts w:ascii="Arial" w:eastAsia="Arial Unicode MS" w:hAnsi="Arial" w:cs="Arial"/>
          <w:color w:val="011893"/>
          <w:sz w:val="20"/>
          <w:szCs w:val="20"/>
        </w:rPr>
        <w:t xml:space="preserve"> </w:t>
      </w:r>
      <w:r w:rsidR="004E37CD" w:rsidRPr="008868C1">
        <w:rPr>
          <w:rFonts w:ascii="Arial" w:eastAsia="Arial Unicode MS" w:hAnsi="Arial" w:cs="Arial"/>
          <w:color w:val="011893"/>
          <w:sz w:val="20"/>
          <w:szCs w:val="20"/>
        </w:rPr>
        <w:t>to be</w:t>
      </w:r>
      <w:r w:rsidR="00DB39F0" w:rsidRPr="008868C1">
        <w:rPr>
          <w:rFonts w:ascii="Arial" w:eastAsia="Arial Unicode MS" w:hAnsi="Arial" w:cs="Arial"/>
          <w:color w:val="011893"/>
          <w:sz w:val="20"/>
          <w:szCs w:val="20"/>
        </w:rPr>
        <w:t xml:space="preserve"> different for variables which could affect the outcome of patients</w:t>
      </w:r>
    </w:p>
    <w:p w14:paraId="77879E0F" w14:textId="60ED45B7" w:rsidR="00CA1C90" w:rsidRPr="008868C1" w:rsidRDefault="00CA1C90" w:rsidP="008868C1">
      <w:pPr>
        <w:pStyle w:val="ListParagraph"/>
        <w:numPr>
          <w:ilvl w:val="0"/>
          <w:numId w:val="10"/>
        </w:numPr>
        <w:jc w:val="both"/>
        <w:rPr>
          <w:rFonts w:ascii="Arial" w:eastAsia="Arial Unicode MS" w:hAnsi="Arial" w:cs="Arial"/>
          <w:color w:val="011893"/>
          <w:sz w:val="20"/>
          <w:szCs w:val="20"/>
        </w:rPr>
      </w:pPr>
      <w:r w:rsidRPr="008868C1">
        <w:rPr>
          <w:rFonts w:ascii="Arial" w:eastAsia="Arial Unicode MS" w:hAnsi="Arial" w:cs="Arial"/>
          <w:color w:val="011893"/>
          <w:sz w:val="20"/>
          <w:szCs w:val="20"/>
        </w:rPr>
        <w:t>Attrition</w:t>
      </w:r>
      <w:r w:rsidR="007673C1" w:rsidRPr="008868C1">
        <w:rPr>
          <w:rFonts w:ascii="Arial" w:eastAsia="Arial Unicode MS" w:hAnsi="Arial" w:cs="Arial"/>
          <w:color w:val="011893"/>
          <w:sz w:val="20"/>
          <w:szCs w:val="20"/>
        </w:rPr>
        <w:t xml:space="preserve"> : </w:t>
      </w:r>
      <w:r w:rsidR="007C7C9F" w:rsidRPr="008868C1">
        <w:rPr>
          <w:rFonts w:ascii="Arial" w:eastAsia="Arial Unicode MS" w:hAnsi="Arial" w:cs="Arial"/>
          <w:color w:val="011893"/>
          <w:sz w:val="20"/>
          <w:szCs w:val="20"/>
        </w:rPr>
        <w:t>Study had a f</w:t>
      </w:r>
      <w:r w:rsidR="00E852D8" w:rsidRPr="008868C1">
        <w:rPr>
          <w:rFonts w:ascii="Arial" w:eastAsia="Arial Unicode MS" w:hAnsi="Arial" w:cs="Arial"/>
          <w:color w:val="011893"/>
          <w:sz w:val="20"/>
          <w:szCs w:val="20"/>
        </w:rPr>
        <w:t>ollow-up rate of less</w:t>
      </w:r>
      <w:r w:rsidR="007673C1" w:rsidRPr="008868C1">
        <w:rPr>
          <w:rFonts w:ascii="Arial" w:eastAsia="Arial Unicode MS" w:hAnsi="Arial" w:cs="Arial"/>
          <w:color w:val="011893"/>
          <w:sz w:val="20"/>
          <w:szCs w:val="20"/>
        </w:rPr>
        <w:t xml:space="preserve"> than 80%</w:t>
      </w:r>
    </w:p>
    <w:p w14:paraId="6EC62BEF" w14:textId="2D210B99" w:rsidR="007673C1" w:rsidRPr="008868C1" w:rsidRDefault="007673C1" w:rsidP="008868C1">
      <w:pPr>
        <w:pStyle w:val="ListParagraph"/>
        <w:numPr>
          <w:ilvl w:val="0"/>
          <w:numId w:val="10"/>
        </w:numPr>
        <w:jc w:val="both"/>
        <w:rPr>
          <w:rFonts w:ascii="Arial" w:eastAsia="Arial Unicode MS" w:hAnsi="Arial" w:cs="Arial"/>
          <w:color w:val="011893"/>
          <w:sz w:val="20"/>
          <w:szCs w:val="20"/>
        </w:rPr>
      </w:pPr>
      <w:r w:rsidRPr="008868C1">
        <w:rPr>
          <w:rFonts w:ascii="Arial" w:eastAsia="Arial Unicode MS" w:hAnsi="Arial" w:cs="Arial"/>
          <w:color w:val="011893"/>
          <w:sz w:val="20"/>
          <w:szCs w:val="20"/>
        </w:rPr>
        <w:t>Data Collection</w:t>
      </w:r>
      <w:r w:rsidR="00FD7B7E" w:rsidRPr="008868C1">
        <w:rPr>
          <w:rFonts w:ascii="Arial" w:eastAsia="Arial Unicode MS" w:hAnsi="Arial" w:cs="Arial"/>
          <w:color w:val="011893"/>
          <w:sz w:val="20"/>
          <w:szCs w:val="20"/>
        </w:rPr>
        <w:t xml:space="preserve">: Study did not treat the two groups equally in terms of </w:t>
      </w:r>
      <w:r w:rsidR="00A63E4A" w:rsidRPr="008868C1">
        <w:rPr>
          <w:rFonts w:ascii="Arial" w:eastAsia="Arial Unicode MS" w:hAnsi="Arial" w:cs="Arial"/>
          <w:color w:val="011893"/>
          <w:sz w:val="20"/>
          <w:szCs w:val="20"/>
        </w:rPr>
        <w:t>additional tests</w:t>
      </w:r>
      <w:r w:rsidR="007C7C9F" w:rsidRPr="008868C1">
        <w:rPr>
          <w:rFonts w:ascii="Arial" w:eastAsia="Arial Unicode MS" w:hAnsi="Arial" w:cs="Arial"/>
          <w:color w:val="011893"/>
          <w:sz w:val="20"/>
          <w:szCs w:val="20"/>
        </w:rPr>
        <w:t>, questionnaires</w:t>
      </w:r>
      <w:r w:rsidR="00A63E4A" w:rsidRPr="008868C1">
        <w:rPr>
          <w:rFonts w:ascii="Arial" w:eastAsia="Arial Unicode MS" w:hAnsi="Arial" w:cs="Arial"/>
          <w:color w:val="011893"/>
          <w:sz w:val="20"/>
          <w:szCs w:val="20"/>
        </w:rPr>
        <w:t xml:space="preserve"> and follow-up</w:t>
      </w:r>
      <w:r w:rsidR="007C7C9F" w:rsidRPr="008868C1">
        <w:rPr>
          <w:rFonts w:ascii="Arial" w:eastAsia="Arial Unicode MS" w:hAnsi="Arial" w:cs="Arial"/>
          <w:color w:val="011893"/>
          <w:sz w:val="20"/>
          <w:szCs w:val="20"/>
        </w:rPr>
        <w:t xml:space="preserve"> to assess clinical outcomes</w:t>
      </w:r>
    </w:p>
    <w:p w14:paraId="66E8687F" w14:textId="073916E1" w:rsidR="00300860"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4</w:t>
      </w:r>
      <w:r w:rsidR="00300860" w:rsidRPr="008868C1">
        <w:rPr>
          <w:rFonts w:ascii="Arial" w:eastAsia="Arial Unicode MS" w:hAnsi="Arial" w:cs="Arial"/>
          <w:b/>
          <w:color w:val="4F81BD" w:themeColor="accent1"/>
          <w:sz w:val="20"/>
          <w:szCs w:val="20"/>
        </w:rPr>
        <w:t xml:space="preserve">.5 </w:t>
      </w:r>
      <w:r w:rsidR="00075CBA" w:rsidRPr="008868C1">
        <w:rPr>
          <w:rFonts w:ascii="Arial" w:eastAsia="Arial Unicode MS" w:hAnsi="Arial" w:cs="Arial"/>
          <w:b/>
          <w:color w:val="4F81BD" w:themeColor="accent1"/>
          <w:sz w:val="20"/>
          <w:szCs w:val="20"/>
        </w:rPr>
        <w:t>Data Extraction</w:t>
      </w:r>
    </w:p>
    <w:p w14:paraId="108CC0C8" w14:textId="34ED727D" w:rsidR="00BB6C3F" w:rsidRPr="008868C1" w:rsidRDefault="006A0146" w:rsidP="008868C1">
      <w:pPr>
        <w:jc w:val="both"/>
        <w:rPr>
          <w:rFonts w:ascii="Arial" w:eastAsia="Arial Unicode MS" w:hAnsi="Arial" w:cs="Arial"/>
          <w:sz w:val="20"/>
          <w:szCs w:val="20"/>
        </w:rPr>
      </w:pPr>
      <w:r w:rsidRPr="008868C1">
        <w:rPr>
          <w:rFonts w:ascii="Arial" w:eastAsia="Arial Unicode MS" w:hAnsi="Arial" w:cs="Arial"/>
          <w:sz w:val="20"/>
          <w:szCs w:val="20"/>
        </w:rPr>
        <w:t>R</w:t>
      </w:r>
      <w:r w:rsidR="00075CBA" w:rsidRPr="008868C1">
        <w:rPr>
          <w:rFonts w:ascii="Arial" w:eastAsia="Arial Unicode MS" w:hAnsi="Arial" w:cs="Arial"/>
          <w:sz w:val="20"/>
          <w:szCs w:val="20"/>
        </w:rPr>
        <w:t xml:space="preserve">elevant information </w:t>
      </w:r>
      <w:r w:rsidRPr="008868C1">
        <w:rPr>
          <w:rFonts w:ascii="Arial" w:eastAsia="Arial Unicode MS" w:hAnsi="Arial" w:cs="Arial"/>
          <w:sz w:val="20"/>
          <w:szCs w:val="20"/>
        </w:rPr>
        <w:t xml:space="preserve">was extracted </w:t>
      </w:r>
      <w:r w:rsidR="004D0741" w:rsidRPr="008868C1">
        <w:rPr>
          <w:rFonts w:ascii="Arial" w:eastAsia="Arial Unicode MS" w:hAnsi="Arial" w:cs="Arial"/>
          <w:sz w:val="20"/>
          <w:szCs w:val="20"/>
        </w:rPr>
        <w:t>using a standardised data collection form</w:t>
      </w:r>
      <w:r w:rsidR="00075CBA" w:rsidRPr="008868C1">
        <w:rPr>
          <w:rFonts w:ascii="Arial" w:eastAsia="Arial Unicode MS" w:hAnsi="Arial" w:cs="Arial"/>
          <w:sz w:val="20"/>
          <w:szCs w:val="20"/>
        </w:rPr>
        <w:t xml:space="preserve">. </w:t>
      </w:r>
      <w:r w:rsidR="00AD73C5" w:rsidRPr="008868C1">
        <w:rPr>
          <w:rFonts w:ascii="Arial" w:eastAsia="Arial Unicode MS" w:hAnsi="Arial" w:cs="Arial"/>
          <w:sz w:val="20"/>
          <w:szCs w:val="20"/>
        </w:rPr>
        <w:t xml:space="preserve">Details of each study </w:t>
      </w:r>
      <w:r w:rsidR="00F57BF0" w:rsidRPr="008868C1">
        <w:rPr>
          <w:rFonts w:ascii="Arial" w:eastAsia="Arial Unicode MS" w:hAnsi="Arial" w:cs="Arial"/>
          <w:sz w:val="20"/>
          <w:szCs w:val="20"/>
        </w:rPr>
        <w:t>were</w:t>
      </w:r>
      <w:r w:rsidR="00EC167E" w:rsidRPr="008868C1">
        <w:rPr>
          <w:rFonts w:ascii="Arial" w:eastAsia="Arial Unicode MS" w:hAnsi="Arial" w:cs="Arial"/>
          <w:sz w:val="20"/>
          <w:szCs w:val="20"/>
        </w:rPr>
        <w:t xml:space="preserve"> then</w:t>
      </w:r>
      <w:r w:rsidR="00075CBA" w:rsidRPr="008868C1">
        <w:rPr>
          <w:rFonts w:ascii="Arial" w:eastAsia="Arial Unicode MS" w:hAnsi="Arial" w:cs="Arial"/>
          <w:sz w:val="20"/>
          <w:szCs w:val="20"/>
        </w:rPr>
        <w:t xml:space="preserve"> summarized in </w:t>
      </w:r>
      <w:r w:rsidR="00CD6A89" w:rsidRPr="008868C1">
        <w:rPr>
          <w:rFonts w:ascii="Arial" w:eastAsia="Arial Unicode MS" w:hAnsi="Arial" w:cs="Arial"/>
          <w:sz w:val="20"/>
          <w:szCs w:val="20"/>
        </w:rPr>
        <w:t>a</w:t>
      </w:r>
      <w:r w:rsidR="00075CBA" w:rsidRPr="008868C1">
        <w:rPr>
          <w:rFonts w:ascii="Arial" w:eastAsia="Arial Unicode MS" w:hAnsi="Arial" w:cs="Arial"/>
          <w:sz w:val="20"/>
          <w:szCs w:val="20"/>
        </w:rPr>
        <w:t xml:space="preserve"> </w:t>
      </w:r>
      <w:r w:rsidR="00CD6A89" w:rsidRPr="008868C1">
        <w:rPr>
          <w:rFonts w:ascii="Arial" w:eastAsia="Arial Unicode MS" w:hAnsi="Arial" w:cs="Arial"/>
          <w:sz w:val="20"/>
          <w:szCs w:val="20"/>
        </w:rPr>
        <w:t>table which has been included in</w:t>
      </w:r>
      <w:r w:rsidR="00075CBA" w:rsidRPr="008868C1">
        <w:rPr>
          <w:rFonts w:ascii="Arial" w:eastAsia="Arial Unicode MS" w:hAnsi="Arial" w:cs="Arial"/>
          <w:sz w:val="20"/>
          <w:szCs w:val="20"/>
        </w:rPr>
        <w:t xml:space="preserve"> this review.</w:t>
      </w:r>
      <w:r w:rsidR="00AD73C5" w:rsidRPr="008868C1">
        <w:rPr>
          <w:rFonts w:ascii="Arial" w:eastAsia="Arial Unicode MS" w:hAnsi="Arial" w:cs="Arial"/>
          <w:sz w:val="20"/>
          <w:szCs w:val="20"/>
        </w:rPr>
        <w:t xml:space="preserve"> </w:t>
      </w:r>
      <w:r w:rsidR="00F57BF0" w:rsidRPr="008868C1">
        <w:rPr>
          <w:rFonts w:ascii="Arial" w:eastAsia="Arial Unicode MS" w:hAnsi="Arial" w:cs="Arial"/>
          <w:sz w:val="20"/>
          <w:szCs w:val="20"/>
        </w:rPr>
        <w:t>The following data was extracted:</w:t>
      </w:r>
      <w:r w:rsidR="00860E8C" w:rsidRPr="008868C1">
        <w:rPr>
          <w:rFonts w:ascii="Arial" w:eastAsia="Arial Unicode MS" w:hAnsi="Arial" w:cs="Arial"/>
          <w:sz w:val="20"/>
          <w:szCs w:val="20"/>
        </w:rPr>
        <w:t xml:space="preserve"> p</w:t>
      </w:r>
      <w:r w:rsidR="00F57BF0" w:rsidRPr="008868C1">
        <w:rPr>
          <w:rFonts w:ascii="Arial" w:eastAsia="Arial Unicode MS" w:hAnsi="Arial" w:cs="Arial"/>
          <w:sz w:val="20"/>
          <w:szCs w:val="20"/>
        </w:rPr>
        <w:t xml:space="preserve">atient </w:t>
      </w:r>
      <w:r w:rsidR="009D6661" w:rsidRPr="008868C1">
        <w:rPr>
          <w:rFonts w:ascii="Arial" w:eastAsia="Arial Unicode MS" w:hAnsi="Arial" w:cs="Arial"/>
          <w:sz w:val="20"/>
          <w:szCs w:val="20"/>
        </w:rPr>
        <w:t>population</w:t>
      </w:r>
      <w:r w:rsidR="00F57BF0" w:rsidRPr="008868C1">
        <w:rPr>
          <w:rFonts w:ascii="Arial" w:eastAsia="Arial Unicode MS" w:hAnsi="Arial" w:cs="Arial"/>
          <w:sz w:val="20"/>
          <w:szCs w:val="20"/>
        </w:rPr>
        <w:t>/sample size, control group/sample size, neurofeedback intervention (</w:t>
      </w:r>
      <w:r w:rsidR="00851058" w:rsidRPr="008868C1">
        <w:rPr>
          <w:rFonts w:ascii="Arial" w:eastAsia="Arial Unicode MS" w:hAnsi="Arial" w:cs="Arial"/>
          <w:sz w:val="20"/>
          <w:szCs w:val="20"/>
        </w:rPr>
        <w:t xml:space="preserve">neurofeedback </w:t>
      </w:r>
      <w:r w:rsidR="00166B21" w:rsidRPr="008868C1">
        <w:rPr>
          <w:rFonts w:ascii="Arial" w:eastAsia="Arial Unicode MS" w:hAnsi="Arial" w:cs="Arial"/>
          <w:sz w:val="20"/>
          <w:szCs w:val="20"/>
        </w:rPr>
        <w:t>target i.e.</w:t>
      </w:r>
      <w:r w:rsidR="00F57BF0" w:rsidRPr="008868C1">
        <w:rPr>
          <w:rFonts w:ascii="Arial" w:eastAsia="Arial Unicode MS" w:hAnsi="Arial" w:cs="Arial"/>
          <w:sz w:val="20"/>
          <w:szCs w:val="20"/>
        </w:rPr>
        <w:t xml:space="preserve"> </w:t>
      </w:r>
      <w:r w:rsidR="00572D56" w:rsidRPr="008868C1">
        <w:rPr>
          <w:rFonts w:ascii="Arial" w:eastAsia="Arial Unicode MS" w:hAnsi="Arial" w:cs="Arial"/>
          <w:sz w:val="20"/>
          <w:szCs w:val="20"/>
        </w:rPr>
        <w:t>frequencies rewarded/inhibited, brain regions</w:t>
      </w:r>
      <w:r w:rsidR="00166B21" w:rsidRPr="008868C1">
        <w:rPr>
          <w:rFonts w:ascii="Arial" w:eastAsia="Arial Unicode MS" w:hAnsi="Arial" w:cs="Arial"/>
          <w:sz w:val="20"/>
          <w:szCs w:val="20"/>
        </w:rPr>
        <w:t>/electrodes</w:t>
      </w:r>
      <w:r w:rsidR="00572D56" w:rsidRPr="008868C1">
        <w:rPr>
          <w:rFonts w:ascii="Arial" w:eastAsia="Arial Unicode MS" w:hAnsi="Arial" w:cs="Arial"/>
          <w:sz w:val="20"/>
          <w:szCs w:val="20"/>
        </w:rPr>
        <w:t xml:space="preserve"> used, </w:t>
      </w:r>
      <w:r w:rsidR="00193B5C" w:rsidRPr="008868C1">
        <w:rPr>
          <w:rFonts w:ascii="Arial" w:eastAsia="Arial Unicode MS" w:hAnsi="Arial" w:cs="Arial"/>
          <w:sz w:val="20"/>
          <w:szCs w:val="20"/>
        </w:rPr>
        <w:t xml:space="preserve">whether statistically significant change in signal was achieved, neurofeedback system, </w:t>
      </w:r>
      <w:r w:rsidR="00F57BF0" w:rsidRPr="008868C1">
        <w:rPr>
          <w:rFonts w:ascii="Arial" w:eastAsia="Arial Unicode MS" w:hAnsi="Arial" w:cs="Arial"/>
          <w:sz w:val="20"/>
          <w:szCs w:val="20"/>
        </w:rPr>
        <w:t xml:space="preserve">form of </w:t>
      </w:r>
      <w:r w:rsidR="002972BD" w:rsidRPr="008868C1">
        <w:rPr>
          <w:rFonts w:ascii="Arial" w:eastAsia="Arial Unicode MS" w:hAnsi="Arial" w:cs="Arial"/>
          <w:sz w:val="20"/>
          <w:szCs w:val="20"/>
        </w:rPr>
        <w:t>feedback stimulus</w:t>
      </w:r>
      <w:r w:rsidR="00F57BF0" w:rsidRPr="008868C1">
        <w:rPr>
          <w:rFonts w:ascii="Arial" w:eastAsia="Arial Unicode MS" w:hAnsi="Arial" w:cs="Arial"/>
          <w:sz w:val="20"/>
          <w:szCs w:val="20"/>
        </w:rPr>
        <w:t>, duration of session, number of session</w:t>
      </w:r>
      <w:r w:rsidR="008E727D" w:rsidRPr="008868C1">
        <w:rPr>
          <w:rFonts w:ascii="Arial" w:eastAsia="Arial Unicode MS" w:hAnsi="Arial" w:cs="Arial"/>
          <w:sz w:val="20"/>
          <w:szCs w:val="20"/>
        </w:rPr>
        <w:t>s</w:t>
      </w:r>
      <w:r w:rsidR="00F57BF0" w:rsidRPr="008868C1">
        <w:rPr>
          <w:rFonts w:ascii="Arial" w:eastAsia="Arial Unicode MS" w:hAnsi="Arial" w:cs="Arial"/>
          <w:sz w:val="20"/>
          <w:szCs w:val="20"/>
        </w:rPr>
        <w:t>,</w:t>
      </w:r>
      <w:r w:rsidR="00572D56" w:rsidRPr="008868C1">
        <w:rPr>
          <w:rFonts w:ascii="Arial" w:eastAsia="Arial Unicode MS" w:hAnsi="Arial" w:cs="Arial"/>
          <w:sz w:val="20"/>
          <w:szCs w:val="20"/>
        </w:rPr>
        <w:t xml:space="preserve"> </w:t>
      </w:r>
      <w:r w:rsidR="00F57BF0" w:rsidRPr="008868C1">
        <w:rPr>
          <w:rFonts w:ascii="Arial" w:eastAsia="Arial Unicode MS" w:hAnsi="Arial" w:cs="Arial"/>
          <w:sz w:val="20"/>
          <w:szCs w:val="20"/>
        </w:rPr>
        <w:t xml:space="preserve">duration of training), </w:t>
      </w:r>
      <w:r w:rsidR="007011B2" w:rsidRPr="008868C1">
        <w:rPr>
          <w:rFonts w:ascii="Arial" w:eastAsia="Arial Unicode MS" w:hAnsi="Arial" w:cs="Arial"/>
          <w:sz w:val="20"/>
          <w:szCs w:val="20"/>
        </w:rPr>
        <w:t xml:space="preserve">details about control group, </w:t>
      </w:r>
      <w:r w:rsidR="009B2526" w:rsidRPr="008868C1">
        <w:rPr>
          <w:rFonts w:ascii="Arial" w:eastAsia="Arial Unicode MS" w:hAnsi="Arial" w:cs="Arial"/>
          <w:sz w:val="20"/>
          <w:szCs w:val="20"/>
        </w:rPr>
        <w:t xml:space="preserve">concomitant therapy such as pharmacotherapy, physical therapy or </w:t>
      </w:r>
      <w:r w:rsidR="00D421EB" w:rsidRPr="008868C1">
        <w:rPr>
          <w:rFonts w:ascii="Arial" w:eastAsia="Arial Unicode MS" w:hAnsi="Arial" w:cs="Arial"/>
          <w:sz w:val="20"/>
          <w:szCs w:val="20"/>
        </w:rPr>
        <w:t xml:space="preserve">psychotherapy provided alongside neurofeedback, </w:t>
      </w:r>
      <w:r w:rsidR="009902D2" w:rsidRPr="008868C1">
        <w:rPr>
          <w:rFonts w:ascii="Arial" w:eastAsia="Arial Unicode MS" w:hAnsi="Arial" w:cs="Arial"/>
          <w:sz w:val="20"/>
          <w:szCs w:val="20"/>
        </w:rPr>
        <w:t xml:space="preserve">outcome measures used, </w:t>
      </w:r>
      <w:r w:rsidR="001D5F2E" w:rsidRPr="008868C1">
        <w:rPr>
          <w:rFonts w:ascii="Arial" w:eastAsia="Arial Unicode MS" w:hAnsi="Arial" w:cs="Arial"/>
          <w:sz w:val="20"/>
          <w:szCs w:val="20"/>
        </w:rPr>
        <w:t xml:space="preserve">mean pain ratings pre and post treatment in intervention and control group with standard deviations, </w:t>
      </w:r>
      <w:r w:rsidR="00AC6261" w:rsidRPr="008868C1">
        <w:rPr>
          <w:rFonts w:ascii="Arial" w:eastAsia="Arial Unicode MS" w:hAnsi="Arial" w:cs="Arial"/>
          <w:sz w:val="20"/>
          <w:szCs w:val="20"/>
        </w:rPr>
        <w:t xml:space="preserve">% reduction in pain ratings from baseline, </w:t>
      </w:r>
      <w:r w:rsidR="009902D2" w:rsidRPr="008868C1">
        <w:rPr>
          <w:rFonts w:ascii="Arial" w:eastAsia="Arial Unicode MS" w:hAnsi="Arial" w:cs="Arial"/>
          <w:sz w:val="20"/>
          <w:szCs w:val="20"/>
        </w:rPr>
        <w:t xml:space="preserve">results (outcomes were divided into two depending on whether </w:t>
      </w:r>
      <w:r w:rsidR="00125CC8" w:rsidRPr="008868C1">
        <w:rPr>
          <w:rFonts w:ascii="Arial" w:eastAsia="Arial Unicode MS" w:hAnsi="Arial" w:cs="Arial"/>
          <w:sz w:val="20"/>
          <w:szCs w:val="20"/>
        </w:rPr>
        <w:t>change in</w:t>
      </w:r>
      <w:r w:rsidR="007625A3" w:rsidRPr="008868C1">
        <w:rPr>
          <w:rFonts w:ascii="Arial" w:eastAsia="Arial Unicode MS" w:hAnsi="Arial" w:cs="Arial"/>
          <w:sz w:val="20"/>
          <w:szCs w:val="20"/>
        </w:rPr>
        <w:t xml:space="preserve"> outcome </w:t>
      </w:r>
      <w:r w:rsidR="00125CC8" w:rsidRPr="008868C1">
        <w:rPr>
          <w:rFonts w:ascii="Arial" w:eastAsia="Arial Unicode MS" w:hAnsi="Arial" w:cs="Arial"/>
          <w:sz w:val="20"/>
          <w:szCs w:val="20"/>
        </w:rPr>
        <w:t xml:space="preserve">measure </w:t>
      </w:r>
      <w:r w:rsidR="007625A3" w:rsidRPr="008868C1">
        <w:rPr>
          <w:rFonts w:ascii="Arial" w:eastAsia="Arial Unicode MS" w:hAnsi="Arial" w:cs="Arial"/>
          <w:sz w:val="20"/>
          <w:szCs w:val="20"/>
        </w:rPr>
        <w:t>after neurofeedback</w:t>
      </w:r>
      <w:r w:rsidR="001C7158" w:rsidRPr="008868C1">
        <w:rPr>
          <w:rFonts w:ascii="Arial" w:eastAsia="Arial Unicode MS" w:hAnsi="Arial" w:cs="Arial"/>
          <w:sz w:val="20"/>
          <w:szCs w:val="20"/>
        </w:rPr>
        <w:t xml:space="preserve"> was statistically significa</w:t>
      </w:r>
      <w:r w:rsidR="00125CC8" w:rsidRPr="008868C1">
        <w:rPr>
          <w:rFonts w:ascii="Arial" w:eastAsia="Arial Unicode MS" w:hAnsi="Arial" w:cs="Arial"/>
          <w:sz w:val="20"/>
          <w:szCs w:val="20"/>
        </w:rPr>
        <w:t>nt</w:t>
      </w:r>
      <w:r w:rsidR="007625A3" w:rsidRPr="008868C1">
        <w:rPr>
          <w:rFonts w:ascii="Arial" w:eastAsia="Arial Unicode MS" w:hAnsi="Arial" w:cs="Arial"/>
          <w:sz w:val="20"/>
          <w:szCs w:val="20"/>
        </w:rPr>
        <w:t>)</w:t>
      </w:r>
      <w:r w:rsidR="00D421EB" w:rsidRPr="008868C1">
        <w:rPr>
          <w:rFonts w:ascii="Arial" w:eastAsia="Arial Unicode MS" w:hAnsi="Arial" w:cs="Arial"/>
          <w:sz w:val="20"/>
          <w:szCs w:val="20"/>
        </w:rPr>
        <w:t>, follow-up period post-treatment and whether pain reduction was sustained at follow-up</w:t>
      </w:r>
      <w:r w:rsidR="007625A3" w:rsidRPr="008868C1">
        <w:rPr>
          <w:rFonts w:ascii="Arial" w:eastAsia="Arial Unicode MS" w:hAnsi="Arial" w:cs="Arial"/>
          <w:sz w:val="20"/>
          <w:szCs w:val="20"/>
        </w:rPr>
        <w:t xml:space="preserve"> and </w:t>
      </w:r>
      <w:r w:rsidR="009902D2" w:rsidRPr="008868C1">
        <w:rPr>
          <w:rFonts w:ascii="Arial" w:eastAsia="Arial Unicode MS" w:hAnsi="Arial" w:cs="Arial"/>
          <w:sz w:val="20"/>
          <w:szCs w:val="20"/>
        </w:rPr>
        <w:t>adverse events.</w:t>
      </w:r>
    </w:p>
    <w:p w14:paraId="35BAC625" w14:textId="331E0DA7" w:rsidR="00685158" w:rsidRPr="008868C1" w:rsidRDefault="00685158" w:rsidP="008868C1">
      <w:pPr>
        <w:spacing w:before="240"/>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4.</w:t>
      </w:r>
      <w:r w:rsidR="0046700F" w:rsidRPr="008868C1">
        <w:rPr>
          <w:rFonts w:ascii="Arial" w:eastAsia="Arial Unicode MS" w:hAnsi="Arial" w:cs="Arial"/>
          <w:b/>
          <w:color w:val="4F81BD" w:themeColor="accent1"/>
          <w:sz w:val="20"/>
          <w:szCs w:val="20"/>
        </w:rPr>
        <w:t>6</w:t>
      </w:r>
      <w:r w:rsidRPr="008868C1">
        <w:rPr>
          <w:rFonts w:ascii="Arial" w:eastAsia="Arial Unicode MS" w:hAnsi="Arial" w:cs="Arial"/>
          <w:b/>
          <w:color w:val="4F81BD" w:themeColor="accent1"/>
          <w:sz w:val="20"/>
          <w:szCs w:val="20"/>
        </w:rPr>
        <w:t xml:space="preserve"> </w:t>
      </w:r>
      <w:r w:rsidR="0046700F" w:rsidRPr="008868C1">
        <w:rPr>
          <w:rFonts w:ascii="Arial" w:eastAsia="Arial Unicode MS" w:hAnsi="Arial" w:cs="Arial"/>
          <w:b/>
          <w:color w:val="4F81BD" w:themeColor="accent1"/>
          <w:sz w:val="20"/>
          <w:szCs w:val="20"/>
        </w:rPr>
        <w:t>Data Synthesis</w:t>
      </w:r>
    </w:p>
    <w:p w14:paraId="66E86883" w14:textId="12CA32FF" w:rsidR="00A15CB9" w:rsidRPr="008868C1" w:rsidRDefault="00D122C3" w:rsidP="008868C1">
      <w:pPr>
        <w:autoSpaceDE w:val="0"/>
        <w:autoSpaceDN w:val="0"/>
        <w:adjustRightInd w:val="0"/>
        <w:jc w:val="both"/>
        <w:rPr>
          <w:rFonts w:ascii="Arial" w:eastAsia="Arial Unicode MS" w:hAnsi="Arial" w:cs="Arial"/>
          <w:sz w:val="20"/>
          <w:szCs w:val="20"/>
        </w:rPr>
      </w:pPr>
      <w:r w:rsidRPr="008868C1">
        <w:rPr>
          <w:rFonts w:ascii="Arial" w:eastAsia="Arial Unicode MS" w:hAnsi="Arial" w:cs="Arial"/>
          <w:sz w:val="20"/>
          <w:szCs w:val="20"/>
        </w:rPr>
        <w:t xml:space="preserve">The key parameters of all </w:t>
      </w:r>
      <w:r w:rsidR="0011174F" w:rsidRPr="008868C1">
        <w:rPr>
          <w:rFonts w:ascii="Arial" w:eastAsia="Arial Unicode MS" w:hAnsi="Arial" w:cs="Arial"/>
          <w:sz w:val="20"/>
          <w:szCs w:val="20"/>
        </w:rPr>
        <w:t xml:space="preserve">studies </w:t>
      </w:r>
      <w:r w:rsidR="00137FD0" w:rsidRPr="008868C1">
        <w:rPr>
          <w:rFonts w:ascii="Arial" w:eastAsia="Arial Unicode MS" w:hAnsi="Arial" w:cs="Arial"/>
          <w:sz w:val="20"/>
          <w:szCs w:val="20"/>
        </w:rPr>
        <w:t xml:space="preserve">were presented </w:t>
      </w:r>
      <w:r w:rsidR="00315561" w:rsidRPr="008868C1">
        <w:rPr>
          <w:rFonts w:ascii="Arial" w:eastAsia="Arial Unicode MS" w:hAnsi="Arial" w:cs="Arial"/>
          <w:sz w:val="20"/>
          <w:szCs w:val="20"/>
        </w:rPr>
        <w:t xml:space="preserve">and described </w:t>
      </w:r>
      <w:r w:rsidR="000C7C0B" w:rsidRPr="008868C1">
        <w:rPr>
          <w:rFonts w:ascii="Arial" w:eastAsia="Arial Unicode MS" w:hAnsi="Arial" w:cs="Arial"/>
          <w:sz w:val="20"/>
          <w:szCs w:val="20"/>
        </w:rPr>
        <w:t>in the form of a bubble plot</w:t>
      </w:r>
      <w:r w:rsidR="00112CA4" w:rsidRPr="008868C1">
        <w:rPr>
          <w:rFonts w:ascii="Arial" w:eastAsia="Arial Unicode MS" w:hAnsi="Arial" w:cs="Arial"/>
          <w:sz w:val="20"/>
          <w:szCs w:val="20"/>
        </w:rPr>
        <w:t xml:space="preserve">. Studies were shown as individual bubbles with the % reduction in pain ratings on </w:t>
      </w:r>
      <w:r w:rsidR="00A472E4" w:rsidRPr="008868C1">
        <w:rPr>
          <w:rFonts w:ascii="Arial" w:eastAsia="Arial Unicode MS" w:hAnsi="Arial" w:cs="Arial"/>
          <w:sz w:val="20"/>
          <w:szCs w:val="20"/>
        </w:rPr>
        <w:t>y</w:t>
      </w:r>
      <w:r w:rsidR="00112CA4" w:rsidRPr="008868C1">
        <w:rPr>
          <w:rFonts w:ascii="Arial" w:eastAsia="Arial Unicode MS" w:hAnsi="Arial" w:cs="Arial"/>
          <w:sz w:val="20"/>
          <w:szCs w:val="20"/>
        </w:rPr>
        <w:t xml:space="preserve">-axis and </w:t>
      </w:r>
      <w:r w:rsidR="00A472E4" w:rsidRPr="008868C1">
        <w:rPr>
          <w:rFonts w:ascii="Arial" w:eastAsia="Arial Unicode MS" w:hAnsi="Arial" w:cs="Arial"/>
          <w:sz w:val="20"/>
          <w:szCs w:val="20"/>
        </w:rPr>
        <w:t>number of training sessions on the x-axis.</w:t>
      </w:r>
      <w:r w:rsidR="00315561" w:rsidRPr="008868C1">
        <w:rPr>
          <w:rFonts w:ascii="Arial" w:eastAsia="Arial Unicode MS" w:hAnsi="Arial" w:cs="Arial"/>
          <w:sz w:val="20"/>
          <w:szCs w:val="20"/>
        </w:rPr>
        <w:t xml:space="preserve"> </w:t>
      </w:r>
      <w:r w:rsidR="00A472E4" w:rsidRPr="008868C1">
        <w:rPr>
          <w:rFonts w:ascii="Arial" w:eastAsia="Arial Unicode MS" w:hAnsi="Arial" w:cs="Arial"/>
          <w:sz w:val="20"/>
          <w:szCs w:val="20"/>
        </w:rPr>
        <w:t xml:space="preserve">The size of the bubble was determined by the sample size and the colour determined by the target </w:t>
      </w:r>
      <w:r w:rsidR="00BF34AD" w:rsidRPr="008868C1">
        <w:rPr>
          <w:rFonts w:ascii="Arial" w:eastAsia="Arial Unicode MS" w:hAnsi="Arial" w:cs="Arial"/>
          <w:sz w:val="20"/>
          <w:szCs w:val="20"/>
        </w:rPr>
        <w:t>feedback signals.</w:t>
      </w:r>
      <w:r w:rsidR="00BA1CF1" w:rsidRPr="008868C1">
        <w:rPr>
          <w:rFonts w:ascii="Arial" w:eastAsia="Arial Unicode MS" w:hAnsi="Arial" w:cs="Arial"/>
          <w:sz w:val="20"/>
          <w:szCs w:val="20"/>
        </w:rPr>
        <w:t xml:space="preserve"> Studies </w:t>
      </w:r>
      <w:r w:rsidR="00585A3C" w:rsidRPr="008868C1">
        <w:rPr>
          <w:rFonts w:ascii="Arial" w:eastAsia="Arial Unicode MS" w:hAnsi="Arial" w:cs="Arial"/>
          <w:sz w:val="20"/>
          <w:szCs w:val="20"/>
        </w:rPr>
        <w:t>reporting</w:t>
      </w:r>
      <w:r w:rsidR="00BA1CF1" w:rsidRPr="008868C1">
        <w:rPr>
          <w:rFonts w:ascii="Arial" w:eastAsia="Arial Unicode MS" w:hAnsi="Arial" w:cs="Arial"/>
          <w:sz w:val="20"/>
          <w:szCs w:val="20"/>
        </w:rPr>
        <w:t xml:space="preserve"> insufficient </w:t>
      </w:r>
      <w:r w:rsidR="009E160F" w:rsidRPr="008868C1">
        <w:rPr>
          <w:rFonts w:ascii="Arial" w:eastAsia="Arial Unicode MS" w:hAnsi="Arial" w:cs="Arial"/>
          <w:sz w:val="20"/>
          <w:szCs w:val="20"/>
        </w:rPr>
        <w:t xml:space="preserve">information </w:t>
      </w:r>
      <w:r w:rsidR="000B6518" w:rsidRPr="008868C1">
        <w:rPr>
          <w:rFonts w:ascii="Arial" w:eastAsia="Arial Unicode MS" w:hAnsi="Arial" w:cs="Arial"/>
          <w:sz w:val="20"/>
          <w:szCs w:val="20"/>
        </w:rPr>
        <w:t xml:space="preserve">regarding these parameters were </w:t>
      </w:r>
      <w:r w:rsidR="003C65F5" w:rsidRPr="008868C1">
        <w:rPr>
          <w:rFonts w:ascii="Arial" w:eastAsia="Arial Unicode MS" w:hAnsi="Arial" w:cs="Arial"/>
          <w:sz w:val="20"/>
          <w:szCs w:val="20"/>
        </w:rPr>
        <w:t>not included</w:t>
      </w:r>
      <w:r w:rsidR="000B6518" w:rsidRPr="008868C1">
        <w:rPr>
          <w:rFonts w:ascii="Arial" w:eastAsia="Arial Unicode MS" w:hAnsi="Arial" w:cs="Arial"/>
          <w:sz w:val="20"/>
          <w:szCs w:val="20"/>
        </w:rPr>
        <w:t>.</w:t>
      </w:r>
    </w:p>
    <w:p w14:paraId="532D3A23" w14:textId="0CF74264" w:rsidR="00083345" w:rsidRPr="008868C1" w:rsidRDefault="00305C92"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Randomised controlled trials </w:t>
      </w:r>
      <w:r w:rsidR="006251B4" w:rsidRPr="008868C1">
        <w:rPr>
          <w:rFonts w:ascii="Arial" w:eastAsia="Arial Unicode MS" w:hAnsi="Arial" w:cs="Arial"/>
          <w:sz w:val="20"/>
          <w:szCs w:val="20"/>
        </w:rPr>
        <w:t>were combined in a meta-analysis.</w:t>
      </w:r>
      <w:r w:rsidR="00035C0C" w:rsidRPr="008868C1">
        <w:rPr>
          <w:rFonts w:ascii="Arial" w:eastAsia="Arial Unicode MS" w:hAnsi="Arial" w:cs="Arial"/>
          <w:sz w:val="20"/>
          <w:szCs w:val="20"/>
        </w:rPr>
        <w:t xml:space="preserve"> </w:t>
      </w:r>
      <w:r w:rsidR="0039598B" w:rsidRPr="008868C1">
        <w:rPr>
          <w:rFonts w:ascii="Arial" w:eastAsia="Arial Unicode MS" w:hAnsi="Arial" w:cs="Arial"/>
          <w:sz w:val="20"/>
          <w:szCs w:val="20"/>
        </w:rPr>
        <w:t>The e</w:t>
      </w:r>
      <w:r w:rsidR="00916ED2" w:rsidRPr="008868C1">
        <w:rPr>
          <w:rFonts w:ascii="Arial" w:eastAsia="Arial Unicode MS" w:hAnsi="Arial" w:cs="Arial"/>
          <w:sz w:val="20"/>
          <w:szCs w:val="20"/>
        </w:rPr>
        <w:t xml:space="preserve">ffect size of the </w:t>
      </w:r>
      <w:r w:rsidR="00985FED" w:rsidRPr="008868C1">
        <w:rPr>
          <w:rFonts w:ascii="Arial" w:eastAsia="Arial Unicode MS" w:hAnsi="Arial" w:cs="Arial"/>
          <w:sz w:val="20"/>
          <w:szCs w:val="20"/>
        </w:rPr>
        <w:t>intervention was determined based on standardised weight</w:t>
      </w:r>
      <w:r w:rsidR="0049195B" w:rsidRPr="008868C1">
        <w:rPr>
          <w:rFonts w:ascii="Arial" w:eastAsia="Arial Unicode MS" w:hAnsi="Arial" w:cs="Arial"/>
          <w:sz w:val="20"/>
          <w:szCs w:val="20"/>
        </w:rPr>
        <w:t>ed</w:t>
      </w:r>
      <w:r w:rsidR="00985FED" w:rsidRPr="008868C1">
        <w:rPr>
          <w:rFonts w:ascii="Arial" w:eastAsia="Arial Unicode MS" w:hAnsi="Arial" w:cs="Arial"/>
          <w:sz w:val="20"/>
          <w:szCs w:val="20"/>
        </w:rPr>
        <w:t xml:space="preserve"> mean difference. </w:t>
      </w:r>
      <w:r w:rsidR="00D14460" w:rsidRPr="008868C1">
        <w:rPr>
          <w:rFonts w:ascii="Arial" w:eastAsia="Arial Unicode MS" w:hAnsi="Arial" w:cs="Arial"/>
          <w:sz w:val="20"/>
          <w:szCs w:val="20"/>
        </w:rPr>
        <w:t>Standardised weighted mean difference</w:t>
      </w:r>
      <w:r w:rsidR="000514BE" w:rsidRPr="008868C1">
        <w:rPr>
          <w:rFonts w:ascii="Arial" w:eastAsia="Arial Unicode MS" w:hAnsi="Arial" w:cs="Arial"/>
          <w:sz w:val="20"/>
          <w:szCs w:val="20"/>
        </w:rPr>
        <w:t>, Cohen</w:t>
      </w:r>
      <w:r w:rsidR="00E861CF" w:rsidRPr="008868C1">
        <w:rPr>
          <w:rFonts w:ascii="Arial" w:eastAsia="Arial Unicode MS" w:hAnsi="Arial" w:cs="Arial"/>
          <w:sz w:val="20"/>
          <w:szCs w:val="20"/>
        </w:rPr>
        <w:t xml:space="preserve">’s </w:t>
      </w:r>
      <w:r w:rsidR="00E861CF" w:rsidRPr="008868C1">
        <w:rPr>
          <w:rFonts w:ascii="Arial" w:eastAsia="Arial Unicode MS" w:hAnsi="Arial" w:cs="Arial"/>
          <w:i/>
          <w:iCs/>
          <w:sz w:val="20"/>
          <w:szCs w:val="20"/>
        </w:rPr>
        <w:t>d</w:t>
      </w:r>
      <w:r w:rsidR="00E861CF" w:rsidRPr="008868C1">
        <w:rPr>
          <w:rFonts w:ascii="Arial" w:eastAsia="Arial Unicode MS" w:hAnsi="Arial" w:cs="Arial"/>
          <w:sz w:val="20"/>
          <w:szCs w:val="20"/>
        </w:rPr>
        <w:t>,</w:t>
      </w:r>
      <w:r w:rsidR="00572E3C" w:rsidRPr="008868C1">
        <w:rPr>
          <w:rFonts w:ascii="Arial" w:eastAsia="Arial Unicode MS" w:hAnsi="Arial" w:cs="Arial"/>
          <w:sz w:val="20"/>
          <w:szCs w:val="20"/>
        </w:rPr>
        <w:t xml:space="preserve"> between intervention and control group</w:t>
      </w:r>
      <w:r w:rsidR="00D14460" w:rsidRPr="008868C1">
        <w:rPr>
          <w:rFonts w:ascii="Arial" w:eastAsia="Arial Unicode MS" w:hAnsi="Arial" w:cs="Arial"/>
          <w:sz w:val="20"/>
          <w:szCs w:val="20"/>
        </w:rPr>
        <w:t xml:space="preserve"> was calculated for the continuous data on post-treatment </w:t>
      </w:r>
      <w:r w:rsidR="000E7E42" w:rsidRPr="008868C1">
        <w:rPr>
          <w:rFonts w:ascii="Arial" w:eastAsia="Arial Unicode MS" w:hAnsi="Arial" w:cs="Arial"/>
          <w:sz w:val="20"/>
          <w:szCs w:val="20"/>
        </w:rPr>
        <w:t xml:space="preserve">pain ratings </w:t>
      </w:r>
      <w:r w:rsidR="0049195B" w:rsidRPr="008868C1">
        <w:rPr>
          <w:rFonts w:ascii="Arial" w:eastAsia="Arial Unicode MS" w:hAnsi="Arial" w:cs="Arial"/>
          <w:sz w:val="20"/>
          <w:szCs w:val="20"/>
        </w:rPr>
        <w:t xml:space="preserve">which was </w:t>
      </w:r>
      <w:r w:rsidR="000E7E42" w:rsidRPr="008868C1">
        <w:rPr>
          <w:rFonts w:ascii="Arial" w:eastAsia="Arial Unicode MS" w:hAnsi="Arial" w:cs="Arial"/>
          <w:sz w:val="20"/>
          <w:szCs w:val="20"/>
        </w:rPr>
        <w:t>measured using a number of different measurement scales.</w:t>
      </w:r>
      <w:r w:rsidR="006E663D" w:rsidRPr="008868C1">
        <w:rPr>
          <w:rFonts w:ascii="Arial" w:eastAsia="Arial Unicode MS" w:hAnsi="Arial" w:cs="Arial"/>
          <w:sz w:val="20"/>
          <w:szCs w:val="20"/>
        </w:rPr>
        <w:t xml:space="preserve"> </w:t>
      </w:r>
      <w:r w:rsidR="00083345" w:rsidRPr="008868C1">
        <w:rPr>
          <w:rFonts w:ascii="Arial" w:eastAsia="Arial Unicode MS" w:hAnsi="Arial" w:cs="Arial"/>
          <w:sz w:val="20"/>
          <w:szCs w:val="20"/>
        </w:rPr>
        <w:t>The studies were weighted by the inverse variance such that studies with smaller variance and likely larger sample size were given more weight. The meta-</w:t>
      </w:r>
      <w:r w:rsidR="00410AF2" w:rsidRPr="008868C1">
        <w:rPr>
          <w:rFonts w:ascii="Arial" w:eastAsia="Arial Unicode MS" w:hAnsi="Arial" w:cs="Arial"/>
          <w:sz w:val="20"/>
          <w:szCs w:val="20"/>
        </w:rPr>
        <w:t>analysis</w:t>
      </w:r>
      <w:r w:rsidR="00083345" w:rsidRPr="008868C1">
        <w:rPr>
          <w:rFonts w:ascii="Arial" w:eastAsia="Arial Unicode MS" w:hAnsi="Arial" w:cs="Arial"/>
          <w:sz w:val="20"/>
          <w:szCs w:val="20"/>
        </w:rPr>
        <w:t xml:space="preserve"> was performed in Review Manager 5.3 using Random Effects models</w:t>
      </w:r>
      <w:r w:rsidR="00D321DC" w:rsidRPr="008868C1">
        <w:rPr>
          <w:rFonts w:ascii="Arial" w:eastAsia="Arial Unicode MS" w:hAnsi="Arial" w:cs="Arial"/>
          <w:sz w:val="20"/>
          <w:szCs w:val="20"/>
        </w:rPr>
        <w:t xml:space="preserve"> and the </w:t>
      </w:r>
      <w:r w:rsidR="00083345" w:rsidRPr="008868C1">
        <w:rPr>
          <w:rFonts w:ascii="Arial" w:eastAsia="Arial Unicode MS" w:hAnsi="Arial" w:cs="Arial"/>
          <w:sz w:val="20"/>
          <w:szCs w:val="20"/>
        </w:rPr>
        <w:t>results were presented as a forest plot.</w:t>
      </w:r>
    </w:p>
    <w:p w14:paraId="2E3A369E" w14:textId="5FC235E2" w:rsidR="00F60DC6" w:rsidRPr="008868C1" w:rsidRDefault="003D2B63" w:rsidP="008868C1">
      <w:pPr>
        <w:spacing w:before="240"/>
        <w:jc w:val="both"/>
        <w:rPr>
          <w:rFonts w:ascii="Arial" w:eastAsia="Arial Unicode MS" w:hAnsi="Arial" w:cs="Arial"/>
          <w:sz w:val="20"/>
          <w:szCs w:val="20"/>
        </w:rPr>
      </w:pPr>
      <w:r w:rsidRPr="008868C1">
        <w:rPr>
          <w:rFonts w:ascii="Arial" w:eastAsia="Arial Unicode MS" w:hAnsi="Arial" w:cs="Arial"/>
          <w:sz w:val="20"/>
          <w:szCs w:val="20"/>
        </w:rPr>
        <w:t>A</w:t>
      </w:r>
      <w:r w:rsidR="004D1D57" w:rsidRPr="008868C1">
        <w:rPr>
          <w:rFonts w:ascii="Arial" w:eastAsia="Arial Unicode MS" w:hAnsi="Arial" w:cs="Arial"/>
          <w:sz w:val="20"/>
          <w:szCs w:val="20"/>
        </w:rPr>
        <w:t xml:space="preserve"> negative effect size suggested </w:t>
      </w:r>
      <w:r w:rsidR="00AC209F" w:rsidRPr="008868C1">
        <w:rPr>
          <w:rFonts w:ascii="Arial" w:eastAsia="Arial Unicode MS" w:hAnsi="Arial" w:cs="Arial"/>
          <w:sz w:val="20"/>
          <w:szCs w:val="20"/>
        </w:rPr>
        <w:t xml:space="preserve">that </w:t>
      </w:r>
      <w:r w:rsidR="004D1D57" w:rsidRPr="008868C1">
        <w:rPr>
          <w:rFonts w:ascii="Arial" w:eastAsia="Arial Unicode MS" w:hAnsi="Arial" w:cs="Arial"/>
          <w:sz w:val="20"/>
          <w:szCs w:val="20"/>
        </w:rPr>
        <w:t>pain ratings were lower in</w:t>
      </w:r>
      <w:r w:rsidR="00AC209F" w:rsidRPr="008868C1">
        <w:rPr>
          <w:rFonts w:ascii="Arial" w:eastAsia="Arial Unicode MS" w:hAnsi="Arial" w:cs="Arial"/>
          <w:sz w:val="20"/>
          <w:szCs w:val="20"/>
        </w:rPr>
        <w:t xml:space="preserve"> the</w:t>
      </w:r>
      <w:r w:rsidR="004D1D57" w:rsidRPr="008868C1">
        <w:rPr>
          <w:rFonts w:ascii="Arial" w:eastAsia="Arial Unicode MS" w:hAnsi="Arial" w:cs="Arial"/>
          <w:sz w:val="20"/>
          <w:szCs w:val="20"/>
        </w:rPr>
        <w:t xml:space="preserve"> intervention compared to control group</w:t>
      </w:r>
      <w:r w:rsidR="00CF24F7" w:rsidRPr="008868C1">
        <w:rPr>
          <w:rFonts w:ascii="Arial" w:eastAsia="Arial Unicode MS" w:hAnsi="Arial" w:cs="Arial"/>
          <w:sz w:val="20"/>
          <w:szCs w:val="20"/>
        </w:rPr>
        <w:t>, therefore, favouring</w:t>
      </w:r>
      <w:r w:rsidR="00AC209F" w:rsidRPr="008868C1">
        <w:rPr>
          <w:rFonts w:ascii="Arial" w:eastAsia="Arial Unicode MS" w:hAnsi="Arial" w:cs="Arial"/>
          <w:sz w:val="20"/>
          <w:szCs w:val="20"/>
        </w:rPr>
        <w:t xml:space="preserve"> the</w:t>
      </w:r>
      <w:r w:rsidR="00CF24F7" w:rsidRPr="008868C1">
        <w:rPr>
          <w:rFonts w:ascii="Arial" w:eastAsia="Arial Unicode MS" w:hAnsi="Arial" w:cs="Arial"/>
          <w:sz w:val="20"/>
          <w:szCs w:val="20"/>
        </w:rPr>
        <w:t xml:space="preserve"> conclusion of pain reduction </w:t>
      </w:r>
      <w:r w:rsidR="000C2131" w:rsidRPr="008868C1">
        <w:rPr>
          <w:rFonts w:ascii="Arial" w:eastAsia="Arial Unicode MS" w:hAnsi="Arial" w:cs="Arial"/>
          <w:sz w:val="20"/>
          <w:szCs w:val="20"/>
        </w:rPr>
        <w:t>following neurofeedback</w:t>
      </w:r>
      <w:r w:rsidR="00CF24F7" w:rsidRPr="008868C1">
        <w:rPr>
          <w:rFonts w:ascii="Arial" w:eastAsia="Arial Unicode MS" w:hAnsi="Arial" w:cs="Arial"/>
          <w:sz w:val="20"/>
          <w:szCs w:val="20"/>
        </w:rPr>
        <w:t xml:space="preserve">. </w:t>
      </w:r>
      <w:r w:rsidR="00E32877" w:rsidRPr="008868C1">
        <w:rPr>
          <w:rFonts w:ascii="Arial" w:eastAsia="Arial Unicode MS" w:hAnsi="Arial" w:cs="Arial"/>
          <w:sz w:val="20"/>
          <w:szCs w:val="20"/>
        </w:rPr>
        <w:t>An overall combined effect size</w:t>
      </w:r>
      <w:r w:rsidR="00E2659B" w:rsidRPr="008868C1">
        <w:rPr>
          <w:rFonts w:ascii="Arial" w:eastAsia="Arial Unicode MS" w:hAnsi="Arial" w:cs="Arial"/>
          <w:sz w:val="20"/>
          <w:szCs w:val="20"/>
        </w:rPr>
        <w:t xml:space="preserve"> with 95% confidence interval was calculated. </w:t>
      </w:r>
      <w:r w:rsidR="00787974" w:rsidRPr="008868C1">
        <w:rPr>
          <w:rFonts w:ascii="Arial" w:eastAsia="Arial Unicode MS" w:hAnsi="Arial" w:cs="Arial"/>
          <w:sz w:val="20"/>
          <w:szCs w:val="20"/>
        </w:rPr>
        <w:t xml:space="preserve">The magnitude of </w:t>
      </w:r>
      <w:r w:rsidR="00521686" w:rsidRPr="008868C1">
        <w:rPr>
          <w:rFonts w:ascii="Arial" w:eastAsia="Arial Unicode MS" w:hAnsi="Arial" w:cs="Arial"/>
          <w:sz w:val="20"/>
          <w:szCs w:val="20"/>
        </w:rPr>
        <w:t xml:space="preserve">the overall </w:t>
      </w:r>
      <w:r w:rsidR="00521686" w:rsidRPr="008868C1">
        <w:rPr>
          <w:rFonts w:ascii="Arial" w:eastAsia="Arial Unicode MS" w:hAnsi="Arial" w:cs="Arial"/>
          <w:sz w:val="20"/>
          <w:szCs w:val="20"/>
        </w:rPr>
        <w:lastRenderedPageBreak/>
        <w:t xml:space="preserve">combined </w:t>
      </w:r>
      <w:r w:rsidR="00787974" w:rsidRPr="008868C1">
        <w:rPr>
          <w:rFonts w:ascii="Arial" w:eastAsia="Arial Unicode MS" w:hAnsi="Arial" w:cs="Arial"/>
          <w:sz w:val="20"/>
          <w:szCs w:val="20"/>
        </w:rPr>
        <w:t xml:space="preserve">effect size, as given by Cohen’s d, </w:t>
      </w:r>
      <w:r w:rsidR="00521686" w:rsidRPr="008868C1">
        <w:rPr>
          <w:rFonts w:ascii="Arial" w:eastAsia="Arial Unicode MS" w:hAnsi="Arial" w:cs="Arial"/>
          <w:sz w:val="20"/>
          <w:szCs w:val="20"/>
        </w:rPr>
        <w:t>was</w:t>
      </w:r>
      <w:r w:rsidR="00787974" w:rsidRPr="008868C1">
        <w:rPr>
          <w:rFonts w:ascii="Arial" w:eastAsia="Arial Unicode MS" w:hAnsi="Arial" w:cs="Arial"/>
          <w:sz w:val="20"/>
          <w:szCs w:val="20"/>
        </w:rPr>
        <w:t xml:space="preserve"> interpreted as follows:  </w:t>
      </w:r>
      <w:r w:rsidR="00C71E8A" w:rsidRPr="008868C1">
        <w:rPr>
          <w:rFonts w:ascii="Arial" w:eastAsia="Arial Unicode MS" w:hAnsi="Arial" w:cs="Arial"/>
          <w:sz w:val="20"/>
          <w:szCs w:val="20"/>
        </w:rPr>
        <w:t>0.20-0.49 small, 0.50-0.79 medium and &gt;0.80</w:t>
      </w:r>
      <w:r w:rsidR="00E56E62" w:rsidRPr="008868C1">
        <w:rPr>
          <w:rFonts w:ascii="Arial" w:eastAsia="Arial Unicode MS" w:hAnsi="Arial" w:cs="Arial"/>
          <w:sz w:val="20"/>
          <w:szCs w:val="20"/>
        </w:rPr>
        <w:t xml:space="preserve"> large</w:t>
      </w:r>
      <w:r w:rsidR="007D01C2" w:rsidRPr="008868C1">
        <w:rPr>
          <w:rFonts w:ascii="Arial" w:eastAsia="Arial Unicode MS" w:hAnsi="Arial" w:cs="Arial"/>
          <w:sz w:val="20"/>
          <w:szCs w:val="20"/>
        </w:rPr>
        <w:t xml:space="preserve"> </w:t>
      </w:r>
      <w:r w:rsidR="00BD4289"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2307/2290095","ISSN":"01621459","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Lachenbruch","given":"Peter A.","non-dropping-particle":"","parse-names":false,"suffix":""},{"dropping-particle":"","family":"Cohen","given":"Jacob","non-dropping-particle":"","parse-names":false,"suffix":""}],"container-title":"Journal of the American Statistical Association","id":"ITEM-1","issued":{"date-parts":[["1989"]]},"title":"Statistical Power Analysis for the Behavioral Sciences (2nd ed.).","type":"article-journal"},"uris":["http://www.mendeley.com/documents/?uuid=ed9bc2f0-e9d3-41f5-b6c7-9249deede2bd"]}],"mendeley":{"formattedCitation":"(Lachenbruch &amp; Cohen, 1989)","plainTextFormattedCitation":"(Lachenbruch &amp; Cohen, 1989)","previouslyFormattedCitation":"(Lachenbruch &amp; Cohen, 1989)"},"properties":{"noteIndex":0},"schema":"https://github.com/citation-style-language/schema/raw/master/csl-citation.json"}</w:instrText>
      </w:r>
      <w:r w:rsidR="00BD4289"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Lachenbruch &amp; Cohen, 1989)</w:t>
      </w:r>
      <w:r w:rsidR="00BD4289" w:rsidRPr="008868C1">
        <w:rPr>
          <w:rFonts w:ascii="Arial" w:eastAsia="Arial Unicode MS" w:hAnsi="Arial" w:cs="Arial"/>
          <w:sz w:val="20"/>
          <w:szCs w:val="20"/>
        </w:rPr>
        <w:fldChar w:fldCharType="end"/>
      </w:r>
      <w:r w:rsidR="00E56E62" w:rsidRPr="008868C1">
        <w:rPr>
          <w:rFonts w:ascii="Arial" w:eastAsia="Arial Unicode MS" w:hAnsi="Arial" w:cs="Arial"/>
          <w:sz w:val="20"/>
          <w:szCs w:val="20"/>
        </w:rPr>
        <w:t>.</w:t>
      </w:r>
      <w:r w:rsidR="008B4E50" w:rsidRPr="008868C1">
        <w:rPr>
          <w:rFonts w:ascii="Arial" w:eastAsia="Arial Unicode MS" w:hAnsi="Arial" w:cs="Arial"/>
          <w:sz w:val="20"/>
          <w:szCs w:val="20"/>
        </w:rPr>
        <w:t xml:space="preserve"> </w:t>
      </w:r>
      <w:r w:rsidR="00404603" w:rsidRPr="008868C1">
        <w:rPr>
          <w:rFonts w:ascii="Arial" w:eastAsia="Arial Unicode MS" w:hAnsi="Arial" w:cs="Arial"/>
          <w:sz w:val="20"/>
          <w:szCs w:val="20"/>
        </w:rPr>
        <w:t>Statistical h</w:t>
      </w:r>
      <w:r w:rsidR="00D9102D" w:rsidRPr="008868C1">
        <w:rPr>
          <w:rFonts w:ascii="Arial" w:eastAsia="Arial Unicode MS" w:hAnsi="Arial" w:cs="Arial"/>
          <w:sz w:val="20"/>
          <w:szCs w:val="20"/>
        </w:rPr>
        <w:t>eterogeneity was tested using the I</w:t>
      </w:r>
      <w:r w:rsidR="00D9102D" w:rsidRPr="008868C1">
        <w:rPr>
          <w:rFonts w:ascii="Arial" w:eastAsia="Arial Unicode MS" w:hAnsi="Arial" w:cs="Arial"/>
          <w:sz w:val="20"/>
          <w:szCs w:val="20"/>
          <w:vertAlign w:val="superscript"/>
        </w:rPr>
        <w:t>2</w:t>
      </w:r>
      <w:r w:rsidR="00D9102D" w:rsidRPr="008868C1">
        <w:rPr>
          <w:rFonts w:ascii="Arial" w:eastAsia="Arial Unicode MS" w:hAnsi="Arial" w:cs="Arial"/>
          <w:sz w:val="20"/>
          <w:szCs w:val="20"/>
        </w:rPr>
        <w:t xml:space="preserve"> statistics</w:t>
      </w:r>
      <w:r w:rsidR="00E66827" w:rsidRPr="008868C1">
        <w:rPr>
          <w:rFonts w:ascii="Arial" w:eastAsia="Arial Unicode MS" w:hAnsi="Arial" w:cs="Arial"/>
          <w:sz w:val="20"/>
          <w:szCs w:val="20"/>
        </w:rPr>
        <w:t xml:space="preserve"> which estimates the percentage of variation in the effect sizes which can be </w:t>
      </w:r>
      <w:r w:rsidR="00CE14A0" w:rsidRPr="008868C1">
        <w:rPr>
          <w:rFonts w:ascii="Arial" w:eastAsia="Arial Unicode MS" w:hAnsi="Arial" w:cs="Arial"/>
          <w:sz w:val="20"/>
          <w:szCs w:val="20"/>
        </w:rPr>
        <w:t xml:space="preserve">attributed to </w:t>
      </w:r>
      <w:r w:rsidR="006B7E4F" w:rsidRPr="008868C1">
        <w:rPr>
          <w:rFonts w:ascii="Arial" w:eastAsia="Arial Unicode MS" w:hAnsi="Arial" w:cs="Arial"/>
          <w:sz w:val="20"/>
          <w:szCs w:val="20"/>
        </w:rPr>
        <w:t xml:space="preserve">unique differences in true population effect size </w:t>
      </w:r>
      <w:r w:rsidR="009E7981" w:rsidRPr="008868C1">
        <w:rPr>
          <w:rFonts w:ascii="Arial" w:eastAsia="Arial Unicode MS" w:hAnsi="Arial" w:cs="Arial"/>
          <w:sz w:val="20"/>
          <w:szCs w:val="20"/>
        </w:rPr>
        <w:t>between the studies</w:t>
      </w:r>
      <w:r w:rsidR="00CE14A0" w:rsidRPr="008868C1">
        <w:rPr>
          <w:rFonts w:ascii="Arial" w:eastAsia="Arial Unicode MS" w:hAnsi="Arial" w:cs="Arial"/>
          <w:sz w:val="20"/>
          <w:szCs w:val="20"/>
        </w:rPr>
        <w:t xml:space="preserve"> </w:t>
      </w:r>
      <w:r w:rsidR="00213871" w:rsidRPr="008868C1">
        <w:rPr>
          <w:rFonts w:ascii="Arial" w:eastAsia="Arial Unicode MS" w:hAnsi="Arial" w:cs="Arial"/>
          <w:sz w:val="20"/>
          <w:szCs w:val="20"/>
        </w:rPr>
        <w:t xml:space="preserve">in </w:t>
      </w:r>
      <w:r w:rsidR="002277CB" w:rsidRPr="008868C1">
        <w:rPr>
          <w:rFonts w:ascii="Arial" w:eastAsia="Arial Unicode MS" w:hAnsi="Arial" w:cs="Arial"/>
          <w:sz w:val="20"/>
          <w:szCs w:val="20"/>
        </w:rPr>
        <w:t>addition to sampling error</w:t>
      </w:r>
      <w:r w:rsidR="00CE14A0" w:rsidRPr="008868C1">
        <w:rPr>
          <w:rFonts w:ascii="Arial" w:eastAsia="Arial Unicode MS" w:hAnsi="Arial" w:cs="Arial"/>
          <w:sz w:val="20"/>
          <w:szCs w:val="20"/>
        </w:rPr>
        <w:t>.</w:t>
      </w:r>
      <w:r w:rsidR="0045133C" w:rsidRPr="008868C1">
        <w:rPr>
          <w:rFonts w:ascii="Arial" w:eastAsia="Arial Unicode MS" w:hAnsi="Arial" w:cs="Arial"/>
          <w:sz w:val="20"/>
          <w:szCs w:val="20"/>
        </w:rPr>
        <w:t xml:space="preserve"> </w:t>
      </w:r>
      <w:r w:rsidR="0016164E" w:rsidRPr="008868C1">
        <w:rPr>
          <w:rFonts w:ascii="Arial" w:eastAsia="Arial Unicode MS" w:hAnsi="Arial" w:cs="Arial"/>
          <w:sz w:val="20"/>
          <w:szCs w:val="20"/>
        </w:rPr>
        <w:t xml:space="preserve">Possible publication bias </w:t>
      </w:r>
      <w:r w:rsidR="000332EF" w:rsidRPr="008868C1">
        <w:rPr>
          <w:rFonts w:ascii="Arial" w:eastAsia="Arial Unicode MS" w:hAnsi="Arial" w:cs="Arial"/>
          <w:sz w:val="20"/>
          <w:szCs w:val="20"/>
        </w:rPr>
        <w:t xml:space="preserve">would be </w:t>
      </w:r>
      <w:r w:rsidR="00A0019E" w:rsidRPr="008868C1">
        <w:rPr>
          <w:rFonts w:ascii="Arial" w:eastAsia="Arial Unicode MS" w:hAnsi="Arial" w:cs="Arial"/>
          <w:sz w:val="20"/>
          <w:szCs w:val="20"/>
        </w:rPr>
        <w:t>determined using funnel plot</w:t>
      </w:r>
      <w:r w:rsidR="0051239B" w:rsidRPr="008868C1">
        <w:rPr>
          <w:rFonts w:ascii="Arial" w:eastAsia="Arial Unicode MS" w:hAnsi="Arial" w:cs="Arial"/>
          <w:sz w:val="20"/>
          <w:szCs w:val="20"/>
        </w:rPr>
        <w:t>s and Eggers’ test</w:t>
      </w:r>
      <w:r w:rsidR="00A0019E" w:rsidRPr="008868C1">
        <w:rPr>
          <w:rFonts w:ascii="Arial" w:eastAsia="Arial Unicode MS" w:hAnsi="Arial" w:cs="Arial"/>
          <w:sz w:val="20"/>
          <w:szCs w:val="20"/>
        </w:rPr>
        <w:t>.</w:t>
      </w:r>
    </w:p>
    <w:p w14:paraId="66E86884" w14:textId="77777777" w:rsidR="008E0ABF" w:rsidRPr="008868C1" w:rsidRDefault="000C68CC" w:rsidP="008868C1">
      <w:pPr>
        <w:pStyle w:val="Heading2"/>
        <w:spacing w:after="240"/>
        <w:jc w:val="both"/>
        <w:rPr>
          <w:rFonts w:ascii="Arial" w:eastAsia="Arial Unicode MS" w:hAnsi="Arial" w:cs="Arial"/>
          <w:color w:val="365F91" w:themeColor="accent1" w:themeShade="BF"/>
          <w:sz w:val="20"/>
          <w:szCs w:val="20"/>
          <w:u w:val="single"/>
        </w:rPr>
      </w:pPr>
      <w:r w:rsidRPr="008868C1">
        <w:rPr>
          <w:rFonts w:ascii="Arial" w:eastAsia="Arial Unicode MS" w:hAnsi="Arial" w:cs="Arial"/>
          <w:color w:val="365F91" w:themeColor="accent1" w:themeShade="BF"/>
          <w:sz w:val="20"/>
          <w:szCs w:val="20"/>
          <w:u w:val="single"/>
        </w:rPr>
        <w:t>5</w:t>
      </w:r>
      <w:r w:rsidR="008E0ABF" w:rsidRPr="008868C1">
        <w:rPr>
          <w:rFonts w:ascii="Arial" w:eastAsia="Arial Unicode MS" w:hAnsi="Arial" w:cs="Arial"/>
          <w:color w:val="365F91" w:themeColor="accent1" w:themeShade="BF"/>
          <w:sz w:val="20"/>
          <w:szCs w:val="20"/>
          <w:u w:val="single"/>
        </w:rPr>
        <w:t xml:space="preserve">. </w:t>
      </w:r>
      <w:r w:rsidR="007B245B" w:rsidRPr="008868C1">
        <w:rPr>
          <w:rFonts w:ascii="Arial" w:eastAsia="Arial Unicode MS" w:hAnsi="Arial" w:cs="Arial"/>
          <w:color w:val="365F91" w:themeColor="accent1" w:themeShade="BF"/>
          <w:sz w:val="20"/>
          <w:szCs w:val="20"/>
          <w:u w:val="single"/>
        </w:rPr>
        <w:t>RESULTS</w:t>
      </w:r>
    </w:p>
    <w:p w14:paraId="66E86885" w14:textId="77777777" w:rsidR="00590BD7"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5</w:t>
      </w:r>
      <w:r w:rsidR="00590BD7" w:rsidRPr="008868C1">
        <w:rPr>
          <w:rFonts w:ascii="Arial" w:eastAsia="Arial Unicode MS" w:hAnsi="Arial" w:cs="Arial"/>
          <w:b/>
          <w:color w:val="4F81BD" w:themeColor="accent1"/>
          <w:sz w:val="20"/>
          <w:szCs w:val="20"/>
        </w:rPr>
        <w:t>.1 Study Selection</w:t>
      </w:r>
    </w:p>
    <w:p w14:paraId="66E86886" w14:textId="4B99591E" w:rsidR="008E0ABF" w:rsidRPr="008868C1" w:rsidRDefault="00590BD7"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Figure </w:t>
      </w:r>
      <w:r w:rsidR="00D87124" w:rsidRPr="008868C1">
        <w:rPr>
          <w:rFonts w:ascii="Arial" w:eastAsia="Arial Unicode MS" w:hAnsi="Arial" w:cs="Arial"/>
          <w:sz w:val="20"/>
          <w:szCs w:val="20"/>
        </w:rPr>
        <w:t>2</w:t>
      </w:r>
      <w:r w:rsidRPr="008868C1">
        <w:rPr>
          <w:rFonts w:ascii="Arial" w:eastAsia="Arial Unicode MS" w:hAnsi="Arial" w:cs="Arial"/>
          <w:sz w:val="20"/>
          <w:szCs w:val="20"/>
        </w:rPr>
        <w:t xml:space="preserve"> summarizes the number of studies screened at each stage of the selection process.</w:t>
      </w:r>
      <w:r w:rsidR="0069574F" w:rsidRPr="008868C1">
        <w:rPr>
          <w:rFonts w:ascii="Arial" w:eastAsia="Arial Unicode MS" w:hAnsi="Arial" w:cs="Arial"/>
          <w:sz w:val="20"/>
          <w:szCs w:val="20"/>
        </w:rPr>
        <w:t xml:space="preserve"> A total of 24</w:t>
      </w:r>
      <w:r w:rsidR="00CE3F0E" w:rsidRPr="008868C1">
        <w:rPr>
          <w:rFonts w:ascii="Arial" w:eastAsia="Arial Unicode MS" w:hAnsi="Arial" w:cs="Arial"/>
          <w:sz w:val="20"/>
          <w:szCs w:val="20"/>
        </w:rPr>
        <w:t>0</w:t>
      </w:r>
      <w:r w:rsidR="00FC5F12" w:rsidRPr="008868C1">
        <w:rPr>
          <w:rFonts w:ascii="Arial" w:eastAsia="Arial Unicode MS" w:hAnsi="Arial" w:cs="Arial"/>
          <w:sz w:val="20"/>
          <w:szCs w:val="20"/>
        </w:rPr>
        <w:t xml:space="preserve"> studies were identified from searching the databa</w:t>
      </w:r>
      <w:r w:rsidR="001C4C0E" w:rsidRPr="008868C1">
        <w:rPr>
          <w:rFonts w:ascii="Arial" w:eastAsia="Arial Unicode MS" w:hAnsi="Arial" w:cs="Arial"/>
          <w:sz w:val="20"/>
          <w:szCs w:val="20"/>
        </w:rPr>
        <w:t>ses. From the</w:t>
      </w:r>
      <w:r w:rsidR="00FC5F12" w:rsidRPr="008868C1">
        <w:rPr>
          <w:rFonts w:ascii="Arial" w:eastAsia="Arial Unicode MS" w:hAnsi="Arial" w:cs="Arial"/>
          <w:sz w:val="20"/>
          <w:szCs w:val="20"/>
        </w:rPr>
        <w:t xml:space="preserve">se, </w:t>
      </w:r>
      <w:r w:rsidR="0069574F" w:rsidRPr="008868C1">
        <w:rPr>
          <w:rFonts w:ascii="Arial" w:eastAsia="Arial Unicode MS" w:hAnsi="Arial" w:cs="Arial"/>
          <w:sz w:val="20"/>
          <w:szCs w:val="20"/>
        </w:rPr>
        <w:t>1</w:t>
      </w:r>
      <w:r w:rsidR="00112E0C" w:rsidRPr="008868C1">
        <w:rPr>
          <w:rFonts w:ascii="Arial" w:eastAsia="Arial Unicode MS" w:hAnsi="Arial" w:cs="Arial"/>
          <w:sz w:val="20"/>
          <w:szCs w:val="20"/>
        </w:rPr>
        <w:t>92</w:t>
      </w:r>
      <w:r w:rsidR="0069574F" w:rsidRPr="008868C1">
        <w:rPr>
          <w:rFonts w:ascii="Arial" w:eastAsia="Arial Unicode MS" w:hAnsi="Arial" w:cs="Arial"/>
          <w:sz w:val="20"/>
          <w:szCs w:val="20"/>
        </w:rPr>
        <w:t xml:space="preserve"> were excluded and </w:t>
      </w:r>
      <w:r w:rsidR="00112E0C" w:rsidRPr="008868C1">
        <w:rPr>
          <w:rFonts w:ascii="Arial" w:eastAsia="Arial Unicode MS" w:hAnsi="Arial" w:cs="Arial"/>
          <w:sz w:val="20"/>
          <w:szCs w:val="20"/>
        </w:rPr>
        <w:t>48</w:t>
      </w:r>
      <w:r w:rsidR="0069574F" w:rsidRPr="008868C1">
        <w:rPr>
          <w:rFonts w:ascii="Arial" w:eastAsia="Arial Unicode MS" w:hAnsi="Arial" w:cs="Arial"/>
          <w:sz w:val="20"/>
          <w:szCs w:val="20"/>
        </w:rPr>
        <w:t xml:space="preserve"> included </w:t>
      </w:r>
      <w:r w:rsidR="002D1F74" w:rsidRPr="008868C1">
        <w:rPr>
          <w:rFonts w:ascii="Arial" w:eastAsia="Arial Unicode MS" w:hAnsi="Arial" w:cs="Arial"/>
          <w:sz w:val="20"/>
          <w:szCs w:val="20"/>
        </w:rPr>
        <w:t>based on</w:t>
      </w:r>
      <w:r w:rsidR="00FC5F12" w:rsidRPr="008868C1">
        <w:rPr>
          <w:rFonts w:ascii="Arial" w:eastAsia="Arial Unicode MS" w:hAnsi="Arial" w:cs="Arial"/>
          <w:sz w:val="20"/>
          <w:szCs w:val="20"/>
        </w:rPr>
        <w:t xml:space="preserve"> the </w:t>
      </w:r>
      <w:r w:rsidR="002D1F74" w:rsidRPr="008868C1">
        <w:rPr>
          <w:rFonts w:ascii="Arial" w:eastAsia="Arial Unicode MS" w:hAnsi="Arial" w:cs="Arial"/>
          <w:sz w:val="20"/>
          <w:szCs w:val="20"/>
        </w:rPr>
        <w:t>title</w:t>
      </w:r>
      <w:r w:rsidR="00FC5F12" w:rsidRPr="008868C1">
        <w:rPr>
          <w:rFonts w:ascii="Arial" w:eastAsia="Arial Unicode MS" w:hAnsi="Arial" w:cs="Arial"/>
          <w:sz w:val="20"/>
          <w:szCs w:val="20"/>
        </w:rPr>
        <w:t xml:space="preserve"> and </w:t>
      </w:r>
      <w:r w:rsidR="002D1F74" w:rsidRPr="008868C1">
        <w:rPr>
          <w:rFonts w:ascii="Arial" w:eastAsia="Arial Unicode MS" w:hAnsi="Arial" w:cs="Arial"/>
          <w:sz w:val="20"/>
          <w:szCs w:val="20"/>
        </w:rPr>
        <w:t>abstract</w:t>
      </w:r>
      <w:r w:rsidR="00FC5F12" w:rsidRPr="008868C1">
        <w:rPr>
          <w:rFonts w:ascii="Arial" w:eastAsia="Arial Unicode MS" w:hAnsi="Arial" w:cs="Arial"/>
          <w:sz w:val="20"/>
          <w:szCs w:val="20"/>
        </w:rPr>
        <w:t xml:space="preserve">. </w:t>
      </w:r>
      <w:r w:rsidR="00610720" w:rsidRPr="008868C1">
        <w:rPr>
          <w:rFonts w:ascii="Arial" w:eastAsia="Arial Unicode MS" w:hAnsi="Arial" w:cs="Arial"/>
          <w:sz w:val="20"/>
          <w:szCs w:val="20"/>
        </w:rPr>
        <w:t xml:space="preserve">A further </w:t>
      </w:r>
      <w:r w:rsidR="00112E0C" w:rsidRPr="008868C1">
        <w:rPr>
          <w:rFonts w:ascii="Arial" w:eastAsia="Arial Unicode MS" w:hAnsi="Arial" w:cs="Arial"/>
          <w:sz w:val="20"/>
          <w:szCs w:val="20"/>
        </w:rPr>
        <w:t>27</w:t>
      </w:r>
      <w:r w:rsidR="00FC4057" w:rsidRPr="008868C1">
        <w:rPr>
          <w:rFonts w:ascii="Arial" w:eastAsia="Arial Unicode MS" w:hAnsi="Arial" w:cs="Arial"/>
          <w:sz w:val="20"/>
          <w:szCs w:val="20"/>
        </w:rPr>
        <w:t xml:space="preserve"> articles were </w:t>
      </w:r>
      <w:r w:rsidR="002D749F" w:rsidRPr="008868C1">
        <w:rPr>
          <w:rFonts w:ascii="Arial" w:eastAsia="Arial Unicode MS" w:hAnsi="Arial" w:cs="Arial"/>
          <w:sz w:val="20"/>
          <w:szCs w:val="20"/>
        </w:rPr>
        <w:t>excluded</w:t>
      </w:r>
      <w:r w:rsidR="00EC3824" w:rsidRPr="008868C1">
        <w:rPr>
          <w:rFonts w:ascii="Arial" w:eastAsia="Arial Unicode MS" w:hAnsi="Arial" w:cs="Arial"/>
          <w:sz w:val="20"/>
          <w:szCs w:val="20"/>
        </w:rPr>
        <w:t xml:space="preserve"> based on </w:t>
      </w:r>
      <w:r w:rsidR="003527B4" w:rsidRPr="008868C1">
        <w:rPr>
          <w:rFonts w:ascii="Arial" w:eastAsia="Arial Unicode MS" w:hAnsi="Arial" w:cs="Arial"/>
          <w:sz w:val="20"/>
          <w:szCs w:val="20"/>
        </w:rPr>
        <w:t>full text</w:t>
      </w:r>
      <w:r w:rsidR="00FC4057" w:rsidRPr="008868C1">
        <w:rPr>
          <w:rFonts w:ascii="Arial" w:eastAsia="Arial Unicode MS" w:hAnsi="Arial" w:cs="Arial"/>
          <w:sz w:val="20"/>
          <w:szCs w:val="20"/>
        </w:rPr>
        <w:t xml:space="preserve"> for the reasons detailed in Figure </w:t>
      </w:r>
      <w:r w:rsidR="001C4C0E" w:rsidRPr="008868C1">
        <w:rPr>
          <w:rFonts w:ascii="Arial" w:eastAsia="Arial Unicode MS" w:hAnsi="Arial" w:cs="Arial"/>
          <w:sz w:val="20"/>
          <w:szCs w:val="20"/>
        </w:rPr>
        <w:t>2</w:t>
      </w:r>
      <w:r w:rsidR="00FC4057" w:rsidRPr="008868C1">
        <w:rPr>
          <w:rFonts w:ascii="Arial" w:eastAsia="Arial Unicode MS" w:hAnsi="Arial" w:cs="Arial"/>
          <w:sz w:val="20"/>
          <w:szCs w:val="20"/>
        </w:rPr>
        <w:t>. Finally, the remaining 2</w:t>
      </w:r>
      <w:r w:rsidR="00112E0C" w:rsidRPr="008868C1">
        <w:rPr>
          <w:rFonts w:ascii="Arial" w:eastAsia="Arial Unicode MS" w:hAnsi="Arial" w:cs="Arial"/>
          <w:sz w:val="20"/>
          <w:szCs w:val="20"/>
        </w:rPr>
        <w:t>1</w:t>
      </w:r>
      <w:r w:rsidR="008C6399" w:rsidRPr="008868C1">
        <w:rPr>
          <w:rFonts w:ascii="Arial" w:eastAsia="Arial Unicode MS" w:hAnsi="Arial" w:cs="Arial"/>
          <w:sz w:val="20"/>
          <w:szCs w:val="20"/>
        </w:rPr>
        <w:t xml:space="preserve"> studies were included in this</w:t>
      </w:r>
      <w:r w:rsidR="00FC4057" w:rsidRPr="008868C1">
        <w:rPr>
          <w:rFonts w:ascii="Arial" w:eastAsia="Arial Unicode MS" w:hAnsi="Arial" w:cs="Arial"/>
          <w:sz w:val="20"/>
          <w:szCs w:val="20"/>
        </w:rPr>
        <w:t xml:space="preserve"> review and critically appraised</w:t>
      </w:r>
      <w:r w:rsidR="00C524F0" w:rsidRPr="008868C1">
        <w:rPr>
          <w:rFonts w:ascii="Arial" w:eastAsia="Arial Unicode MS" w:hAnsi="Arial" w:cs="Arial"/>
          <w:sz w:val="20"/>
          <w:szCs w:val="20"/>
        </w:rPr>
        <w:t>.</w:t>
      </w:r>
    </w:p>
    <w:p w14:paraId="66E86888" w14:textId="40ED2438" w:rsidR="00D87124" w:rsidRPr="008868C1" w:rsidRDefault="00755475" w:rsidP="008868C1">
      <w:pPr>
        <w:jc w:val="both"/>
        <w:rPr>
          <w:rFonts w:ascii="Arial" w:eastAsia="Arial Unicode MS" w:hAnsi="Arial" w:cs="Arial"/>
          <w:b/>
          <w:sz w:val="20"/>
          <w:szCs w:val="20"/>
        </w:rPr>
      </w:pPr>
      <w:r w:rsidRPr="008868C1">
        <w:rPr>
          <w:rFonts w:ascii="Arial" w:eastAsia="Arial Unicode MS" w:hAnsi="Arial" w:cs="Arial"/>
          <w:b/>
          <w:color w:val="0070C0"/>
          <w:sz w:val="20"/>
          <w:szCs w:val="20"/>
        </w:rPr>
        <w:t>[</w:t>
      </w:r>
      <w:r w:rsidR="00D87124" w:rsidRPr="008868C1">
        <w:rPr>
          <w:rFonts w:ascii="Arial" w:eastAsia="Arial Unicode MS" w:hAnsi="Arial" w:cs="Arial"/>
          <w:b/>
          <w:color w:val="0070C0"/>
          <w:sz w:val="20"/>
          <w:szCs w:val="20"/>
        </w:rPr>
        <w:t>Figure 2</w:t>
      </w:r>
      <w:r w:rsidRPr="008868C1">
        <w:rPr>
          <w:rFonts w:ascii="Arial" w:eastAsia="Arial Unicode MS" w:hAnsi="Arial" w:cs="Arial"/>
          <w:b/>
          <w:color w:val="0070C0"/>
          <w:sz w:val="20"/>
          <w:szCs w:val="20"/>
        </w:rPr>
        <w:t>]</w:t>
      </w:r>
      <w:r w:rsidR="00D87124" w:rsidRPr="008868C1">
        <w:rPr>
          <w:rFonts w:ascii="Arial" w:eastAsia="Arial Unicode MS" w:hAnsi="Arial" w:cs="Arial"/>
          <w:b/>
          <w:sz w:val="20"/>
          <w:szCs w:val="20"/>
        </w:rPr>
        <w:t xml:space="preserve"> </w:t>
      </w:r>
    </w:p>
    <w:p w14:paraId="66E86889" w14:textId="0603C8D9" w:rsidR="00AE1CCF"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5</w:t>
      </w:r>
      <w:r w:rsidR="00AE1CCF" w:rsidRPr="008868C1">
        <w:rPr>
          <w:rFonts w:ascii="Arial" w:eastAsia="Arial Unicode MS" w:hAnsi="Arial" w:cs="Arial"/>
          <w:b/>
          <w:color w:val="4F81BD" w:themeColor="accent1"/>
          <w:sz w:val="20"/>
          <w:szCs w:val="20"/>
        </w:rPr>
        <w:t>.</w:t>
      </w:r>
      <w:r w:rsidR="00C800C7" w:rsidRPr="008868C1">
        <w:rPr>
          <w:rFonts w:ascii="Arial" w:eastAsia="Arial Unicode MS" w:hAnsi="Arial" w:cs="Arial"/>
          <w:b/>
          <w:color w:val="4F81BD" w:themeColor="accent1"/>
          <w:sz w:val="20"/>
          <w:szCs w:val="20"/>
        </w:rPr>
        <w:t>2</w:t>
      </w:r>
      <w:r w:rsidR="00AE1CCF" w:rsidRPr="008868C1">
        <w:rPr>
          <w:rFonts w:ascii="Arial" w:eastAsia="Arial Unicode MS" w:hAnsi="Arial" w:cs="Arial"/>
          <w:b/>
          <w:color w:val="4F81BD" w:themeColor="accent1"/>
          <w:sz w:val="20"/>
          <w:szCs w:val="20"/>
        </w:rPr>
        <w:t xml:space="preserve"> </w:t>
      </w:r>
      <w:r w:rsidR="00DB43C6" w:rsidRPr="008868C1">
        <w:rPr>
          <w:rFonts w:ascii="Arial" w:eastAsia="Arial Unicode MS" w:hAnsi="Arial" w:cs="Arial"/>
          <w:b/>
          <w:color w:val="4F81BD" w:themeColor="accent1"/>
          <w:sz w:val="20"/>
          <w:szCs w:val="20"/>
        </w:rPr>
        <w:t xml:space="preserve">Study </w:t>
      </w:r>
      <w:r w:rsidR="00AE1CCF" w:rsidRPr="008868C1">
        <w:rPr>
          <w:rFonts w:ascii="Arial" w:eastAsia="Arial Unicode MS" w:hAnsi="Arial" w:cs="Arial"/>
          <w:b/>
          <w:color w:val="4F81BD" w:themeColor="accent1"/>
          <w:sz w:val="20"/>
          <w:szCs w:val="20"/>
        </w:rPr>
        <w:t>Characteristics</w:t>
      </w:r>
    </w:p>
    <w:p w14:paraId="66A62427" w14:textId="7F9F3B39" w:rsidR="005C2F4A" w:rsidRPr="008868C1" w:rsidRDefault="000E11AE" w:rsidP="008868C1">
      <w:pPr>
        <w:jc w:val="both"/>
        <w:rPr>
          <w:rFonts w:ascii="Arial" w:eastAsia="Arial Unicode MS" w:hAnsi="Arial" w:cs="Arial"/>
          <w:color w:val="011893"/>
          <w:sz w:val="20"/>
          <w:szCs w:val="20"/>
        </w:rPr>
      </w:pPr>
      <w:r w:rsidRPr="008868C1">
        <w:rPr>
          <w:rFonts w:ascii="Arial" w:eastAsia="Arial Unicode MS" w:hAnsi="Arial" w:cs="Arial"/>
          <w:sz w:val="20"/>
          <w:szCs w:val="20"/>
        </w:rPr>
        <w:t xml:space="preserve">The </w:t>
      </w:r>
      <w:r w:rsidR="00572525" w:rsidRPr="008868C1">
        <w:rPr>
          <w:rFonts w:ascii="Arial" w:eastAsia="Arial Unicode MS" w:hAnsi="Arial" w:cs="Arial"/>
          <w:sz w:val="20"/>
          <w:szCs w:val="20"/>
        </w:rPr>
        <w:t>details of all the</w:t>
      </w:r>
      <w:r w:rsidR="00AE2027" w:rsidRPr="008868C1">
        <w:rPr>
          <w:rFonts w:ascii="Arial" w:eastAsia="Arial Unicode MS" w:hAnsi="Arial" w:cs="Arial"/>
          <w:sz w:val="20"/>
          <w:szCs w:val="20"/>
        </w:rPr>
        <w:t xml:space="preserve"> included</w:t>
      </w:r>
      <w:r w:rsidR="00572525" w:rsidRPr="008868C1">
        <w:rPr>
          <w:rFonts w:ascii="Arial" w:eastAsia="Arial Unicode MS" w:hAnsi="Arial" w:cs="Arial"/>
          <w:sz w:val="20"/>
          <w:szCs w:val="20"/>
        </w:rPr>
        <w:t xml:space="preserve"> studies have</w:t>
      </w:r>
      <w:r w:rsidRPr="008868C1">
        <w:rPr>
          <w:rFonts w:ascii="Arial" w:eastAsia="Arial Unicode MS" w:hAnsi="Arial" w:cs="Arial"/>
          <w:sz w:val="20"/>
          <w:szCs w:val="20"/>
        </w:rPr>
        <w:t xml:space="preserve"> been provided in Table </w:t>
      </w:r>
      <w:r w:rsidR="009A243A" w:rsidRPr="008868C1">
        <w:rPr>
          <w:rFonts w:ascii="Arial" w:eastAsia="Arial Unicode MS" w:hAnsi="Arial" w:cs="Arial"/>
          <w:sz w:val="20"/>
          <w:szCs w:val="20"/>
        </w:rPr>
        <w:t>1</w:t>
      </w:r>
      <w:r w:rsidRPr="008868C1">
        <w:rPr>
          <w:rFonts w:ascii="Arial" w:eastAsia="Arial Unicode MS" w:hAnsi="Arial" w:cs="Arial"/>
          <w:sz w:val="20"/>
          <w:szCs w:val="20"/>
        </w:rPr>
        <w:t>.</w:t>
      </w:r>
      <w:r w:rsidR="00C164E4" w:rsidRPr="008868C1">
        <w:rPr>
          <w:rFonts w:ascii="Arial" w:eastAsia="Arial Unicode MS" w:hAnsi="Arial" w:cs="Arial"/>
          <w:sz w:val="20"/>
          <w:szCs w:val="20"/>
        </w:rPr>
        <w:t xml:space="preserve"> </w:t>
      </w:r>
      <w:r w:rsidR="005C2F4A" w:rsidRPr="008868C1">
        <w:rPr>
          <w:rFonts w:ascii="Arial" w:eastAsia="Arial Unicode MS" w:hAnsi="Arial" w:cs="Arial"/>
          <w:sz w:val="20"/>
          <w:szCs w:val="20"/>
        </w:rPr>
        <w:t xml:space="preserve">Several chronic pain conditions have been investigated with </w:t>
      </w:r>
      <w:r w:rsidR="00246A86" w:rsidRPr="008868C1">
        <w:rPr>
          <w:rFonts w:ascii="Arial" w:eastAsia="Arial Unicode MS" w:hAnsi="Arial" w:cs="Arial"/>
          <w:sz w:val="20"/>
          <w:szCs w:val="20"/>
        </w:rPr>
        <w:t>four</w:t>
      </w:r>
      <w:r w:rsidR="005C2F4A" w:rsidRPr="008868C1">
        <w:rPr>
          <w:rFonts w:ascii="Arial" w:eastAsia="Arial Unicode MS" w:hAnsi="Arial" w:cs="Arial"/>
          <w:sz w:val="20"/>
          <w:szCs w:val="20"/>
        </w:rPr>
        <w:t xml:space="preserve"> studies in Fibromyalgia</w:t>
      </w:r>
      <w:r w:rsidR="00046456" w:rsidRPr="008868C1">
        <w:rPr>
          <w:rFonts w:ascii="Arial" w:eastAsia="Arial Unicode MS" w:hAnsi="Arial" w:cs="Arial"/>
          <w:sz w:val="20"/>
          <w:szCs w:val="20"/>
        </w:rPr>
        <w:t xml:space="preserve"> </w:t>
      </w:r>
      <w:r w:rsidR="005C2F4A" w:rsidRPr="008868C1">
        <w:rPr>
          <w:rFonts w:ascii="Arial" w:eastAsia="Arial Unicode MS" w:hAnsi="Arial" w:cs="Arial"/>
          <w:sz w:val="20"/>
          <w:szCs w:val="20"/>
        </w:rPr>
        <w:fldChar w:fldCharType="begin" w:fldLock="1"/>
      </w:r>
      <w:r w:rsidR="003434A0" w:rsidRPr="008868C1">
        <w:rPr>
          <w:rFonts w:ascii="Arial" w:eastAsia="Arial Unicode MS" w:hAnsi="Arial" w:cs="Arial"/>
          <w:sz w:val="20"/>
          <w:szCs w:val="20"/>
        </w:rPr>
        <w:instrText>ADDIN CSL_CITATION {"citationItems":[{"id":"ITEM-1","itemData":{"ISSN":"13000012","PMID":"18095199","abstract":"EEG Biofeedback (Neurofeedback-NFB) is a learning strategy that enables people to alter their brainwaves. In the present case study, we applied a NFB protocol on three patients with Fibromyalgia Syndrome (FMS). The existing symptoms and clinical conditions of the patients attributed to FMS, Visual Analog Scale for pain and fatigue, Hamilton Depression and Anxiety Inventory Scales, Beck Depression and Anxiety Inventory Scales, and SF-36 were recorded before and after NFB training. Most of the symptoms were decreased after ten sessions. There was also improvement in all of the scales after the treatment. The results of the present study may suggest NFB training as a novel treatment method in FMS.","author":[{"dropping-particle":"","family":"Kayiran","given":"Sadi","non-dropping-particle":"","parse-names":false,"suffix":""},{"dropping-particle":"","family":"Dursun","given":"Erbil","non-dropping-particle":"","parse-names":false,"suffix":""},{"dropping-particle":"","family":"Ermutlu","given":"Numan","non-dropping-particle":"","parse-names":false,"suffix":""},{"dropping-particle":"","family":"Dursun","given":"Nigar","non-dropping-particle":"","parse-names":false,"suffix":""},{"dropping-particle":"","family":"Karamursel","given":"Sacit","non-dropping-particle":"","parse-names":false,"suffix":""}],"container-title":"Agri","id":"ITEM-1","issue":"3","issued":{"date-parts":[["2007"]]},"page":"47-52","title":"Neurofeedback in fibromyalgia syndrome","type":"article-journal","volume":"19"},"uris":["http://www.mendeley.com/documents/?uuid=2a6ae228-3a33-3b4b-ac6e-464a18046c87"]},{"id":"ITEM-2","itemData":{"DOI":"https://dx.doi.org/10.1016/j.neuroimage.2018.11.001","ISSN":"1095-9572","abstract":"Volitional neural modulation using neurofeedback has been indicated as a potential treatment for chronic conditions that involve peripheral and central neural dysregulation. Here we utilized neurofeedback in patients suffering from Fibromyalgia - a chronic pain syndrome that involves sleep disturbance and emotion dysregulation. These ancillary symptoms, which have an amplificating effect on pain, are known to be mediated by heightened limbic activity. In order to reliably probe limbic activity in a scalable manner fit for EEG-neurofeedback training, we utilized an Electrical Finger Print (EFP) model of amygdala-BOLD signal (termed Amyg-EFP), that has been successfully validated in our lab in the context of volitional neuromodulation. We anticipated that Amyg-EFP-neurofeedback training aimed at limbic down modulation would improve chronic pain in patients suffering from Fibromyalgia, by reducing sleep disorder improving emotion regulation. We further expected that improved clinical status would correspond with successful training as indicated by improved down modulation of the Amygdala-EFP signal. Thirty-Four Fibromyalgia patients (31F; age 35.6+/-11.82) participated in a randomized placebo-controlled trial with biweekly Amyg-EFP-neurofeedback sessions or sham neurofeedback (n=9) for a total duration of five consecutive weeks. Following training, participants in the real-neurofeedback group were divided into good (n=13) or poor (n=12) modulators according to their success in the neurofeedback training. Before and after treatment, self-reports on pain, depression, anxiety, fatigue and sleep quality were obtained, as well as objective sleep indices. Long-term clinical follow-up was made available, within up to three years of the neurofeedback training completion. REM latency and objective sleep quality index were robustly improved following the treatment course only in the real-neurofeedback group (time x group p &lt; 0.05) and to a greater extent among good modulators (time x sub-group p &lt; 0.05). In contrast, self-report measures did not reveal a treatment-specific response at the end of the neurofeedback training. However, the follow-up assessment revealed a delayed improvement in chronic pain and subjective sleep experience, evident only in the real-neurofeedback group (time x group p &lt; 0.05). Moderation analysis showed that the enduring clinical effects on pain evident in the follow-up assessment were predicted by the immediate improvements following trai…","author":[{"dropping-particle":"","family":"Goldway","given":"Noam","non-dropping-particle":"","parse-names":false,"suffix":""},{"dropping-particle":"","family":"Ablin","given":"Jacob","non-dropping-particle":"","parse-names":false,"suffix":""},{"dropping-particle":"","family":"Lubin","given":"Omer","non-dropping-particle":"","parse-names":false,"suffix":""},{"dropping-particle":"","family":"Zamir","given":"Yoav","non-dropping-particle":"","parse-names":false,"suffix":""},{"dropping-particle":"","family":"Keynan","given":"Jackob Nimrod","non-dropping-particle":"","parse-names":false,"suffix":""},{"dropping-particle":"","family":"Or-Borichev","given":"Ayelet","non-dropping-particle":"","parse-names":false,"suffix":""},{"dropping-particle":"","family":"Cavazza","given":"Marc","non-dropping-particle":"","parse-names":false,"suffix":""},{"dropping-particle":"","family":"Charles","given":"Fred","non-dropping-particle":"","parse-names":false,"suffix":""},{"dropping-particle":"","family":"Intrator","given":"Nathan","non-dropping-particle":"","parse-names":false,"suffix":""},{"dropping-particle":"","family":"Brill","given":"Silviu","non-dropping-particle":"","parse-names":false,"suffix":""},{"dropping-particle":"","family":"Ben-Simon","given":"Eti","non-dropping-particle":"","parse-names":false,"suffix":""},{"dropping-particle":"","family":"Sharon","given":"Haggai","non-dropping-particle":"","parse-names":false,"suffix":""},{"dropping-particle":"","family":"Hendler","given":"Talma","non-dropping-particle":"","parse-names":false,"suffix":""}],"container-title":"NeuroImage","id":"ITEM-2","issued":{"date-parts":[["2019"]]},"page":"758-770","publisher-place":"United States","title":"Volitional limbic neuromodulation exerts a beneficial clinical effect on Fibromyalgia.","type":"article-journal","volume":"186"},"uris":["http://www.mendeley.com/documents/?uuid=8a00a917-97b6-423a-ba69-74337c41939b"]},{"id":"ITEM-3","itemData":{"DOI":"http://dx.doi.org/10.1007/s10484-011-9159-9","ISSN":"1090-0586","abstract":"Fibromyalgia (FMS) is a chronic, painful disorder often associated with measurable deficiencies in attention. Since EEG biofeedback (EEG-BF) has been used successfully to treat attention problems, we reasoned that this modality might be helpful in the treatment of attention problems in FMS. We also speculated that improvement in central nervous system (CNS) function might be accompanied by improvement in FMS somatic symptoms. We studied fifteen FMS patients with attention problems, demonstrated by visual and auditory continuous performance testing (CPT), while completing 40 or more EEG-BF sessions. Training consisted of a \"SMR protocol\" that augmented 12-15 Hz brainwaves (sensory motor rhythm; SMR), while simultaneously inhibiting 4-7 Hz brainwaves (theta) and 22-30 Hz brainwaves (high beta). Serial measurements of pain, fatigue, psychological distress, morning stiffness, and tenderness were also obtained. Sixty-three FMS patients who received standard medical care, but who did not receive EEG-BF, served as controls. Visual, but not auditory, attention improved significantly (P &lt; 0.008). EEG-BF treated subjects also showed improvement in tenderness, pain and fatigue. Somatic symptoms did not change significantly in controls. Visual attention parameters and certain somatic features of FMS appear to improve with an EEG-BF SMR protocol. EEG-BF training in FMS deserves further study. © 2011 Springer Science+Business Media, LLC.","author":[{"dropping-particle":"","family":"Caro","given":"Xavier J.","non-dropping-particle":"","parse-names":false,"suffix":""},{"dropping-particle":"","family":"Winter","given":"Earl F.","non-dropping-particle":"","parse-names":false,"suffix":""}],"container-title":"Applied Psychophysiology Biofeedback","id":"ITEM-3","issue":"3","issued":{"date-parts":[["2011","9"]]},"page":"193-200","publisher":"Springer New York (233 Spring Street, New York NY 10013-1578, United States)","publisher-place":"X.J. Caro, Northridge Hospital Medical Center, 18350 Roscoe Boulevard, Northridge, CA 91325, United States. E-mail: xjcaro@earthlink.net","title":"EEG biofeedback treatment improves certain attention and somatic symptoms in fibromyalgia: A pilot study","type":"article-journal","volume":"36"},"uris":["http://www.mendeley.com/documents/?uuid=c5803f53-5bfb-4b52-905c-e45eb3f83355"]},{"id":"ITEM-4","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4","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mendeley":{"formattedCitation":"(Caro &amp; Winter, 2011; Goldway et al., 2019; Kayiran et al., 2007; Kayıran et al., 2010)","plainTextFormattedCitation":"(Caro &amp; Winter, 2011; Goldway et al., 2019; Kayiran et al., 2007; Kayıran et al., 2010)","previouslyFormattedCitation":"(Caro &amp; Winter, 2011; Goldway et al., 2019; Kayiran et al., 2007; Kayıran et al., 2010)"},"properties":{"noteIndex":0},"schema":"https://github.com/citation-style-language/schema/raw/master/csl-citation.json"}</w:instrText>
      </w:r>
      <w:r w:rsidR="005C2F4A" w:rsidRPr="008868C1">
        <w:rPr>
          <w:rFonts w:ascii="Arial" w:eastAsia="Arial Unicode MS" w:hAnsi="Arial" w:cs="Arial"/>
          <w:sz w:val="20"/>
          <w:szCs w:val="20"/>
        </w:rPr>
        <w:fldChar w:fldCharType="separate"/>
      </w:r>
      <w:r w:rsidR="00ED14C6" w:rsidRPr="008868C1">
        <w:rPr>
          <w:rFonts w:ascii="Arial" w:eastAsia="Arial Unicode MS" w:hAnsi="Arial" w:cs="Arial"/>
          <w:noProof/>
          <w:sz w:val="20"/>
          <w:szCs w:val="20"/>
        </w:rPr>
        <w:t>(Caro &amp; Winter, 2011; Goldway et al., 2019; Kayiran et al., 2007; Kayıran et al., 2010)</w:t>
      </w:r>
      <w:r w:rsidR="005C2F4A" w:rsidRPr="008868C1">
        <w:rPr>
          <w:rFonts w:ascii="Arial" w:eastAsia="Arial Unicode MS" w:hAnsi="Arial" w:cs="Arial"/>
          <w:sz w:val="20"/>
          <w:szCs w:val="20"/>
        </w:rPr>
        <w:fldChar w:fldCharType="end"/>
      </w:r>
      <w:r w:rsidR="005C2F4A" w:rsidRPr="008868C1">
        <w:rPr>
          <w:rFonts w:ascii="Arial" w:eastAsia="Arial Unicode MS" w:hAnsi="Arial" w:cs="Arial"/>
          <w:sz w:val="20"/>
          <w:szCs w:val="20"/>
        </w:rPr>
        <w:t>, 5 in Central Neuropathic Pain in Paraplegic patients</w:t>
      </w:r>
      <w:r w:rsidR="00046456" w:rsidRPr="008868C1">
        <w:rPr>
          <w:rFonts w:ascii="Arial" w:eastAsia="Arial Unicode MS" w:hAnsi="Arial" w:cs="Arial"/>
          <w:sz w:val="20"/>
          <w:szCs w:val="20"/>
        </w:rPr>
        <w:t xml:space="preserve"> </w:t>
      </w:r>
      <w:r w:rsidR="005C2F4A"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http://dx.doi.org/10.1016/j.clinph.2013.04.009","ISSN":"1388-2457","abstract":"Objective: To (1) evaluate the effects of a single session of four non-pharmacological pain interventions, relative to a sham tDCS procedure, on pain and electroencephalogram- (EEG-) assessed brain oscillations, and (2) determine the extent to which procedure-related changes in pain intensity are associated with changes in brain oscillations. Methods: 30 individuals with spinal cord injury and chronic pain were given an EEG and administered measures of pain before and after five procedures (hypnosis, meditation, transcranial direct current stimulation [tDCS], neurofeedback, and a control sham tDCS procedure). Results: Each procedure was associated with a different pattern of changes in brain activity, and all active procedures were significantly different from the control procedure in at least three bandwidths. Very weak and mostly non-significant associations were found between changes in EEG-assessed brain activity and pain. Conclusions: Different non-pharmacological pain treatments have distinctive effects on brain oscillation patterns. However, changes in EEG-assessed brain oscillations are not significantly associated with changes in pain, and therefore such changes do not appear useful for explaining the benefits of these treatments. Significance: The results provide new findings regarding the unique effects of four non-pharmacological treatments on pain and brain activity. © 2013 International Federation of Clinical Neurophysiology.","author":[{"dropping-particle":"","family":"Jensen","given":"M P.","non-dropping-particle":"","parse-names":false,"suffix":""},{"dropping-particle":"","family":"Sherlin","given":"Leslie H.","non-dropping-particle":"","parse-names":false,"suffix":""},{"dropping-particle":"","family":"Askew","given":"Robert L.","non-dropping-particle":"","parse-names":false,"suffix":""},{"dropping-particle":"","family":"Fregni","given":"Felipe","non-dropping-particle":"","parse-names":false,"suffix":""},{"dropping-particle":"","family":"Witkop","given":"Gregory","non-dropping-particle":"","parse-names":false,"suffix":""},{"dropping-particle":"","family":"Gianas","given":"Ann","non-dropping-particle":"","parse-names":false,"suffix":""},{"dropping-particle":"","family":"Howe","given":"Jon D.","non-dropping-particle":"","parse-names":false,"suffix":""},{"dropping-particle":"","family":"Hakimian","given":"Shahin","non-dropping-particle":"","parse-names":false,"suffix":""}],"container-title":"Clinical Neurophysiology","id":"ITEM-1","issue":"10","issued":{"date-parts":[["2013","10"]]},"page":"2016-2024","publisher":"Elsevier Ireland Ltd (P.O. Box 85, Limerick, Ireland)","publisher-place":"Netherlands","title":"Effects of non-pharmacological pain treatments on brain states","type":"article-journal","volume":"124"},"uris":["http://www.mendeley.com/documents/?uuid=bebb697b-7269-4e8f-a659-bbe4964e0810"]},{"id":"ITEM-2","itemData":{"DOI":"10.3389/fnins.2019.00762","ISSN":"1662-453X","abstract":"Background: Neurofeedback (NFB) is a neuromodulatory technique that enables voluntary modulation of brain activity in order to treat neurological condition, such as central neuropathic pain (CNP). A distinctive feature of this technique is that it actively involves participants in the therapy. In this feasibility study, we present results of participant self-managed NFB treatment of CNP. Methods: Fifteen chronic spinal cord injured (SCI) participants (13M, 2F), with chronic CNP equal or greater than 4 on the Visual Numeric Scale, took part in the study. After initial training in hospital (up to 4 sessions), they practiced NF at home, on average 2-3 times a week, over a period of several weeks (min 4, max 20). The NFB protocol consisted of upregulating the alpha (9-12 Hz) and downregulating the theta (4-8 Hz) and the higher beta band (20-30 Hz) power from electrode location C4, for 30 min. The output measures were pain before and after NFB, EEG before and during NFB and pain questionnaires. We analyzed EEG results and show NFB strategies based on the Power Spectrum Density of each single participant. Results: Twelve participants achieved statistically significant reduction in pain and in eight participants this reduction was clinically significant (larger than 30%). The most successfully regulated frequency band during NFB was alpha. However, most participants upregulated their individual alpha band, that had an average dominant frequency at alpha(p) = 7.6 +/- 0.8 Hz (median 8 Hz) that is lower than the average of the general population, which is around 10 Hz. Ten out of fifteen participants significantly upregulated their individual alpha power (alpha(p) +/- 2 Hz) as compared to 4 participants who upregulated the power in the fixed alpha band (8-12 Hz). Eight out of the twelve participants who achieved a significant reduction of pain, significantly upregulated their individual alpha band power. There was a significantly larger increase in alpha power (p &lt; 0.0001) and decrease of theta power (p &lt; 0.04) in participant specific rather than in fixed frequency bands. Conclusion: Neurofeedback is a neuromodulatory technique that gives participants control over their pain and can be self-administered at home. Regulation of individual frequency band was related to a significant reduction in pain.","author":[{"dropping-particle":"","family":"Vučković","given":"Aleksandra","non-dropping-particle":"","parse-names":false,"suffix":""},{"dropping-particle":"","family":"Altaleb","given":"Manaf Kadum Hussein","non-dropping-particle":"","parse-names":false,"suffix":""},{"dropping-particle":"","family":"Fraser","given":"Matthew","non-dropping-particle":"","parse-names":false,"suffix":""},{"dropping-particle":"","family":"McGeady","given":"Ciarán","non-dropping-particle":"","parse-names":false,"suffix":""},{"dropping-particle":"","family":"Purcell","given":"Mariel","non-dropping-particle":"","parse-names":false,"suffix":""}],"container-title":"Frontiers in Neuroscience","id":"ITEM-2","issued":{"date-parts":[["2019","7","25"]]},"publisher":"FRONTIERS MEDIA SA","publisher-place":"AVENUE DU TRIBUNAL FEDERAL 34, LAUSANNE, CH-1015, SWITZERLAND","title":"EEG Correlates of Self-Managed Neurofeedback Treatment of Central Neuropathic Pain in Chronic Spinal Cord Injury","type":"article-journal","volume":"13"},"uris":["http://www.mendeley.com/documents/?uuid=fda1543f-ae2a-4daa-8813-f0415d0dce43"]},{"id":"ITEM-3","itemData":{"DOI":"10.1186/s12984-019-0588-7","ISSN":"1743-0003","abstract":"Background: Central Neuropathic Pain (CNP) is a frequent chronic condition in people with spinal cord injury (SCI). Previously, we showed that using laboratory brain-computer interface (BCI) technology for neurofeedback (NFB) training, it was possible to reduce CNP in people with SCI. In this study, we show results of patient self-managed treatment in their homes with a BCI-NFB using a consumer EEG device. Methods: Users: People with chronic SCI (17 M, 3 F, 50.6 ± 14.1 years old), and CNP ≥4 on a Visual Numerical Scale. Location: Laboratory training (up to 4 sessions) followed by home self-managed NFB. User Activity: Upregulating the EEG alpha band power by 10% above a threshold and at the same time downregulating the theta and upper beta (20-30 Hz) band power by 10% at electrode location C4. Technology: A consumer grade multichannel EEG headset (Epoch, Emotiv, USA), a tablet computer and custom made NFB software. Evaluation: EEG analysis, before and after NFB assessment, interviews and questionnaires. Results: Effectiveness: Out of 20 initially assessed participants, 15 took part in the study. Participants used the system for 6.9 ± 5.5 (median 4) weeks. Twelve participants regulated their brainwaves in a frequency specific manner and were most successful upregulating the alpha band power. However they typically upregulated power around their individual alpha peak (7.6 ± 0.8 Hz) that was lower than in people without CNP. The reduction in pain experienced was statistically significant in 12 and clinically significant (greater than 30%) in 8 participants. Efficiency: The donning was between 5 and 15 min, and approximately 10-20% of EEG data recorded in the home environment was noise. Participants were mildly stressed when self-administering NFB at home (2.4 on a scale 1-10). User satisfaction: Nine participants who completed the final assessment reported a high level of satisfaction (QUESQ, 4.5 ± 0.8), naming effectiveness, ease of use and comfort as main priorities. The main factors influencing frequency of NFB training were: health related issues, free time and pain intensity.","author":[{"dropping-particle":"","family":"Al-Taleb","given":"M.","non-dropping-particle":"","parse-names":false,"suffix":""},{"dropping-particle":"","family":"Purcell","given":"M","non-dropping-particle":"","parse-names":false,"suffix":""},{"dropping-particle":"","family":"Fraser","given":"M","non-dropping-particle":"","parse-names":false,"suffix":""},{"dropping-particle":"","family":"Petric-Gray","given":"N","non-dropping-particle":"","parse-names":false,"suffix":""},{"dropping-particle":"","family":"Vuckovic","given":"A","non-dropping-particle":"","parse-names":false,"suffix":""}],"container-title":"Journal of NeuroEngineering and Rehabilitation","id":"ITEM-3","issued":{"date-parts":[["2019"]]},"title":"Home used, patient self-managed, brain-computer interface for the management of central neuropathic pain post spinal cord injury: usability study","type":"article-journal"},"uris":["http://www.mendeley.com/documents/?uuid=4263bae6-6bff-3c68-81b1-c97da5827658"]},{"id":"ITEM-4","itemData":{"DOI":"10.1186/s12883-015-0445-7","ISSN":"14712377","abstract":"Background: Central neuropathic pain has a prevalence of 40% in patients with spinal cord injury. Electroencephalography (EEG) studies showed that this type of pain has identifiable signatures, that could potentially be targeted by a neuromodulation therapy. The aim of the study was to investigate the putative mechanism of neurofeedback training on central neuropathic pain and its underlying brain signatures in patients with chronic paraplegia. Methods: Patients' EEG activity was modulated from the sensory-motor cortex, electrode location C3/Cz/C4/P4 in up to 40 training sessions Results. Six out of seven patients reported immediate reduction of pain during neurofeedback training. Best results were achieved with suppressing and higher β (20-30Hz) power and reinforcing aα power at C4. Four patients reported clinically significant long-term reduction of pain (&gt;30%) which lasted at least a month beyond the therapy. EEG during neurofeedback revealed a wide spread modulation of power in all three frequency bands accompanied with changes in the coherence most notable in the beta band. The standardized low resolution electromagnetic tomography analysis of EEG before and after neurofeedback therapy showed the statistically significant reduction of power in beta frequency band in all tested patients. Areas with reduced power included the Dorsolateral Prefrontal Cortex, the Anterior Cingulate Cortex and the Insular Cortex. Conclusions: Neurofeedback training produces both immediate and longer term reduction of central neuropathic pain that is accompanied with a measurable short and long term modulation of cortical activity. Controlled trials are required to confirm the efficacy of this neurofeedback protocol on treatment of pain. The study is a registered UKCRN clinical trial Nr 9824.","author":[{"dropping-particle":"","family":"Hassan","given":"Muhammad Abul","non-dropping-particle":"","parse-names":false,"suffix":""},{"dropping-particle":"","family":"Fraser","given":"Matthew","non-dropping-particle":"","parse-names":false,"suffix":""},{"dropping-particle":"","family":"Conway","given":"Bernard A","non-dropping-particle":"","parse-names":false,"suffix":""},{"dropping-particle":"","family":"Allan","given":"David B","non-dropping-particle":"","parse-names":false,"suffix":""},{"dropping-particle":"","family":"Vuckovic","given":"Aleksandra","non-dropping-particle":"","parse-names":false,"suffix":""}],"container-title":"BMC Neurology","id":"ITEM-4","issue":"1","issued":{"date-parts":[["2015"]]},"title":"The mechanism of neurofeedback training for treatment of central neuropathic pain in paraplegia: A pilot study","type":"article-journal","volume":"15"},"uris":["http://www.mendeley.com/documents/?uuid=54fe06f5-0b3b-349e-9630-39fbc4b5498c"]},{"id":"ITEM-5","itemData":{"DOI":"https://dx.doi.org/10.1007/s10484-013-9214-9","ISSN":"1573-3270","abstract":"Chronic pain, usually refractory to analgesics, is a significant problem for many individuals with spinal cord injury (SCI). Preliminary studies suggest that electroencephalography (EEG) biofeedback (also known as neurofeedback, NF) has the potential to help patients with otherwise refractory chronic pain. However, there remain many unanswered questions about the effects and mechanisms of this treatment. We studied 13 individuals with SCI and chronic pain with NF. Ten of the 13 individuals completed 4 sessions each of three different neurofeedback protocols assigned in random order for a total of 12 NF sessions. All three protocols had similar immediate effects on pain intensity. In addition, the participants reported modest pre- to post-treatment decreases in worst pain and pain unpleasantness following completion of the 12 NF sessions. These improvements were maintained at 3-month follow-up. The majority of the participants felt they benefited from and were satisfied with the treatment. No significant effects on measures of other outcome domains (sleep quality, pain interference and fatigue) were observed, although there was a non-significant trend for an increase in fatigue. Finally, pre- to post-treatment changes in EEG bandwidth activity, consistent with the training protocols, were observed in theta and alpha but not beta frequencies. The findings provide preliminary support for the potential efficacy of NF for the treatment of SCI-related pain, and suggest that further clinical studies are warranted.","author":[{"dropping-particle":"","family":"Jensen","given":"M P","non-dropping-particle":"","parse-names":false,"suffix":""},{"dropping-particle":"","family":"Gertz","given":"Kevin J","non-dropping-particle":"","parse-names":false,"suffix":""},{"dropping-particle":"","family":"Kupper","given":"Amy E","non-dropping-particle":"","parse-names":false,"suffix":""},{"dropping-particle":"","family":"Braden","given":"Alan L","non-dropping-particle":"","parse-names":false,"suffix":""},{"dropping-particle":"","family":"Howe","given":"Jon D","non-dropping-particle":"","parse-names":false,"suffix":""},{"dropping-particle":"","family":"Hakimian","given":"Shahin","non-dropping-particle":"","parse-names":false,"suffix":""},{"dropping-particle":"","family":"Sherlin","given":"Leslie H","non-dropping-particle":"","parse-names":false,"suffix":""}],"collection-title":"Biofeedback &amp; Self Regulation","container-title":"Applied psychophysiology and biofeedback","editor":[{"dropping-particle":"","family":"Amtmann Bazanova, Boord, Bromm, Bromm, Bromm, Cardenas, Caro, Chen, Chen, Cook, Egner, Egner, Ehde, Finnerup, Gannon, Gevensleben, Gevensleben, Hammond, Hays, Huber, Jasper, Jensen, Jensen, Jensen, Jensen, Jensen, Kayiran, Krupp, Llinas, Raymond, Ros, Sa","given":"Bakhshayesh","non-dropping-particle":"","parse-names":false,"suffix":""}],"id":"ITEM-5","issue":"2","issued":{"date-parts":[["2013","6"]]},"page":"101-108","publisher":"Springer New York (233 Spring Street, New York NY 10013-1578, United States)","publisher-place":"Germany","title":"Steps toward developing an EEG biofeedback treatment for chronic pain.","type":"article-journal","volume":"38"},"uris":["http://www.mendeley.com/documents/?uuid=ed4ac84d-ec48-4a55-b6f7-767b09ff1b62"]}],"mendeley":{"formattedCitation":"(Al-Taleb et al., 2019; Hassan et al., 2015; Jensen, Gertz, et al., 2013; Jensen, Sherlin, et al., 2013; Vučković et al., 2019)","plainTextFormattedCitation":"(Al-Taleb et al., 2019; Hassan et al., 2015; Jensen, Gertz, et al., 2013; Jensen, Sherlin, et al., 2013; Vučković et al., 2019)","previouslyFormattedCitation":"(Al-Taleb et al., 2019; Hassan et al., 2015; Jensen, Gertz, et al., 2013; Jensen, Sherlin, et al., 2013; Vučković et al., 2019)"},"properties":{"noteIndex":0},"schema":"https://github.com/citation-style-language/schema/raw/master/csl-citation.json"}</w:instrText>
      </w:r>
      <w:r w:rsidR="005C2F4A"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Al-Taleb et al., 2019; Hassan et al., 2015; Jensen, Gertz, et al., 2013; Jensen, Sherlin, et al., 2013; Vučković et al., 2019)</w:t>
      </w:r>
      <w:r w:rsidR="005C2F4A" w:rsidRPr="008868C1">
        <w:rPr>
          <w:rFonts w:ascii="Arial" w:eastAsia="Arial Unicode MS" w:hAnsi="Arial" w:cs="Arial"/>
          <w:sz w:val="20"/>
          <w:szCs w:val="20"/>
        </w:rPr>
        <w:fldChar w:fldCharType="end"/>
      </w:r>
      <w:r w:rsidR="005C2F4A" w:rsidRPr="008868C1">
        <w:rPr>
          <w:rFonts w:ascii="Arial" w:eastAsia="Arial Unicode MS" w:hAnsi="Arial" w:cs="Arial"/>
          <w:sz w:val="20"/>
          <w:szCs w:val="20"/>
        </w:rPr>
        <w:t xml:space="preserve">, </w:t>
      </w:r>
      <w:r w:rsidR="00C91BFC" w:rsidRPr="008868C1">
        <w:rPr>
          <w:rFonts w:ascii="Arial" w:eastAsia="Arial Unicode MS" w:hAnsi="Arial" w:cs="Arial"/>
          <w:sz w:val="20"/>
          <w:szCs w:val="20"/>
        </w:rPr>
        <w:t>2</w:t>
      </w:r>
      <w:r w:rsidR="005C2F4A" w:rsidRPr="008868C1">
        <w:rPr>
          <w:rFonts w:ascii="Arial" w:eastAsia="Arial Unicode MS" w:hAnsi="Arial" w:cs="Arial"/>
          <w:sz w:val="20"/>
          <w:szCs w:val="20"/>
        </w:rPr>
        <w:t xml:space="preserve"> in Traumatic Brain Injury</w:t>
      </w:r>
      <w:r w:rsidR="00046456" w:rsidRPr="008868C1">
        <w:rPr>
          <w:rFonts w:ascii="Arial" w:eastAsia="Arial Unicode MS" w:hAnsi="Arial" w:cs="Arial"/>
          <w:sz w:val="20"/>
          <w:szCs w:val="20"/>
        </w:rPr>
        <w:t xml:space="preserve"> </w:t>
      </w:r>
      <w:r w:rsidR="005C2F4A" w:rsidRPr="008868C1">
        <w:rPr>
          <w:rFonts w:ascii="Arial" w:eastAsia="Arial Unicode MS" w:hAnsi="Arial" w:cs="Arial"/>
          <w:sz w:val="20"/>
          <w:szCs w:val="20"/>
        </w:rPr>
        <w:fldChar w:fldCharType="begin" w:fldLock="1"/>
      </w:r>
      <w:r w:rsidR="00231103" w:rsidRPr="008868C1">
        <w:rPr>
          <w:rFonts w:ascii="Arial" w:eastAsia="Arial Unicode MS" w:hAnsi="Arial" w:cs="Arial"/>
          <w:sz w:val="20"/>
          <w:szCs w:val="20"/>
        </w:rPr>
        <w:instrText>ADDIN CSL_CITATION {"citationItems":[{"id":"ITEM-1","itemData":{"DOI":"http://dx.doi.org/10.1093/milmed/usz335","ISSN":"1930-613X","PMID":"31603218","abstract":"INTRODUCTION: Neurofeedback therapy (NFT) has demonstrated effectiveness for reducing persistent symptoms following traumatic brain injury (TBI); however, its reliance on NFT experts for administration and high number of treatment sessions limits its use in military medicine. Here, we assess the feasibility of live Z-score training (LZT)-a variant of NFT that requires fewer treatment sessions and can be administered by nonexperts-for use in a military clinical setting. MATERIALS AND METHODS: A single group design feasibility study was conducted to assess acceptability, tolerance, treatment satisfaction, and change in symptoms after a 6-week LZT intervention in 38 Service Members (SMs) with persistent symptoms comorbid with or secondary to mild TBI. Acceptance and feasibility were assessed using treatment completion and patients' satisfaction with treatment. To evaluate changes in symptom status, a battery of self-report questionnaires was administered at baseline, posttreatment, and 3-month follow-up to evaluate changes in psychological, neurobehavioral, sleep, pain, and headache symptoms, as well as self-efficacy in symptom management and life satisfaction. RESULT(S): Participants tolerated the treatment well and reported a positive experience. Symptom improvement was observed, including depressive, neurobehavioral, and pain-related symptoms, with effects sustained at 3-month follow-up. CONCLUSION(S): LZT treatment appears to be a feasible, non-pharmacological therapy amenable to SMs. Results from this pilot study promote further investigation of LZT as an intervention for SMs with persistent symptoms following TBI.Copyright © Association of Military Surgeons of the United States 2019. All rights reserved. For permissions, please e-mail: journals.permissions@oup.com.","author":[{"dropping-particle":"","family":"Hershaw","given":"Jamie N","non-dropping-particle":"","parse-names":false,"suffix":""},{"dropping-particle":"","family":"Hill-Pearson","given":"Candace A","non-dropping-particle":"","parse-names":false,"suffix":""},{"dropping-particle":"","family":"Arango","given":"Jorge I","non-dropping-particle":"","parse-names":false,"suffix":""},{"dropping-particle":"","family":"Souvignier","given":"Capt Alicia R","non-dropping-particle":"","parse-names":false,"suffix":""},{"dropping-particle":"","family":"Pazdan","given":"Capt Renee M","non-dropping-particle":"","parse-names":false,"suffix":""}],"container-title":"Military medicine","id":"ITEM-1","issued":{"date-parts":[["2020","10","11"]]},"note":"Hershaw, Jamie N\nHill-Pearson, Candace A\nArango, Jorge I\nSouvignier, Capt Alicia R\nPazdan, Capt Renee M","publisher":"NLM (Medline)","publisher-place":"United Kingdom","title":"Semi-Automated Neurofeedback Therapy for Persistent Postconcussive Symptoms in a Military Clinical Setting: A Feasibility Study","type":"article-journal"},"uris":["http://www.mendeley.com/documents/?uuid=8b95eab3-20f5-4614-b33c-412a2db4e55d"]},{"id":"ITEM-2","itemData":{"DOI":"10.1093/pm/pnz269","ISBN":"9196849983","ISSN":"1526-2375","abstract":"Objective. Chronic pain is common in military veterans with traumatic brain injury (TBI) and post-traumatic stress dis- order (PTSD). Neurofeedback, or electroencephalograph (EEG) biofeedback, has been associated with lower pain but requires frequent travel to a clinic. The current study examined feasibility and explored effectiveness of neuro- feedback delivered with a portable EEG headset linked to an application on a mobile device. Design. Open-label, sin- gle-arm clinical trial. Setting. Home, outside of clinic. Subjects. N¼41 veterans with chronic pain, TBI, and PTSD. Method. Veterans were instructed to perform “mobile neurofeedback” on their own for three months. Clinical re- search staff conducted two home visits and two phone calls to provide technical assistance and troubleshoot diffi- culties. Results. N¼36 veterans returned for follow-up at three months (88% retention). During this time, subjects completed a mean of 33.09 neurofeedback sessions (10 minutes each). Analyses revealed that veterans reported lower pain intensity, pain interference, depression, PTSD symptoms, anger, sleep disturbance, and suicidal ideation after the three-month intervention compared with baseline. Comparing pain ratings before and after individual neu- rofeedback sessions, veterans reported reduced pain intensity 67% of the time immediately following mobile neuro- feedback. There were no serious adverse events reported. Conclusions. This preliminary study found that veterans with chronic pain, TBI, and PTSD were able to use neurofeedback with mobile devices independently after modest training and support. While a double-blind randomized controlled trial is needed for confirmation, the results show promise of a portable, technology-based neuromodulatory approach for pain management with minimal side effects.","author":[{"dropping-particle":"","family":"Elbogen","given":"Eric B","non-dropping-particle":"","parse-names":false,"suffix":""},{"dropping-particle":"","family":"Alsobrooks","given":"Amber","non-dropping-particle":"","parse-names":false,"suffix":""},{"dropping-particle":"","family":"Battles","given":"Sara","non-dropping-particle":"","parse-names":false,"suffix":""},{"dropping-particle":"","family":"Molloy","given":"Kiera","non-dropping-particle":"","parse-names":false,"suffix":""},{"dropping-particle":"","family":"Dennis","given":"Paul A","non-dropping-particle":"","parse-names":false,"suffix":""},{"dropping-particle":"","family":"Beckham","given":"Jean C","non-dropping-particle":"","parse-names":false,"suffix":""},{"dropping-particle":"","family":"McLean","given":"Samuel A","non-dropping-particle":"","parse-names":false,"suffix":""},{"dropping-particle":"","family":"Keith","given":"Julian R","non-dropping-particle":"","parse-names":false,"suffix":""},{"dropping-particle":"","family":"Russoniello","given":"Carmen","non-dropping-particle":"","parse-names":false,"suffix":""}],"container-title":"Pain Medicine","id":"ITEM-2","issue":"0","issued":{"date-parts":[["2019"]]},"page":"1-9","title":"Mobile Neurofeedback for Pain Management in Veterans with TBI and PTSD","type":"article-journal","volume":"0"},"uris":["http://www.mendeley.com/documents/?uuid=e3723e0a-e289-425f-add1-ee2e135d1b1e"]}],"mendeley":{"formattedCitation":"(Elbogen et al., 2019; Hershaw et al., 2020)","plainTextFormattedCitation":"(Elbogen et al., 2019; Hershaw et al., 2020)","previouslyFormattedCitation":"(Elbogen et al., 2019; Hershaw et al., 2020)"},"properties":{"noteIndex":0},"schema":"https://github.com/citation-style-language/schema/raw/master/csl-citation.json"}</w:instrText>
      </w:r>
      <w:r w:rsidR="005C2F4A" w:rsidRPr="008868C1">
        <w:rPr>
          <w:rFonts w:ascii="Arial" w:eastAsia="Arial Unicode MS" w:hAnsi="Arial" w:cs="Arial"/>
          <w:sz w:val="20"/>
          <w:szCs w:val="20"/>
        </w:rPr>
        <w:fldChar w:fldCharType="separate"/>
      </w:r>
      <w:r w:rsidR="00A846AC" w:rsidRPr="008868C1">
        <w:rPr>
          <w:rFonts w:ascii="Arial" w:eastAsia="Arial Unicode MS" w:hAnsi="Arial" w:cs="Arial"/>
          <w:noProof/>
          <w:sz w:val="20"/>
          <w:szCs w:val="20"/>
        </w:rPr>
        <w:t>(Elbogen et al., 2019; Hershaw et al., 2020)</w:t>
      </w:r>
      <w:r w:rsidR="005C2F4A" w:rsidRPr="008868C1">
        <w:rPr>
          <w:rFonts w:ascii="Arial" w:eastAsia="Arial Unicode MS" w:hAnsi="Arial" w:cs="Arial"/>
          <w:sz w:val="20"/>
          <w:szCs w:val="20"/>
        </w:rPr>
        <w:fldChar w:fldCharType="end"/>
      </w:r>
      <w:r w:rsidR="005C2F4A" w:rsidRPr="008868C1">
        <w:rPr>
          <w:rFonts w:ascii="Arial" w:eastAsia="Arial Unicode MS" w:hAnsi="Arial" w:cs="Arial"/>
          <w:sz w:val="20"/>
          <w:szCs w:val="20"/>
        </w:rPr>
        <w:t>, 1 in Chemotherapy-Induced Peripheral Neuropathy</w:t>
      </w:r>
      <w:r w:rsidR="00046456" w:rsidRPr="008868C1">
        <w:rPr>
          <w:rFonts w:ascii="Arial" w:eastAsia="Arial Unicode MS" w:hAnsi="Arial" w:cs="Arial"/>
          <w:sz w:val="20"/>
          <w:szCs w:val="20"/>
        </w:rPr>
        <w:t xml:space="preserve"> </w:t>
      </w:r>
      <w:r w:rsidR="005C2F4A"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1","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mendeley":{"formattedCitation":"(Prinsloo et al., 2018)","plainTextFormattedCitation":"(Prinsloo et al., 2018)","previouslyFormattedCitation":"(Prinsloo et al., 2018)"},"properties":{"noteIndex":0},"schema":"https://github.com/citation-style-language/schema/raw/master/csl-citation.json"}</w:instrText>
      </w:r>
      <w:r w:rsidR="005C2F4A"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Prinsloo et al., 2018)</w:t>
      </w:r>
      <w:r w:rsidR="005C2F4A" w:rsidRPr="008868C1">
        <w:rPr>
          <w:rFonts w:ascii="Arial" w:eastAsia="Arial Unicode MS" w:hAnsi="Arial" w:cs="Arial"/>
          <w:sz w:val="20"/>
          <w:szCs w:val="20"/>
        </w:rPr>
        <w:fldChar w:fldCharType="end"/>
      </w:r>
      <w:r w:rsidR="005C2F4A" w:rsidRPr="008868C1">
        <w:rPr>
          <w:rFonts w:ascii="Arial" w:eastAsia="Arial Unicode MS" w:hAnsi="Arial" w:cs="Arial"/>
          <w:sz w:val="20"/>
          <w:szCs w:val="20"/>
        </w:rPr>
        <w:t>, 1 in Primary Headache</w:t>
      </w:r>
      <w:r w:rsidR="00046456" w:rsidRPr="008868C1">
        <w:rPr>
          <w:rFonts w:ascii="Arial" w:eastAsia="Arial Unicode MS" w:hAnsi="Arial" w:cs="Arial"/>
          <w:sz w:val="20"/>
          <w:szCs w:val="20"/>
        </w:rPr>
        <w:t xml:space="preserve"> </w:t>
      </w:r>
      <w:r w:rsidR="005C2F4A" w:rsidRPr="008868C1">
        <w:rPr>
          <w:rFonts w:ascii="Arial" w:eastAsia="Arial Unicode MS" w:hAnsi="Arial" w:cs="Arial"/>
          <w:sz w:val="20"/>
          <w:szCs w:val="20"/>
        </w:rPr>
        <w:fldChar w:fldCharType="begin" w:fldLock="1"/>
      </w:r>
      <w:r w:rsidR="0099601B" w:rsidRPr="008868C1">
        <w:rPr>
          <w:rFonts w:ascii="Arial" w:eastAsia="Arial Unicode MS" w:hAnsi="Arial" w:cs="Arial"/>
          <w:sz w:val="20"/>
          <w:szCs w:val="20"/>
        </w:rPr>
        <w:instrText>ADDIN CSL_CITATION {"citationItems":[{"id":"ITEM-1","itemData":{"DOI":"10.5812/ircmj.17799","ISSN":"2074-1804","abstract":"Background: Headache is one of the most prevalent investigated complaints in the neurology clinics and is the most common pain-related complaint worldwide. Stress is a significant factor that causes and triggers headaches. Since healthcare practitioners experience a lot of stress in their careers, they are more prone to headaches. Objectives:This study was designed to evaluate and compares the efficacy of neurofeedback behavioural therapy(NFB)and transcutaneous electrical nerve stimulation (TENS) in the treatment of primary headaches in healthcare providers. Patients and Methods: The current study was a clinical trial, performed in Teheran, IR Iran, with two experimental groups and a control group. Convenient sampling method was used to recruit patients. Independent variables were NFB and TENS and dependent variables were frequency, severity, and duration of headache. Blanchard headache diary was used for assessment. Hence, 45 healthcare providers with primary headache were selected and randomly allocated to one of the NFB, TENS, and control groups by block random assignment method. All three groups completed the headache diary during one week before and after the treatment period as pretest and posttests, respectively. The NFB group was treated in the period between pretest and posttest with fifteen 30-minute treatment sessions three times a week and the TENS group was treated with fifteen 20-minute daily sessions. The control group received none of these treatments. Results: The results from the analysis of covariance showed that treatment with NFB and TENS had caused significant decrease in the frequency, severity, and duration of headache in experimental groups. The results of the LSD post-hoc test indicated that there were significant differences in the frequency, severity, and duration of pain among experimental groups and the control group. Moreover, there were significant differences between pain frequencies in experimental groups. Conclusions: According to the results and given the significant reductions in the frequency, severity, and duration of headaches, it seems that NFB and TENS might have an effective role in reducing primary headaches of healthcare providers. In addition, comparing the two methods, treatment with NFB was more effective in reducing headache frequency and severity","author":[{"dropping-particle":"","family":"Farahani","given":"Davood Moshkani","non-dropping-particle":"","parse-names":false,"suffix":""},{"dropping-particle":"","family":"Tavallaie","given":"Seyed Abbas","non-dropping-particle":"","parse-names":false,"suffix":""},{"dropping-particle":"","family":"Ahmadi","given":"Khodabakhsh","non-dropping-particle":"","parse-names":false,"suffix":""},{"dropping-particle":"","family":"Fathi Ashtiani","given":"Ali","non-dropping-particle":"","parse-names":false,"suffix":""},{"dropping-particle":"","family":"Sheikh","given":"Mahdi","non-dropping-particle":"","parse-names":false,"suffix":""},{"dropping-particle":"","family":"Yahaghi","given":"Emad","non-dropping-particle":"","parse-names":false,"suffix":""},{"dropping-particle":"","family":"D.M.","given":"Farahani","non-dropping-particle":"","parse-names":false,"suffix":""},{"dropping-particle":"","family":"S.A.","given":"Tavallaie","non-dropping-particle":"","parse-names":false,"suffix":""},{"dropping-particle":"","family":"K.","given":"Ahmadi","non-dropping-particle":"","parse-names":false,"suffix":""}],"container-title":"Iranian Red Crescent Medical Journal","id":"ITEM-1","issue":"7","issued":{"date-parts":[["2014","8","5"]]},"page":"e17799","publisher":"KOWSAR PUBL","publisher-place":"PATERSWEG 22,, HOENSBROEK, LIMBURG 6431 GC, NETHERLANDS","title":"Comparison of Neurofeedback and Transcutaneous Electrical Nerve Stimulation Efficacy on Treatment of Primary Headaches: A Randomized Controlled Clinical Trial","type":"article-journal","volume":"16"},"uris":["http://www.mendeley.com/documents/?uuid=352f7221-d3eb-4c85-a8b9-dda432fc27ab"]}],"mendeley":{"formattedCitation":"(Farahani et al., 2014)","plainTextFormattedCitation":"(Farahani et al., 2014)","previouslyFormattedCitation":"(Farahani et al., 2014)"},"properties":{"noteIndex":0},"schema":"https://github.com/citation-style-language/schema/raw/master/csl-citation.json"}</w:instrText>
      </w:r>
      <w:r w:rsidR="005C2F4A" w:rsidRPr="008868C1">
        <w:rPr>
          <w:rFonts w:ascii="Arial" w:eastAsia="Arial Unicode MS" w:hAnsi="Arial" w:cs="Arial"/>
          <w:sz w:val="20"/>
          <w:szCs w:val="20"/>
        </w:rPr>
        <w:fldChar w:fldCharType="separate"/>
      </w:r>
      <w:r w:rsidR="00283E0F" w:rsidRPr="008868C1">
        <w:rPr>
          <w:rFonts w:ascii="Arial" w:eastAsia="Arial Unicode MS" w:hAnsi="Arial" w:cs="Arial"/>
          <w:noProof/>
          <w:sz w:val="20"/>
          <w:szCs w:val="20"/>
        </w:rPr>
        <w:t>(Farahani et al., 2014)</w:t>
      </w:r>
      <w:r w:rsidR="005C2F4A" w:rsidRPr="008868C1">
        <w:rPr>
          <w:rFonts w:ascii="Arial" w:eastAsia="Arial Unicode MS" w:hAnsi="Arial" w:cs="Arial"/>
          <w:sz w:val="20"/>
          <w:szCs w:val="20"/>
        </w:rPr>
        <w:fldChar w:fldCharType="end"/>
      </w:r>
      <w:r w:rsidR="005C2F4A" w:rsidRPr="008868C1">
        <w:rPr>
          <w:rFonts w:ascii="Arial" w:eastAsia="Arial Unicode MS" w:hAnsi="Arial" w:cs="Arial"/>
          <w:sz w:val="20"/>
          <w:szCs w:val="20"/>
        </w:rPr>
        <w:t>, 1 in Complex Regional Pain Syndrome Type I</w:t>
      </w:r>
      <w:r w:rsidR="00046456" w:rsidRPr="008868C1">
        <w:rPr>
          <w:rFonts w:ascii="Arial" w:eastAsia="Arial Unicode MS" w:hAnsi="Arial" w:cs="Arial"/>
          <w:sz w:val="20"/>
          <w:szCs w:val="20"/>
        </w:rPr>
        <w:t xml:space="preserve"> </w:t>
      </w:r>
      <w:r w:rsidR="005C2F4A" w:rsidRPr="008868C1">
        <w:rPr>
          <w:rFonts w:ascii="Arial" w:eastAsia="Arial Unicode MS" w:hAnsi="Arial" w:cs="Arial"/>
          <w:sz w:val="20"/>
          <w:szCs w:val="20"/>
        </w:rPr>
        <w:fldChar w:fldCharType="begin" w:fldLock="1"/>
      </w:r>
      <w:r w:rsidR="00283E0F" w:rsidRPr="008868C1">
        <w:rPr>
          <w:rFonts w:ascii="Arial" w:eastAsia="Arial Unicode MS" w:hAnsi="Arial" w:cs="Arial"/>
          <w:sz w:val="20"/>
          <w:szCs w:val="20"/>
        </w:rPr>
        <w:instrText>ADDIN CSL_CITATION {"citationItems":[{"id":"ITEM-1","itemData":{"DOI":"http://dx.doi.org/10.1300/J184v11n01_04","ISSN":"1087-4208","abstract":"Introduction: Complex Regional Pain Syndrome Type I (CRPS-I) is a devastating pain condition that is refractory to standard care. Preliminary evidence suggests the possibility that neurofeedback training might benefit patients with chronic pain, including patients with CRPS-I. The current study sought to address the need for more information about the effects of neurofeedback on pain in persons with chronic pain by (1) determining the average decrease in pain in patients with CRPS-I following neurofeedback training, (2) identifying the percent of patients reporting pain decreases that are clinically meaningful, and (3) documenting other benefits of neurofeedback training. Method: Eighteen individuals with CRPS-I participating in a multidisciplinary treatment program were administered 0-10 numerical rating scale measures of pain intensity at their primary pain site, as well as pain at other sites and other symptoms, before and after a 30 minute neurofeedback training session. A series of t-tests were performed to determine the significance of any changes in symptoms observed. We also computed the effect sizes and percent change associated with the observed changes in order to help interpret the magnitude of observed improvements in symptoms. Results: There was a substantial and statistically significant pre- to post-session decrease in pain intensity at the primary pain site on average, with half of the study participants reporting changes in pain intensity that were clinically meaningful. Five of seven secondary outcome measures also showed statistically significant improvements following neurofeedback treatment. Conclusions: The findings suggest that many patients who receive neurofeedback training report significant and substantial short-term reductions in their experience of pain, as well as improvements in a number of other pain- and nonpain-specific symptoms. The findings support the need for additional research to further examine the long-term effects and mechanisms of neurofeedback training for patients with chronic pain. (PsycINFO Database Record (c) 2016 APA, all rights reserved)","author":[{"dropping-particle":"","family":"Jensen","given":"M P","non-dropping-particle":"","parse-names":false,"suffix":""},{"dropping-particle":"","family":"Grierson","given":"Caroline","non-dropping-particle":"","parse-names":false,"suffix":""},{"dropping-particle":"","family":"Tracy-Smith","given":"Veronika","non-dropping-particle":"","parse-names":false,"suffix":""},{"dropping-particle":"","family":"Bacigalupi","given":"Stacy C","non-dropping-particle":"","parse-names":false,"suffix":""},{"dropping-particle":"","family":"Othmer","given":"Siegfried","non-dropping-particle":"","parse-names":false,"suffix":""}],"container-title":"Journal of Neurotherapy","editor":[{"dropping-particle":"","family":"Turk","given":"Blanchard Barowsky Bruehl Burton Caro Cleeland Cohen Crombie deCharms Ehde Farrar Hanley Jensen Mueller Othmer Othmer Othmer Perez Putman Quisel Serlin Sime","non-dropping-particle":"","parse-names":false,"suffix":""}],"id":"ITEM-1","issue":"1","issued":{"date-parts":[["2007"]]},"page":"45-53","publisher":"Haworth Press","publisher-place":"Jensen, Mark P.: Department of Rehabilitation Medicine, University of Washington, Box 356490, Seattle, WA, US, 98195-6490, mjensen@u.washington.edu","title":"Neurofeedback treatment for pain associated with complex regional pain syndrome type I.","type":"article-journal","volume":"11"},"uris":["http://www.mendeley.com/documents/?uuid=46ee9e39-be92-4d3e-a700-de634f52fe50"]}],"mendeley":{"formattedCitation":"(Jensen et al., 2007)","plainTextFormattedCitation":"(Jensen et al., 2007)","previouslyFormattedCitation":"(Jensen et al., 2007)"},"properties":{"noteIndex":0},"schema":"https://github.com/citation-style-language/schema/raw/master/csl-citation.json"}</w:instrText>
      </w:r>
      <w:r w:rsidR="005C2F4A" w:rsidRPr="008868C1">
        <w:rPr>
          <w:rFonts w:ascii="Arial" w:eastAsia="Arial Unicode MS" w:hAnsi="Arial" w:cs="Arial"/>
          <w:sz w:val="20"/>
          <w:szCs w:val="20"/>
        </w:rPr>
        <w:fldChar w:fldCharType="separate"/>
      </w:r>
      <w:r w:rsidR="001768D6" w:rsidRPr="008868C1">
        <w:rPr>
          <w:rFonts w:ascii="Arial" w:eastAsia="Arial Unicode MS" w:hAnsi="Arial" w:cs="Arial"/>
          <w:noProof/>
          <w:sz w:val="20"/>
          <w:szCs w:val="20"/>
        </w:rPr>
        <w:t>(Jensen et al., 2007)</w:t>
      </w:r>
      <w:r w:rsidR="005C2F4A" w:rsidRPr="008868C1">
        <w:rPr>
          <w:rFonts w:ascii="Arial" w:eastAsia="Arial Unicode MS" w:hAnsi="Arial" w:cs="Arial"/>
          <w:sz w:val="20"/>
          <w:szCs w:val="20"/>
        </w:rPr>
        <w:fldChar w:fldCharType="end"/>
      </w:r>
      <w:r w:rsidR="005C2F4A" w:rsidRPr="008868C1">
        <w:rPr>
          <w:rFonts w:ascii="Arial" w:eastAsia="Arial Unicode MS" w:hAnsi="Arial" w:cs="Arial"/>
          <w:sz w:val="20"/>
          <w:szCs w:val="20"/>
        </w:rPr>
        <w:t>, 1 in Post-Herpetic Neuralgia</w:t>
      </w:r>
      <w:r w:rsidR="00046456" w:rsidRPr="008868C1">
        <w:rPr>
          <w:rFonts w:ascii="Arial" w:eastAsia="Arial Unicode MS" w:hAnsi="Arial" w:cs="Arial"/>
          <w:sz w:val="20"/>
          <w:szCs w:val="20"/>
        </w:rPr>
        <w:t xml:space="preserve"> </w:t>
      </w:r>
      <w:r w:rsidR="005C2F4A"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https://dx.doi.org/10.1371/journal.pone.0123675","ISSN":"1932-6203","abstract":"BACKGROUND: A pilot study has shown that real-time fMRI (rtfMRI) neurofeedback could be an alternative approach for chronic pain treatment. Considering the relative small sample of patients recruited and not strictly controlled condition, it is desirable to perform a replication as well as a double-blinded randomized study with a different control condition in chronic pain patients. Here we conducted a rtfMRI neurofeedback study in a subgroup of pain patients - patients with postherpetic neuralgia (PHN) and used a different sham neurofeedback control. We explored the feasibility of self-regulation of the rostral anterior cingulate cortex (rACC) activation in patients with PHN through rtfMRI neurofeedback and regulation of pain perception., METHODS: Sixteen patients (46-71 years) with PHN were randomly allocated to a experimental group (n = 8) or a control group (n = 8). 2 patients in the control group were excluded for large head motion. The experimental group was given true feedback information from their rACC whereas the control group was given sham feedback information from their posterior cingulate cortex (PCC). All subjects were instructed to perform an imagery task to increase and decrease activation within the target region using rtfMRI neurofeedback., RESULTS: Online analysis showed 6/8 patients in the experimental group were able to increase and decrease the blood oxygen level dependent (BOLD) fMRI signal magnitude during intermittent feedback training. However, this modulation effect was not observed in the control group. Offline analysis showed that the percentage of BOLD signal change of the target region between the last and first training in the experimental group was significantly different from the control group's and was also significantly different than 0. The changes of pain perception reflected by numerical rating scale (NRS) in the experimental group were significantly different from the control group. However, there existed no significant correlations between BOLD signal change and NRS change., CONCLUSION: Patients with PHN could learn to voluntarily control over activation in rACC through rtfMRI neurofeedback and alter their pain perception level. The present study may provide new evidence that rtfMRI neurofeedback training may be a supplemental approach for chronic clinical pain management.","author":[{"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dropping-particle":"","family":"M.","given":"Guan","non-dropping-particle":"","parse-names":false,"suffix":""},{"dropping-particle":"","family":"L.","given":"Ma","non-dropping-particle":"","parse-names":false,"suffix":""},{"dropping-particle":"","family":"L.","given":"Li","non-dropping-particle":"","parse-names":false,"suffix":""},{"dropping-particle":"","family":"B.","given":"Yan","non-dropping-particle":"","parse-names":false,"suffix":""},{"dropping-particle":"","family":"L.","given":"Zhao","non-dropping-particle":"","parse-names":false,"suffix":""},{"dropping-particle":"","family":"L.","given":"Tong","non-dropping-particle":"","parse-names":false,"suffix":""},{"dropping-particle":"","family":"S.","given":"Dou","non-dropping-particle":"","parse-names":false,"suffix":""},{"dropping-particle":"","family":"L.","given":"Xia","non-dropping-particle":"","parse-names":false,"suffix":""},{"dropping-particle":"","family":"M.","given":"Wang","non-dropping-particle":"","parse-names":false,"suffix":""},{"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container-title":"PloS one","id":"ITEM-1","issue":"4","issued":{"date-parts":[["2015","4"]]},"page":"e0123675","publisher":"Public Library of Science (E-mail: plos@plos.org)","publisher-place":"United States","title":"Self-regulation of brain activity in patients with postherpetic neuralgia: a double-blind randomized study using real-time FMRI neurofeedback.","type":"article-journal","volume":"10"},"uris":["http://www.mendeley.com/documents/?uuid=c73e47bd-3242-4ed3-ad1e-0fbba421c0ed"]}],"mendeley":{"formattedCitation":"(Guan et al., 2015)","plainTextFormattedCitation":"(Guan et al., 2015)","previouslyFormattedCitation":"(Guan et al., 2015)"},"properties":{"noteIndex":0},"schema":"https://github.com/citation-style-language/schema/raw/master/csl-citation.json"}</w:instrText>
      </w:r>
      <w:r w:rsidR="005C2F4A"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Guan et al., 2015)</w:t>
      </w:r>
      <w:r w:rsidR="005C2F4A" w:rsidRPr="008868C1">
        <w:rPr>
          <w:rFonts w:ascii="Arial" w:eastAsia="Arial Unicode MS" w:hAnsi="Arial" w:cs="Arial"/>
          <w:sz w:val="20"/>
          <w:szCs w:val="20"/>
        </w:rPr>
        <w:fldChar w:fldCharType="end"/>
      </w:r>
      <w:r w:rsidR="005C2F4A" w:rsidRPr="008868C1">
        <w:rPr>
          <w:rFonts w:ascii="Arial" w:eastAsia="Arial Unicode MS" w:hAnsi="Arial" w:cs="Arial"/>
          <w:sz w:val="20"/>
          <w:szCs w:val="20"/>
        </w:rPr>
        <w:t xml:space="preserve"> and 1 in chronic low</w:t>
      </w:r>
      <w:r w:rsidR="003F167C" w:rsidRPr="008868C1">
        <w:rPr>
          <w:rFonts w:ascii="Arial" w:eastAsia="Arial Unicode MS" w:hAnsi="Arial" w:cs="Arial"/>
          <w:sz w:val="20"/>
          <w:szCs w:val="20"/>
        </w:rPr>
        <w:t>er</w:t>
      </w:r>
      <w:r w:rsidR="005C2F4A" w:rsidRPr="008868C1">
        <w:rPr>
          <w:rFonts w:ascii="Arial" w:eastAsia="Arial Unicode MS" w:hAnsi="Arial" w:cs="Arial"/>
          <w:sz w:val="20"/>
          <w:szCs w:val="20"/>
        </w:rPr>
        <w:t xml:space="preserve"> back pain</w:t>
      </w:r>
      <w:r w:rsidR="00A67684" w:rsidRPr="008868C1">
        <w:rPr>
          <w:rFonts w:ascii="Arial" w:eastAsia="Arial Unicode MS" w:hAnsi="Arial" w:cs="Arial"/>
          <w:sz w:val="20"/>
          <w:szCs w:val="20"/>
        </w:rPr>
        <w:t xml:space="preserve"> </w:t>
      </w:r>
      <w:r w:rsidR="005C2F4A" w:rsidRPr="008868C1">
        <w:rPr>
          <w:rFonts w:ascii="Arial" w:eastAsia="Arial Unicode MS" w:hAnsi="Arial" w:cs="Arial"/>
          <w:sz w:val="20"/>
          <w:szCs w:val="20"/>
        </w:rPr>
        <w:fldChar w:fldCharType="begin" w:fldLock="1"/>
      </w:r>
      <w:r w:rsidR="00E20EF4" w:rsidRPr="008868C1">
        <w:rPr>
          <w:rFonts w:ascii="Arial" w:eastAsia="Arial Unicode MS" w:hAnsi="Arial" w:cs="Arial"/>
          <w:sz w:val="20"/>
          <w:szCs w:val="20"/>
        </w:rPr>
        <w:instrText>ADDIN CSL_CITATION {"citationItems":[{"id":"ITEM-1","itemData":{"DOI":"10.1007/s00586-019-06051-9","ISBN":"0123456789","ISSN":"14320932","PMID":"31254096","abstract":"Purpose: Chronic low back pain (cLBP) affects a quarter of a population during its lifetime. The most severe cases include patients not responding to interventions such as 5-week-long in-hospital multi-disciplinary protocols. This document reports on a pilot study offering an alpha-phase synchronization (APS) brain rehabilitation intervention to a population of n = 16 multi-resistant cLBP patients. Methods: The intervention consists of 20 sessions of highly controlled electroencephalography (EEG) APS operant conditioning (neurofeedback) paradigm delivered in the form of visual feedback. Visual analogue scale for pain, Dallas, Hamilton, and HAD were measured before, after, at 6-month and 12-month follow-up. Full-scalp EEG data were analyzed to study significant changes in the brain’s electrical activity. Results: The intervention showed a great and lasting response of most measured clinical scales. The clinical improvement was lasting beyond the 6-month follow-up endpoints. The EEG data confirm that patients did control (intra-session trends) and learned to better control (intersession trends) their APS neuromarker resulting in (nonsignificant) baseline changes in their resting state activity. Last and most significantly, the alpha-phase concentration (APC) neuromarker, specific to phase rather than amplitude, was found to correlate significantly with the reduction in clinical symptoms in a typical dose–response effect. Conclusion: This first experiment highlights the role of the APC neuromarker in relation to the nucleus accumbens activity and its role on nociception and the chronicity of pain. This study suggests APC rehabilitation could be used clinically for the most severe cases of cLBP. Its excellent safety profile and availability as a home-use intervention makes it a potentially disruptive tool in the context of nonsteroidal anti-inflammatory drugs and opioid abuses. Graphic abstract: These slides can be retrieved under Electronic Supplementary Material.[Figure not available: see fulltext.].","author":[{"dropping-particle":"","family":"Mayaud","given":"Louis","non-dropping-particle":"","parse-names":false,"suffix":""},{"dropping-particle":"","family":"Wu","given":"Hélène","non-dropping-particle":"","parse-names":false,"suffix":""},{"dropping-particle":"","family":"Barthélemy","given":"Quentin","non-dropping-particle":"","parse-names":false,"suffix":""},{"dropping-particle":"","family":"Favennec","given":"Patrick","non-dropping-particle":"","parse-names":false,"suffix":""},{"dropping-particle":"","family":"Delpierre","given":"Yannick","non-dropping-particle":"","parse-names":false,"suffix":""},{"dropping-particle":"","family":"Congedo","given":"Marco","non-dropping-particle":"","parse-names":false,"suffix":""},{"dropping-particle":"","family":"Dupeyron","given":"Arnaud","non-dropping-particle":"","parse-names":false,"suffix":""},{"dropping-particle":"","family":"Ritz","given":"Michel","non-dropping-particle":"","parse-names":false,"suffix":""}],"container-title":"European Spine Journal","id":"ITEM-1","issue":"11","issued":{"date-parts":[["2019"]]},"page":"2487-2501","title":"Alpha-phase synchrony EEG training for multi-resistant chronic low back pain patients: an open-label pilot study","type":"article-journal","volume":"28"},"uris":["http://www.mendeley.com/documents/?uuid=32613f52-6f5d-3b47-9904-5221f91e9ec3"]}],"mendeley":{"formattedCitation":"(Mayaud et al., 2019)","plainTextFormattedCitation":"(Mayaud et al., 2019)","previouslyFormattedCitation":"(Mayaud et al., 2019)"},"properties":{"noteIndex":0},"schema":"https://github.com/citation-style-language/schema/raw/master/csl-citation.json"}</w:instrText>
      </w:r>
      <w:r w:rsidR="005C2F4A" w:rsidRPr="008868C1">
        <w:rPr>
          <w:rFonts w:ascii="Arial" w:eastAsia="Arial Unicode MS" w:hAnsi="Arial" w:cs="Arial"/>
          <w:sz w:val="20"/>
          <w:szCs w:val="20"/>
        </w:rPr>
        <w:fldChar w:fldCharType="separate"/>
      </w:r>
      <w:r w:rsidR="003434A0" w:rsidRPr="008868C1">
        <w:rPr>
          <w:rFonts w:ascii="Arial" w:eastAsia="Arial Unicode MS" w:hAnsi="Arial" w:cs="Arial"/>
          <w:noProof/>
          <w:sz w:val="20"/>
          <w:szCs w:val="20"/>
        </w:rPr>
        <w:t>(Mayaud et al., 2019)</w:t>
      </w:r>
      <w:r w:rsidR="005C2F4A" w:rsidRPr="008868C1">
        <w:rPr>
          <w:rFonts w:ascii="Arial" w:eastAsia="Arial Unicode MS" w:hAnsi="Arial" w:cs="Arial"/>
          <w:sz w:val="20"/>
          <w:szCs w:val="20"/>
        </w:rPr>
        <w:fldChar w:fldCharType="end"/>
      </w:r>
      <w:r w:rsidR="005C2F4A" w:rsidRPr="008868C1">
        <w:rPr>
          <w:rFonts w:ascii="Arial" w:eastAsia="Arial Unicode MS" w:hAnsi="Arial" w:cs="Arial"/>
          <w:sz w:val="20"/>
          <w:szCs w:val="20"/>
        </w:rPr>
        <w:t xml:space="preserve">. 5 studies had a cohort with </w:t>
      </w:r>
      <w:r w:rsidR="005E0DF5" w:rsidRPr="008868C1">
        <w:rPr>
          <w:rFonts w:ascii="Arial" w:eastAsia="Arial Unicode MS" w:hAnsi="Arial" w:cs="Arial"/>
          <w:sz w:val="20"/>
          <w:szCs w:val="20"/>
        </w:rPr>
        <w:t xml:space="preserve">a </w:t>
      </w:r>
      <w:r w:rsidR="005C2F4A" w:rsidRPr="008868C1">
        <w:rPr>
          <w:rFonts w:ascii="Arial" w:eastAsia="Arial Unicode MS" w:hAnsi="Arial" w:cs="Arial"/>
          <w:sz w:val="20"/>
          <w:szCs w:val="20"/>
        </w:rPr>
        <w:t xml:space="preserve">mixture of chronic pain conditions </w:t>
      </w:r>
      <w:r w:rsidR="005C2F4A" w:rsidRPr="008868C1">
        <w:rPr>
          <w:rFonts w:ascii="Arial" w:eastAsia="Arial Unicode MS" w:hAnsi="Arial" w:cs="Arial"/>
          <w:sz w:val="20"/>
          <w:szCs w:val="20"/>
        </w:rPr>
        <w:fldChar w:fldCharType="begin" w:fldLock="1"/>
      </w:r>
      <w:r w:rsidR="0027741C" w:rsidRPr="008868C1">
        <w:rPr>
          <w:rFonts w:ascii="Arial" w:eastAsia="Arial Unicode MS" w:hAnsi="Arial" w:cs="Arial"/>
          <w:sz w:val="20"/>
          <w:szCs w:val="20"/>
        </w:rPr>
        <w:instrText>ADDIN CSL_CITATION {"citationItems":[{"id":"ITEM-1","itemData":{"DOI":"10.1016/B978-0-12-374534-7.00016-2","ISBN":"978-0-08-092315-4","author":[{"dropping-particle":"","family":"Ibric","given":"Victoria L","non-dropping-particle":"","parse-names":false,"suffix":""},{"dropping-particle":"","family":"Dragomirescu","given":"Liviu G","non-dropping-particle":"","parse-names":false,"suffix":""}],"container-title":"Introduction to Quantitative EEG and Neurofeedback","editor":[{"dropping-particle":"","family":"Budzynski, TH and Budzynski, HK and Evans, JR and Abarbanel","given":"A","non-dropping-particle":"","parse-names":false,"suffix":""}],"id":"ITEM-1","issued":{"date-parts":[["2009"]]},"page":"417-451","publisher":"Elsevier","publisher-place":"SARA BURGERHARTSTRAAT 25, PO BOX 211, 1000 AE AMSTERDAM, NETHERLANDS","title":"Neurofeedback in pain management","type":"chapter"},"uris":["http://www.mendeley.com/documents/?uuid=830b186d-dae3-43cb-9d7d-950f77c56a38"]},{"id":"ITEM-2","itemData":{"DOI":"http://dx.doi.org/10.1016/B978-0-12-801291-8.00005-4","ISSN":"978-0-12-801291-8 (Hardcover)","abstract":"The current chapter focuses on the Z-score LORETA neurofeedback as a potential therapy in depression/anxiety and cognitive dysfunction. Our neurology center conducted Z-score LORETA NFB therapy for 31 patients with depression and/or associated anxiety. In addition to depression and anxiety, these patients frequently reported other coexisting problems including cognitive dysfunction, OCD, and chronic pain. Most patients were found to have quantitative electroencephalogram (QEEG) abnormalities including alpha power increase, asymmetry, or LORETA electrical dysregulation in frontal areas. Detailed analysis of our patients diagnosed with depression and/or anxiety showed that out of 31 included in the study, 24 (77%) were found to have both subjective and objective (improvement of QEEG abnormalities) improvement of the symptoms within 10 sessions of LORETA Z-score NFB. In this chapter, I would like to present some of our patients who successfully completed Z-score LORETA NFB with marked improvement in both depression and cognitive function. Cognitive function, which is often impaired in patients with depression, usually improves after NFB therapy. (PsycINFO Database Record (c) 2019 APA, all rights reserved)","author":[{"dropping-particle":"","family":"Koberda","given":"J Lucas","non-dropping-particle":"","parse-names":false,"suffix":""}],"container-title":"Z score neurofeedback: Clinical applications.","editor":[{"dropping-particle":"","family":"Alonzo Choi, Kessler, Koberda, Koberda, Koberda, Koberda, Pittenger, Riva-Posse, Schlaepfer, Stevens, Thatcher, Williams","given":"Andersen","non-dropping-particle":"","parse-names":false,"suffix":""}],"id":"ITEM-2","issued":{"date-parts":[["2015"]]},"page":"93-113","publisher":"Elsevier Academic Press","publisher-place":"San Diego, CA, US","title":"Z-score LORETA neurofeedback as a potential therapy in depression/anxiety and cognitive dysfunction.","type":"article-journal"},"uris":["http://www.mendeley.com/documents/?uuid=c37a23be-c5cc-46fd-a2ac-266973cec9d6"]},{"id":"ITEM-3","itemData":{"DOI":"10.1016/B978-0-12-801291-8.00006-6","ISBN":"978-0-12-801464-6; 978-0-12-801291-8","author":[{"dropping-particle":"","family":"Koberda","given":"J Lucas","non-dropping-particle":"","parse-names":false,"suffix":""}],"container-title":"Z Score Neurofeedback","editor":[{"dropping-particle":"","family":"JF","given":"Thatcher RW and Lubar","non-dropping-particle":"","parse-names":false,"suffix":""}],"id":"ITEM-3","issued":{"date-parts":[["2015"]]},"page":"115-139","publisher":"Elsevier","publisher-place":"525 B STREET, SUITE 1900, SAN DIEGO, CA 92101-4495 USA","title":"LORETA Z-Score Neurofeedback in Chronic Pain and Headaches","type":"chapter"},"uris":["http://www.mendeley.com/documents/?uuid=83ae0b89-4a39-4907-a330-c954cbccd856"]},{"id":"ITEM-4","itemData":{"DOI":"http://dx.doi.org/10.1080/10874208.2013.813204","ISSN":"1087-4208","abstract":"Z-score LORETA neurofeedback (NFB) has been found in case reports to be an effective and promising form of neuromodulation, relieving many neuropsychiatric symptoms. LORETA imaging that identifies dysregulation in the structures of the brain that are involved in pain regulation has made it possible to design a targeted NFB therapy. This article describes the effective delivery of targeted LORETA NFB to treat chronic pain in four selected patients. (PsycINFO Database Record (c) 2016 APA, all rights reserved)","author":[{"dropping-particle":"","family":"Koberda","given":"J Lucas","non-dropping-particle":"","parse-names":false,"suffix":""},{"dropping-particle":"","family":"Koberda","given":"Paula","non-dropping-particle":"","parse-names":false,"suffix":""},{"dropping-particle":"","family":"Bienkiewicz","given":"Andrew A","non-dropping-particle":"","parse-names":false,"suffix":""},{"dropping-particle":"","family":"Moses","given":"Andrew","non-dropping-particle":"","parse-names":false,"suffix":""},{"dropping-particle":"","family":"Koberda","given":"Laura","non-dropping-particle":"","parse-names":false,"suffix":""}],"container-title":"Journal of Neurotherapy","editor":[{"dropping-particle":"","family":"Caro Ibric, Jensen, Jensen, Kayiran, Kayiran, Kenchadze, Koberda, Koberda, Koberda, Moisset, Moont, Prinsloo, Sawamoto, Sime, Stern, Stokes, Thatcher, Thatcher, Thatcher, Thatcher, Walker","given":"Hanakawa","non-dropping-particle":"","parse-names":false,"suffix":""}],"id":"ITEM-4","issue":"3","issued":{"date-parts":[["2013"]]},"page":"179-190","publisher":"Taylor &amp; Francis","publisher-place":"Koberda, J. Lucas: Tallahassee Neurobalance Center, 4838 Kerry Forest Parkway, Tallahassee, FL, US, 32309, jlkoberda@yahoo.com","title":"Pain management using 19-electrode Z-score LORETA neurofeedback.","type":"article-journal","volume":"17"},"uris":["http://www.mendeley.com/documents/?uuid=cf82e039-7b66-456b-b4f3-b8920a79d2da"]},{"id":"ITEM-5","itemData":{"DOI":"10.1073/pnas.0505210102","ISSN":"00278424","abstract":"If an individual can learn to directly control activation of localized regions within the brain, this approach might provide control over the neurophysiological mechanisms that mediate behavior and cognition and could potentially provide a different route for treating disease. Control over the endogenous pain modulatory system is a particularly important target because it could enable a unique mechanism for clinical control over pain. Here, we found that by using real-time functional MRI (rtfMRI) to guide training, subjects were able to learn to control activation in the rostral anterior cingulate cortex (rACC), a region putatively involved in pain perception and regulation. When subjects deliberately induced increases or decreases in rACC fMRI activation, there was a corresponding change in the perception of pain caused by an applied noxious thermal stimulus. Control experiments demonstrated that this effect was not observed after similar training conducted without rtfMRI information, or using rtfMRI information derived from a different brain region, or sham rtfMRI information derived previously from a different subject. Chronic pain patients were also trained to control activation in rACC and reported decreases in the ongoing level of chronic pain after training. These findings show that individuals can gain voluntary control over activation in a specific brain region given appropriate training, that voluntary control over activation in rACC leads to control over pain perception, and that these effects were powerful enough to impact severe, chronic clinical pain. © 2005 by The National Academy of Sciences of the USA.","author":[{"dropping-particle":"","family":"DeCharms","given":"R. Christopher","non-dropping-particle":"","parse-names":false,"suffix":""},{"dropping-particle":"","family":"Maeda","given":"Fumiko","non-dropping-particle":"","parse-names":false,"suffix":""},{"dropping-particle":"","family":"Glover","given":"Gary H","non-dropping-particle":"","parse-names":false,"suffix":""},{"dropping-particle":"","family":"Ludlow","given":"David","non-dropping-particle":"","parse-names":false,"suffix":""},{"dropping-particle":"","family":"Pauly","given":"John M","non-dropping-particle":"","parse-names":false,"suffix":""},{"dropping-particle":"","family":"Soneji","given":"Deepak","non-dropping-particle":"","parse-names":false,"suffix":""},{"dropping-particle":"","family":"Gabrieli","given":"John D.E.","non-dropping-particle":"","parse-names":false,"suffix":""},{"dropping-particle":"","family":"Mackey","given":"Sean C","non-dropping-particle":"","parse-names":false,"suffix":""}],"container-title":"Proceedings of the National Academy of Sciences of the United States of America","id":"ITEM-5","issue":"51","issued":{"date-parts":[["2005"]]},"page":"18626-18631","title":"Control over brain activation and pain learned by using real-time functional MRI","type":"article-journal","volume":"102"},"uris":["http://www.mendeley.com/documents/?uuid=bd2f5908-4dc1-30e2-9bb0-6ae7b82e3c8c"]}],"mendeley":{"formattedCitation":"(DeCharms et al., 2005; Ibric &amp; Dragomirescu, 2009; Koberda, 2015b, 2015a; Koberda et al., 2013)","plainTextFormattedCitation":"(DeCharms et al., 2005; Ibric &amp; Dragomirescu, 2009; Koberda, 2015b, 2015a; Koberda et al., 2013)","previouslyFormattedCitation":"(DeCharms et al., 2005; Ibric &amp; Dragomirescu, 2009; Koberda, 2015b, 2015a; Koberda et al., 2013)"},"properties":{"noteIndex":0},"schema":"https://github.com/citation-style-language/schema/raw/master/csl-citation.json"}</w:instrText>
      </w:r>
      <w:r w:rsidR="005C2F4A" w:rsidRPr="008868C1">
        <w:rPr>
          <w:rFonts w:ascii="Arial" w:eastAsia="Arial Unicode MS" w:hAnsi="Arial" w:cs="Arial"/>
          <w:sz w:val="20"/>
          <w:szCs w:val="20"/>
        </w:rPr>
        <w:fldChar w:fldCharType="separate"/>
      </w:r>
      <w:r w:rsidR="007F302D" w:rsidRPr="008868C1">
        <w:rPr>
          <w:rFonts w:ascii="Arial" w:eastAsia="Arial Unicode MS" w:hAnsi="Arial" w:cs="Arial"/>
          <w:noProof/>
          <w:sz w:val="20"/>
          <w:szCs w:val="20"/>
        </w:rPr>
        <w:t>(DeCharms et al., 2005; Ibric &amp; Dragomirescu, 2009; Koberda, 2015b, 2015a; Koberda et al., 2013)</w:t>
      </w:r>
      <w:r w:rsidR="005C2F4A" w:rsidRPr="008868C1">
        <w:rPr>
          <w:rFonts w:ascii="Arial" w:eastAsia="Arial Unicode MS" w:hAnsi="Arial" w:cs="Arial"/>
          <w:sz w:val="20"/>
          <w:szCs w:val="20"/>
        </w:rPr>
        <w:fldChar w:fldCharType="end"/>
      </w:r>
      <w:r w:rsidR="005C2F4A" w:rsidRPr="008868C1">
        <w:rPr>
          <w:rFonts w:ascii="Arial" w:eastAsia="Arial Unicode MS" w:hAnsi="Arial" w:cs="Arial"/>
          <w:sz w:val="20"/>
          <w:szCs w:val="20"/>
        </w:rPr>
        <w:t xml:space="preserve">. Sample size ranged from </w:t>
      </w:r>
      <w:r w:rsidR="00A62E90" w:rsidRPr="008868C1">
        <w:rPr>
          <w:rFonts w:ascii="Arial" w:eastAsia="Arial Unicode MS" w:hAnsi="Arial" w:cs="Arial"/>
          <w:sz w:val="20"/>
          <w:szCs w:val="20"/>
        </w:rPr>
        <w:t>3</w:t>
      </w:r>
      <w:r w:rsidR="005C2F4A" w:rsidRPr="008868C1">
        <w:rPr>
          <w:rFonts w:ascii="Arial" w:eastAsia="Arial Unicode MS" w:hAnsi="Arial" w:cs="Arial"/>
          <w:sz w:val="20"/>
          <w:szCs w:val="20"/>
        </w:rPr>
        <w:t xml:space="preserve"> to 41 </w:t>
      </w:r>
      <w:r w:rsidR="00A4692E" w:rsidRPr="008868C1">
        <w:rPr>
          <w:rFonts w:ascii="Arial" w:eastAsia="Arial Unicode MS" w:hAnsi="Arial" w:cs="Arial"/>
          <w:sz w:val="20"/>
          <w:szCs w:val="20"/>
        </w:rPr>
        <w:t>patient</w:t>
      </w:r>
      <w:r w:rsidR="005C2F4A" w:rsidRPr="008868C1">
        <w:rPr>
          <w:rFonts w:ascii="Arial" w:eastAsia="Arial Unicode MS" w:hAnsi="Arial" w:cs="Arial"/>
          <w:sz w:val="20"/>
          <w:szCs w:val="20"/>
        </w:rPr>
        <w:t>s.</w:t>
      </w:r>
      <w:r w:rsidR="006B03E4" w:rsidRPr="008868C1">
        <w:rPr>
          <w:rFonts w:ascii="Arial" w:eastAsia="Arial Unicode MS" w:hAnsi="Arial" w:cs="Arial"/>
          <w:sz w:val="20"/>
          <w:szCs w:val="20"/>
        </w:rPr>
        <w:t xml:space="preserve"> </w:t>
      </w:r>
      <w:r w:rsidR="006B03E4" w:rsidRPr="008868C1">
        <w:rPr>
          <w:rFonts w:ascii="Arial" w:eastAsia="Arial Unicode MS" w:hAnsi="Arial" w:cs="Arial"/>
          <w:color w:val="011893"/>
          <w:sz w:val="20"/>
          <w:szCs w:val="20"/>
        </w:rPr>
        <w:t>In total, 491 patients were followed-up across the 21 studies included.</w:t>
      </w:r>
    </w:p>
    <w:p w14:paraId="5EE3FBD6" w14:textId="70899EA1" w:rsidR="004B002E" w:rsidRPr="008868C1" w:rsidRDefault="00421F37" w:rsidP="008868C1">
      <w:pPr>
        <w:jc w:val="both"/>
        <w:rPr>
          <w:rFonts w:ascii="Arial" w:eastAsia="Arial Unicode MS" w:hAnsi="Arial" w:cs="Arial"/>
          <w:b/>
          <w:bCs/>
          <w:sz w:val="20"/>
          <w:szCs w:val="20"/>
        </w:rPr>
      </w:pPr>
      <w:r w:rsidRPr="008868C1">
        <w:rPr>
          <w:rFonts w:ascii="Arial" w:eastAsia="Arial Unicode MS" w:hAnsi="Arial" w:cs="Arial"/>
          <w:b/>
          <w:bCs/>
          <w:color w:val="0070C0"/>
          <w:sz w:val="20"/>
          <w:szCs w:val="20"/>
        </w:rPr>
        <w:t>[</w:t>
      </w:r>
      <w:r w:rsidR="008E3796" w:rsidRPr="008868C1">
        <w:rPr>
          <w:rFonts w:ascii="Arial" w:eastAsia="Arial Unicode MS" w:hAnsi="Arial" w:cs="Arial"/>
          <w:b/>
          <w:bCs/>
          <w:color w:val="0070C0"/>
          <w:sz w:val="20"/>
          <w:szCs w:val="20"/>
        </w:rPr>
        <w:t>Table 1</w:t>
      </w:r>
      <w:r w:rsidRPr="008868C1">
        <w:rPr>
          <w:rFonts w:ascii="Arial" w:eastAsia="Arial Unicode MS" w:hAnsi="Arial" w:cs="Arial"/>
          <w:b/>
          <w:bCs/>
          <w:color w:val="0070C0"/>
          <w:sz w:val="20"/>
          <w:szCs w:val="20"/>
        </w:rPr>
        <w:t>]</w:t>
      </w:r>
    </w:p>
    <w:p w14:paraId="66E86B5F" w14:textId="45443680" w:rsidR="00101A76"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5</w:t>
      </w:r>
      <w:r w:rsidR="00101A76" w:rsidRPr="008868C1">
        <w:rPr>
          <w:rFonts w:ascii="Arial" w:eastAsia="Arial Unicode MS" w:hAnsi="Arial" w:cs="Arial"/>
          <w:b/>
          <w:color w:val="4F81BD" w:themeColor="accent1"/>
          <w:sz w:val="20"/>
          <w:szCs w:val="20"/>
        </w:rPr>
        <w:t>.</w:t>
      </w:r>
      <w:r w:rsidR="00AE1CCF" w:rsidRPr="008868C1">
        <w:rPr>
          <w:rFonts w:ascii="Arial" w:eastAsia="Arial Unicode MS" w:hAnsi="Arial" w:cs="Arial"/>
          <w:b/>
          <w:color w:val="4F81BD" w:themeColor="accent1"/>
          <w:sz w:val="20"/>
          <w:szCs w:val="20"/>
        </w:rPr>
        <w:t>3</w:t>
      </w:r>
      <w:r w:rsidR="00101A76" w:rsidRPr="008868C1">
        <w:rPr>
          <w:rFonts w:ascii="Arial" w:eastAsia="Arial Unicode MS" w:hAnsi="Arial" w:cs="Arial"/>
          <w:b/>
          <w:color w:val="4F81BD" w:themeColor="accent1"/>
          <w:sz w:val="20"/>
          <w:szCs w:val="20"/>
        </w:rPr>
        <w:t xml:space="preserve"> </w:t>
      </w:r>
      <w:r w:rsidR="00760CD3" w:rsidRPr="008868C1">
        <w:rPr>
          <w:rFonts w:ascii="Arial" w:eastAsia="Arial Unicode MS" w:hAnsi="Arial" w:cs="Arial"/>
          <w:b/>
          <w:color w:val="4F81BD" w:themeColor="accent1"/>
          <w:sz w:val="20"/>
          <w:szCs w:val="20"/>
        </w:rPr>
        <w:t>Risk of Bias</w:t>
      </w:r>
    </w:p>
    <w:p w14:paraId="66E86B60" w14:textId="23A3C4A4" w:rsidR="00590BD7" w:rsidRPr="008868C1" w:rsidRDefault="00101A76"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In this review, </w:t>
      </w:r>
      <w:r w:rsidR="008755C8" w:rsidRPr="008868C1">
        <w:rPr>
          <w:rFonts w:ascii="Arial" w:eastAsia="Arial Unicode MS" w:hAnsi="Arial" w:cs="Arial"/>
          <w:sz w:val="20"/>
          <w:szCs w:val="20"/>
        </w:rPr>
        <w:t>1</w:t>
      </w:r>
      <w:r w:rsidRPr="008868C1">
        <w:rPr>
          <w:rFonts w:ascii="Arial" w:eastAsia="Arial Unicode MS" w:hAnsi="Arial" w:cs="Arial"/>
          <w:sz w:val="20"/>
          <w:szCs w:val="20"/>
        </w:rPr>
        <w:t xml:space="preserve"> stud</w:t>
      </w:r>
      <w:r w:rsidR="008755C8" w:rsidRPr="008868C1">
        <w:rPr>
          <w:rFonts w:ascii="Arial" w:eastAsia="Arial Unicode MS" w:hAnsi="Arial" w:cs="Arial"/>
          <w:sz w:val="20"/>
          <w:szCs w:val="20"/>
        </w:rPr>
        <w:t>y</w:t>
      </w:r>
      <w:r w:rsidRPr="008868C1">
        <w:rPr>
          <w:rFonts w:ascii="Arial" w:eastAsia="Arial Unicode MS" w:hAnsi="Arial" w:cs="Arial"/>
          <w:sz w:val="20"/>
          <w:szCs w:val="20"/>
        </w:rPr>
        <w:t xml:space="preserve"> w</w:t>
      </w:r>
      <w:r w:rsidR="008755C8" w:rsidRPr="008868C1">
        <w:rPr>
          <w:rFonts w:ascii="Arial" w:eastAsia="Arial Unicode MS" w:hAnsi="Arial" w:cs="Arial"/>
          <w:sz w:val="20"/>
          <w:szCs w:val="20"/>
        </w:rPr>
        <w:t>as</w:t>
      </w:r>
      <w:r w:rsidRPr="008868C1">
        <w:rPr>
          <w:rFonts w:ascii="Arial" w:eastAsia="Arial Unicode MS" w:hAnsi="Arial" w:cs="Arial"/>
          <w:sz w:val="20"/>
          <w:szCs w:val="20"/>
        </w:rPr>
        <w:t xml:space="preserve"> of Level II Evidence, </w:t>
      </w:r>
      <w:r w:rsidR="00BD3B65" w:rsidRPr="008868C1">
        <w:rPr>
          <w:rFonts w:ascii="Arial" w:eastAsia="Arial Unicode MS" w:hAnsi="Arial" w:cs="Arial"/>
          <w:sz w:val="20"/>
          <w:szCs w:val="20"/>
        </w:rPr>
        <w:t>6</w:t>
      </w:r>
      <w:r w:rsidRPr="008868C1">
        <w:rPr>
          <w:rFonts w:ascii="Arial" w:eastAsia="Arial Unicode MS" w:hAnsi="Arial" w:cs="Arial"/>
          <w:sz w:val="20"/>
          <w:szCs w:val="20"/>
        </w:rPr>
        <w:t xml:space="preserve"> studies were of Level III Evidence and </w:t>
      </w:r>
      <w:r w:rsidR="00DA261C" w:rsidRPr="008868C1">
        <w:rPr>
          <w:rFonts w:ascii="Arial" w:eastAsia="Arial Unicode MS" w:hAnsi="Arial" w:cs="Arial"/>
          <w:sz w:val="20"/>
          <w:szCs w:val="20"/>
        </w:rPr>
        <w:t>1</w:t>
      </w:r>
      <w:r w:rsidR="00BD3B65" w:rsidRPr="008868C1">
        <w:rPr>
          <w:rFonts w:ascii="Arial" w:eastAsia="Arial Unicode MS" w:hAnsi="Arial" w:cs="Arial"/>
          <w:sz w:val="20"/>
          <w:szCs w:val="20"/>
        </w:rPr>
        <w:t>4</w:t>
      </w:r>
      <w:r w:rsidRPr="008868C1">
        <w:rPr>
          <w:rFonts w:ascii="Arial" w:eastAsia="Arial Unicode MS" w:hAnsi="Arial" w:cs="Arial"/>
          <w:sz w:val="20"/>
          <w:szCs w:val="20"/>
        </w:rPr>
        <w:t xml:space="preserve"> studies were of Level IV Evidence. </w:t>
      </w:r>
      <w:r w:rsidR="00726C8A" w:rsidRPr="008868C1">
        <w:rPr>
          <w:rFonts w:ascii="Arial" w:eastAsia="Arial Unicode MS" w:hAnsi="Arial" w:cs="Arial"/>
          <w:sz w:val="20"/>
          <w:szCs w:val="20"/>
        </w:rPr>
        <w:t>M</w:t>
      </w:r>
      <w:r w:rsidRPr="008868C1">
        <w:rPr>
          <w:rFonts w:ascii="Arial" w:eastAsia="Arial Unicode MS" w:hAnsi="Arial" w:cs="Arial"/>
          <w:sz w:val="20"/>
          <w:szCs w:val="20"/>
        </w:rPr>
        <w:t>ost neurofeedback studies were case-series, precisely 1</w:t>
      </w:r>
      <w:r w:rsidR="00BD3B65" w:rsidRPr="008868C1">
        <w:rPr>
          <w:rFonts w:ascii="Arial" w:eastAsia="Arial Unicode MS" w:hAnsi="Arial" w:cs="Arial"/>
          <w:sz w:val="20"/>
          <w:szCs w:val="20"/>
        </w:rPr>
        <w:t>4</w:t>
      </w:r>
      <w:r w:rsidRPr="008868C1">
        <w:rPr>
          <w:rFonts w:ascii="Arial" w:eastAsia="Arial Unicode MS" w:hAnsi="Arial" w:cs="Arial"/>
          <w:sz w:val="20"/>
          <w:szCs w:val="20"/>
        </w:rPr>
        <w:t xml:space="preserve">, with only </w:t>
      </w:r>
      <w:r w:rsidR="00943134" w:rsidRPr="008868C1">
        <w:rPr>
          <w:rFonts w:ascii="Arial" w:eastAsia="Arial Unicode MS" w:hAnsi="Arial" w:cs="Arial"/>
          <w:sz w:val="20"/>
          <w:szCs w:val="20"/>
        </w:rPr>
        <w:t xml:space="preserve">the </w:t>
      </w:r>
      <w:r w:rsidR="0074224E" w:rsidRPr="008868C1">
        <w:rPr>
          <w:rFonts w:ascii="Arial" w:eastAsia="Arial Unicode MS" w:hAnsi="Arial" w:cs="Arial"/>
          <w:sz w:val="20"/>
          <w:szCs w:val="20"/>
        </w:rPr>
        <w:t>intervention</w:t>
      </w:r>
      <w:r w:rsidRPr="008868C1">
        <w:rPr>
          <w:rFonts w:ascii="Arial" w:eastAsia="Arial Unicode MS" w:hAnsi="Arial" w:cs="Arial"/>
          <w:sz w:val="20"/>
          <w:szCs w:val="20"/>
        </w:rPr>
        <w:t xml:space="preserve"> group and no control group. The </w:t>
      </w:r>
      <w:r w:rsidR="00120087" w:rsidRPr="008868C1">
        <w:rPr>
          <w:rFonts w:ascii="Arial" w:eastAsia="Arial Unicode MS" w:hAnsi="Arial" w:cs="Arial"/>
          <w:sz w:val="20"/>
          <w:szCs w:val="20"/>
        </w:rPr>
        <w:t>other</w:t>
      </w:r>
      <w:r w:rsidRPr="008868C1">
        <w:rPr>
          <w:rFonts w:ascii="Arial" w:eastAsia="Arial Unicode MS" w:hAnsi="Arial" w:cs="Arial"/>
          <w:sz w:val="20"/>
          <w:szCs w:val="20"/>
        </w:rPr>
        <w:t xml:space="preserve"> </w:t>
      </w:r>
      <w:r w:rsidR="00DD3A35" w:rsidRPr="008868C1">
        <w:rPr>
          <w:rFonts w:ascii="Arial" w:eastAsia="Arial Unicode MS" w:hAnsi="Arial" w:cs="Arial"/>
          <w:sz w:val="20"/>
          <w:szCs w:val="20"/>
        </w:rPr>
        <w:t>seven</w:t>
      </w:r>
      <w:r w:rsidRPr="008868C1">
        <w:rPr>
          <w:rFonts w:ascii="Arial" w:eastAsia="Arial Unicode MS" w:hAnsi="Arial" w:cs="Arial"/>
          <w:sz w:val="20"/>
          <w:szCs w:val="20"/>
        </w:rPr>
        <w:t xml:space="preserve"> studies had </w:t>
      </w:r>
      <w:r w:rsidR="0077274B" w:rsidRPr="008868C1">
        <w:rPr>
          <w:rFonts w:ascii="Arial" w:eastAsia="Arial Unicode MS" w:hAnsi="Arial" w:cs="Arial"/>
          <w:sz w:val="20"/>
          <w:szCs w:val="20"/>
        </w:rPr>
        <w:t xml:space="preserve">a </w:t>
      </w:r>
      <w:r w:rsidRPr="008868C1">
        <w:rPr>
          <w:rFonts w:ascii="Arial" w:eastAsia="Arial Unicode MS" w:hAnsi="Arial" w:cs="Arial"/>
          <w:sz w:val="20"/>
          <w:szCs w:val="20"/>
        </w:rPr>
        <w:t>control</w:t>
      </w:r>
      <w:r w:rsidR="00943134" w:rsidRPr="008868C1">
        <w:rPr>
          <w:rFonts w:ascii="Arial" w:eastAsia="Arial Unicode MS" w:hAnsi="Arial" w:cs="Arial"/>
          <w:sz w:val="20"/>
          <w:szCs w:val="20"/>
        </w:rPr>
        <w:t xml:space="preserve"> group</w:t>
      </w:r>
      <w:r w:rsidR="0077274B" w:rsidRPr="008868C1">
        <w:rPr>
          <w:rFonts w:ascii="Arial" w:eastAsia="Arial Unicode MS" w:hAnsi="Arial" w:cs="Arial"/>
          <w:sz w:val="20"/>
          <w:szCs w:val="20"/>
        </w:rPr>
        <w:t>;</w:t>
      </w:r>
      <w:r w:rsidRPr="008868C1">
        <w:rPr>
          <w:rFonts w:ascii="Arial" w:eastAsia="Arial Unicode MS" w:hAnsi="Arial" w:cs="Arial"/>
          <w:sz w:val="20"/>
          <w:szCs w:val="20"/>
        </w:rPr>
        <w:t xml:space="preserve"> however</w:t>
      </w:r>
      <w:r w:rsidR="00943134" w:rsidRPr="008868C1">
        <w:rPr>
          <w:rFonts w:ascii="Arial" w:eastAsia="Arial Unicode MS" w:hAnsi="Arial" w:cs="Arial"/>
          <w:sz w:val="20"/>
          <w:szCs w:val="20"/>
        </w:rPr>
        <w:t>,</w:t>
      </w:r>
      <w:r w:rsidRPr="008868C1">
        <w:rPr>
          <w:rFonts w:ascii="Arial" w:eastAsia="Arial Unicode MS" w:hAnsi="Arial" w:cs="Arial"/>
          <w:sz w:val="20"/>
          <w:szCs w:val="20"/>
        </w:rPr>
        <w:t xml:space="preserve"> only </w:t>
      </w:r>
      <w:r w:rsidR="00DD3A35" w:rsidRPr="008868C1">
        <w:rPr>
          <w:rFonts w:ascii="Arial" w:eastAsia="Arial Unicode MS" w:hAnsi="Arial" w:cs="Arial"/>
          <w:sz w:val="20"/>
          <w:szCs w:val="20"/>
        </w:rPr>
        <w:t>one</w:t>
      </w:r>
      <w:r w:rsidRPr="008868C1">
        <w:rPr>
          <w:rFonts w:ascii="Arial" w:eastAsia="Arial Unicode MS" w:hAnsi="Arial" w:cs="Arial"/>
          <w:sz w:val="20"/>
          <w:szCs w:val="20"/>
        </w:rPr>
        <w:t xml:space="preserve"> of these </w:t>
      </w:r>
      <w:r w:rsidR="008C15C3" w:rsidRPr="008868C1">
        <w:rPr>
          <w:rFonts w:ascii="Arial" w:eastAsia="Arial Unicode MS" w:hAnsi="Arial" w:cs="Arial"/>
          <w:sz w:val="20"/>
          <w:szCs w:val="20"/>
        </w:rPr>
        <w:t>was a</w:t>
      </w:r>
      <w:r w:rsidRPr="008868C1">
        <w:rPr>
          <w:rFonts w:ascii="Arial" w:eastAsia="Arial Unicode MS" w:hAnsi="Arial" w:cs="Arial"/>
          <w:sz w:val="20"/>
          <w:szCs w:val="20"/>
        </w:rPr>
        <w:t xml:space="preserve"> high-quali</w:t>
      </w:r>
      <w:r w:rsidR="00D95AB7" w:rsidRPr="008868C1">
        <w:rPr>
          <w:rFonts w:ascii="Arial" w:eastAsia="Arial Unicode MS" w:hAnsi="Arial" w:cs="Arial"/>
          <w:sz w:val="20"/>
          <w:szCs w:val="20"/>
        </w:rPr>
        <w:t xml:space="preserve">ty </w:t>
      </w:r>
      <w:r w:rsidR="00234B79" w:rsidRPr="008868C1">
        <w:rPr>
          <w:rFonts w:ascii="Arial" w:eastAsia="Arial Unicode MS" w:hAnsi="Arial" w:cs="Arial"/>
          <w:sz w:val="20"/>
          <w:szCs w:val="20"/>
        </w:rPr>
        <w:t xml:space="preserve">Level II </w:t>
      </w:r>
      <w:r w:rsidR="00D95AB7" w:rsidRPr="008868C1">
        <w:rPr>
          <w:rFonts w:ascii="Arial" w:eastAsia="Arial Unicode MS" w:hAnsi="Arial" w:cs="Arial"/>
          <w:sz w:val="20"/>
          <w:szCs w:val="20"/>
        </w:rPr>
        <w:t>randomised controlled trial</w:t>
      </w:r>
      <w:r w:rsidR="00773FFA" w:rsidRPr="008868C1">
        <w:rPr>
          <w:rFonts w:ascii="Arial" w:eastAsia="Arial Unicode MS" w:hAnsi="Arial" w:cs="Arial"/>
          <w:sz w:val="20"/>
          <w:szCs w:val="20"/>
        </w:rPr>
        <w:t xml:space="preserve"> </w:t>
      </w:r>
      <w:r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https://dx.doi.org/10.1371/journal.pone.0123675","ISSN":"1932-6203","abstract":"BACKGROUND: A pilot study has shown that real-time fMRI (rtfMRI) neurofeedback could be an alternative approach for chronic pain treatment. Considering the relative small sample of patients recruited and not strictly controlled condition, it is desirable to perform a replication as well as a double-blinded randomized study with a different control condition in chronic pain patients. Here we conducted a rtfMRI neurofeedback study in a subgroup of pain patients - patients with postherpetic neuralgia (PHN) and used a different sham neurofeedback control. We explored the feasibility of self-regulation of the rostral anterior cingulate cortex (rACC) activation in patients with PHN through rtfMRI neurofeedback and regulation of pain perception., METHODS: Sixteen patients (46-71 years) with PHN were randomly allocated to a experimental group (n = 8) or a control group (n = 8). 2 patients in the control group were excluded for large head motion. The experimental group was given true feedback information from their rACC whereas the control group was given sham feedback information from their posterior cingulate cortex (PCC). All subjects were instructed to perform an imagery task to increase and decrease activation within the target region using rtfMRI neurofeedback., RESULTS: Online analysis showed 6/8 patients in the experimental group were able to increase and decrease the blood oxygen level dependent (BOLD) fMRI signal magnitude during intermittent feedback training. However, this modulation effect was not observed in the control group. Offline analysis showed that the percentage of BOLD signal change of the target region between the last and first training in the experimental group was significantly different from the control group's and was also significantly different than 0. The changes of pain perception reflected by numerical rating scale (NRS) in the experimental group were significantly different from the control group. However, there existed no significant correlations between BOLD signal change and NRS change., CONCLUSION: Patients with PHN could learn to voluntarily control over activation in rACC through rtfMRI neurofeedback and alter their pain perception level. The present study may provide new evidence that rtfMRI neurofeedback training may be a supplemental approach for chronic clinical pain management.","author":[{"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dropping-particle":"","family":"M.","given":"Guan","non-dropping-particle":"","parse-names":false,"suffix":""},{"dropping-particle":"","family":"L.","given":"Ma","non-dropping-particle":"","parse-names":false,"suffix":""},{"dropping-particle":"","family":"L.","given":"Li","non-dropping-particle":"","parse-names":false,"suffix":""},{"dropping-particle":"","family":"B.","given":"Yan","non-dropping-particle":"","parse-names":false,"suffix":""},{"dropping-particle":"","family":"L.","given":"Zhao","non-dropping-particle":"","parse-names":false,"suffix":""},{"dropping-particle":"","family":"L.","given":"Tong","non-dropping-particle":"","parse-names":false,"suffix":""},{"dropping-particle":"","family":"S.","given":"Dou","non-dropping-particle":"","parse-names":false,"suffix":""},{"dropping-particle":"","family":"L.","given":"Xia","non-dropping-particle":"","parse-names":false,"suffix":""},{"dropping-particle":"","family":"M.","given":"Wang","non-dropping-particle":"","parse-names":false,"suffix":""},{"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container-title":"PloS one","id":"ITEM-1","issue":"4","issued":{"date-parts":[["2015","4"]]},"page":"e0123675","publisher":"Public Library of Science (E-mail: plos@plos.org)","publisher-place":"United States","title":"Self-regulation of brain activity in patients with postherpetic neuralgia: a double-blind randomized study using real-time FMRI neurofeedback.","type":"article-journal","volume":"10"},"uris":["http://www.mendeley.com/documents/?uuid=c73e47bd-3242-4ed3-ad1e-0fbba421c0ed"]}],"mendeley":{"formattedCitation":"(Guan et al., 2015)","plainTextFormattedCitation":"(Guan et al., 2015)","previouslyFormattedCitation":"(Guan et al., 2015)"},"properties":{"noteIndex":0},"schema":"https://github.com/citation-style-language/schema/raw/master/csl-citation.json"}</w:instrText>
      </w:r>
      <w:r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Guan et al., 2015)</w:t>
      </w:r>
      <w:r w:rsidRPr="008868C1">
        <w:rPr>
          <w:rFonts w:ascii="Arial" w:eastAsia="Arial Unicode MS" w:hAnsi="Arial" w:cs="Arial"/>
          <w:sz w:val="20"/>
          <w:szCs w:val="20"/>
        </w:rPr>
        <w:fldChar w:fldCharType="end"/>
      </w:r>
      <w:r w:rsidR="00AC5F7A" w:rsidRPr="008868C1">
        <w:rPr>
          <w:rFonts w:ascii="Arial" w:eastAsia="Arial Unicode MS" w:hAnsi="Arial" w:cs="Arial"/>
          <w:sz w:val="20"/>
          <w:szCs w:val="20"/>
        </w:rPr>
        <w:t xml:space="preserve">. The remaining </w:t>
      </w:r>
      <w:r w:rsidR="00DD3A35" w:rsidRPr="008868C1">
        <w:rPr>
          <w:rFonts w:ascii="Arial" w:eastAsia="Arial Unicode MS" w:hAnsi="Arial" w:cs="Arial"/>
          <w:sz w:val="20"/>
          <w:szCs w:val="20"/>
        </w:rPr>
        <w:t>six</w:t>
      </w:r>
      <w:r w:rsidR="00AC5F7A" w:rsidRPr="008868C1">
        <w:rPr>
          <w:rFonts w:ascii="Arial" w:eastAsia="Arial Unicode MS" w:hAnsi="Arial" w:cs="Arial"/>
          <w:sz w:val="20"/>
          <w:szCs w:val="20"/>
        </w:rPr>
        <w:t xml:space="preserve"> controlled trials were either non-randomised or had </w:t>
      </w:r>
      <w:r w:rsidR="002406E8" w:rsidRPr="008868C1">
        <w:rPr>
          <w:rFonts w:ascii="Arial" w:eastAsia="Arial Unicode MS" w:hAnsi="Arial" w:cs="Arial"/>
          <w:sz w:val="20"/>
          <w:szCs w:val="20"/>
        </w:rPr>
        <w:t>methodological weaknesses</w:t>
      </w:r>
      <w:r w:rsidR="00AC5F7A" w:rsidRPr="008868C1">
        <w:rPr>
          <w:rFonts w:ascii="Arial" w:eastAsia="Arial Unicode MS" w:hAnsi="Arial" w:cs="Arial"/>
          <w:sz w:val="20"/>
          <w:szCs w:val="20"/>
        </w:rPr>
        <w:t xml:space="preserve">, and hence were graded </w:t>
      </w:r>
      <w:r w:rsidR="00E446E9" w:rsidRPr="008868C1">
        <w:rPr>
          <w:rFonts w:ascii="Arial" w:eastAsia="Arial Unicode MS" w:hAnsi="Arial" w:cs="Arial"/>
          <w:sz w:val="20"/>
          <w:szCs w:val="20"/>
        </w:rPr>
        <w:t xml:space="preserve">down </w:t>
      </w:r>
      <w:r w:rsidR="00AC5F7A" w:rsidRPr="008868C1">
        <w:rPr>
          <w:rFonts w:ascii="Arial" w:eastAsia="Arial Unicode MS" w:hAnsi="Arial" w:cs="Arial"/>
          <w:sz w:val="20"/>
          <w:szCs w:val="20"/>
        </w:rPr>
        <w:t>as Level III evidence.</w:t>
      </w:r>
    </w:p>
    <w:p w14:paraId="66E86B61" w14:textId="1CB8B4AF" w:rsidR="00EE41C7" w:rsidRPr="008868C1" w:rsidRDefault="00EF314E"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Table </w:t>
      </w:r>
      <w:r w:rsidR="009A243A" w:rsidRPr="008868C1">
        <w:rPr>
          <w:rFonts w:ascii="Arial" w:eastAsia="Arial Unicode MS" w:hAnsi="Arial" w:cs="Arial"/>
          <w:sz w:val="20"/>
          <w:szCs w:val="20"/>
        </w:rPr>
        <w:t>2</w:t>
      </w:r>
      <w:r w:rsidRPr="008868C1">
        <w:rPr>
          <w:rFonts w:ascii="Arial" w:eastAsia="Arial Unicode MS" w:hAnsi="Arial" w:cs="Arial"/>
          <w:sz w:val="20"/>
          <w:szCs w:val="20"/>
        </w:rPr>
        <w:t xml:space="preserve"> summarises the </w:t>
      </w:r>
      <w:r w:rsidR="00E446E9" w:rsidRPr="008868C1">
        <w:rPr>
          <w:rFonts w:ascii="Arial" w:eastAsia="Arial Unicode MS" w:hAnsi="Arial" w:cs="Arial"/>
          <w:sz w:val="20"/>
          <w:szCs w:val="20"/>
        </w:rPr>
        <w:t>results</w:t>
      </w:r>
      <w:r w:rsidRPr="008868C1">
        <w:rPr>
          <w:rFonts w:ascii="Arial" w:eastAsia="Arial Unicode MS" w:hAnsi="Arial" w:cs="Arial"/>
          <w:sz w:val="20"/>
          <w:szCs w:val="20"/>
        </w:rPr>
        <w:t xml:space="preserve"> </w:t>
      </w:r>
      <w:r w:rsidR="00EB52C5" w:rsidRPr="008868C1">
        <w:rPr>
          <w:rFonts w:ascii="Arial" w:eastAsia="Arial Unicode MS" w:hAnsi="Arial" w:cs="Arial"/>
          <w:sz w:val="20"/>
          <w:szCs w:val="20"/>
        </w:rPr>
        <w:t>of</w:t>
      </w:r>
      <w:r w:rsidRPr="008868C1">
        <w:rPr>
          <w:rFonts w:ascii="Arial" w:eastAsia="Arial Unicode MS" w:hAnsi="Arial" w:cs="Arial"/>
          <w:sz w:val="20"/>
          <w:szCs w:val="20"/>
        </w:rPr>
        <w:t xml:space="preserve"> critical appraisal of the controlled trials includ</w:t>
      </w:r>
      <w:r w:rsidR="00EB52C5" w:rsidRPr="008868C1">
        <w:rPr>
          <w:rFonts w:ascii="Arial" w:eastAsia="Arial Unicode MS" w:hAnsi="Arial" w:cs="Arial"/>
          <w:sz w:val="20"/>
          <w:szCs w:val="20"/>
        </w:rPr>
        <w:t>ed in this review</w:t>
      </w:r>
      <w:r w:rsidR="005738E6" w:rsidRPr="008868C1">
        <w:rPr>
          <w:rFonts w:ascii="Arial" w:eastAsia="Arial Unicode MS" w:hAnsi="Arial" w:cs="Arial"/>
          <w:sz w:val="20"/>
          <w:szCs w:val="20"/>
        </w:rPr>
        <w:t>. T</w:t>
      </w:r>
      <w:r w:rsidR="0072797F" w:rsidRPr="008868C1">
        <w:rPr>
          <w:rFonts w:ascii="Arial" w:eastAsia="Arial Unicode MS" w:hAnsi="Arial" w:cs="Arial"/>
          <w:sz w:val="20"/>
          <w:szCs w:val="20"/>
        </w:rPr>
        <w:t xml:space="preserve">here were </w:t>
      </w:r>
      <w:r w:rsidR="00DF3D65" w:rsidRPr="008868C1">
        <w:rPr>
          <w:rFonts w:ascii="Arial" w:eastAsia="Arial Unicode MS" w:hAnsi="Arial" w:cs="Arial"/>
          <w:sz w:val="20"/>
          <w:szCs w:val="20"/>
        </w:rPr>
        <w:t>three</w:t>
      </w:r>
      <w:r w:rsidR="0072797F" w:rsidRPr="008868C1">
        <w:rPr>
          <w:rFonts w:ascii="Arial" w:eastAsia="Arial Unicode MS" w:hAnsi="Arial" w:cs="Arial"/>
          <w:sz w:val="20"/>
          <w:szCs w:val="20"/>
        </w:rPr>
        <w:t xml:space="preserve"> key sources of bias–</w:t>
      </w:r>
      <w:r w:rsidR="00DF3D65" w:rsidRPr="008868C1">
        <w:rPr>
          <w:rFonts w:ascii="Arial" w:eastAsia="Arial Unicode MS" w:hAnsi="Arial" w:cs="Arial"/>
          <w:sz w:val="20"/>
          <w:szCs w:val="20"/>
        </w:rPr>
        <w:t xml:space="preserve"> lack of randomisation,</w:t>
      </w:r>
      <w:r w:rsidR="0072797F" w:rsidRPr="008868C1">
        <w:rPr>
          <w:rFonts w:ascii="Arial" w:eastAsia="Arial Unicode MS" w:hAnsi="Arial" w:cs="Arial"/>
          <w:sz w:val="20"/>
          <w:szCs w:val="20"/>
        </w:rPr>
        <w:t xml:space="preserve"> high attrition rate and lack of appropriate blinding. </w:t>
      </w:r>
      <w:r w:rsidR="00EB38DE" w:rsidRPr="008868C1">
        <w:rPr>
          <w:rFonts w:ascii="Arial" w:eastAsia="Arial Unicode MS" w:hAnsi="Arial" w:cs="Arial"/>
          <w:sz w:val="20"/>
          <w:szCs w:val="20"/>
        </w:rPr>
        <w:t xml:space="preserve">Factors commonly reported to lead to </w:t>
      </w:r>
      <w:r w:rsidR="0067330C" w:rsidRPr="008868C1">
        <w:rPr>
          <w:rFonts w:ascii="Arial" w:eastAsia="Arial Unicode MS" w:hAnsi="Arial" w:cs="Arial"/>
          <w:sz w:val="20"/>
          <w:szCs w:val="20"/>
        </w:rPr>
        <w:t>attrition</w:t>
      </w:r>
      <w:r w:rsidR="00EB38DE" w:rsidRPr="008868C1">
        <w:rPr>
          <w:rFonts w:ascii="Arial" w:eastAsia="Arial Unicode MS" w:hAnsi="Arial" w:cs="Arial"/>
          <w:sz w:val="20"/>
          <w:szCs w:val="20"/>
        </w:rPr>
        <w:t xml:space="preserve"> include</w:t>
      </w:r>
      <w:r w:rsidR="001069DD" w:rsidRPr="008868C1">
        <w:rPr>
          <w:rFonts w:ascii="Arial" w:eastAsia="Arial Unicode MS" w:hAnsi="Arial" w:cs="Arial"/>
          <w:sz w:val="20"/>
          <w:szCs w:val="20"/>
        </w:rPr>
        <w:t>d</w:t>
      </w:r>
      <w:r w:rsidR="00770F49" w:rsidRPr="008868C1">
        <w:rPr>
          <w:rFonts w:ascii="Arial" w:eastAsia="Arial Unicode MS" w:hAnsi="Arial" w:cs="Arial"/>
          <w:sz w:val="20"/>
          <w:szCs w:val="20"/>
        </w:rPr>
        <w:t xml:space="preserve"> </w:t>
      </w:r>
      <w:r w:rsidR="00132C15" w:rsidRPr="008868C1">
        <w:rPr>
          <w:rFonts w:ascii="Arial" w:eastAsia="Arial Unicode MS" w:hAnsi="Arial" w:cs="Arial"/>
          <w:sz w:val="20"/>
          <w:szCs w:val="20"/>
        </w:rPr>
        <w:t>co-existing</w:t>
      </w:r>
      <w:r w:rsidR="00947178" w:rsidRPr="008868C1">
        <w:rPr>
          <w:rFonts w:ascii="Arial" w:eastAsia="Arial Unicode MS" w:hAnsi="Arial" w:cs="Arial"/>
          <w:sz w:val="20"/>
          <w:szCs w:val="20"/>
        </w:rPr>
        <w:t xml:space="preserve"> illnesses</w:t>
      </w:r>
      <w:r w:rsidR="0067330C" w:rsidRPr="008868C1">
        <w:rPr>
          <w:rFonts w:ascii="Arial" w:eastAsia="Arial Unicode MS" w:hAnsi="Arial" w:cs="Arial"/>
          <w:sz w:val="20"/>
          <w:szCs w:val="20"/>
        </w:rPr>
        <w:t xml:space="preserve"> </w:t>
      </w:r>
      <w:r w:rsidR="00E91B93"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10.1186/s12984-019-0588-7","ISSN":"1743-0003","abstract":"Background: Central Neuropathic Pain (CNP) is a frequent chronic condition in people with spinal cord injury (SCI). Previously, we showed that using laboratory brain-computer interface (BCI) technology for neurofeedback (NFB) training, it was possible to reduce CNP in people with SCI. In this study, we show results of patient self-managed treatment in their homes with a BCI-NFB using a consumer EEG device. Methods: Users: People with chronic SCI (17 M, 3 F, 50.6 ± 14.1 years old), and CNP ≥4 on a Visual Numerical Scale. Location: Laboratory training (up to 4 sessions) followed by home self-managed NFB. User Activity: Upregulating the EEG alpha band power by 10% above a threshold and at the same time downregulating the theta and upper beta (20-30 Hz) band power by 10% at electrode location C4. Technology: A consumer grade multichannel EEG headset (Epoch, Emotiv, USA), a tablet computer and custom made NFB software. Evaluation: EEG analysis, before and after NFB assessment, interviews and questionnaires. Results: Effectiveness: Out of 20 initially assessed participants, 15 took part in the study. Participants used the system for 6.9 ± 5.5 (median 4) weeks. Twelve participants regulated their brainwaves in a frequency specific manner and were most successful upregulating the alpha band power. However they typically upregulated power around their individual alpha peak (7.6 ± 0.8 Hz) that was lower than in people without CNP. The reduction in pain experienced was statistically significant in 12 and clinically significant (greater than 30%) in 8 participants. Efficiency: The donning was between 5 and 15 min, and approximately 10-20% of EEG data recorded in the home environment was noise. Participants were mildly stressed when self-administering NFB at home (2.4 on a scale 1-10). User satisfaction: Nine participants who completed the final assessment reported a high level of satisfaction (QUESQ, 4.5 ± 0.8), naming effectiveness, ease of use and comfort as main priorities. The main factors influencing frequency of NFB training were: health related issues, free time and pain intensity.","author":[{"dropping-particle":"","family":"Al-Taleb","given":"M.","non-dropping-particle":"","parse-names":false,"suffix":""},{"dropping-particle":"","family":"Purcell","given":"M","non-dropping-particle":"","parse-names":false,"suffix":""},{"dropping-particle":"","family":"Fraser","given":"M","non-dropping-particle":"","parse-names":false,"suffix":""},{"dropping-particle":"","family":"Petric-Gray","given":"N","non-dropping-particle":"","parse-names":false,"suffix":""},{"dropping-particle":"","family":"Vuckovic","given":"A","non-dropping-particle":"","parse-names":false,"suffix":""}],"container-title":"Journal of NeuroEngineering and Rehabilitation","id":"ITEM-1","issued":{"date-parts":[["2019"]]},"title":"Home used, patient self-managed, brain-computer interface for the management of central neuropathic pain post spinal cord injury: usability study","type":"article-journal"},"uris":["http://www.mendeley.com/documents/?uuid=4263bae6-6bff-3c68-81b1-c97da5827658"]},{"id":"ITEM-2","itemData":{"DOI":"https://dx.doi.org/10.1007/s10484-013-9214-9","ISSN":"1573-3270","abstract":"Chronic pain, usually refractory to analgesics, is a significant problem for many individuals with spinal cord injury (SCI). Preliminary studies suggest that electroencephalography (EEG) biofeedback (also known as neurofeedback, NF) has the potential to help patients with otherwise refractory chronic pain. However, there remain many unanswered questions about the effects and mechanisms of this treatment. We studied 13 individuals with SCI and chronic pain with NF. Ten of the 13 individuals completed 4 sessions each of three different neurofeedback protocols assigned in random order for a total of 12 NF sessions. All three protocols had similar immediate effects on pain intensity. In addition, the participants reported modest pre- to post-treatment decreases in worst pain and pain unpleasantness following completion of the 12 NF sessions. These improvements were maintained at 3-month follow-up. The majority of the participants felt they benefited from and were satisfied with the treatment. No significant effects on measures of other outcome domains (sleep quality, pain interference and fatigue) were observed, although there was a non-significant trend for an increase in fatigue. Finally, pre- to post-treatment changes in EEG bandwidth activity, consistent with the training protocols, were observed in theta and alpha but not beta frequencies. The findings provide preliminary support for the potential efficacy of NF for the treatment of SCI-related pain, and suggest that further clinical studies are warranted.","author":[{"dropping-particle":"","family":"Jensen","given":"M P","non-dropping-particle":"","parse-names":false,"suffix":""},{"dropping-particle":"","family":"Gertz","given":"Kevin J","non-dropping-particle":"","parse-names":false,"suffix":""},{"dropping-particle":"","family":"Kupper","given":"Amy E","non-dropping-particle":"","parse-names":false,"suffix":""},{"dropping-particle":"","family":"Braden","given":"Alan L","non-dropping-particle":"","parse-names":false,"suffix":""},{"dropping-particle":"","family":"Howe","given":"Jon D","non-dropping-particle":"","parse-names":false,"suffix":""},{"dropping-particle":"","family":"Hakimian","given":"Shahin","non-dropping-particle":"","parse-names":false,"suffix":""},{"dropping-particle":"","family":"Sherlin","given":"Leslie H","non-dropping-particle":"","parse-names":false,"suffix":""}],"collection-title":"Biofeedback &amp; Self Regulation","container-title":"Applied psychophysiology and biofeedback","editor":[{"dropping-particle":"","family":"Amtmann Bazanova, Boord, Bromm, Bromm, Bromm, Cardenas, Caro, Chen, Chen, Cook, Egner, Egner, Ehde, Finnerup, Gannon, Gevensleben, Gevensleben, Hammond, Hays, Huber, Jasper, Jensen, Jensen, Jensen, Jensen, Jensen, Kayiran, Krupp, Llinas, Raymond, Ros, Sa","given":"Bakhshayesh","non-dropping-particle":"","parse-names":false,"suffix":""}],"id":"ITEM-2","issue":"2","issued":{"date-parts":[["2013","6"]]},"page":"101-108","publisher":"Springer New York (233 Spring Street, New York NY 10013-1578, United States)","publisher-place":"Germany","title":"Steps toward developing an EEG biofeedback treatment for chronic pain.","type":"article-journal","volume":"38"},"uris":["http://www.mendeley.com/documents/?uuid=ed4ac84d-ec48-4a55-b6f7-767b09ff1b62"]}],"mendeley":{"formattedCitation":"(Al-Taleb et al., 2019; Jensen, Gertz, et al., 2013)","plainTextFormattedCitation":"(Al-Taleb et al., 2019; Jensen, Gertz, et al., 2013)","previouslyFormattedCitation":"(Al-Taleb et al., 2019; Jensen, Gertz, et al., 2013)"},"properties":{"noteIndex":0},"schema":"https://github.com/citation-style-language/schema/raw/master/csl-citation.json"}</w:instrText>
      </w:r>
      <w:r w:rsidR="00E91B93"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Al-Taleb et al., 2019; Jensen, Gertz, et al., 2013)</w:t>
      </w:r>
      <w:r w:rsidR="00E91B93" w:rsidRPr="008868C1">
        <w:rPr>
          <w:rFonts w:ascii="Arial" w:eastAsia="Arial Unicode MS" w:hAnsi="Arial" w:cs="Arial"/>
          <w:sz w:val="20"/>
          <w:szCs w:val="20"/>
        </w:rPr>
        <w:fldChar w:fldCharType="end"/>
      </w:r>
      <w:r w:rsidR="00947178" w:rsidRPr="008868C1">
        <w:rPr>
          <w:rFonts w:ascii="Arial" w:eastAsia="Arial Unicode MS" w:hAnsi="Arial" w:cs="Arial"/>
          <w:sz w:val="20"/>
          <w:szCs w:val="20"/>
        </w:rPr>
        <w:t>,</w:t>
      </w:r>
      <w:r w:rsidR="002F1DA7" w:rsidRPr="008868C1">
        <w:rPr>
          <w:rFonts w:ascii="Arial" w:eastAsia="Arial Unicode MS" w:hAnsi="Arial" w:cs="Arial"/>
          <w:sz w:val="20"/>
          <w:szCs w:val="20"/>
        </w:rPr>
        <w:t xml:space="preserve"> </w:t>
      </w:r>
      <w:r w:rsidR="00D90300" w:rsidRPr="008868C1">
        <w:rPr>
          <w:rFonts w:ascii="Arial" w:eastAsia="Arial Unicode MS" w:hAnsi="Arial" w:cs="Arial"/>
          <w:sz w:val="20"/>
          <w:szCs w:val="20"/>
        </w:rPr>
        <w:t>transportation</w:t>
      </w:r>
      <w:r w:rsidR="0067330C" w:rsidRPr="008868C1">
        <w:rPr>
          <w:rFonts w:ascii="Arial" w:eastAsia="Arial Unicode MS" w:hAnsi="Arial" w:cs="Arial"/>
          <w:sz w:val="20"/>
          <w:szCs w:val="20"/>
        </w:rPr>
        <w:t xml:space="preserve"> </w:t>
      </w:r>
      <w:r w:rsidR="00724252" w:rsidRPr="008868C1">
        <w:rPr>
          <w:rFonts w:ascii="Arial" w:eastAsia="Arial Unicode MS" w:hAnsi="Arial" w:cs="Arial"/>
          <w:sz w:val="20"/>
          <w:szCs w:val="20"/>
        </w:rPr>
        <w:fldChar w:fldCharType="begin" w:fldLock="1"/>
      </w:r>
      <w:r w:rsidR="00E20EF4" w:rsidRPr="008868C1">
        <w:rPr>
          <w:rFonts w:ascii="Arial" w:eastAsia="Arial Unicode MS" w:hAnsi="Arial" w:cs="Arial"/>
          <w:sz w:val="20"/>
          <w:szCs w:val="20"/>
        </w:rPr>
        <w:instrText>ADDIN CSL_CITATION {"citationItems":[{"id":"ITEM-1","itemData":{"DOI":"10.1186/s12883-015-0445-7","ISSN":"14712377","abstract":"Background: Central neuropathic pain has a prevalence of 40% in patients with spinal cord injury. Electroencephalography (EEG) studies showed that this type of pain has identifiable signatures, that could potentially be targeted by a neuromodulation therapy. The aim of the study was to investigate the putative mechanism of neurofeedback training on central neuropathic pain and its underlying brain signatures in patients with chronic paraplegia. Methods: Patients' EEG activity was modulated from the sensory-motor cortex, electrode location C3/Cz/C4/P4 in up to 40 training sessions Results. Six out of seven patients reported immediate reduction of pain during neurofeedback training. Best results were achieved with suppressing and higher β (20-30Hz) power and reinforcing aα power at C4. Four patients reported clinically significant long-term reduction of pain (&gt;30%) which lasted at least a month beyond the therapy. EEG during neurofeedback revealed a wide spread modulation of power in all three frequency bands accompanied with changes in the coherence most notable in the beta band. The standardized low resolution electromagnetic tomography analysis of EEG before and after neurofeedback therapy showed the statistically significant reduction of power in beta frequency band in all tested patients. Areas with reduced power included the Dorsolateral Prefrontal Cortex, the Anterior Cingulate Cortex and the Insular Cortex. Conclusions: Neurofeedback training produces both immediate and longer term reduction of central neuropathic pain that is accompanied with a measurable short and long term modulation of cortical activity. Controlled trials are required to confirm the efficacy of this neurofeedback protocol on treatment of pain. The study is a registered UKCRN clinical trial Nr 9824.","author":[{"dropping-particle":"","family":"Hassan","given":"Muhammad Abul","non-dropping-particle":"","parse-names":false,"suffix":""},{"dropping-particle":"","family":"Fraser","given":"Matthew","non-dropping-particle":"","parse-names":false,"suffix":""},{"dropping-particle":"","family":"Conway","given":"Bernard A","non-dropping-particle":"","parse-names":false,"suffix":""},{"dropping-particle":"","family":"Allan","given":"David B","non-dropping-particle":"","parse-names":false,"suffix":""},{"dropping-particle":"","family":"Vuckovic","given":"Aleksandra","non-dropping-particle":"","parse-names":false,"suffix":""}],"container-title":"BMC Neurology","id":"ITEM-1","issue":"1","issued":{"date-parts":[["2015"]]},"title":"The mechanism of neurofeedback training for treatment of central neuropathic pain in paraplegia: A pilot study","type":"article-journal","volume":"15"},"uris":["http://www.mendeley.com/documents/?uuid=54fe06f5-0b3b-349e-9630-39fbc4b5498c"]},{"id":"ITEM-2","itemData":{"DOI":"10.1007/s00586-019-06051-9","ISBN":"0123456789","ISSN":"14320932","PMID":"31254096","abstract":"Purpose: Chronic low back pain (cLBP) affects a quarter of a population during its lifetime. The most severe cases include patients not responding to interventions such as 5-week-long in-hospital multi-disciplinary protocols. This document reports on a pilot study offering an alpha-phase synchronization (APS) brain rehabilitation intervention to a population of n = 16 multi-resistant cLBP patients. Methods: The intervention consists of 20 sessions of highly controlled electroencephalography (EEG) APS operant conditioning (neurofeedback) paradigm delivered in the form of visual feedback. Visual analogue scale for pain, Dallas, Hamilton, and HAD were measured before, after, at 6-month and 12-month follow-up. Full-scalp EEG data were analyzed to study significant changes in the brain’s electrical activity. Results: The intervention showed a great and lasting response of most measured clinical scales. The clinical improvement was lasting beyond the 6-month follow-up endpoints. The EEG data confirm that patients did control (intra-session trends) and learned to better control (intersession trends) their APS neuromarker resulting in (nonsignificant) baseline changes in their resting state activity. Last and most significantly, the alpha-phase concentration (APC) neuromarker, specific to phase rather than amplitude, was found to correlate significantly with the reduction in clinical symptoms in a typical dose–response effect. Conclusion: This first experiment highlights the role of the APC neuromarker in relation to the nucleus accumbens activity and its role on nociception and the chronicity of pain. This study suggests APC rehabilitation could be used clinically for the most severe cases of cLBP. Its excellent safety profile and availability as a home-use intervention makes it a potentially disruptive tool in the context of nonsteroidal anti-inflammatory drugs and opioid abuses. Graphic abstract: These slides can be retrieved under Electronic Supplementary Material.[Figure not available: see fulltext.].","author":[{"dropping-particle":"","family":"Mayaud","given":"Louis","non-dropping-particle":"","parse-names":false,"suffix":""},{"dropping-particle":"","family":"Wu","given":"Hélène","non-dropping-particle":"","parse-names":false,"suffix":""},{"dropping-particle":"","family":"Barthélemy","given":"Quentin","non-dropping-particle":"","parse-names":false,"suffix":""},{"dropping-particle":"","family":"Favennec","given":"Patrick","non-dropping-particle":"","parse-names":false,"suffix":""},{"dropping-particle":"","family":"Delpierre","given":"Yannick","non-dropping-particle":"","parse-names":false,"suffix":""},{"dropping-particle":"","family":"Congedo","given":"Marco","non-dropping-particle":"","parse-names":false,"suffix":""},{"dropping-particle":"","family":"Dupeyron","given":"Arnaud","non-dropping-particle":"","parse-names":false,"suffix":""},{"dropping-particle":"","family":"Ritz","given":"Michel","non-dropping-particle":"","parse-names":false,"suffix":""}],"container-title":"European Spine Journal","id":"ITEM-2","issue":"11","issued":{"date-parts":[["2019"]]},"page":"2487-2501","title":"Alpha-phase synchrony EEG training for multi-resistant chronic low back pain patients: an open-label pilot study","type":"article-journal","volume":"28"},"uris":["http://www.mendeley.com/documents/?uuid=32613f52-6f5d-3b47-9904-5221f91e9ec3"]},{"id":"ITEM-3","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3","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mendeley":{"formattedCitation":"(Hassan et al., 2015; Mayaud et al., 2019; Prinsloo et al., 2018)","plainTextFormattedCitation":"(Hassan et al., 2015; Mayaud et al., 2019; Prinsloo et al., 2018)","previouslyFormattedCitation":"(Hassan et al., 2015; Mayaud et al., 2019; Prinsloo et al., 2018)"},"properties":{"noteIndex":0},"schema":"https://github.com/citation-style-language/schema/raw/master/csl-citation.json"}</w:instrText>
      </w:r>
      <w:r w:rsidR="00724252" w:rsidRPr="008868C1">
        <w:rPr>
          <w:rFonts w:ascii="Arial" w:eastAsia="Arial Unicode MS" w:hAnsi="Arial" w:cs="Arial"/>
          <w:sz w:val="20"/>
          <w:szCs w:val="20"/>
        </w:rPr>
        <w:fldChar w:fldCharType="separate"/>
      </w:r>
      <w:r w:rsidR="003434A0" w:rsidRPr="008868C1">
        <w:rPr>
          <w:rFonts w:ascii="Arial" w:eastAsia="Arial Unicode MS" w:hAnsi="Arial" w:cs="Arial"/>
          <w:noProof/>
          <w:sz w:val="20"/>
          <w:szCs w:val="20"/>
        </w:rPr>
        <w:t>(Hassan et al., 2015; Mayaud et al., 2019; Prinsloo et al., 2018)</w:t>
      </w:r>
      <w:r w:rsidR="00724252" w:rsidRPr="008868C1">
        <w:rPr>
          <w:rFonts w:ascii="Arial" w:eastAsia="Arial Unicode MS" w:hAnsi="Arial" w:cs="Arial"/>
          <w:sz w:val="20"/>
          <w:szCs w:val="20"/>
        </w:rPr>
        <w:fldChar w:fldCharType="end"/>
      </w:r>
      <w:r w:rsidR="00724252" w:rsidRPr="008868C1">
        <w:rPr>
          <w:rFonts w:ascii="Arial" w:eastAsia="Arial Unicode MS" w:hAnsi="Arial" w:cs="Arial"/>
          <w:sz w:val="20"/>
          <w:szCs w:val="20"/>
        </w:rPr>
        <w:t>,</w:t>
      </w:r>
      <w:r w:rsidR="00801102" w:rsidRPr="008868C1">
        <w:rPr>
          <w:rFonts w:ascii="Arial" w:eastAsia="Arial Unicode MS" w:hAnsi="Arial" w:cs="Arial"/>
          <w:sz w:val="20"/>
          <w:szCs w:val="20"/>
        </w:rPr>
        <w:t xml:space="preserve"> </w:t>
      </w:r>
      <w:r w:rsidR="00AD0E40" w:rsidRPr="008868C1">
        <w:rPr>
          <w:rFonts w:ascii="Arial" w:eastAsia="Arial Unicode MS" w:hAnsi="Arial" w:cs="Arial"/>
          <w:sz w:val="20"/>
          <w:szCs w:val="20"/>
        </w:rPr>
        <w:t>perceived ineffectiveness of treatment</w:t>
      </w:r>
      <w:r w:rsidR="0067330C" w:rsidRPr="008868C1">
        <w:rPr>
          <w:rFonts w:ascii="Arial" w:eastAsia="Arial Unicode MS" w:hAnsi="Arial" w:cs="Arial"/>
          <w:sz w:val="20"/>
          <w:szCs w:val="20"/>
        </w:rPr>
        <w:t xml:space="preserve"> </w:t>
      </w:r>
      <w:r w:rsidR="008358C4"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10.1186/s12883-015-0445-7","ISSN":"14712377","abstract":"Background: Central neuropathic pain has a prevalence of 40% in patients with spinal cord injury. Electroencephalography (EEG) studies showed that this type of pain has identifiable signatures, that could potentially be targeted by a neuromodulation therapy. The aim of the study was to investigate the putative mechanism of neurofeedback training on central neuropathic pain and its underlying brain signatures in patients with chronic paraplegia. Methods: Patients' EEG activity was modulated from the sensory-motor cortex, electrode location C3/Cz/C4/P4 in up to 40 training sessions Results. Six out of seven patients reported immediate reduction of pain during neurofeedback training. Best results were achieved with suppressing and higher β (20-30Hz) power and reinforcing aα power at C4. Four patients reported clinically significant long-term reduction of pain (&gt;30%) which lasted at least a month beyond the therapy. EEG during neurofeedback revealed a wide spread modulation of power in all three frequency bands accompanied with changes in the coherence most notable in the beta band. The standardized low resolution electromagnetic tomography analysis of EEG before and after neurofeedback therapy showed the statistically significant reduction of power in beta frequency band in all tested patients. Areas with reduced power included the Dorsolateral Prefrontal Cortex, the Anterior Cingulate Cortex and the Insular Cortex. Conclusions: Neurofeedback training produces both immediate and longer term reduction of central neuropathic pain that is accompanied with a measurable short and long term modulation of cortical activity. Controlled trials are required to confirm the efficacy of this neurofeedback protocol on treatment of pain. The study is a registered UKCRN clinical trial Nr 9824.","author":[{"dropping-particle":"","family":"Hassan","given":"Muhammad Abul","non-dropping-particle":"","parse-names":false,"suffix":""},{"dropping-particle":"","family":"Fraser","given":"Matthew","non-dropping-particle":"","parse-names":false,"suffix":""},{"dropping-particle":"","family":"Conway","given":"Bernard A","non-dropping-particle":"","parse-names":false,"suffix":""},{"dropping-particle":"","family":"Allan","given":"David B","non-dropping-particle":"","parse-names":false,"suffix":""},{"dropping-particle":"","family":"Vuckovic","given":"Aleksandra","non-dropping-particle":"","parse-names":false,"suffix":""}],"container-title":"BMC Neurology","id":"ITEM-1","issue":"1","issued":{"date-parts":[["2015"]]},"title":"The mechanism of neurofeedback training for treatment of central neuropathic pain in paraplegia: A pilot study","type":"article-journal","volume":"15"},"uris":["http://www.mendeley.com/documents/?uuid=54fe06f5-0b3b-349e-9630-39fbc4b5498c"]},{"id":"ITEM-2","itemData":{"DOI":"https://dx.doi.org/10.1007/s10484-013-9214-9","ISSN":"1573-3270","abstract":"Chronic pain, usually refractory to analgesics, is a significant problem for many individuals with spinal cord injury (SCI). Preliminary studies suggest that electroencephalography (EEG) biofeedback (also known as neurofeedback, NF) has the potential to help patients with otherwise refractory chronic pain. However, there remain many unanswered questions about the effects and mechanisms of this treatment. We studied 13 individuals with SCI and chronic pain with NF. Ten of the 13 individuals completed 4 sessions each of three different neurofeedback protocols assigned in random order for a total of 12 NF sessions. All three protocols had similar immediate effects on pain intensity. In addition, the participants reported modest pre- to post-treatment decreases in worst pain and pain unpleasantness following completion of the 12 NF sessions. These improvements were maintained at 3-month follow-up. The majority of the participants felt they benefited from and were satisfied with the treatment. No significant effects on measures of other outcome domains (sleep quality, pain interference and fatigue) were observed, although there was a non-significant trend for an increase in fatigue. Finally, pre- to post-treatment changes in EEG bandwidth activity, consistent with the training protocols, were observed in theta and alpha but not beta frequencies. The findings provide preliminary support for the potential efficacy of NF for the treatment of SCI-related pain, and suggest that further clinical studies are warranted.","author":[{"dropping-particle":"","family":"Jensen","given":"M P","non-dropping-particle":"","parse-names":false,"suffix":""},{"dropping-particle":"","family":"Gertz","given":"Kevin J","non-dropping-particle":"","parse-names":false,"suffix":""},{"dropping-particle":"","family":"Kupper","given":"Amy E","non-dropping-particle":"","parse-names":false,"suffix":""},{"dropping-particle":"","family":"Braden","given":"Alan L","non-dropping-particle":"","parse-names":false,"suffix":""},{"dropping-particle":"","family":"Howe","given":"Jon D","non-dropping-particle":"","parse-names":false,"suffix":""},{"dropping-particle":"","family":"Hakimian","given":"Shahin","non-dropping-particle":"","parse-names":false,"suffix":""},{"dropping-particle":"","family":"Sherlin","given":"Leslie H","non-dropping-particle":"","parse-names":false,"suffix":""}],"collection-title":"Biofeedback &amp; Self Regulation","container-title":"Applied psychophysiology and biofeedback","editor":[{"dropping-particle":"","family":"Amtmann Bazanova, Boord, Bromm, Bromm, Bromm, Cardenas, Caro, Chen, Chen, Cook, Egner, Egner, Ehde, Finnerup, Gannon, Gevensleben, Gevensleben, Hammond, Hays, Huber, Jasper, Jensen, Jensen, Jensen, Jensen, Jensen, Kayiran, Krupp, Llinas, Raymond, Ros, Sa","given":"Bakhshayesh","non-dropping-particle":"","parse-names":false,"suffix":""}],"id":"ITEM-2","issue":"2","issued":{"date-parts":[["2013","6"]]},"page":"101-108","publisher":"Springer New York (233 Spring Street, New York NY 10013-1578, United States)","publisher-place":"Germany","title":"Steps toward developing an EEG biofeedback treatment for chronic pain.","type":"article-journal","volume":"38"},"uris":["http://www.mendeley.com/documents/?uuid=ed4ac84d-ec48-4a55-b6f7-767b09ff1b62"]}],"mendeley":{"formattedCitation":"(Hassan et al., 2015; Jensen, Gertz, et al., 2013)","plainTextFormattedCitation":"(Hassan et al., 2015; Jensen, Gertz, et al., 2013)","previouslyFormattedCitation":"(Hassan et al., 2015; Jensen, Gertz, et al., 2013)"},"properties":{"noteIndex":0},"schema":"https://github.com/citation-style-language/schema/raw/master/csl-citation.json"}</w:instrText>
      </w:r>
      <w:r w:rsidR="008358C4"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Hassan et al., 2015; Jensen, Gertz, et al., 2013)</w:t>
      </w:r>
      <w:r w:rsidR="008358C4" w:rsidRPr="008868C1">
        <w:rPr>
          <w:rFonts w:ascii="Arial" w:eastAsia="Arial Unicode MS" w:hAnsi="Arial" w:cs="Arial"/>
          <w:sz w:val="20"/>
          <w:szCs w:val="20"/>
        </w:rPr>
        <w:fldChar w:fldCharType="end"/>
      </w:r>
      <w:r w:rsidR="00AD0E40" w:rsidRPr="008868C1">
        <w:rPr>
          <w:rFonts w:ascii="Arial" w:eastAsia="Arial Unicode MS" w:hAnsi="Arial" w:cs="Arial"/>
          <w:sz w:val="20"/>
          <w:szCs w:val="20"/>
        </w:rPr>
        <w:t>,</w:t>
      </w:r>
      <w:r w:rsidR="00864DAA" w:rsidRPr="008868C1">
        <w:rPr>
          <w:rFonts w:ascii="Arial" w:eastAsia="Arial Unicode MS" w:hAnsi="Arial" w:cs="Arial"/>
          <w:sz w:val="20"/>
          <w:szCs w:val="20"/>
        </w:rPr>
        <w:t xml:space="preserve"> </w:t>
      </w:r>
      <w:r w:rsidR="00216577" w:rsidRPr="008868C1">
        <w:rPr>
          <w:rFonts w:ascii="Arial" w:eastAsia="Arial Unicode MS" w:hAnsi="Arial" w:cs="Arial"/>
          <w:sz w:val="20"/>
          <w:szCs w:val="20"/>
        </w:rPr>
        <w:t>personal issues</w:t>
      </w:r>
      <w:r w:rsidR="0067330C" w:rsidRPr="008868C1">
        <w:rPr>
          <w:rFonts w:ascii="Arial" w:eastAsia="Arial Unicode MS" w:hAnsi="Arial" w:cs="Arial"/>
          <w:sz w:val="20"/>
          <w:szCs w:val="20"/>
        </w:rPr>
        <w:t xml:space="preserve"> </w:t>
      </w:r>
      <w:r w:rsidR="00216577"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1","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mendeley":{"formattedCitation":"(Prinsloo et al., 2018)","plainTextFormattedCitation":"(Prinsloo et al., 2018)","previouslyFormattedCitation":"(Prinsloo et al., 2018)"},"properties":{"noteIndex":0},"schema":"https://github.com/citation-style-language/schema/raw/master/csl-citation.json"}</w:instrText>
      </w:r>
      <w:r w:rsidR="00216577"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Prinsloo et al., 2018)</w:t>
      </w:r>
      <w:r w:rsidR="00216577" w:rsidRPr="008868C1">
        <w:rPr>
          <w:rFonts w:ascii="Arial" w:eastAsia="Arial Unicode MS" w:hAnsi="Arial" w:cs="Arial"/>
          <w:sz w:val="20"/>
          <w:szCs w:val="20"/>
        </w:rPr>
        <w:fldChar w:fldCharType="end"/>
      </w:r>
      <w:r w:rsidR="00216577" w:rsidRPr="008868C1">
        <w:rPr>
          <w:rFonts w:ascii="Arial" w:eastAsia="Arial Unicode MS" w:hAnsi="Arial" w:cs="Arial"/>
          <w:sz w:val="20"/>
          <w:szCs w:val="20"/>
        </w:rPr>
        <w:t xml:space="preserve">, </w:t>
      </w:r>
      <w:r w:rsidR="00C47F06" w:rsidRPr="008868C1">
        <w:rPr>
          <w:rFonts w:ascii="Arial" w:eastAsia="Arial Unicode MS" w:hAnsi="Arial" w:cs="Arial"/>
          <w:sz w:val="20"/>
          <w:szCs w:val="20"/>
        </w:rPr>
        <w:t xml:space="preserve">death due to </w:t>
      </w:r>
      <w:r w:rsidR="00E64BE0" w:rsidRPr="008868C1">
        <w:rPr>
          <w:rFonts w:ascii="Arial" w:eastAsia="Arial Unicode MS" w:hAnsi="Arial" w:cs="Arial"/>
          <w:sz w:val="20"/>
          <w:szCs w:val="20"/>
        </w:rPr>
        <w:t>factors not associated with the intervention</w:t>
      </w:r>
      <w:r w:rsidR="0067330C" w:rsidRPr="008868C1">
        <w:rPr>
          <w:rFonts w:ascii="Arial" w:eastAsia="Arial Unicode MS" w:hAnsi="Arial" w:cs="Arial"/>
          <w:sz w:val="20"/>
          <w:szCs w:val="20"/>
        </w:rPr>
        <w:t xml:space="preserve"> </w:t>
      </w:r>
      <w:r w:rsidR="00C47F06"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1","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mendeley":{"formattedCitation":"(Prinsloo et al., 2018)","plainTextFormattedCitation":"(Prinsloo et al., 2018)","previouslyFormattedCitation":"(Prinsloo et al., 2018)"},"properties":{"noteIndex":0},"schema":"https://github.com/citation-style-language/schema/raw/master/csl-citation.json"}</w:instrText>
      </w:r>
      <w:r w:rsidR="00C47F06"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Prinsloo et al., 2018)</w:t>
      </w:r>
      <w:r w:rsidR="00C47F06" w:rsidRPr="008868C1">
        <w:rPr>
          <w:rFonts w:ascii="Arial" w:eastAsia="Arial Unicode MS" w:hAnsi="Arial" w:cs="Arial"/>
          <w:sz w:val="20"/>
          <w:szCs w:val="20"/>
        </w:rPr>
        <w:fldChar w:fldCharType="end"/>
      </w:r>
      <w:r w:rsidR="00F94C05" w:rsidRPr="008868C1">
        <w:rPr>
          <w:rFonts w:ascii="Arial" w:eastAsia="Arial Unicode MS" w:hAnsi="Arial" w:cs="Arial"/>
          <w:sz w:val="20"/>
          <w:szCs w:val="20"/>
        </w:rPr>
        <w:t xml:space="preserve"> and </w:t>
      </w:r>
      <w:r w:rsidR="003971C1" w:rsidRPr="008868C1">
        <w:rPr>
          <w:rFonts w:ascii="Arial" w:eastAsia="Arial Unicode MS" w:hAnsi="Arial" w:cs="Arial"/>
          <w:sz w:val="20"/>
          <w:szCs w:val="20"/>
        </w:rPr>
        <w:t>moving residence</w:t>
      </w:r>
      <w:r w:rsidR="0067330C" w:rsidRPr="008868C1">
        <w:rPr>
          <w:rFonts w:ascii="Arial" w:eastAsia="Arial Unicode MS" w:hAnsi="Arial" w:cs="Arial"/>
          <w:sz w:val="20"/>
          <w:szCs w:val="20"/>
        </w:rPr>
        <w:t xml:space="preserve"> </w:t>
      </w:r>
      <w:r w:rsidR="003971C1"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10.1186/s12984-019-0588-7","ISSN":"1743-0003","abstract":"Background: Central Neuropathic Pain (CNP) is a frequent chronic condition in people with spinal cord injury (SCI). Previously, we showed that using laboratory brain-computer interface (BCI) technology for neurofeedback (NFB) training, it was possible to reduce CNP in people with SCI. In this study, we show results of patient self-managed treatment in their homes with a BCI-NFB using a consumer EEG device. Methods: Users: People with chronic SCI (17 M, 3 F, 50.6 ± 14.1 years old), and CNP ≥4 on a Visual Numerical Scale. Location: Laboratory training (up to 4 sessions) followed by home self-managed NFB. User Activity: Upregulating the EEG alpha band power by 10% above a threshold and at the same time downregulating the theta and upper beta (20-30 Hz) band power by 10% at electrode location C4. Technology: A consumer grade multichannel EEG headset (Epoch, Emotiv, USA), a tablet computer and custom made NFB software. Evaluation: EEG analysis, before and after NFB assessment, interviews and questionnaires. Results: Effectiveness: Out of 20 initially assessed participants, 15 took part in the study. Participants used the system for 6.9 ± 5.5 (median 4) weeks. Twelve participants regulated their brainwaves in a frequency specific manner and were most successful upregulating the alpha band power. However they typically upregulated power around their individual alpha peak (7.6 ± 0.8 Hz) that was lower than in people without CNP. The reduction in pain experienced was statistically significant in 12 and clinically significant (greater than 30%) in 8 participants. Efficiency: The donning was between 5 and 15 min, and approximately 10-20% of EEG data recorded in the home environment was noise. Participants were mildly stressed when self-administering NFB at home (2.4 on a scale 1-10). User satisfaction: Nine participants who completed the final assessment reported a high level of satisfaction (QUESQ, 4.5 ± 0.8), naming effectiveness, ease of use and comfort as main priorities. The main factors influencing frequency of NFB training were: health related issues, free time and pain intensity.","author":[{"dropping-particle":"","family":"Al-Taleb","given":"M.","non-dropping-particle":"","parse-names":false,"suffix":""},{"dropping-particle":"","family":"Purcell","given":"M","non-dropping-particle":"","parse-names":false,"suffix":""},{"dropping-particle":"","family":"Fraser","given":"M","non-dropping-particle":"","parse-names":false,"suffix":""},{"dropping-particle":"","family":"Petric-Gray","given":"N","non-dropping-particle":"","parse-names":false,"suffix":""},{"dropping-particle":"","family":"Vuckovic","given":"A","non-dropping-particle":"","parse-names":false,"suffix":""}],"container-title":"Journal of NeuroEngineering and Rehabilitation","id":"ITEM-1","issued":{"date-parts":[["2019"]]},"title":"Home used, patient self-managed, brain-computer interface for the management of central neuropathic pain post spinal cord injury: usability study","type":"article-journal"},"uris":["http://www.mendeley.com/documents/?uuid=4263bae6-6bff-3c68-81b1-c97da5827658"]},{"id":"ITEM-2","itemData":{"DOI":"10.3389/fnins.2019.00762","ISSN":"1662-453X","abstract":"Background: Neurofeedback (NFB) is a neuromodulatory technique that enables voluntary modulation of brain activity in order to treat neurological condition, such as central neuropathic pain (CNP). A distinctive feature of this technique is that it actively involves participants in the therapy. In this feasibility study, we present results of participant self-managed NFB treatment of CNP. Methods: Fifteen chronic spinal cord injured (SCI) participants (13M, 2F), with chronic CNP equal or greater than 4 on the Visual Numeric Scale, took part in the study. After initial training in hospital (up to 4 sessions), they practiced NF at home, on average 2-3 times a week, over a period of several weeks (min 4, max 20). The NFB protocol consisted of upregulating the alpha (9-12 Hz) and downregulating the theta (4-8 Hz) and the higher beta band (20-30 Hz) power from electrode location C4, for 30 min. The output measures were pain before and after NFB, EEG before and during NFB and pain questionnaires. We analyzed EEG results and show NFB strategies based on the Power Spectrum Density of each single participant. Results: Twelve participants achieved statistically significant reduction in pain and in eight participants this reduction was clinically significant (larger than 30%). The most successfully regulated frequency band during NFB was alpha. However, most participants upregulated their individual alpha band, that had an average dominant frequency at alpha(p) = 7.6 +/- 0.8 Hz (median 8 Hz) that is lower than the average of the general population, which is around 10 Hz. Ten out of fifteen participants significantly upregulated their individual alpha power (alpha(p) +/- 2 Hz) as compared to 4 participants who upregulated the power in the fixed alpha band (8-12 Hz). Eight out of the twelve participants who achieved a significant reduction of pain, significantly upregulated their individual alpha band power. There was a significantly larger increase in alpha power (p &lt; 0.0001) and decrease of theta power (p &lt; 0.04) in participant specific rather than in fixed frequency bands. Conclusion: Neurofeedback is a neuromodulatory technique that gives participants control over their pain and can be self-administered at home. Regulation of individual frequency band was related to a significant reduction in pain.","author":[{"dropping-particle":"","family":"Vučković","given":"Aleksandra","non-dropping-particle":"","parse-names":false,"suffix":""},{"dropping-particle":"","family":"Altaleb","given":"Manaf Kadum Hussein","non-dropping-particle":"","parse-names":false,"suffix":""},{"dropping-particle":"","family":"Fraser","given":"Matthew","non-dropping-particle":"","parse-names":false,"suffix":""},{"dropping-particle":"","family":"McGeady","given":"Ciarán","non-dropping-particle":"","parse-names":false,"suffix":""},{"dropping-particle":"","family":"Purcell","given":"Mariel","non-dropping-particle":"","parse-names":false,"suffix":""}],"container-title":"Frontiers in Neuroscience","id":"ITEM-2","issued":{"date-parts":[["2019","7","25"]]},"publisher":"FRONTIERS MEDIA SA","publisher-place":"AVENUE DU TRIBUNAL FEDERAL 34, LAUSANNE, CH-1015, SWITZERLAND","title":"EEG Correlates of Self-Managed Neurofeedback Treatment of Central Neuropathic Pain in Chronic Spinal Cord Injury","type":"article-journal","volume":"13"},"uris":["http://www.mendeley.com/documents/?uuid=fda1543f-ae2a-4daa-8813-f0415d0dce43"]},{"id":"ITEM-3","itemData":{"DOI":"https://dx.doi.org/10.1007/s10484-013-9214-9","ISSN":"1573-3270","abstract":"Chronic pain, usually refractory to analgesics, is a significant problem for many individuals with spinal cord injury (SCI). Preliminary studies suggest that electroencephalography (EEG) biofeedback (also known as neurofeedback, NF) has the potential to help patients with otherwise refractory chronic pain. However, there remain many unanswered questions about the effects and mechanisms of this treatment. We studied 13 individuals with SCI and chronic pain with NF. Ten of the 13 individuals completed 4 sessions each of three different neurofeedback protocols assigned in random order for a total of 12 NF sessions. All three protocols had similar immediate effects on pain intensity. In addition, the participants reported modest pre- to post-treatment decreases in worst pain and pain unpleasantness following completion of the 12 NF sessions. These improvements were maintained at 3-month follow-up. The majority of the participants felt they benefited from and were satisfied with the treatment. No significant effects on measures of other outcome domains (sleep quality, pain interference and fatigue) were observed, although there was a non-significant trend for an increase in fatigue. Finally, pre- to post-treatment changes in EEG bandwidth activity, consistent with the training protocols, were observed in theta and alpha but not beta frequencies. The findings provide preliminary support for the potential efficacy of NF for the treatment of SCI-related pain, and suggest that further clinical studies are warranted.","author":[{"dropping-particle":"","family":"Jensen","given":"M P","non-dropping-particle":"","parse-names":false,"suffix":""},{"dropping-particle":"","family":"Gertz","given":"Kevin J","non-dropping-particle":"","parse-names":false,"suffix":""},{"dropping-particle":"","family":"Kupper","given":"Amy E","non-dropping-particle":"","parse-names":false,"suffix":""},{"dropping-particle":"","family":"Braden","given":"Alan L","non-dropping-particle":"","parse-names":false,"suffix":""},{"dropping-particle":"","family":"Howe","given":"Jon D","non-dropping-particle":"","parse-names":false,"suffix":""},{"dropping-particle":"","family":"Hakimian","given":"Shahin","non-dropping-particle":"","parse-names":false,"suffix":""},{"dropping-particle":"","family":"Sherlin","given":"Leslie H","non-dropping-particle":"","parse-names":false,"suffix":""}],"collection-title":"Biofeedback &amp; Self Regulation","container-title":"Applied psychophysiology and biofeedback","editor":[{"dropping-particle":"","family":"Amtmann Bazanova, Boord, Bromm, Bromm, Bromm, Cardenas, Caro, Chen, Chen, Cook, Egner, Egner, Ehde, Finnerup, Gannon, Gevensleben, Gevensleben, Hammond, Hays, Huber, Jasper, Jensen, Jensen, Jensen, Jensen, Jensen, Kayiran, Krupp, Llinas, Raymond, Ros, Sa","given":"Bakhshayesh","non-dropping-particle":"","parse-names":false,"suffix":""}],"id":"ITEM-3","issue":"2","issued":{"date-parts":[["2013","6"]]},"page":"101-108","publisher":"Springer New York (233 Spring Street, New York NY 10013-1578, United States)","publisher-place":"Germany","title":"Steps toward developing an EEG biofeedback treatment for chronic pain.","type":"article-journal","volume":"38"},"uris":["http://www.mendeley.com/documents/?uuid=ed4ac84d-ec48-4a55-b6f7-767b09ff1b62"]},{"id":"ITEM-4","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4","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mendeley":{"formattedCitation":"(Al-Taleb et al., 2019; Jensen, Gertz, et al., 2013; Prinsloo et al., 2018; Vučković et al., 2019)","plainTextFormattedCitation":"(Al-Taleb et al., 2019; Jensen, Gertz, et al., 2013; Prinsloo et al., 2018; Vučković et al., 2019)","previouslyFormattedCitation":"(Al-Taleb et al., 2019; Jensen, Gertz, et al., 2013; Prinsloo et al., 2018; Vučković et al., 2019)"},"properties":{"noteIndex":0},"schema":"https://github.com/citation-style-language/schema/raw/master/csl-citation.json"}</w:instrText>
      </w:r>
      <w:r w:rsidR="003971C1"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Al-Taleb et al., 2019; Jensen, Gertz, et al., 2013; Prinsloo et al., 2018; Vučković et al., 2019)</w:t>
      </w:r>
      <w:r w:rsidR="003971C1" w:rsidRPr="008868C1">
        <w:rPr>
          <w:rFonts w:ascii="Arial" w:eastAsia="Arial Unicode MS" w:hAnsi="Arial" w:cs="Arial"/>
          <w:sz w:val="20"/>
          <w:szCs w:val="20"/>
        </w:rPr>
        <w:fldChar w:fldCharType="end"/>
      </w:r>
      <w:r w:rsidR="003971C1" w:rsidRPr="008868C1">
        <w:rPr>
          <w:rFonts w:ascii="Arial" w:eastAsia="Arial Unicode MS" w:hAnsi="Arial" w:cs="Arial"/>
          <w:sz w:val="20"/>
          <w:szCs w:val="20"/>
        </w:rPr>
        <w:t>.</w:t>
      </w:r>
    </w:p>
    <w:p w14:paraId="66E86B62" w14:textId="6DC19E62" w:rsidR="00EF314E" w:rsidRPr="008868C1" w:rsidRDefault="00BD1C4B"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More importantly, lack of blinding was the source of bias in </w:t>
      </w:r>
      <w:r w:rsidR="00DD3A35" w:rsidRPr="008868C1">
        <w:rPr>
          <w:rFonts w:ascii="Arial" w:eastAsia="Arial Unicode MS" w:hAnsi="Arial" w:cs="Arial"/>
          <w:sz w:val="20"/>
          <w:szCs w:val="20"/>
        </w:rPr>
        <w:t>five</w:t>
      </w:r>
      <w:r w:rsidR="003035E0" w:rsidRPr="008868C1">
        <w:rPr>
          <w:rFonts w:ascii="Arial" w:eastAsia="Arial Unicode MS" w:hAnsi="Arial" w:cs="Arial"/>
          <w:sz w:val="20"/>
          <w:szCs w:val="20"/>
        </w:rPr>
        <w:t xml:space="preserve"> studies </w:t>
      </w:r>
      <w:r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http://dx.doi.org/10.1007/s10484-011-9159-9","ISSN":"1090-0586","abstract":"Fibromyalgia (FMS) is a chronic, painful disorder often associated with measurable deficiencies in attention. Since EEG biofeedback (EEG-BF) has been used successfully to treat attention problems, we reasoned that this modality might be helpful in the treatment of attention problems in FMS. We also speculated that improvement in central nervous system (CNS) function might be accompanied by improvement in FMS somatic symptoms. We studied fifteen FMS patients with attention problems, demonstrated by visual and auditory continuous performance testing (CPT), while completing 40 or more EEG-BF sessions. Training consisted of a \"SMR protocol\" that augmented 12-15 Hz brainwaves (sensory motor rhythm; SMR), while simultaneously inhibiting 4-7 Hz brainwaves (theta) and 22-30 Hz brainwaves (high beta). Serial measurements of pain, fatigue, psychological distress, morning stiffness, and tenderness were also obtained. Sixty-three FMS patients who received standard medical care, but who did not receive EEG-BF, served as controls. Visual, but not auditory, attention improved significantly (P &lt; 0.008). EEG-BF treated subjects also showed improvement in tenderness, pain and fatigue. Somatic symptoms did not change significantly in controls. Visual attention parameters and certain somatic features of FMS appear to improve with an EEG-BF SMR protocol. EEG-BF training in FMS deserves further study. © 2011 Springer Science+Business Media, LLC.","author":[{"dropping-particle":"","family":"Caro","given":"Xavier J.","non-dropping-particle":"","parse-names":false,"suffix":""},{"dropping-particle":"","family":"Winter","given":"Earl F.","non-dropping-particle":"","parse-names":false,"suffix":""}],"container-title":"Applied Psychophysiology Biofeedback","id":"ITEM-1","issue":"3","issued":{"date-parts":[["2011","9"]]},"page":"193-200","publisher":"Springer New York (233 Spring Street, New York NY 10013-1578, United States)","publisher-place":"X.J. Caro, Northridge Hospital Medical Center, 18350 Roscoe Boulevard, Northridge, CA 91325, United States. E-mail: xjcaro@earthlink.net","title":"EEG biofeedback treatment improves certain attention and somatic symptoms in fibromyalgia: A pilot study","type":"article-journal","volume":"36"},"uris":["http://www.mendeley.com/documents/?uuid=c5803f53-5bfb-4b52-905c-e45eb3f83355"]},{"id":"ITEM-2","itemData":{"DOI":"http://dx.doi.org/10.1016/j.clinph.2013.04.009","ISSN":"1388-2457","abstract":"Objective: To (1) evaluate the effects of a single session of four non-pharmacological pain interventions, relative to a sham tDCS procedure, on pain and electroencephalogram- (EEG-) assessed brain oscillations, and (2) determine the extent to which procedure-related changes in pain intensity are associated with changes in brain oscillations. Methods: 30 individuals with spinal cord injury and chronic pain were given an EEG and administered measures of pain before and after five procedures (hypnosis, meditation, transcranial direct current stimulation [tDCS], neurofeedback, and a control sham tDCS procedure). Results: Each procedure was associated with a different pattern of changes in brain activity, and all active procedures were significantly different from the control procedure in at least three bandwidths. Very weak and mostly non-significant associations were found between changes in EEG-assessed brain activity and pain. Conclusions: Different non-pharmacological pain treatments have distinctive effects on brain oscillation patterns. However, changes in EEG-assessed brain oscillations are not significantly associated with changes in pain, and therefore such changes do not appear useful for explaining the benefits of these treatments. Significance: The results provide new findings regarding the unique effects of four non-pharmacological treatments on pain and brain activity. © 2013 International Federation of Clinical Neurophysiology.","author":[{"dropping-particle":"","family":"Jensen","given":"M P.","non-dropping-particle":"","parse-names":false,"suffix":""},{"dropping-particle":"","family":"Sherlin","given":"Leslie H.","non-dropping-particle":"","parse-names":false,"suffix":""},{"dropping-particle":"","family":"Askew","given":"Robert L.","non-dropping-particle":"","parse-names":false,"suffix":""},{"dropping-particle":"","family":"Fregni","given":"Felipe","non-dropping-particle":"","parse-names":false,"suffix":""},{"dropping-particle":"","family":"Witkop","given":"Gregory","non-dropping-particle":"","parse-names":false,"suffix":""},{"dropping-particle":"","family":"Gianas","given":"Ann","non-dropping-particle":"","parse-names":false,"suffix":""},{"dropping-particle":"","family":"Howe","given":"Jon D.","non-dropping-particle":"","parse-names":false,"suffix":""},{"dropping-particle":"","family":"Hakimian","given":"Shahin","non-dropping-particle":"","parse-names":false,"suffix":""}],"container-title":"Clinical Neurophysiology","id":"ITEM-2","issue":"10","issued":{"date-parts":[["2013","10"]]},"page":"2016-2024","publisher":"Elsevier Ireland Ltd (P.O. Box 85, Limerick, Ireland)","publisher-place":"Netherlands","title":"Effects of non-pharmacological pain treatments on brain states","type":"article-journal","volume":"124"},"uris":["http://www.mendeley.com/documents/?uuid=bebb697b-7269-4e8f-a659-bbe4964e0810"]},{"id":"ITEM-3","itemData":{"DOI":"10.5812/ircmj.17799","ISSN":"2074-1804","abstract":"Background: Headache is one of the most prevalent investigated complaints in the neurology clinics and is the most common pain-related complaint worldwide. Stress is a significant factor that causes and triggers headaches. Since healthcare practitioners experience a lot of stress in their careers, they are more prone to headaches. Objectives:This study was designed to evaluate and compares the efficacy of neurofeedback behavioural therapy(NFB)and transcutaneous electrical nerve stimulation (TENS) in the treatment of primary headaches in healthcare providers. Patients and Methods: The current study was a clinical trial, performed in Teheran, IR Iran, with two experimental groups and a control group. Convenient sampling method was used to recruit patients. Independent variables were NFB and TENS and dependent variables were frequency, severity, and duration of headache. Blanchard headache diary was used for assessment. Hence, 45 healthcare providers with primary headache were selected and randomly allocated to one of the NFB, TENS, and control groups by block random assignment method. All three groups completed the headache diary during one week before and after the treatment period as pretest and posttests, respectively. The NFB group was treated in the period between pretest and posttest with fifteen 30-minute treatment sessions three times a week and the TENS group was treated with fifteen 20-minute daily sessions. The control group received none of these treatments. Results: The results from the analysis of covariance showed that treatment with NFB and TENS had caused significant decrease in the frequency, severity, and duration of headache in experimental groups. The results of the LSD post-hoc test indicated that there were significant differences in the frequency, severity, and duration of pain among experimental groups and the control group. Moreover, there were significant differences between pain frequencies in experimental groups. Conclusions: According to the results and given the significant reductions in the frequency, severity, and duration of headaches, it seems that NFB and TENS might have an effective role in reducing primary headaches of healthcare providers. In addition, comparing the two methods, treatment with NFB was more effective in reducing headache frequency and severity","author":[{"dropping-particle":"","family":"Farahani","given":"Davood Moshkani","non-dropping-particle":"","parse-names":false,"suffix":""},{"dropping-particle":"","family":"Tavallaie","given":"Seyed Abbas","non-dropping-particle":"","parse-names":false,"suffix":""},{"dropping-particle":"","family":"Ahmadi","given":"Khodabakhsh","non-dropping-particle":"","parse-names":false,"suffix":""},{"dropping-particle":"","family":"Fathi Ashtiani","given":"Ali","non-dropping-particle":"","parse-names":false,"suffix":""},{"dropping-particle":"","family":"Sheikh","given":"Mahdi","non-dropping-particle":"","parse-names":false,"suffix":""},{"dropping-particle":"","family":"Yahaghi","given":"Emad","non-dropping-particle":"","parse-names":false,"suffix":""},{"dropping-particle":"","family":"D.M.","given":"Farahani","non-dropping-particle":"","parse-names":false,"suffix":""},{"dropping-particle":"","family":"S.A.","given":"Tavallaie","non-dropping-particle":"","parse-names":false,"suffix":""},{"dropping-particle":"","family":"K.","given":"Ahmadi","non-dropping-particle":"","parse-names":false,"suffix":""}],"container-title":"Iranian Red Crescent Medical Journal","id":"ITEM-3","issue":"7","issued":{"date-parts":[["2014","8","5"]]},"page":"e17799","publisher":"KOWSAR PUBL","publisher-place":"PATERSWEG 22,, HOENSBROEK, LIMBURG 6431 GC, NETHERLANDS","title":"Comparison of Neurofeedback and Transcutaneous Electrical Nerve Stimulation Efficacy on Treatment of Primary Headaches: A Randomized Controlled Clinical Trial","type":"article-journal","volume":"16"},"uris":["http://www.mendeley.com/documents/?uuid=352f7221-d3eb-4c85-a8b9-dda432fc27ab"]},{"id":"ITEM-4","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4","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id":"ITEM-5","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5","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mendeley":{"formattedCitation":"(Caro &amp; Winter, 2011; Farahani et al., 2014; Jensen, Sherlin, et al., 2013; Kayıran et al., 2010; Prinsloo et al., 2018)","plainTextFormattedCitation":"(Caro &amp; Winter, 2011; Farahani et al., 2014; Jensen, Sherlin, et al., 2013; Kayıran et al., 2010; Prinsloo et al., 2018)","previouslyFormattedCitation":"(Caro &amp; Winter, 2011; Farahani et al., 2014; Jensen, Sherlin, et al., 2013; Kayıran et al., 2010; Prinsloo et al., 2018)"},"properties":{"noteIndex":0},"schema":"https://github.com/citation-style-language/schema/raw/master/csl-citation.json"}</w:instrText>
      </w:r>
      <w:r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Caro &amp; Winter, 2011; Farahani et al., 2014; Jensen, Sherlin, et al., 2013; Kayıran et al., 2010; Prinsloo et al., 2018)</w:t>
      </w:r>
      <w:r w:rsidRPr="008868C1">
        <w:rPr>
          <w:rFonts w:ascii="Arial" w:eastAsia="Arial Unicode MS" w:hAnsi="Arial" w:cs="Arial"/>
          <w:sz w:val="20"/>
          <w:szCs w:val="20"/>
        </w:rPr>
        <w:fldChar w:fldCharType="end"/>
      </w:r>
      <w:r w:rsidRPr="008868C1">
        <w:rPr>
          <w:rFonts w:ascii="Arial" w:eastAsia="Arial Unicode MS" w:hAnsi="Arial" w:cs="Arial"/>
          <w:sz w:val="20"/>
          <w:szCs w:val="20"/>
        </w:rPr>
        <w:t xml:space="preserve">. In the study conducted by </w:t>
      </w:r>
      <w:r w:rsidRPr="008868C1">
        <w:rPr>
          <w:rFonts w:ascii="Arial" w:eastAsia="Arial Unicode MS" w:hAnsi="Arial" w:cs="Arial"/>
          <w:sz w:val="20"/>
          <w:szCs w:val="20"/>
        </w:rPr>
        <w:fldChar w:fldCharType="begin" w:fldLock="1"/>
      </w:r>
      <w:r w:rsidR="00B061D2" w:rsidRPr="008868C1">
        <w:rPr>
          <w:rFonts w:ascii="Arial" w:eastAsia="Arial Unicode MS" w:hAnsi="Arial" w:cs="Arial"/>
          <w:sz w:val="20"/>
          <w:szCs w:val="20"/>
        </w:rPr>
        <w:instrText>ADDIN CSL_CITATION {"citationItems":[{"id":"ITEM-1","itemData":{"DOI":"10.5812/ircmj.17799","ISSN":"2074-1804","abstract":"Background: Headache is one of the most prevalent investigated complaints in the neurology clinics and is the most common pain-related complaint worldwide. Stress is a significant factor that causes and triggers headaches. Since healthcare practitioners experience a lot of stress in their careers, they are more prone to headaches. Objectives:This study was designed to evaluate and compares the efficacy of neurofeedback behavioural therapy(NFB)and transcutaneous electrical nerve stimulation (TENS) in the treatment of primary headaches in healthcare providers. Patients and Methods: The current study was a clinical trial, performed in Teheran, IR Iran, with two experimental groups and a control group. Convenient sampling method was used to recruit patients. Independent variables were NFB and TENS and dependent variables were frequency, severity, and duration of headache. Blanchard headache diary was used for assessment. Hence, 45 healthcare providers with primary headache were selected and randomly allocated to one of the NFB, TENS, and control groups by block random assignment method. All three groups completed the headache diary during one week before and after the treatment period as pretest and posttests, respectively. The NFB group was treated in the period between pretest and posttest with fifteen 30-minute treatment sessions three times a week and the TENS group was treated with fifteen 20-minute daily sessions. The control group received none of these treatments. Results: The results from the analysis of covariance showed that treatment with NFB and TENS had caused significant decrease in the frequency, severity, and duration of headache in experimental groups. The results of the LSD post-hoc test indicated that there were significant differences in the frequency, severity, and duration of pain among experimental groups and the control group. Moreover, there were significant differences between pain frequencies in experimental groups. Conclusions: According to the results and given the significant reductions in the frequency, severity, and duration of headaches, it seems that NFB and TENS might have an effective role in reducing primary headaches of healthcare providers. In addition, comparing the two methods, treatment with NFB was more effective in reducing headache frequency and severity","author":[{"dropping-particle":"","family":"Farahani","given":"Davood Moshkani","non-dropping-particle":"","parse-names":false,"suffix":""},{"dropping-particle":"","family":"Tavallaie","given":"Seyed Abbas","non-dropping-particle":"","parse-names":false,"suffix":""},{"dropping-particle":"","family":"Ahmadi","given":"Khodabakhsh","non-dropping-particle":"","parse-names":false,"suffix":""},{"dropping-particle":"","family":"Fathi Ashtiani","given":"Ali","non-dropping-particle":"","parse-names":false,"suffix":""},{"dropping-particle":"","family":"Sheikh","given":"Mahdi","non-dropping-particle":"","parse-names":false,"suffix":""},{"dropping-particle":"","family":"Yahaghi","given":"Emad","non-dropping-particle":"","parse-names":false,"suffix":""},{"dropping-particle":"","family":"D.M.","given":"Farahani","non-dropping-particle":"","parse-names":false,"suffix":""},{"dropping-particle":"","family":"S.A.","given":"Tavallaie","non-dropping-particle":"","parse-names":false,"suffix":""},{"dropping-particle":"","family":"K.","given":"Ahmadi","non-dropping-particle":"","parse-names":false,"suffix":""}],"container-title":"Iranian Red Crescent Medical Journal","id":"ITEM-1","issue":"7","issued":{"date-parts":[["2014","8","5"]]},"page":"e17799","publisher":"KOWSAR PUBL","publisher-place":"PATERSWEG 22,, HOENSBROEK, LIMBURG 6431 GC, NETHERLANDS","title":"Comparison of Neurofeedback and Transcutaneous Electrical Nerve Stimulation Efficacy on Treatment of Primary Headaches: A Randomized Controlled Clinical Trial","type":"article-journal","volume":"16"},"uris":["http://www.mendeley.com/documents/?uuid=352f7221-d3eb-4c85-a8b9-dda432fc27ab"]}],"mendeley":{"formattedCitation":"(Farahani et al., 2014)","manualFormatting":"Farahani et al. (2014","plainTextFormattedCitation":"(Farahani et al., 2014)","previouslyFormattedCitation":"(Farahani et al., 2014)"},"properties":{"noteIndex":0},"schema":"https://github.com/citation-style-language/schema/raw/master/csl-citation.json"}</w:instrText>
      </w:r>
      <w:r w:rsidRPr="008868C1">
        <w:rPr>
          <w:rFonts w:ascii="Arial" w:eastAsia="Arial Unicode MS" w:hAnsi="Arial" w:cs="Arial"/>
          <w:sz w:val="20"/>
          <w:szCs w:val="20"/>
        </w:rPr>
        <w:fldChar w:fldCharType="separate"/>
      </w:r>
      <w:r w:rsidR="00283E0F" w:rsidRPr="008868C1">
        <w:rPr>
          <w:rFonts w:ascii="Arial" w:eastAsia="Arial Unicode MS" w:hAnsi="Arial" w:cs="Arial"/>
          <w:noProof/>
          <w:sz w:val="20"/>
          <w:szCs w:val="20"/>
        </w:rPr>
        <w:t>Farahani et al.</w:t>
      </w:r>
      <w:r w:rsidR="003035E0" w:rsidRPr="008868C1">
        <w:rPr>
          <w:rFonts w:ascii="Arial" w:eastAsia="Arial Unicode MS" w:hAnsi="Arial" w:cs="Arial"/>
          <w:noProof/>
          <w:sz w:val="20"/>
          <w:szCs w:val="20"/>
        </w:rPr>
        <w:t xml:space="preserve"> (</w:t>
      </w:r>
      <w:r w:rsidR="00283E0F" w:rsidRPr="008868C1">
        <w:rPr>
          <w:rFonts w:ascii="Arial" w:eastAsia="Arial Unicode MS" w:hAnsi="Arial" w:cs="Arial"/>
          <w:noProof/>
          <w:sz w:val="20"/>
          <w:szCs w:val="20"/>
        </w:rPr>
        <w:t>2014</w:t>
      </w:r>
      <w:r w:rsidRPr="008868C1">
        <w:rPr>
          <w:rFonts w:ascii="Arial" w:eastAsia="Arial Unicode MS" w:hAnsi="Arial" w:cs="Arial"/>
          <w:sz w:val="20"/>
          <w:szCs w:val="20"/>
        </w:rPr>
        <w:fldChar w:fldCharType="end"/>
      </w:r>
      <w:r w:rsidRPr="008868C1">
        <w:rPr>
          <w:rFonts w:ascii="Arial" w:eastAsia="Arial Unicode MS" w:hAnsi="Arial" w:cs="Arial"/>
          <w:sz w:val="20"/>
          <w:szCs w:val="20"/>
        </w:rPr>
        <w:t xml:space="preserve"> and</w:t>
      </w:r>
      <w:r w:rsidR="003035E0" w:rsidRPr="008868C1">
        <w:rPr>
          <w:rFonts w:ascii="Arial" w:eastAsia="Arial Unicode MS" w:hAnsi="Arial" w:cs="Arial"/>
          <w:sz w:val="20"/>
          <w:szCs w:val="20"/>
        </w:rPr>
        <w:t xml:space="preserve"> </w:t>
      </w:r>
      <w:r w:rsidRPr="008868C1">
        <w:rPr>
          <w:rFonts w:ascii="Arial" w:eastAsia="Arial Unicode MS" w:hAnsi="Arial" w:cs="Arial"/>
          <w:sz w:val="20"/>
          <w:szCs w:val="20"/>
        </w:rPr>
        <w:fldChar w:fldCharType="begin" w:fldLock="1"/>
      </w:r>
      <w:r w:rsidR="003035E0" w:rsidRPr="008868C1">
        <w:rPr>
          <w:rFonts w:ascii="Arial" w:eastAsia="Arial Unicode MS" w:hAnsi="Arial" w:cs="Arial"/>
          <w:sz w:val="20"/>
          <w:szCs w:val="20"/>
        </w:rPr>
        <w:instrText>ADDIN CSL_CITATION {"citationItems":[{"id":"ITEM-1","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1","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mendeley":{"formattedCitation":"(Prinsloo et al., 2018)","manualFormatting":"Prinsloo et al. (2018)","plainTextFormattedCitation":"(Prinsloo et al., 2018)","previouslyFormattedCitation":"(Prinsloo et al., 2018)"},"properties":{"noteIndex":0},"schema":"https://github.com/citation-style-language/schema/raw/master/csl-citation.json"}</w:instrText>
      </w:r>
      <w:r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Prinsloo et al.</w:t>
      </w:r>
      <w:r w:rsidR="003035E0" w:rsidRPr="008868C1">
        <w:rPr>
          <w:rFonts w:ascii="Arial" w:eastAsia="Arial Unicode MS" w:hAnsi="Arial" w:cs="Arial"/>
          <w:noProof/>
          <w:sz w:val="20"/>
          <w:szCs w:val="20"/>
        </w:rPr>
        <w:t xml:space="preserve"> (</w:t>
      </w:r>
      <w:r w:rsidR="009E377C" w:rsidRPr="008868C1">
        <w:rPr>
          <w:rFonts w:ascii="Arial" w:eastAsia="Arial Unicode MS" w:hAnsi="Arial" w:cs="Arial"/>
          <w:noProof/>
          <w:sz w:val="20"/>
          <w:szCs w:val="20"/>
        </w:rPr>
        <w:t>2018)</w:t>
      </w:r>
      <w:r w:rsidRPr="008868C1">
        <w:rPr>
          <w:rFonts w:ascii="Arial" w:eastAsia="Arial Unicode MS" w:hAnsi="Arial" w:cs="Arial"/>
          <w:sz w:val="20"/>
          <w:szCs w:val="20"/>
        </w:rPr>
        <w:fldChar w:fldCharType="end"/>
      </w:r>
      <w:r w:rsidRPr="008868C1">
        <w:rPr>
          <w:rFonts w:ascii="Arial" w:eastAsia="Arial Unicode MS" w:hAnsi="Arial" w:cs="Arial"/>
          <w:sz w:val="20"/>
          <w:szCs w:val="20"/>
        </w:rPr>
        <w:t xml:space="preserve">, the control group received no </w:t>
      </w:r>
      <w:r w:rsidRPr="008868C1">
        <w:rPr>
          <w:rFonts w:ascii="Arial" w:eastAsia="Arial Unicode MS" w:hAnsi="Arial" w:cs="Arial"/>
          <w:sz w:val="20"/>
          <w:szCs w:val="20"/>
        </w:rPr>
        <w:lastRenderedPageBreak/>
        <w:t>treatment or intervention.</w:t>
      </w:r>
      <w:r w:rsidR="00281711" w:rsidRPr="008868C1">
        <w:rPr>
          <w:rFonts w:ascii="Arial" w:eastAsia="Arial Unicode MS" w:hAnsi="Arial" w:cs="Arial"/>
          <w:sz w:val="20"/>
          <w:szCs w:val="20"/>
        </w:rPr>
        <w:t xml:space="preserve"> </w:t>
      </w:r>
      <w:r w:rsidR="00033C5E"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http://dx.doi.org/10.1016/j.clinph.2013.04.009","ISSN":"1388-2457","abstract":"Objective: To (1) evaluate the effects of a single session of four non-pharmacological pain interventions, relative to a sham tDCS procedure, on pain and electroencephalogram- (EEG-) assessed brain oscillations, and (2) determine the extent to which procedure-related changes in pain intensity are associated with changes in brain oscillations. Methods: 30 individuals with spinal cord injury and chronic pain were given an EEG and administered measures of pain before and after five procedures (hypnosis, meditation, transcranial direct current stimulation [tDCS], neurofeedback, and a control sham tDCS procedure). Results: Each procedure was associated with a different pattern of changes in brain activity, and all active procedures were significantly different from the control procedure in at least three bandwidths. Very weak and mostly non-significant associations were found between changes in EEG-assessed brain activity and pain. Conclusions: Different non-pharmacological pain treatments have distinctive effects on brain oscillation patterns. However, changes in EEG-assessed brain oscillations are not significantly associated with changes in pain, and therefore such changes do not appear useful for explaining the benefits of these treatments. Significance: The results provide new findings regarding the unique effects of four non-pharmacological treatments on pain and brain activity. © 2013 International Federation of Clinical Neurophysiology.","author":[{"dropping-particle":"","family":"Jensen","given":"M P.","non-dropping-particle":"","parse-names":false,"suffix":""},{"dropping-particle":"","family":"Sherlin","given":"Leslie H.","non-dropping-particle":"","parse-names":false,"suffix":""},{"dropping-particle":"","family":"Askew","given":"Robert L.","non-dropping-particle":"","parse-names":false,"suffix":""},{"dropping-particle":"","family":"Fregni","given":"Felipe","non-dropping-particle":"","parse-names":false,"suffix":""},{"dropping-particle":"","family":"Witkop","given":"Gregory","non-dropping-particle":"","parse-names":false,"suffix":""},{"dropping-particle":"","family":"Gianas","given":"Ann","non-dropping-particle":"","parse-names":false,"suffix":""},{"dropping-particle":"","family":"Howe","given":"Jon D.","non-dropping-particle":"","parse-names":false,"suffix":""},{"dropping-particle":"","family":"Hakimian","given":"Shahin","non-dropping-particle":"","parse-names":false,"suffix":""}],"container-title":"Clinical Neurophysiology","id":"ITEM-1","issue":"10","issued":{"date-parts":[["2013","10"]]},"page":"2016-2024","publisher":"Elsevier Ireland Ltd (P.O. Box 85, Limerick, Ireland)","publisher-place":"Netherlands","title":"Effects of non-pharmacological pain treatments on brain states","type":"article-journal","volume":"124"},"uris":["http://www.mendeley.com/documents/?uuid=bebb697b-7269-4e8f-a659-bbe4964e0810"]}],"mendeley":{"formattedCitation":"(Jensen, Sherlin, et al., 2013)","manualFormatting":"Jensen, Sherlin, Askew, et al. (2013)","plainTextFormattedCitation":"(Jensen, Sherlin, et al., 2013)","previouslyFormattedCitation":"(Jensen, Sherlin, et al., 2013)"},"properties":{"noteIndex":0},"schema":"https://github.com/citation-style-language/schema/raw/master/csl-citation.json"}</w:instrText>
      </w:r>
      <w:r w:rsidR="00033C5E" w:rsidRPr="008868C1">
        <w:rPr>
          <w:rFonts w:ascii="Arial" w:eastAsia="Arial Unicode MS" w:hAnsi="Arial" w:cs="Arial"/>
          <w:sz w:val="20"/>
          <w:szCs w:val="20"/>
        </w:rPr>
        <w:fldChar w:fldCharType="separate"/>
      </w:r>
      <w:r w:rsidR="001768D6" w:rsidRPr="008868C1">
        <w:rPr>
          <w:rFonts w:ascii="Arial" w:eastAsia="Arial Unicode MS" w:hAnsi="Arial" w:cs="Arial"/>
          <w:noProof/>
          <w:sz w:val="20"/>
          <w:szCs w:val="20"/>
        </w:rPr>
        <w:t xml:space="preserve">Jensen, Sherlin, Askew, et al. </w:t>
      </w:r>
      <w:r w:rsidR="00C03477" w:rsidRPr="008868C1">
        <w:rPr>
          <w:rFonts w:ascii="Arial" w:eastAsia="Arial Unicode MS" w:hAnsi="Arial" w:cs="Arial"/>
          <w:noProof/>
          <w:sz w:val="20"/>
          <w:szCs w:val="20"/>
        </w:rPr>
        <w:t>(</w:t>
      </w:r>
      <w:r w:rsidR="001768D6" w:rsidRPr="008868C1">
        <w:rPr>
          <w:rFonts w:ascii="Arial" w:eastAsia="Arial Unicode MS" w:hAnsi="Arial" w:cs="Arial"/>
          <w:noProof/>
          <w:sz w:val="20"/>
          <w:szCs w:val="20"/>
        </w:rPr>
        <w:t>2013)</w:t>
      </w:r>
      <w:r w:rsidR="00033C5E" w:rsidRPr="008868C1">
        <w:rPr>
          <w:rFonts w:ascii="Arial" w:eastAsia="Arial Unicode MS" w:hAnsi="Arial" w:cs="Arial"/>
          <w:sz w:val="20"/>
          <w:szCs w:val="20"/>
        </w:rPr>
        <w:fldChar w:fldCharType="end"/>
      </w:r>
      <w:r w:rsidR="00281711" w:rsidRPr="008868C1">
        <w:rPr>
          <w:rFonts w:ascii="Arial" w:eastAsia="Arial Unicode MS" w:hAnsi="Arial" w:cs="Arial"/>
          <w:sz w:val="20"/>
          <w:szCs w:val="20"/>
        </w:rPr>
        <w:t xml:space="preserve"> provided sham transcranial direct current stimulation to the control group. In the study by </w:t>
      </w:r>
      <w:r w:rsidR="00294D91" w:rsidRPr="008868C1">
        <w:rPr>
          <w:rFonts w:ascii="Arial" w:eastAsia="Arial Unicode MS" w:hAnsi="Arial" w:cs="Arial"/>
          <w:sz w:val="20"/>
          <w:szCs w:val="20"/>
        </w:rPr>
        <w:fldChar w:fldCharType="begin" w:fldLock="1"/>
      </w:r>
      <w:r w:rsidR="00C03477" w:rsidRPr="008868C1">
        <w:rPr>
          <w:rFonts w:ascii="Arial" w:eastAsia="Arial Unicode MS" w:hAnsi="Arial" w:cs="Arial"/>
          <w:sz w:val="20"/>
          <w:szCs w:val="20"/>
        </w:rPr>
        <w:instrText>ADDIN CSL_CITATION {"citationItems":[{"id":"ITEM-1","itemData":{"ISSN":"13000012","PMID":"18095199","abstract":"EEG Biofeedback (Neurofeedback-NFB) is a learning strategy that enables people to alter their brainwaves. In the present case study, we applied a NFB protocol on three patients with Fibromyalgia Syndrome (FMS). The existing symptoms and clinical conditions of the patients attributed to FMS, Visual Analog Scale for pain and fatigue, Hamilton Depression and Anxiety Inventory Scales, Beck Depression and Anxiety Inventory Scales, and SF-36 were recorded before and after NFB training. Most of the symptoms were decreased after ten sessions. There was also improvement in all of the scales after the treatment. The results of the present study may suggest NFB training as a novel treatment method in FMS.","author":[{"dropping-particle":"","family":"Kayiran","given":"Sadi","non-dropping-particle":"","parse-names":false,"suffix":""},{"dropping-particle":"","family":"Dursun","given":"Erbil","non-dropping-particle":"","parse-names":false,"suffix":""},{"dropping-particle":"","family":"Ermutlu","given":"Numan","non-dropping-particle":"","parse-names":false,"suffix":""},{"dropping-particle":"","family":"Dursun","given":"Nigar","non-dropping-particle":"","parse-names":false,"suffix":""},{"dropping-particle":"","family":"Karamursel","given":"Sacit","non-dropping-particle":"","parse-names":false,"suffix":""}],"container-title":"Agri","id":"ITEM-1","issue":"3","issued":{"date-parts":[["2007"]]},"page":"47-52","title":"Neurofeedback in fibromyalgia syndrome","type":"article-journal","volume":"19"},"uris":["http://www.mendeley.com/documents/?uuid=2a6ae228-3a33-3b4b-ac6e-464a18046c87"]}],"mendeley":{"formattedCitation":"(Kayiran et al., 2007)","manualFormatting":"Kayiran et al. (2007)","plainTextFormattedCitation":"(Kayiran et al., 2007)","previouslyFormattedCitation":"(Kayiran et al., 2007)"},"properties":{"noteIndex":0},"schema":"https://github.com/citation-style-language/schema/raw/master/csl-citation.json"}</w:instrText>
      </w:r>
      <w:r w:rsidR="00294D91"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Kayiran et al.</w:t>
      </w:r>
      <w:r w:rsidR="00C03477" w:rsidRPr="008868C1">
        <w:rPr>
          <w:rFonts w:ascii="Arial" w:eastAsia="Arial Unicode MS" w:hAnsi="Arial" w:cs="Arial"/>
          <w:noProof/>
          <w:sz w:val="20"/>
          <w:szCs w:val="20"/>
        </w:rPr>
        <w:t xml:space="preserve"> (</w:t>
      </w:r>
      <w:r w:rsidR="009E377C" w:rsidRPr="008868C1">
        <w:rPr>
          <w:rFonts w:ascii="Arial" w:eastAsia="Arial Unicode MS" w:hAnsi="Arial" w:cs="Arial"/>
          <w:noProof/>
          <w:sz w:val="20"/>
          <w:szCs w:val="20"/>
        </w:rPr>
        <w:t>2007)</w:t>
      </w:r>
      <w:r w:rsidR="00294D91" w:rsidRPr="008868C1">
        <w:rPr>
          <w:rFonts w:ascii="Arial" w:eastAsia="Arial Unicode MS" w:hAnsi="Arial" w:cs="Arial"/>
          <w:sz w:val="20"/>
          <w:szCs w:val="20"/>
        </w:rPr>
        <w:fldChar w:fldCharType="end"/>
      </w:r>
      <w:r w:rsidR="0019161B" w:rsidRPr="008868C1">
        <w:rPr>
          <w:rFonts w:ascii="Arial" w:eastAsia="Arial Unicode MS" w:hAnsi="Arial" w:cs="Arial"/>
          <w:sz w:val="20"/>
          <w:szCs w:val="20"/>
        </w:rPr>
        <w:t>,</w:t>
      </w:r>
      <w:r w:rsidR="00281711" w:rsidRPr="008868C1">
        <w:rPr>
          <w:rFonts w:ascii="Arial" w:eastAsia="Arial Unicode MS" w:hAnsi="Arial" w:cs="Arial"/>
          <w:sz w:val="20"/>
          <w:szCs w:val="20"/>
        </w:rPr>
        <w:t xml:space="preserve"> the control group received Escitalopram 10 mg per day whereas in the study by</w:t>
      </w:r>
      <w:r w:rsidR="00C463F3" w:rsidRPr="008868C1">
        <w:rPr>
          <w:rFonts w:ascii="Arial" w:eastAsia="Arial Unicode MS" w:hAnsi="Arial" w:cs="Arial"/>
          <w:sz w:val="20"/>
          <w:szCs w:val="20"/>
        </w:rPr>
        <w:t xml:space="preserve"> </w:t>
      </w:r>
      <w:r w:rsidR="00281711" w:rsidRPr="008868C1">
        <w:rPr>
          <w:rFonts w:ascii="Arial" w:eastAsia="Arial Unicode MS" w:hAnsi="Arial" w:cs="Arial"/>
          <w:sz w:val="20"/>
          <w:szCs w:val="20"/>
        </w:rPr>
        <w:fldChar w:fldCharType="begin" w:fldLock="1"/>
      </w:r>
      <w:r w:rsidR="00C03477" w:rsidRPr="008868C1">
        <w:rPr>
          <w:rFonts w:ascii="Arial" w:eastAsia="Arial Unicode MS" w:hAnsi="Arial" w:cs="Arial"/>
          <w:sz w:val="20"/>
          <w:szCs w:val="20"/>
        </w:rPr>
        <w:instrText>ADDIN CSL_CITATION {"citationItems":[{"id":"ITEM-1","itemData":{"DOI":"http://dx.doi.org/10.1007/s10484-011-9159-9","ISSN":"1090-0586","abstract":"Fibromyalgia (FMS) is a chronic, painful disorder often associated with measurable deficiencies in attention. Since EEG biofeedback (EEG-BF) has been used successfully to treat attention problems, we reasoned that this modality might be helpful in the treatment of attention problems in FMS. We also speculated that improvement in central nervous system (CNS) function might be accompanied by improvement in FMS somatic symptoms. We studied fifteen FMS patients with attention problems, demonstrated by visual and auditory continuous performance testing (CPT), while completing 40 or more EEG-BF sessions. Training consisted of a \"SMR protocol\" that augmented 12-15 Hz brainwaves (sensory motor rhythm; SMR), while simultaneously inhibiting 4-7 Hz brainwaves (theta) and 22-30 Hz brainwaves (high beta). Serial measurements of pain, fatigue, psychological distress, morning stiffness, and tenderness were also obtained. Sixty-three FMS patients who received standard medical care, but who did not receive EEG-BF, served as controls. Visual, but not auditory, attention improved significantly (P &lt; 0.008). EEG-BF treated subjects also showed improvement in tenderness, pain and fatigue. Somatic symptoms did not change significantly in controls. Visual attention parameters and certain somatic features of FMS appear to improve with an EEG-BF SMR protocol. EEG-BF training in FMS deserves further study. © 2011 Springer Science+Business Media, LLC.","author":[{"dropping-particle":"","family":"Caro","given":"Xavier J.","non-dropping-particle":"","parse-names":false,"suffix":""},{"dropping-particle":"","family":"Winter","given":"Earl F.","non-dropping-particle":"","parse-names":false,"suffix":""}],"container-title":"Applied Psychophysiology Biofeedback","id":"ITEM-1","issue":"3","issued":{"date-parts":[["2011","9"]]},"page":"193-200","publisher":"Springer New York (233 Spring Street, New York NY 10013-1578, United States)","publisher-place":"X.J. Caro, Northridge Hospital Medical Center, 18350 Roscoe Boulevard, Northridge, CA 91325, United States. E-mail: xjcaro@earthlink.net","title":"EEG biofeedback treatment improves certain attention and somatic symptoms in fibromyalgia: A pilot study","type":"article-journal","volume":"36"},"uris":["http://www.mendeley.com/documents/?uuid=c5803f53-5bfb-4b52-905c-e45eb3f83355"]}],"mendeley":{"formattedCitation":"(Caro &amp; Winter, 2011)","manualFormatting":"Caro &amp; Winter (2011","plainTextFormattedCitation":"(Caro &amp; Winter, 2011)","previouslyFormattedCitation":"(Caro &amp; Winter, 2011)"},"properties":{"noteIndex":0},"schema":"https://github.com/citation-style-language/schema/raw/master/csl-citation.json"}</w:instrText>
      </w:r>
      <w:r w:rsidR="00281711" w:rsidRPr="008868C1">
        <w:rPr>
          <w:rFonts w:ascii="Arial" w:eastAsia="Arial Unicode MS" w:hAnsi="Arial" w:cs="Arial"/>
          <w:sz w:val="20"/>
          <w:szCs w:val="20"/>
        </w:rPr>
        <w:fldChar w:fldCharType="separate"/>
      </w:r>
      <w:r w:rsidR="006C1968" w:rsidRPr="008868C1">
        <w:rPr>
          <w:rFonts w:ascii="Arial" w:eastAsia="Arial Unicode MS" w:hAnsi="Arial" w:cs="Arial"/>
          <w:noProof/>
          <w:sz w:val="20"/>
          <w:szCs w:val="20"/>
        </w:rPr>
        <w:t>Caro &amp; Winter</w:t>
      </w:r>
      <w:r w:rsidR="00C03477" w:rsidRPr="008868C1">
        <w:rPr>
          <w:rFonts w:ascii="Arial" w:eastAsia="Arial Unicode MS" w:hAnsi="Arial" w:cs="Arial"/>
          <w:noProof/>
          <w:sz w:val="20"/>
          <w:szCs w:val="20"/>
        </w:rPr>
        <w:t xml:space="preserve"> (</w:t>
      </w:r>
      <w:r w:rsidR="006C1968" w:rsidRPr="008868C1">
        <w:rPr>
          <w:rFonts w:ascii="Arial" w:eastAsia="Arial Unicode MS" w:hAnsi="Arial" w:cs="Arial"/>
          <w:noProof/>
          <w:sz w:val="20"/>
          <w:szCs w:val="20"/>
        </w:rPr>
        <w:t>2011</w:t>
      </w:r>
      <w:r w:rsidR="00281711" w:rsidRPr="008868C1">
        <w:rPr>
          <w:rFonts w:ascii="Arial" w:eastAsia="Arial Unicode MS" w:hAnsi="Arial" w:cs="Arial"/>
          <w:sz w:val="20"/>
          <w:szCs w:val="20"/>
        </w:rPr>
        <w:fldChar w:fldCharType="end"/>
      </w:r>
      <w:r w:rsidR="00C03477" w:rsidRPr="008868C1">
        <w:rPr>
          <w:rFonts w:ascii="Arial" w:eastAsia="Arial Unicode MS" w:hAnsi="Arial" w:cs="Arial"/>
          <w:sz w:val="20"/>
          <w:szCs w:val="20"/>
        </w:rPr>
        <w:t>)</w:t>
      </w:r>
      <w:r w:rsidR="00281711" w:rsidRPr="008868C1">
        <w:rPr>
          <w:rFonts w:ascii="Arial" w:eastAsia="Arial Unicode MS" w:hAnsi="Arial" w:cs="Arial"/>
          <w:sz w:val="20"/>
          <w:szCs w:val="20"/>
        </w:rPr>
        <w:t xml:space="preserve"> they received the standard medical care. Whilst these control groups enable</w:t>
      </w:r>
      <w:r w:rsidR="00992BC3" w:rsidRPr="008868C1">
        <w:rPr>
          <w:rFonts w:ascii="Arial" w:eastAsia="Arial Unicode MS" w:hAnsi="Arial" w:cs="Arial"/>
          <w:sz w:val="20"/>
          <w:szCs w:val="20"/>
        </w:rPr>
        <w:t>d</w:t>
      </w:r>
      <w:r w:rsidR="00281711" w:rsidRPr="008868C1">
        <w:rPr>
          <w:rFonts w:ascii="Arial" w:eastAsia="Arial Unicode MS" w:hAnsi="Arial" w:cs="Arial"/>
          <w:sz w:val="20"/>
          <w:szCs w:val="20"/>
        </w:rPr>
        <w:t xml:space="preserve"> comparison of neurofeedback to standard </w:t>
      </w:r>
      <w:r w:rsidR="000E11AE" w:rsidRPr="008868C1">
        <w:rPr>
          <w:rFonts w:ascii="Arial" w:eastAsia="Arial Unicode MS" w:hAnsi="Arial" w:cs="Arial"/>
          <w:sz w:val="20"/>
          <w:szCs w:val="20"/>
        </w:rPr>
        <w:t xml:space="preserve">medical </w:t>
      </w:r>
      <w:r w:rsidR="00281711" w:rsidRPr="008868C1">
        <w:rPr>
          <w:rFonts w:ascii="Arial" w:eastAsia="Arial Unicode MS" w:hAnsi="Arial" w:cs="Arial"/>
          <w:sz w:val="20"/>
          <w:szCs w:val="20"/>
        </w:rPr>
        <w:t>care and other intervention</w:t>
      </w:r>
      <w:r w:rsidR="000E11AE" w:rsidRPr="008868C1">
        <w:rPr>
          <w:rFonts w:ascii="Arial" w:eastAsia="Arial Unicode MS" w:hAnsi="Arial" w:cs="Arial"/>
          <w:sz w:val="20"/>
          <w:szCs w:val="20"/>
        </w:rPr>
        <w:t>s</w:t>
      </w:r>
      <w:r w:rsidR="00281711" w:rsidRPr="008868C1">
        <w:rPr>
          <w:rFonts w:ascii="Arial" w:eastAsia="Arial Unicode MS" w:hAnsi="Arial" w:cs="Arial"/>
          <w:sz w:val="20"/>
          <w:szCs w:val="20"/>
        </w:rPr>
        <w:t xml:space="preserve">, the form of intervention </w:t>
      </w:r>
      <w:r w:rsidR="00A005B9" w:rsidRPr="008868C1">
        <w:rPr>
          <w:rFonts w:ascii="Arial" w:eastAsia="Arial Unicode MS" w:hAnsi="Arial" w:cs="Arial"/>
          <w:sz w:val="20"/>
          <w:szCs w:val="20"/>
        </w:rPr>
        <w:t xml:space="preserve">used </w:t>
      </w:r>
      <w:r w:rsidR="00281711" w:rsidRPr="008868C1">
        <w:rPr>
          <w:rFonts w:ascii="Arial" w:eastAsia="Arial Unicode MS" w:hAnsi="Arial" w:cs="Arial"/>
          <w:sz w:val="20"/>
          <w:szCs w:val="20"/>
        </w:rPr>
        <w:t>in the</w:t>
      </w:r>
      <w:r w:rsidR="00A719BA" w:rsidRPr="008868C1">
        <w:rPr>
          <w:rFonts w:ascii="Arial" w:eastAsia="Arial Unicode MS" w:hAnsi="Arial" w:cs="Arial"/>
          <w:sz w:val="20"/>
          <w:szCs w:val="20"/>
        </w:rPr>
        <w:t>se</w:t>
      </w:r>
      <w:r w:rsidR="00281711" w:rsidRPr="008868C1">
        <w:rPr>
          <w:rFonts w:ascii="Arial" w:eastAsia="Arial Unicode MS" w:hAnsi="Arial" w:cs="Arial"/>
          <w:sz w:val="20"/>
          <w:szCs w:val="20"/>
        </w:rPr>
        <w:t xml:space="preserve"> control group</w:t>
      </w:r>
      <w:r w:rsidR="00A719BA" w:rsidRPr="008868C1">
        <w:rPr>
          <w:rFonts w:ascii="Arial" w:eastAsia="Arial Unicode MS" w:hAnsi="Arial" w:cs="Arial"/>
          <w:sz w:val="20"/>
          <w:szCs w:val="20"/>
        </w:rPr>
        <w:t>s</w:t>
      </w:r>
      <w:r w:rsidR="00281711" w:rsidRPr="008868C1">
        <w:rPr>
          <w:rFonts w:ascii="Arial" w:eastAsia="Arial Unicode MS" w:hAnsi="Arial" w:cs="Arial"/>
          <w:sz w:val="20"/>
          <w:szCs w:val="20"/>
        </w:rPr>
        <w:t xml:space="preserve"> meant that blinding could not be performed appropriately</w:t>
      </w:r>
      <w:r w:rsidR="00A005B9" w:rsidRPr="008868C1">
        <w:rPr>
          <w:rFonts w:ascii="Arial" w:eastAsia="Arial Unicode MS" w:hAnsi="Arial" w:cs="Arial"/>
          <w:sz w:val="20"/>
          <w:szCs w:val="20"/>
        </w:rPr>
        <w:t xml:space="preserve"> as the patients would be aware of the treatment they </w:t>
      </w:r>
      <w:r w:rsidR="00582DD7" w:rsidRPr="008868C1">
        <w:rPr>
          <w:rFonts w:ascii="Arial" w:eastAsia="Arial Unicode MS" w:hAnsi="Arial" w:cs="Arial"/>
          <w:sz w:val="20"/>
          <w:szCs w:val="20"/>
        </w:rPr>
        <w:t>were</w:t>
      </w:r>
      <w:r w:rsidR="00A005B9" w:rsidRPr="008868C1">
        <w:rPr>
          <w:rFonts w:ascii="Arial" w:eastAsia="Arial Unicode MS" w:hAnsi="Arial" w:cs="Arial"/>
          <w:sz w:val="20"/>
          <w:szCs w:val="20"/>
        </w:rPr>
        <w:t xml:space="preserve"> </w:t>
      </w:r>
      <w:r w:rsidR="000E11AE" w:rsidRPr="008868C1">
        <w:rPr>
          <w:rFonts w:ascii="Arial" w:eastAsia="Arial Unicode MS" w:hAnsi="Arial" w:cs="Arial"/>
          <w:sz w:val="20"/>
          <w:szCs w:val="20"/>
        </w:rPr>
        <w:t>receiving</w:t>
      </w:r>
      <w:r w:rsidR="00A005B9" w:rsidRPr="008868C1">
        <w:rPr>
          <w:rFonts w:ascii="Arial" w:eastAsia="Arial Unicode MS" w:hAnsi="Arial" w:cs="Arial"/>
          <w:sz w:val="20"/>
          <w:szCs w:val="20"/>
        </w:rPr>
        <w:t>.</w:t>
      </w:r>
      <w:r w:rsidR="008A31FC" w:rsidRPr="008868C1">
        <w:rPr>
          <w:rFonts w:ascii="Arial" w:eastAsia="Arial Unicode MS" w:hAnsi="Arial" w:cs="Arial"/>
          <w:sz w:val="20"/>
          <w:szCs w:val="20"/>
        </w:rPr>
        <w:t xml:space="preserve"> This could lead to differences in pain s</w:t>
      </w:r>
      <w:r w:rsidR="000E11AE" w:rsidRPr="008868C1">
        <w:rPr>
          <w:rFonts w:ascii="Arial" w:eastAsia="Arial Unicode MS" w:hAnsi="Arial" w:cs="Arial"/>
          <w:sz w:val="20"/>
          <w:szCs w:val="20"/>
        </w:rPr>
        <w:t xml:space="preserve">cores reported by the patients as this </w:t>
      </w:r>
      <w:r w:rsidR="006370D3" w:rsidRPr="008868C1">
        <w:rPr>
          <w:rFonts w:ascii="Arial" w:eastAsia="Arial Unicode MS" w:hAnsi="Arial" w:cs="Arial"/>
          <w:sz w:val="20"/>
          <w:szCs w:val="20"/>
        </w:rPr>
        <w:t>might</w:t>
      </w:r>
      <w:r w:rsidR="008A31FC" w:rsidRPr="008868C1">
        <w:rPr>
          <w:rFonts w:ascii="Arial" w:eastAsia="Arial Unicode MS" w:hAnsi="Arial" w:cs="Arial"/>
          <w:sz w:val="20"/>
          <w:szCs w:val="20"/>
        </w:rPr>
        <w:t xml:space="preserve"> depend on the belief of the patient in the intervention.</w:t>
      </w:r>
      <w:r w:rsidR="00156C87" w:rsidRPr="008868C1">
        <w:rPr>
          <w:rFonts w:ascii="Arial" w:eastAsia="Arial Unicode MS" w:hAnsi="Arial" w:cs="Arial"/>
          <w:sz w:val="20"/>
          <w:szCs w:val="20"/>
        </w:rPr>
        <w:t xml:space="preserve"> </w:t>
      </w:r>
      <w:r w:rsidR="000E11AE" w:rsidRPr="008868C1">
        <w:rPr>
          <w:rFonts w:ascii="Arial" w:eastAsia="Arial Unicode MS" w:hAnsi="Arial" w:cs="Arial"/>
          <w:sz w:val="20"/>
          <w:szCs w:val="20"/>
        </w:rPr>
        <w:t xml:space="preserve">Only </w:t>
      </w:r>
      <w:r w:rsidR="00DD3A35" w:rsidRPr="008868C1">
        <w:rPr>
          <w:rFonts w:ascii="Arial" w:eastAsia="Arial Unicode MS" w:hAnsi="Arial" w:cs="Arial"/>
          <w:sz w:val="20"/>
          <w:szCs w:val="20"/>
        </w:rPr>
        <w:t>two</w:t>
      </w:r>
      <w:r w:rsidR="00156C87" w:rsidRPr="008868C1">
        <w:rPr>
          <w:rFonts w:ascii="Arial" w:eastAsia="Arial Unicode MS" w:hAnsi="Arial" w:cs="Arial"/>
          <w:sz w:val="20"/>
          <w:szCs w:val="20"/>
        </w:rPr>
        <w:t xml:space="preserve"> studies</w:t>
      </w:r>
      <w:r w:rsidR="00AF3F82" w:rsidRPr="008868C1">
        <w:rPr>
          <w:rFonts w:ascii="Arial" w:eastAsia="Arial Unicode MS" w:hAnsi="Arial" w:cs="Arial"/>
          <w:sz w:val="20"/>
          <w:szCs w:val="20"/>
        </w:rPr>
        <w:t xml:space="preserve"> </w:t>
      </w:r>
      <w:r w:rsidR="00C337DF" w:rsidRPr="008868C1">
        <w:rPr>
          <w:rFonts w:ascii="Arial" w:eastAsia="Arial Unicode MS" w:hAnsi="Arial" w:cs="Arial"/>
          <w:sz w:val="20"/>
          <w:szCs w:val="20"/>
        </w:rPr>
        <w:fldChar w:fldCharType="begin" w:fldLock="1"/>
      </w:r>
      <w:r w:rsidR="00ED029D" w:rsidRPr="008868C1">
        <w:rPr>
          <w:rFonts w:ascii="Arial" w:eastAsia="Arial Unicode MS" w:hAnsi="Arial" w:cs="Arial"/>
          <w:sz w:val="20"/>
          <w:szCs w:val="20"/>
        </w:rPr>
        <w:instrText>ADDIN CSL_CITATION {"citationItems":[{"id":"ITEM-1","itemData":{"DOI":"https://dx.doi.org/10.1016/j.neuroimage.2018.11.001","ISSN":"1095-9572","abstract":"Volitional neural modulation using neurofeedback has been indicated as a potential treatment for chronic conditions that involve peripheral and central neural dysregulation. Here we utilized neurofeedback in patients suffering from Fibromyalgia - a chronic pain syndrome that involves sleep disturbance and emotion dysregulation. These ancillary symptoms, which have an amplificating effect on pain, are known to be mediated by heightened limbic activity. In order to reliably probe limbic activity in a scalable manner fit for EEG-neurofeedback training, we utilized an Electrical Finger Print (EFP) model of amygdala-BOLD signal (termed Amyg-EFP), that has been successfully validated in our lab in the context of volitional neuromodulation. We anticipated that Amyg-EFP-neurofeedback training aimed at limbic down modulation would improve chronic pain in patients suffering from Fibromyalgia, by reducing sleep disorder improving emotion regulation. We further expected that improved clinical status would correspond with successful training as indicated by improved down modulation of the Amygdala-EFP signal. Thirty-Four Fibromyalgia patients (31F; age 35.6+/-11.82) participated in a randomized placebo-controlled trial with biweekly Amyg-EFP-neurofeedback sessions or sham neurofeedback (n=9) for a total duration of five consecutive weeks. Following training, participants in the real-neurofeedback group were divided into good (n=13) or poor (n=12) modulators according to their success in the neurofeedback training. Before and after treatment, self-reports on pain, depression, anxiety, fatigue and sleep quality were obtained, as well as objective sleep indices. Long-term clinical follow-up was made available, within up to three years of the neurofeedback training completion. REM latency and objective sleep quality index were robustly improved following the treatment course only in the real-neurofeedback group (time x group p &lt; 0.05) and to a greater extent among good modulators (time x sub-group p &lt; 0.05). In contrast, self-report measures did not reveal a treatment-specific response at the end of the neurofeedback training. However, the follow-up assessment revealed a delayed improvement in chronic pain and subjective sleep experience, evident only in the real-neurofeedback group (time x group p &lt; 0.05). Moderation analysis showed that the enduring clinical effects on pain evident in the follow-up assessment were predicted by the immediate improvements following trai…","author":[{"dropping-particle":"","family":"Goldway","given":"Noam","non-dropping-particle":"","parse-names":false,"suffix":""},{"dropping-particle":"","family":"Ablin","given":"Jacob","non-dropping-particle":"","parse-names":false,"suffix":""},{"dropping-particle":"","family":"Lubin","given":"Omer","non-dropping-particle":"","parse-names":false,"suffix":""},{"dropping-particle":"","family":"Zamir","given":"Yoav","non-dropping-particle":"","parse-names":false,"suffix":""},{"dropping-particle":"","family":"Keynan","given":"Jackob Nimrod","non-dropping-particle":"","parse-names":false,"suffix":""},{"dropping-particle":"","family":"Or-Borichev","given":"Ayelet","non-dropping-particle":"","parse-names":false,"suffix":""},{"dropping-particle":"","family":"Cavazza","given":"Marc","non-dropping-particle":"","parse-names":false,"suffix":""},{"dropping-particle":"","family":"Charles","given":"Fred","non-dropping-particle":"","parse-names":false,"suffix":""},{"dropping-particle":"","family":"Intrator","given":"Nathan","non-dropping-particle":"","parse-names":false,"suffix":""},{"dropping-particle":"","family":"Brill","given":"Silviu","non-dropping-particle":"","parse-names":false,"suffix":""},{"dropping-particle":"","family":"Ben-Simon","given":"Eti","non-dropping-particle":"","parse-names":false,"suffix":""},{"dropping-particle":"","family":"Sharon","given":"Haggai","non-dropping-particle":"","parse-names":false,"suffix":""},{"dropping-particle":"","family":"Hendler","given":"Talma","non-dropping-particle":"","parse-names":false,"suffix":""}],"container-title":"NeuroImage","id":"ITEM-1","issued":{"date-parts":[["2019"]]},"page":"758-770","publisher-place":"United States","title":"Volitional limbic neuromodulation exerts a beneficial clinical effect on Fibromyalgia.","type":"article-journal","volume":"186"},"uris":["http://www.mendeley.com/documents/?uuid=8a00a917-97b6-423a-ba69-74337c41939b"]},{"id":"ITEM-2","itemData":{"DOI":"https://dx.doi.org/10.1371/journal.pone.0123675","ISSN":"1932-6203","abstract":"BACKGROUND: A pilot study has shown that real-time fMRI (rtfMRI) neurofeedback could be an alternative approach for chronic pain treatment. Considering the relative small sample of patients recruited and not strictly controlled condition, it is desirable to perform a replication as well as a double-blinded randomized study with a different control condition in chronic pain patients. Here we conducted a rtfMRI neurofeedback study in a subgroup of pain patients - patients with postherpetic neuralgia (PHN) and used a different sham neurofeedback control. We explored the feasibility of self-regulation of the rostral anterior cingulate cortex (rACC) activation in patients with PHN through rtfMRI neurofeedback and regulation of pain perception., METHODS: Sixteen patients (46-71 years) with PHN were randomly allocated to a experimental group (n = 8) or a control group (n = 8). 2 patients in the control group were excluded for large head motion. The experimental group was given true feedback information from their rACC whereas the control group was given sham feedback information from their posterior cingulate cortex (PCC). All subjects were instructed to perform an imagery task to increase and decrease activation within the target region using rtfMRI neurofeedback., RESULTS: Online analysis showed 6/8 patients in the experimental group were able to increase and decrease the blood oxygen level dependent (BOLD) fMRI signal magnitude during intermittent feedback training. However, this modulation effect was not observed in the control group. Offline analysis showed that the percentage of BOLD signal change of the target region between the last and first training in the experimental group was significantly different from the control group's and was also significantly different than 0. The changes of pain perception reflected by numerical rating scale (NRS) in the experimental group were significantly different from the control group. However, there existed no significant correlations between BOLD signal change and NRS change., CONCLUSION: Patients with PHN could learn to voluntarily control over activation in rACC through rtfMRI neurofeedback and alter their pain perception level. The present study may provide new evidence that rtfMRI neurofeedback training may be a supplemental approach for chronic clinical pain management.","author":[{"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dropping-particle":"","family":"M.","given":"Guan","non-dropping-particle":"","parse-names":false,"suffix":""},{"dropping-particle":"","family":"L.","given":"Ma","non-dropping-particle":"","parse-names":false,"suffix":""},{"dropping-particle":"","family":"L.","given":"Li","non-dropping-particle":"","parse-names":false,"suffix":""},{"dropping-particle":"","family":"B.","given":"Yan","non-dropping-particle":"","parse-names":false,"suffix":""},{"dropping-particle":"","family":"L.","given":"Zhao","non-dropping-particle":"","parse-names":false,"suffix":""},{"dropping-particle":"","family":"L.","given":"Tong","non-dropping-particle":"","parse-names":false,"suffix":""},{"dropping-particle":"","family":"S.","given":"Dou","non-dropping-particle":"","parse-names":false,"suffix":""},{"dropping-particle":"","family":"L.","given":"Xia","non-dropping-particle":"","parse-names":false,"suffix":""},{"dropping-particle":"","family":"M.","given":"Wang","non-dropping-particle":"","parse-names":false,"suffix":""},{"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container-title":"PloS one","id":"ITEM-2","issue":"4","issued":{"date-parts":[["2015","4"]]},"page":"e0123675","publisher":"Public Library of Science (E-mail: plos@plos.org)","publisher-place":"United States","title":"Self-regulation of brain activity in patients with postherpetic neuralgia: a double-blind randomized study using real-time FMRI neurofeedback.","type":"article-journal","volume":"10"},"uris":["http://www.mendeley.com/documents/?uuid=c73e47bd-3242-4ed3-ad1e-0fbba421c0ed"]}],"mendeley":{"formattedCitation":"(Goldway et al., 2019; Guan et al., 2015)","plainTextFormattedCitation":"(Goldway et al., 2019; Guan et al., 2015)","previouslyFormattedCitation":"(Goldway et al., 2019; Guan et al., 2015)"},"properties":{"noteIndex":0},"schema":"https://github.com/citation-style-language/schema/raw/master/csl-citation.json"}</w:instrText>
      </w:r>
      <w:r w:rsidR="00C337DF" w:rsidRPr="008868C1">
        <w:rPr>
          <w:rFonts w:ascii="Arial" w:eastAsia="Arial Unicode MS" w:hAnsi="Arial" w:cs="Arial"/>
          <w:sz w:val="20"/>
          <w:szCs w:val="20"/>
        </w:rPr>
        <w:fldChar w:fldCharType="separate"/>
      </w:r>
      <w:r w:rsidR="003C5150" w:rsidRPr="008868C1">
        <w:rPr>
          <w:rFonts w:ascii="Arial" w:eastAsia="Arial Unicode MS" w:hAnsi="Arial" w:cs="Arial"/>
          <w:noProof/>
          <w:sz w:val="20"/>
          <w:szCs w:val="20"/>
        </w:rPr>
        <w:t>(Goldway et al., 2019; Guan et al., 2015)</w:t>
      </w:r>
      <w:r w:rsidR="00C337DF" w:rsidRPr="008868C1">
        <w:rPr>
          <w:rFonts w:ascii="Arial" w:eastAsia="Arial Unicode MS" w:hAnsi="Arial" w:cs="Arial"/>
          <w:sz w:val="20"/>
          <w:szCs w:val="20"/>
        </w:rPr>
        <w:fldChar w:fldCharType="end"/>
      </w:r>
      <w:r w:rsidR="00156C87" w:rsidRPr="008868C1">
        <w:rPr>
          <w:rFonts w:ascii="Arial" w:eastAsia="Arial Unicode MS" w:hAnsi="Arial" w:cs="Arial"/>
          <w:sz w:val="20"/>
          <w:szCs w:val="20"/>
        </w:rPr>
        <w:t xml:space="preserve"> implemented sham neurofeedback in the control group which was an appropriate control as the patients would </w:t>
      </w:r>
      <w:r w:rsidR="00A91895" w:rsidRPr="008868C1">
        <w:rPr>
          <w:rFonts w:ascii="Arial" w:eastAsia="Arial Unicode MS" w:hAnsi="Arial" w:cs="Arial"/>
          <w:sz w:val="20"/>
          <w:szCs w:val="20"/>
        </w:rPr>
        <w:t xml:space="preserve">truly </w:t>
      </w:r>
      <w:r w:rsidR="00156C87" w:rsidRPr="008868C1">
        <w:rPr>
          <w:rFonts w:ascii="Arial" w:eastAsia="Arial Unicode MS" w:hAnsi="Arial" w:cs="Arial"/>
          <w:sz w:val="20"/>
          <w:szCs w:val="20"/>
        </w:rPr>
        <w:t xml:space="preserve">not be aware whether they </w:t>
      </w:r>
      <w:r w:rsidR="00064D81" w:rsidRPr="008868C1">
        <w:rPr>
          <w:rFonts w:ascii="Arial" w:eastAsia="Arial Unicode MS" w:hAnsi="Arial" w:cs="Arial"/>
          <w:sz w:val="20"/>
          <w:szCs w:val="20"/>
        </w:rPr>
        <w:t>were</w:t>
      </w:r>
      <w:r w:rsidR="00156C87" w:rsidRPr="008868C1">
        <w:rPr>
          <w:rFonts w:ascii="Arial" w:eastAsia="Arial Unicode MS" w:hAnsi="Arial" w:cs="Arial"/>
          <w:sz w:val="20"/>
          <w:szCs w:val="20"/>
        </w:rPr>
        <w:t xml:space="preserve"> receiving real-time neurofeedback or not. </w:t>
      </w:r>
      <w:r w:rsidR="00C337DF" w:rsidRPr="008868C1">
        <w:rPr>
          <w:rFonts w:ascii="Arial" w:eastAsia="Arial Unicode MS" w:hAnsi="Arial" w:cs="Arial"/>
          <w:sz w:val="20"/>
          <w:szCs w:val="20"/>
        </w:rPr>
        <w:t>Of these</w:t>
      </w:r>
      <w:r w:rsidR="00493E54" w:rsidRPr="008868C1">
        <w:rPr>
          <w:rFonts w:ascii="Arial" w:eastAsia="Arial Unicode MS" w:hAnsi="Arial" w:cs="Arial"/>
          <w:sz w:val="20"/>
          <w:szCs w:val="20"/>
        </w:rPr>
        <w:t xml:space="preserve"> two</w:t>
      </w:r>
      <w:r w:rsidR="00C337DF" w:rsidRPr="008868C1">
        <w:rPr>
          <w:rFonts w:ascii="Arial" w:eastAsia="Arial Unicode MS" w:hAnsi="Arial" w:cs="Arial"/>
          <w:sz w:val="20"/>
          <w:szCs w:val="20"/>
        </w:rPr>
        <w:t xml:space="preserve">, </w:t>
      </w:r>
      <w:r w:rsidR="00DD3A35" w:rsidRPr="008868C1">
        <w:rPr>
          <w:rFonts w:ascii="Arial" w:eastAsia="Arial Unicode MS" w:hAnsi="Arial" w:cs="Arial"/>
          <w:sz w:val="20"/>
          <w:szCs w:val="20"/>
        </w:rPr>
        <w:t>one</w:t>
      </w:r>
      <w:r w:rsidR="00C337DF" w:rsidRPr="008868C1">
        <w:rPr>
          <w:rFonts w:ascii="Arial" w:eastAsia="Arial Unicode MS" w:hAnsi="Arial" w:cs="Arial"/>
          <w:sz w:val="20"/>
          <w:szCs w:val="20"/>
        </w:rPr>
        <w:t xml:space="preserve"> stud</w:t>
      </w:r>
      <w:r w:rsidR="00493E54" w:rsidRPr="008868C1">
        <w:rPr>
          <w:rFonts w:ascii="Arial" w:eastAsia="Arial Unicode MS" w:hAnsi="Arial" w:cs="Arial"/>
          <w:sz w:val="20"/>
          <w:szCs w:val="20"/>
        </w:rPr>
        <w:t>y</w:t>
      </w:r>
      <w:r w:rsidR="00AF3F82" w:rsidRPr="008868C1">
        <w:rPr>
          <w:rFonts w:ascii="Arial" w:eastAsia="Arial Unicode MS" w:hAnsi="Arial" w:cs="Arial"/>
          <w:sz w:val="20"/>
          <w:szCs w:val="20"/>
        </w:rPr>
        <w:t xml:space="preserve"> </w:t>
      </w:r>
      <w:r w:rsidR="00C337DF" w:rsidRPr="008868C1">
        <w:rPr>
          <w:rFonts w:ascii="Arial" w:eastAsia="Arial Unicode MS" w:hAnsi="Arial" w:cs="Arial"/>
          <w:sz w:val="20"/>
          <w:szCs w:val="20"/>
        </w:rPr>
        <w:fldChar w:fldCharType="begin" w:fldLock="1"/>
      </w:r>
      <w:r w:rsidR="00ED029D" w:rsidRPr="008868C1">
        <w:rPr>
          <w:rFonts w:ascii="Arial" w:eastAsia="Arial Unicode MS" w:hAnsi="Arial" w:cs="Arial"/>
          <w:sz w:val="20"/>
          <w:szCs w:val="20"/>
        </w:rPr>
        <w:instrText>ADDIN CSL_CITATION {"citationItems":[{"id":"ITEM-1","itemData":{"DOI":"https://dx.doi.org/10.1016/j.neuroimage.2018.11.001","ISSN":"1095-9572","abstract":"Volitional neural modulation using neurofeedback has been indicated as a potential treatment for chronic conditions that involve peripheral and central neural dysregulation. Here we utilized neurofeedback in patients suffering from Fibromyalgia - a chronic pain syndrome that involves sleep disturbance and emotion dysregulation. These ancillary symptoms, which have an amplificating effect on pain, are known to be mediated by heightened limbic activity. In order to reliably probe limbic activity in a scalable manner fit for EEG-neurofeedback training, we utilized an Electrical Finger Print (EFP) model of amygdala-BOLD signal (termed Amyg-EFP), that has been successfully validated in our lab in the context of volitional neuromodulation. We anticipated that Amyg-EFP-neurofeedback training aimed at limbic down modulation would improve chronic pain in patients suffering from Fibromyalgia, by reducing sleep disorder improving emotion regulation. We further expected that improved clinical status would correspond with successful training as indicated by improved down modulation of the Amygdala-EFP signal. Thirty-Four Fibromyalgia patients (31F; age 35.6+/-11.82) participated in a randomized placebo-controlled trial with biweekly Amyg-EFP-neurofeedback sessions or sham neurofeedback (n=9) for a total duration of five consecutive weeks. Following training, participants in the real-neurofeedback group were divided into good (n=13) or poor (n=12) modulators according to their success in the neurofeedback training. Before and after treatment, self-reports on pain, depression, anxiety, fatigue and sleep quality were obtained, as well as objective sleep indices. Long-term clinical follow-up was made available, within up to three years of the neurofeedback training completion. REM latency and objective sleep quality index were robustly improved following the treatment course only in the real-neurofeedback group (time x group p &lt; 0.05) and to a greater extent among good modulators (time x sub-group p &lt; 0.05). In contrast, self-report measures did not reveal a treatment-specific response at the end of the neurofeedback training. However, the follow-up assessment revealed a delayed improvement in chronic pain and subjective sleep experience, evident only in the real-neurofeedback group (time x group p &lt; 0.05). Moderation analysis showed that the enduring clinical effects on pain evident in the follow-up assessment were predicted by the immediate improvements following trai…","author":[{"dropping-particle":"","family":"Goldway","given":"Noam","non-dropping-particle":"","parse-names":false,"suffix":""},{"dropping-particle":"","family":"Ablin","given":"Jacob","non-dropping-particle":"","parse-names":false,"suffix":""},{"dropping-particle":"","family":"Lubin","given":"Omer","non-dropping-particle":"","parse-names":false,"suffix":""},{"dropping-particle":"","family":"Zamir","given":"Yoav","non-dropping-particle":"","parse-names":false,"suffix":""},{"dropping-particle":"","family":"Keynan","given":"Jackob Nimrod","non-dropping-particle":"","parse-names":false,"suffix":""},{"dropping-particle":"","family":"Or-Borichev","given":"Ayelet","non-dropping-particle":"","parse-names":false,"suffix":""},{"dropping-particle":"","family":"Cavazza","given":"Marc","non-dropping-particle":"","parse-names":false,"suffix":""},{"dropping-particle":"","family":"Charles","given":"Fred","non-dropping-particle":"","parse-names":false,"suffix":""},{"dropping-particle":"","family":"Intrator","given":"Nathan","non-dropping-particle":"","parse-names":false,"suffix":""},{"dropping-particle":"","family":"Brill","given":"Silviu","non-dropping-particle":"","parse-names":false,"suffix":""},{"dropping-particle":"","family":"Ben-Simon","given":"Eti","non-dropping-particle":"","parse-names":false,"suffix":""},{"dropping-particle":"","family":"Sharon","given":"Haggai","non-dropping-particle":"","parse-names":false,"suffix":""},{"dropping-particle":"","family":"Hendler","given":"Talma","non-dropping-particle":"","parse-names":false,"suffix":""}],"container-title":"NeuroImage","id":"ITEM-1","issued":{"date-parts":[["2019"]]},"page":"758-770","publisher-place":"United States","title":"Volitional limbic neuromodulation exerts a beneficial clinical effect on Fibromyalgia.","type":"article-journal","volume":"186"},"uris":["http://www.mendeley.com/documents/?uuid=8a00a917-97b6-423a-ba69-74337c41939b"]}],"mendeley":{"formattedCitation":"(Goldway et al., 2019)","plainTextFormattedCitation":"(Goldway et al., 2019)","previouslyFormattedCitation":"(Goldway et al., 2019)"},"properties":{"noteIndex":0},"schema":"https://github.com/citation-style-language/schema/raw/master/csl-citation.json"}</w:instrText>
      </w:r>
      <w:r w:rsidR="00C337DF" w:rsidRPr="008868C1">
        <w:rPr>
          <w:rFonts w:ascii="Arial" w:eastAsia="Arial Unicode MS" w:hAnsi="Arial" w:cs="Arial"/>
          <w:sz w:val="20"/>
          <w:szCs w:val="20"/>
        </w:rPr>
        <w:fldChar w:fldCharType="separate"/>
      </w:r>
      <w:r w:rsidR="003C5150" w:rsidRPr="008868C1">
        <w:rPr>
          <w:rFonts w:ascii="Arial" w:eastAsia="Arial Unicode MS" w:hAnsi="Arial" w:cs="Arial"/>
          <w:noProof/>
          <w:sz w:val="20"/>
          <w:szCs w:val="20"/>
        </w:rPr>
        <w:t>(Goldway et al., 2019)</w:t>
      </w:r>
      <w:r w:rsidR="00C337DF" w:rsidRPr="008868C1">
        <w:rPr>
          <w:rFonts w:ascii="Arial" w:eastAsia="Arial Unicode MS" w:hAnsi="Arial" w:cs="Arial"/>
          <w:sz w:val="20"/>
          <w:szCs w:val="20"/>
        </w:rPr>
        <w:fldChar w:fldCharType="end"/>
      </w:r>
      <w:r w:rsidR="00C337DF" w:rsidRPr="008868C1">
        <w:rPr>
          <w:rFonts w:ascii="Arial" w:eastAsia="Arial Unicode MS" w:hAnsi="Arial" w:cs="Arial"/>
          <w:sz w:val="20"/>
          <w:szCs w:val="20"/>
        </w:rPr>
        <w:t xml:space="preserve"> had to be downgraded despite proper randomisation and blinding due to high attrition rates.</w:t>
      </w:r>
    </w:p>
    <w:p w14:paraId="5B33B4F3" w14:textId="0DD2D17B" w:rsidR="00907599" w:rsidRPr="008868C1" w:rsidRDefault="00907599"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Amongst the </w:t>
      </w:r>
      <w:r w:rsidR="00DD3A35" w:rsidRPr="008868C1">
        <w:rPr>
          <w:rFonts w:ascii="Arial" w:eastAsia="Arial Unicode MS" w:hAnsi="Arial" w:cs="Arial"/>
          <w:sz w:val="20"/>
          <w:szCs w:val="20"/>
        </w:rPr>
        <w:t>two</w:t>
      </w:r>
      <w:r w:rsidRPr="008868C1">
        <w:rPr>
          <w:rFonts w:ascii="Arial" w:eastAsia="Arial Unicode MS" w:hAnsi="Arial" w:cs="Arial"/>
          <w:sz w:val="20"/>
          <w:szCs w:val="20"/>
        </w:rPr>
        <w:t xml:space="preserve"> studies providing sham neurofeedback to the control group, there were differences in terms of what constituted the sham treatment. In the</w:t>
      </w:r>
      <w:r w:rsidR="00F44892" w:rsidRPr="008868C1">
        <w:rPr>
          <w:rFonts w:ascii="Arial" w:eastAsia="Arial Unicode MS" w:hAnsi="Arial" w:cs="Arial"/>
          <w:sz w:val="20"/>
          <w:szCs w:val="20"/>
        </w:rPr>
        <w:t xml:space="preserve"> fMRI neurofeedback</w:t>
      </w:r>
      <w:r w:rsidRPr="008868C1">
        <w:rPr>
          <w:rFonts w:ascii="Arial" w:eastAsia="Arial Unicode MS" w:hAnsi="Arial" w:cs="Arial"/>
          <w:sz w:val="20"/>
          <w:szCs w:val="20"/>
        </w:rPr>
        <w:t xml:space="preserve"> study by</w:t>
      </w:r>
      <w:r w:rsidR="001449B9" w:rsidRPr="008868C1">
        <w:rPr>
          <w:rFonts w:ascii="Arial" w:eastAsia="Arial Unicode MS" w:hAnsi="Arial" w:cs="Arial"/>
          <w:sz w:val="20"/>
          <w:szCs w:val="20"/>
        </w:rPr>
        <w:t xml:space="preserve"> </w:t>
      </w:r>
      <w:r w:rsidRPr="008868C1">
        <w:rPr>
          <w:rFonts w:ascii="Arial" w:eastAsia="Arial Unicode MS" w:hAnsi="Arial" w:cs="Arial"/>
          <w:sz w:val="20"/>
          <w:szCs w:val="20"/>
        </w:rPr>
        <w:fldChar w:fldCharType="begin" w:fldLock="1"/>
      </w:r>
      <w:r w:rsidR="001449B9" w:rsidRPr="008868C1">
        <w:rPr>
          <w:rFonts w:ascii="Arial" w:eastAsia="Arial Unicode MS" w:hAnsi="Arial" w:cs="Arial"/>
          <w:sz w:val="20"/>
          <w:szCs w:val="20"/>
        </w:rPr>
        <w:instrText>ADDIN CSL_CITATION {"citationItems":[{"id":"ITEM-1","itemData":{"DOI":"https://dx.doi.org/10.1371/journal.pone.0123675","ISSN":"1932-6203","abstract":"BACKGROUND: A pilot study has shown that real-time fMRI (rtfMRI) neurofeedback could be an alternative approach for chronic pain treatment. Considering the relative small sample of patients recruited and not strictly controlled condition, it is desirable to perform a replication as well as a double-blinded randomized study with a different control condition in chronic pain patients. Here we conducted a rtfMRI neurofeedback study in a subgroup of pain patients - patients with postherpetic neuralgia (PHN) and used a different sham neurofeedback control. We explored the feasibility of self-regulation of the rostral anterior cingulate cortex (rACC) activation in patients with PHN through rtfMRI neurofeedback and regulation of pain perception., METHODS: Sixteen patients (46-71 years) with PHN were randomly allocated to a experimental group (n = 8) or a control group (n = 8). 2 patients in the control group were excluded for large head motion. The experimental group was given true feedback information from their rACC whereas the control group was given sham feedback information from their posterior cingulate cortex (PCC). All subjects were instructed to perform an imagery task to increase and decrease activation within the target region using rtfMRI neurofeedback., RESULTS: Online analysis showed 6/8 patients in the experimental group were able to increase and decrease the blood oxygen level dependent (BOLD) fMRI signal magnitude during intermittent feedback training. However, this modulation effect was not observed in the control group. Offline analysis showed that the percentage of BOLD signal change of the target region between the last and first training in the experimental group was significantly different from the control group's and was also significantly different than 0. The changes of pain perception reflected by numerical rating scale (NRS) in the experimental group were significantly different from the control group. However, there existed no significant correlations between BOLD signal change and NRS change., CONCLUSION: Patients with PHN could learn to voluntarily control over activation in rACC through rtfMRI neurofeedback and alter their pain perception level. The present study may provide new evidence that rtfMRI neurofeedback training may be a supplemental approach for chronic clinical pain management.","author":[{"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dropping-particle":"","family":"M.","given":"Guan","non-dropping-particle":"","parse-names":false,"suffix":""},{"dropping-particle":"","family":"L.","given":"Ma","non-dropping-particle":"","parse-names":false,"suffix":""},{"dropping-particle":"","family":"L.","given":"Li","non-dropping-particle":"","parse-names":false,"suffix":""},{"dropping-particle":"","family":"B.","given":"Yan","non-dropping-particle":"","parse-names":false,"suffix":""},{"dropping-particle":"","family":"L.","given":"Zhao","non-dropping-particle":"","parse-names":false,"suffix":""},{"dropping-particle":"","family":"L.","given":"Tong","non-dropping-particle":"","parse-names":false,"suffix":""},{"dropping-particle":"","family":"S.","given":"Dou","non-dropping-particle":"","parse-names":false,"suffix":""},{"dropping-particle":"","family":"L.","given":"Xia","non-dropping-particle":"","parse-names":false,"suffix":""},{"dropping-particle":"","family":"M.","given":"Wang","non-dropping-particle":"","parse-names":false,"suffix":""},{"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container-title":"PloS one","id":"ITEM-1","issue":"4","issued":{"date-parts":[["2015","4"]]},"page":"e0123675","publisher":"Public Library of Science (E-mail: plos@plos.org)","publisher-place":"United States","title":"Self-regulation of brain activity in patients with postherpetic neuralgia: a double-blind randomized study using real-time FMRI neurofeedback.","type":"article-journal","volume":"10"},"uris":["http://www.mendeley.com/documents/?uuid=c73e47bd-3242-4ed3-ad1e-0fbba421c0ed"]}],"mendeley":{"formattedCitation":"(Guan et al., 2015)","manualFormatting":"Guan et al. (2015)","plainTextFormattedCitation":"(Guan et al., 2015)","previouslyFormattedCitation":"(Guan et al., 2015)"},"properties":{"noteIndex":0},"schema":"https://github.com/citation-style-language/schema/raw/master/csl-citation.json"}</w:instrText>
      </w:r>
      <w:r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Guan et al.</w:t>
      </w:r>
      <w:r w:rsidR="001449B9" w:rsidRPr="008868C1">
        <w:rPr>
          <w:rFonts w:ascii="Arial" w:eastAsia="Arial Unicode MS" w:hAnsi="Arial" w:cs="Arial"/>
          <w:noProof/>
          <w:sz w:val="20"/>
          <w:szCs w:val="20"/>
        </w:rPr>
        <w:t xml:space="preserve"> (</w:t>
      </w:r>
      <w:r w:rsidR="009E377C" w:rsidRPr="008868C1">
        <w:rPr>
          <w:rFonts w:ascii="Arial" w:eastAsia="Arial Unicode MS" w:hAnsi="Arial" w:cs="Arial"/>
          <w:noProof/>
          <w:sz w:val="20"/>
          <w:szCs w:val="20"/>
        </w:rPr>
        <w:t>2015)</w:t>
      </w:r>
      <w:r w:rsidRPr="008868C1">
        <w:rPr>
          <w:rFonts w:ascii="Arial" w:eastAsia="Arial Unicode MS" w:hAnsi="Arial" w:cs="Arial"/>
          <w:sz w:val="20"/>
          <w:szCs w:val="20"/>
        </w:rPr>
        <w:fldChar w:fldCharType="end"/>
      </w:r>
      <w:r w:rsidRPr="008868C1">
        <w:rPr>
          <w:rFonts w:ascii="Arial" w:eastAsia="Arial Unicode MS" w:hAnsi="Arial" w:cs="Arial"/>
          <w:sz w:val="20"/>
          <w:szCs w:val="20"/>
        </w:rPr>
        <w:t xml:space="preserve"> sham neurofeedback involved provision of feedback based on signals from a brain region different to the intervention group. Selection of </w:t>
      </w:r>
      <w:r w:rsidR="0063645B" w:rsidRPr="008868C1">
        <w:rPr>
          <w:rFonts w:ascii="Arial" w:eastAsia="Arial Unicode MS" w:hAnsi="Arial" w:cs="Arial"/>
          <w:sz w:val="20"/>
          <w:szCs w:val="20"/>
        </w:rPr>
        <w:t xml:space="preserve">a </w:t>
      </w:r>
      <w:r w:rsidRPr="008868C1">
        <w:rPr>
          <w:rFonts w:ascii="Arial" w:eastAsia="Arial Unicode MS" w:hAnsi="Arial" w:cs="Arial"/>
          <w:sz w:val="20"/>
          <w:szCs w:val="20"/>
        </w:rPr>
        <w:t xml:space="preserve">particular brain region to provide sham neurofeedback raises the potential issue of selecting a region which might be an unknown component of the pain matrix, therefore, not guaranteeing that such sham feedback will not affect pain perception. An alternative way in which sham neurofeedback has been delivered is through provision of signals from a different </w:t>
      </w:r>
      <w:r w:rsidR="00A4692E" w:rsidRPr="008868C1">
        <w:rPr>
          <w:rFonts w:ascii="Arial" w:eastAsia="Arial Unicode MS" w:hAnsi="Arial" w:cs="Arial"/>
          <w:sz w:val="20"/>
          <w:szCs w:val="20"/>
        </w:rPr>
        <w:t>patient</w:t>
      </w:r>
      <w:r w:rsidR="001449B9" w:rsidRPr="008868C1">
        <w:rPr>
          <w:rFonts w:ascii="Arial" w:eastAsia="Arial Unicode MS" w:hAnsi="Arial" w:cs="Arial"/>
          <w:sz w:val="20"/>
          <w:szCs w:val="20"/>
        </w:rPr>
        <w:t xml:space="preserve"> </w:t>
      </w:r>
      <w:r w:rsidRPr="008868C1">
        <w:rPr>
          <w:rFonts w:ascii="Arial" w:eastAsia="Arial Unicode MS" w:hAnsi="Arial" w:cs="Arial"/>
          <w:sz w:val="20"/>
          <w:szCs w:val="20"/>
        </w:rPr>
        <w:fldChar w:fldCharType="begin" w:fldLock="1"/>
      </w:r>
      <w:r w:rsidR="00ED029D" w:rsidRPr="008868C1">
        <w:rPr>
          <w:rFonts w:ascii="Arial" w:eastAsia="Arial Unicode MS" w:hAnsi="Arial" w:cs="Arial"/>
          <w:sz w:val="20"/>
          <w:szCs w:val="20"/>
        </w:rPr>
        <w:instrText>ADDIN CSL_CITATION {"citationItems":[{"id":"ITEM-1","itemData":{"DOI":"https://dx.doi.org/10.1016/j.neuroimage.2018.11.001","ISSN":"1095-9572","abstract":"Volitional neural modulation using neurofeedback has been indicated as a potential treatment for chronic conditions that involve peripheral and central neural dysregulation. Here we utilized neurofeedback in patients suffering from Fibromyalgia - a chronic pain syndrome that involves sleep disturbance and emotion dysregulation. These ancillary symptoms, which have an amplificating effect on pain, are known to be mediated by heightened limbic activity. In order to reliably probe limbic activity in a scalable manner fit for EEG-neurofeedback training, we utilized an Electrical Finger Print (EFP) model of amygdala-BOLD signal (termed Amyg-EFP), that has been successfully validated in our lab in the context of volitional neuromodulation. We anticipated that Amyg-EFP-neurofeedback training aimed at limbic down modulation would improve chronic pain in patients suffering from Fibromyalgia, by reducing sleep disorder improving emotion regulation. We further expected that improved clinical status would correspond with successful training as indicated by improved down modulation of the Amygdala-EFP signal. Thirty-Four Fibromyalgia patients (31F; age 35.6+/-11.82) participated in a randomized placebo-controlled trial with biweekly Amyg-EFP-neurofeedback sessions or sham neurofeedback (n=9) for a total duration of five consecutive weeks. Following training, participants in the real-neurofeedback group were divided into good (n=13) or poor (n=12) modulators according to their success in the neurofeedback training. Before and after treatment, self-reports on pain, depression, anxiety, fatigue and sleep quality were obtained, as well as objective sleep indices. Long-term clinical follow-up was made available, within up to three years of the neurofeedback training completion. REM latency and objective sleep quality index were robustly improved following the treatment course only in the real-neurofeedback group (time x group p &lt; 0.05) and to a greater extent among good modulators (time x sub-group p &lt; 0.05). In contrast, self-report measures did not reveal a treatment-specific response at the end of the neurofeedback training. However, the follow-up assessment revealed a delayed improvement in chronic pain and subjective sleep experience, evident only in the real-neurofeedback group (time x group p &lt; 0.05). Moderation analysis showed that the enduring clinical effects on pain evident in the follow-up assessment were predicted by the immediate improvements following trai…","author":[{"dropping-particle":"","family":"Goldway","given":"Noam","non-dropping-particle":"","parse-names":false,"suffix":""},{"dropping-particle":"","family":"Ablin","given":"Jacob","non-dropping-particle":"","parse-names":false,"suffix":""},{"dropping-particle":"","family":"Lubin","given":"Omer","non-dropping-particle":"","parse-names":false,"suffix":""},{"dropping-particle":"","family":"Zamir","given":"Yoav","non-dropping-particle":"","parse-names":false,"suffix":""},{"dropping-particle":"","family":"Keynan","given":"Jackob Nimrod","non-dropping-particle":"","parse-names":false,"suffix":""},{"dropping-particle":"","family":"Or-Borichev","given":"Ayelet","non-dropping-particle":"","parse-names":false,"suffix":""},{"dropping-particle":"","family":"Cavazza","given":"Marc","non-dropping-particle":"","parse-names":false,"suffix":""},{"dropping-particle":"","family":"Charles","given":"Fred","non-dropping-particle":"","parse-names":false,"suffix":""},{"dropping-particle":"","family":"Intrator","given":"Nathan","non-dropping-particle":"","parse-names":false,"suffix":""},{"dropping-particle":"","family":"Brill","given":"Silviu","non-dropping-particle":"","parse-names":false,"suffix":""},{"dropping-particle":"","family":"Ben-Simon","given":"Eti","non-dropping-particle":"","parse-names":false,"suffix":""},{"dropping-particle":"","family":"Sharon","given":"Haggai","non-dropping-particle":"","parse-names":false,"suffix":""},{"dropping-particle":"","family":"Hendler","given":"Talma","non-dropping-particle":"","parse-names":false,"suffix":""}],"container-title":"NeuroImage","id":"ITEM-1","issued":{"date-parts":[["2019"]]},"page":"758-770","publisher-place":"United States","title":"Volitional limbic neuromodulation exerts a beneficial clinical effect on Fibromyalgia.","type":"article-journal","volume":"186"},"uris":["http://www.mendeley.com/documents/?uuid=8a00a917-97b6-423a-ba69-74337c41939b"]}],"mendeley":{"formattedCitation":"(Goldway et al., 2019)","plainTextFormattedCitation":"(Goldway et al., 2019)","previouslyFormattedCitation":"(Goldway et al., 2019)"},"properties":{"noteIndex":0},"schema":"https://github.com/citation-style-language/schema/raw/master/csl-citation.json"}</w:instrText>
      </w:r>
      <w:r w:rsidRPr="008868C1">
        <w:rPr>
          <w:rFonts w:ascii="Arial" w:eastAsia="Arial Unicode MS" w:hAnsi="Arial" w:cs="Arial"/>
          <w:sz w:val="20"/>
          <w:szCs w:val="20"/>
        </w:rPr>
        <w:fldChar w:fldCharType="separate"/>
      </w:r>
      <w:r w:rsidR="003C5150" w:rsidRPr="008868C1">
        <w:rPr>
          <w:rFonts w:ascii="Arial" w:eastAsia="Arial Unicode MS" w:hAnsi="Arial" w:cs="Arial"/>
          <w:noProof/>
          <w:sz w:val="20"/>
          <w:szCs w:val="20"/>
        </w:rPr>
        <w:t>(Goldway et al., 2019)</w:t>
      </w:r>
      <w:r w:rsidRPr="008868C1">
        <w:rPr>
          <w:rFonts w:ascii="Arial" w:eastAsia="Arial Unicode MS" w:hAnsi="Arial" w:cs="Arial"/>
          <w:sz w:val="20"/>
          <w:szCs w:val="20"/>
        </w:rPr>
        <w:fldChar w:fldCharType="end"/>
      </w:r>
      <w:r w:rsidRPr="008868C1">
        <w:rPr>
          <w:rFonts w:ascii="Arial" w:eastAsia="Arial Unicode MS" w:hAnsi="Arial" w:cs="Arial"/>
          <w:sz w:val="20"/>
          <w:szCs w:val="20"/>
        </w:rPr>
        <w:t xml:space="preserve">. This can be thought of as a more valid sham treatment as the </w:t>
      </w:r>
      <w:r w:rsidR="00A4692E" w:rsidRPr="008868C1">
        <w:rPr>
          <w:rFonts w:ascii="Arial" w:eastAsia="Arial Unicode MS" w:hAnsi="Arial" w:cs="Arial"/>
          <w:sz w:val="20"/>
          <w:szCs w:val="20"/>
        </w:rPr>
        <w:t>patient</w:t>
      </w:r>
      <w:r w:rsidRPr="008868C1">
        <w:rPr>
          <w:rFonts w:ascii="Arial" w:eastAsia="Arial Unicode MS" w:hAnsi="Arial" w:cs="Arial"/>
          <w:sz w:val="20"/>
          <w:szCs w:val="20"/>
        </w:rPr>
        <w:t xml:space="preserve"> is not truly receiving feedback about their own control over the EEG oscillations </w:t>
      </w:r>
      <w:r w:rsidR="00054B60" w:rsidRPr="008868C1">
        <w:rPr>
          <w:rFonts w:ascii="Arial" w:eastAsia="Arial Unicode MS" w:hAnsi="Arial" w:cs="Arial"/>
          <w:sz w:val="20"/>
          <w:szCs w:val="20"/>
        </w:rPr>
        <w:t>and</w:t>
      </w:r>
      <w:r w:rsidRPr="008868C1">
        <w:rPr>
          <w:rFonts w:ascii="Arial" w:eastAsia="Arial Unicode MS" w:hAnsi="Arial" w:cs="Arial"/>
          <w:sz w:val="20"/>
          <w:szCs w:val="20"/>
        </w:rPr>
        <w:t xml:space="preserve"> the visual/auditory stimulus that they are presented is independent on their brain oscillations. However, this might increase the attrition rate as it can lead to frustration and lack of perceived control</w:t>
      </w:r>
      <w:r w:rsidR="00054B60" w:rsidRPr="008868C1">
        <w:rPr>
          <w:rFonts w:ascii="Arial" w:eastAsia="Arial Unicode MS" w:hAnsi="Arial" w:cs="Arial"/>
          <w:sz w:val="20"/>
          <w:szCs w:val="20"/>
        </w:rPr>
        <w:t xml:space="preserve"> amongst participants</w:t>
      </w:r>
      <w:r w:rsidRPr="008868C1">
        <w:rPr>
          <w:rFonts w:ascii="Arial" w:eastAsia="Arial Unicode MS" w:hAnsi="Arial" w:cs="Arial"/>
          <w:sz w:val="20"/>
          <w:szCs w:val="20"/>
        </w:rPr>
        <w:t>.</w:t>
      </w:r>
    </w:p>
    <w:p w14:paraId="66E86B63" w14:textId="0830E7FC" w:rsidR="005A1D88" w:rsidRPr="008868C1" w:rsidRDefault="00421F37" w:rsidP="008868C1">
      <w:pPr>
        <w:jc w:val="both"/>
        <w:rPr>
          <w:rFonts w:ascii="Arial" w:eastAsia="Arial Unicode MS" w:hAnsi="Arial" w:cs="Arial"/>
          <w:b/>
          <w:sz w:val="20"/>
          <w:szCs w:val="20"/>
        </w:rPr>
      </w:pPr>
      <w:r w:rsidRPr="008868C1">
        <w:rPr>
          <w:rFonts w:ascii="Arial" w:eastAsia="Arial Unicode MS" w:hAnsi="Arial" w:cs="Arial"/>
          <w:b/>
          <w:color w:val="0070C0"/>
          <w:sz w:val="20"/>
          <w:szCs w:val="20"/>
        </w:rPr>
        <w:t>[</w:t>
      </w:r>
      <w:r w:rsidR="005A1D88" w:rsidRPr="008868C1">
        <w:rPr>
          <w:rFonts w:ascii="Arial" w:eastAsia="Arial Unicode MS" w:hAnsi="Arial" w:cs="Arial"/>
          <w:b/>
          <w:color w:val="0070C0"/>
          <w:sz w:val="20"/>
          <w:szCs w:val="20"/>
        </w:rPr>
        <w:t xml:space="preserve">Table </w:t>
      </w:r>
      <w:r w:rsidR="009A243A" w:rsidRPr="008868C1">
        <w:rPr>
          <w:rFonts w:ascii="Arial" w:eastAsia="Arial Unicode MS" w:hAnsi="Arial" w:cs="Arial"/>
          <w:b/>
          <w:color w:val="0070C0"/>
          <w:sz w:val="20"/>
          <w:szCs w:val="20"/>
        </w:rPr>
        <w:t>2</w:t>
      </w:r>
      <w:r w:rsidRPr="008868C1">
        <w:rPr>
          <w:rFonts w:ascii="Arial" w:eastAsia="Arial Unicode MS" w:hAnsi="Arial" w:cs="Arial"/>
          <w:b/>
          <w:color w:val="0070C0"/>
          <w:sz w:val="20"/>
          <w:szCs w:val="20"/>
        </w:rPr>
        <w:t>]</w:t>
      </w:r>
    </w:p>
    <w:p w14:paraId="1F9A8D8F" w14:textId="77777777" w:rsidR="00382CC0" w:rsidRPr="008868C1" w:rsidRDefault="00382CC0"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5.4 Results of Studies</w:t>
      </w:r>
    </w:p>
    <w:p w14:paraId="66E86BB5" w14:textId="2CD6BA20" w:rsidR="006341DA"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5</w:t>
      </w:r>
      <w:r w:rsidR="006341DA" w:rsidRPr="008868C1">
        <w:rPr>
          <w:rFonts w:ascii="Arial" w:eastAsia="Arial Unicode MS" w:hAnsi="Arial" w:cs="Arial"/>
          <w:b/>
          <w:color w:val="4F81BD" w:themeColor="accent1"/>
          <w:sz w:val="20"/>
          <w:szCs w:val="20"/>
        </w:rPr>
        <w:t>.</w:t>
      </w:r>
      <w:r w:rsidR="0022322F" w:rsidRPr="008868C1">
        <w:rPr>
          <w:rFonts w:ascii="Arial" w:eastAsia="Arial Unicode MS" w:hAnsi="Arial" w:cs="Arial"/>
          <w:b/>
          <w:color w:val="4F81BD" w:themeColor="accent1"/>
          <w:sz w:val="20"/>
          <w:szCs w:val="20"/>
        </w:rPr>
        <w:t>4</w:t>
      </w:r>
      <w:r w:rsidR="00510AC2" w:rsidRPr="008868C1">
        <w:rPr>
          <w:rFonts w:ascii="Arial" w:eastAsia="Arial Unicode MS" w:hAnsi="Arial" w:cs="Arial"/>
          <w:b/>
          <w:color w:val="4F81BD" w:themeColor="accent1"/>
          <w:sz w:val="20"/>
          <w:szCs w:val="20"/>
        </w:rPr>
        <w:t>.1</w:t>
      </w:r>
      <w:r w:rsidR="006341DA" w:rsidRPr="008868C1">
        <w:rPr>
          <w:rFonts w:ascii="Arial" w:eastAsia="Arial Unicode MS" w:hAnsi="Arial" w:cs="Arial"/>
          <w:b/>
          <w:color w:val="4F81BD" w:themeColor="accent1"/>
          <w:sz w:val="20"/>
          <w:szCs w:val="20"/>
        </w:rPr>
        <w:t xml:space="preserve"> </w:t>
      </w:r>
      <w:r w:rsidR="0022322F" w:rsidRPr="008868C1">
        <w:rPr>
          <w:rFonts w:ascii="Arial" w:eastAsia="Arial Unicode MS" w:hAnsi="Arial" w:cs="Arial"/>
          <w:b/>
          <w:color w:val="4F81BD" w:themeColor="accent1"/>
          <w:sz w:val="20"/>
          <w:szCs w:val="20"/>
        </w:rPr>
        <w:t>Neurofeedback Interventions</w:t>
      </w:r>
    </w:p>
    <w:p w14:paraId="0153671D" w14:textId="3C2FF57D" w:rsidR="001610D8" w:rsidRPr="008868C1" w:rsidRDefault="001610D8"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Overall, the neurofeedback studies can be divided into EEG and fMRI </w:t>
      </w:r>
      <w:r w:rsidR="00B12FAF" w:rsidRPr="008868C1">
        <w:rPr>
          <w:rFonts w:ascii="Arial" w:eastAsia="Arial Unicode MS" w:hAnsi="Arial" w:cs="Arial"/>
          <w:sz w:val="20"/>
          <w:szCs w:val="20"/>
        </w:rPr>
        <w:t xml:space="preserve">driven </w:t>
      </w:r>
      <w:r w:rsidRPr="008868C1">
        <w:rPr>
          <w:rFonts w:ascii="Arial" w:eastAsia="Arial Unicode MS" w:hAnsi="Arial" w:cs="Arial"/>
          <w:sz w:val="20"/>
          <w:szCs w:val="20"/>
        </w:rPr>
        <w:t xml:space="preserve">neurofeedback. EEG neurofeedback was more widely investigated, precisely by 18 studies, whereas fMRI neurofeedback was investigated by only </w:t>
      </w:r>
      <w:r w:rsidR="00DD3A35" w:rsidRPr="008868C1">
        <w:rPr>
          <w:rFonts w:ascii="Arial" w:eastAsia="Arial Unicode MS" w:hAnsi="Arial" w:cs="Arial"/>
          <w:sz w:val="20"/>
          <w:szCs w:val="20"/>
        </w:rPr>
        <w:t>three</w:t>
      </w:r>
      <w:r w:rsidRPr="008868C1">
        <w:rPr>
          <w:rFonts w:ascii="Arial" w:eastAsia="Arial Unicode MS" w:hAnsi="Arial" w:cs="Arial"/>
          <w:sz w:val="20"/>
          <w:szCs w:val="20"/>
        </w:rPr>
        <w:t xml:space="preserve"> studies.</w:t>
      </w:r>
    </w:p>
    <w:p w14:paraId="7ADDB77A" w14:textId="72401CEF" w:rsidR="005A352E" w:rsidRPr="008868C1" w:rsidRDefault="00FA3584" w:rsidP="008868C1">
      <w:pPr>
        <w:jc w:val="both"/>
        <w:rPr>
          <w:rFonts w:ascii="Arial" w:eastAsia="Arial Unicode MS" w:hAnsi="Arial" w:cs="Arial"/>
          <w:sz w:val="20"/>
          <w:szCs w:val="20"/>
        </w:rPr>
      </w:pPr>
      <w:r w:rsidRPr="008868C1">
        <w:rPr>
          <w:rFonts w:ascii="Arial" w:eastAsia="Arial Unicode MS" w:hAnsi="Arial" w:cs="Arial"/>
          <w:sz w:val="20"/>
          <w:szCs w:val="20"/>
        </w:rPr>
        <w:t>EEG Neurofeedback involve</w:t>
      </w:r>
      <w:r w:rsidR="00E81BC0" w:rsidRPr="008868C1">
        <w:rPr>
          <w:rFonts w:ascii="Arial" w:eastAsia="Arial Unicode MS" w:hAnsi="Arial" w:cs="Arial"/>
          <w:sz w:val="20"/>
          <w:szCs w:val="20"/>
        </w:rPr>
        <w:t>d</w:t>
      </w:r>
      <w:r w:rsidR="00B83274" w:rsidRPr="008868C1">
        <w:rPr>
          <w:rFonts w:ascii="Arial" w:eastAsia="Arial Unicode MS" w:hAnsi="Arial" w:cs="Arial"/>
          <w:sz w:val="20"/>
          <w:szCs w:val="20"/>
        </w:rPr>
        <w:t xml:space="preserve"> </w:t>
      </w:r>
      <w:r w:rsidR="00F17DEF" w:rsidRPr="008868C1">
        <w:rPr>
          <w:rFonts w:ascii="Arial" w:eastAsia="Arial Unicode MS" w:hAnsi="Arial" w:cs="Arial"/>
          <w:sz w:val="20"/>
          <w:szCs w:val="20"/>
        </w:rPr>
        <w:t xml:space="preserve">feedback </w:t>
      </w:r>
      <w:r w:rsidR="002548A5" w:rsidRPr="008868C1">
        <w:rPr>
          <w:rFonts w:ascii="Arial" w:eastAsia="Arial Unicode MS" w:hAnsi="Arial" w:cs="Arial"/>
          <w:sz w:val="20"/>
          <w:szCs w:val="20"/>
        </w:rPr>
        <w:t>of</w:t>
      </w:r>
      <w:r w:rsidR="00F17DEF" w:rsidRPr="008868C1">
        <w:rPr>
          <w:rFonts w:ascii="Arial" w:eastAsia="Arial Unicode MS" w:hAnsi="Arial" w:cs="Arial"/>
          <w:sz w:val="20"/>
          <w:szCs w:val="20"/>
        </w:rPr>
        <w:t xml:space="preserve"> </w:t>
      </w:r>
      <w:r w:rsidRPr="008868C1">
        <w:rPr>
          <w:rFonts w:ascii="Arial" w:eastAsia="Arial Unicode MS" w:hAnsi="Arial" w:cs="Arial"/>
          <w:sz w:val="20"/>
          <w:szCs w:val="20"/>
        </w:rPr>
        <w:t xml:space="preserve">real-time </w:t>
      </w:r>
      <w:r w:rsidR="002548A5" w:rsidRPr="008868C1">
        <w:rPr>
          <w:rFonts w:ascii="Arial" w:eastAsia="Arial Unicode MS" w:hAnsi="Arial" w:cs="Arial"/>
          <w:sz w:val="20"/>
          <w:szCs w:val="20"/>
        </w:rPr>
        <w:t>EEG</w:t>
      </w:r>
      <w:r w:rsidRPr="008868C1">
        <w:rPr>
          <w:rFonts w:ascii="Arial" w:eastAsia="Arial Unicode MS" w:hAnsi="Arial" w:cs="Arial"/>
          <w:sz w:val="20"/>
          <w:szCs w:val="20"/>
        </w:rPr>
        <w:t xml:space="preserve"> </w:t>
      </w:r>
      <w:r w:rsidR="00F17DEF" w:rsidRPr="008868C1">
        <w:rPr>
          <w:rFonts w:ascii="Arial" w:eastAsia="Arial Unicode MS" w:hAnsi="Arial" w:cs="Arial"/>
          <w:sz w:val="20"/>
          <w:szCs w:val="20"/>
        </w:rPr>
        <w:t xml:space="preserve">recordings </w:t>
      </w:r>
      <w:r w:rsidRPr="008868C1">
        <w:rPr>
          <w:rFonts w:ascii="Arial" w:eastAsia="Arial Unicode MS" w:hAnsi="Arial" w:cs="Arial"/>
          <w:sz w:val="20"/>
          <w:szCs w:val="20"/>
        </w:rPr>
        <w:t xml:space="preserve">of the </w:t>
      </w:r>
      <w:r w:rsidR="00A4692E" w:rsidRPr="008868C1">
        <w:rPr>
          <w:rFonts w:ascii="Arial" w:eastAsia="Arial Unicode MS" w:hAnsi="Arial" w:cs="Arial"/>
          <w:sz w:val="20"/>
          <w:szCs w:val="20"/>
        </w:rPr>
        <w:t>patient</w:t>
      </w:r>
      <w:r w:rsidR="00F17DEF" w:rsidRPr="008868C1">
        <w:rPr>
          <w:rFonts w:ascii="Arial" w:eastAsia="Arial Unicode MS" w:hAnsi="Arial" w:cs="Arial"/>
          <w:sz w:val="20"/>
          <w:szCs w:val="20"/>
        </w:rPr>
        <w:t>.</w:t>
      </w:r>
      <w:r w:rsidR="001928B6" w:rsidRPr="008868C1">
        <w:rPr>
          <w:rFonts w:ascii="Arial" w:eastAsia="Arial Unicode MS" w:hAnsi="Arial" w:cs="Arial"/>
          <w:sz w:val="20"/>
          <w:szCs w:val="20"/>
        </w:rPr>
        <w:t xml:space="preserve"> </w:t>
      </w:r>
      <w:r w:rsidR="007C274B" w:rsidRPr="008868C1">
        <w:rPr>
          <w:rFonts w:ascii="Arial" w:eastAsia="Arial Unicode MS" w:hAnsi="Arial" w:cs="Arial"/>
          <w:sz w:val="20"/>
          <w:szCs w:val="20"/>
        </w:rPr>
        <w:t>EEG oscillations investigated in these studies are conventionally categorized based on their frequency into theta (4-7 Hz), alpha (8-12 Hz), low beta or beta</w:t>
      </w:r>
      <w:r w:rsidR="007C274B" w:rsidRPr="008868C1">
        <w:rPr>
          <w:rFonts w:ascii="Arial" w:eastAsia="Arial Unicode MS" w:hAnsi="Arial" w:cs="Arial"/>
          <w:sz w:val="20"/>
          <w:szCs w:val="20"/>
          <w:vertAlign w:val="subscript"/>
        </w:rPr>
        <w:t>1</w:t>
      </w:r>
      <w:r w:rsidR="007C274B" w:rsidRPr="008868C1">
        <w:rPr>
          <w:rFonts w:ascii="Arial" w:eastAsia="Arial Unicode MS" w:hAnsi="Arial" w:cs="Arial"/>
          <w:sz w:val="20"/>
          <w:szCs w:val="20"/>
        </w:rPr>
        <w:t xml:space="preserve"> (15-20 Hz) and high beta or beta</w:t>
      </w:r>
      <w:r w:rsidR="007C274B" w:rsidRPr="008868C1">
        <w:rPr>
          <w:rFonts w:ascii="Arial" w:eastAsia="Arial Unicode MS" w:hAnsi="Arial" w:cs="Arial"/>
          <w:sz w:val="20"/>
          <w:szCs w:val="20"/>
          <w:vertAlign w:val="subscript"/>
        </w:rPr>
        <w:t>2</w:t>
      </w:r>
      <w:r w:rsidR="007C274B" w:rsidRPr="008868C1">
        <w:rPr>
          <w:rFonts w:ascii="Arial" w:eastAsia="Arial Unicode MS" w:hAnsi="Arial" w:cs="Arial"/>
          <w:sz w:val="20"/>
          <w:szCs w:val="20"/>
        </w:rPr>
        <w:t xml:space="preserve"> (22-30 Hz). Another oscillation which is widely investigated is sensorimotor rhythm (SMR). SMR refers to oscillations in the 12-15 Hz range which appear in </w:t>
      </w:r>
      <w:r w:rsidR="00483C1C" w:rsidRPr="008868C1">
        <w:rPr>
          <w:rFonts w:ascii="Arial" w:eastAsia="Arial Unicode MS" w:hAnsi="Arial" w:cs="Arial"/>
          <w:sz w:val="20"/>
          <w:szCs w:val="20"/>
        </w:rPr>
        <w:t xml:space="preserve">a </w:t>
      </w:r>
      <w:r w:rsidR="007C274B" w:rsidRPr="008868C1">
        <w:rPr>
          <w:rFonts w:ascii="Arial" w:eastAsia="Arial Unicode MS" w:hAnsi="Arial" w:cs="Arial"/>
          <w:sz w:val="20"/>
          <w:szCs w:val="20"/>
        </w:rPr>
        <w:t xml:space="preserve">spindle-like pattern over the sensorimotor cortex during idling of </w:t>
      </w:r>
      <w:r w:rsidR="00483C1C" w:rsidRPr="008868C1">
        <w:rPr>
          <w:rFonts w:ascii="Arial" w:eastAsia="Arial Unicode MS" w:hAnsi="Arial" w:cs="Arial"/>
          <w:sz w:val="20"/>
          <w:szCs w:val="20"/>
        </w:rPr>
        <w:t xml:space="preserve">the </w:t>
      </w:r>
      <w:r w:rsidR="007C274B" w:rsidRPr="008868C1">
        <w:rPr>
          <w:rFonts w:ascii="Arial" w:eastAsia="Arial Unicode MS" w:hAnsi="Arial" w:cs="Arial"/>
          <w:sz w:val="20"/>
          <w:szCs w:val="20"/>
        </w:rPr>
        <w:t>motor cortex</w:t>
      </w:r>
      <w:r w:rsidR="00587D99" w:rsidRPr="008868C1">
        <w:rPr>
          <w:rFonts w:ascii="Arial" w:eastAsia="Arial Unicode MS" w:hAnsi="Arial" w:cs="Arial"/>
          <w:sz w:val="20"/>
          <w:szCs w:val="20"/>
        </w:rPr>
        <w:t xml:space="preserve"> </w:t>
      </w:r>
      <w:r w:rsidR="007C274B"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016/B978-0-12-374534-7.00008-3","ISBN":"9780123745347","abstract":"If the language of the brain lies in its neuronal coding, then the expression of the brain lies in its rhythmicity and timing. The rhythmicity is due to the selective synchronization and desynchronization of the encoding within billions of pools of neurons which provide the sensory activity of everything that is sensed, thought, or done. Berger (1929) observed all four main rhythms-the alpha, beta, theta, and delta-in his very first EEG recording. It should come as no surprise, therefore, that since the earliest EEG studies, interest has turned toward rhythmic sensory stimulation, and its possible effects on brain function. A large and growing body of research and clinical experience demonstrates that audio-visual entrainment (AVE) quickly and effectively modifies conditions of high autonomic (sympathetic and parasympathetic) activation and over- and under-aroused states of mind, bringing about a return to homeostasis. AVE exerts a powerful influence on brain/mind stabilization and normalization by means of increased cerebral flow, increased levels of certain neurotransmitters, and by normalizing EEG activity. AVE is proving to be a safe and cost-effective treatment, especially for the large numbers of disorders associated with dysfunctions of the central and autonomic nervous system. © 2009 Elsevier Inc. All rights reserved.","author":[{"dropping-particle":"","family":"Collura","given":"Thomas F.","non-dropping-particle":"","parse-names":false,"suffix":""},{"dropping-particle":"","family":"Siever","given":"David","non-dropping-particle":"","parse-names":false,"suffix":""}],"container-title":"Introduction to Quantitative EEG and Neurofeedback","id":"ITEM-1","issued":{"date-parts":[["2009"]]},"title":"Audio-Visual Entrainment in Relation to Mental Health and EEG","type":"chapter"},"uris":["http://www.mendeley.com/documents/?uuid=686fe139-8a08-4b7f-8c67-96ea5c60b296"]},{"id":"ITEM-2","itemData":{"DOI":"10.1016/B978-0-12-396988-0.00006-4","ISBN":"9780123969880","abstract":"Neuromodulation - or more specifically neurofeedback - as a treatment for ADHD (attention deficit hyperactivity disorder) has long been practiced, and recent advances in research and equipment have provided information on how these neuromodulation techniques might work. Recent studies show promising effects of neuromodulation as a treatment for ADHD, but there are many differences between the methods used. Because EEG neurofeedback yields the best-documented results, commonly used EEG protocols, such as theta/beta training, SMR and slow cortical potential training, are described and reviewed. qEEG and phenotype-based protocols are compared to more general assumptions about neuromodulation and ADHD. The protocols are also compared and combined into a neuropsychological model of attention, leading to an understanding of how different protocols can lead to similar results in the treatment of ADHD. Furthermore, neuropsychology is discussed with regard to how it may help with understanding how behavior is changed by neuromodulation. Finally, behavior and learning are discussed in relation to neuromodulation. © 2014 Elsevier Inc. All rights reserved.","author":[{"dropping-particle":"","family":"Timmers","given":"Dagmar","non-dropping-particle":"","parse-names":false,"suffix":""}],"container-title":"Clinical Neurotherapy: Application of Techniques for Treatment","id":"ITEM-2","issued":{"date-parts":[["2013"]]},"title":"Treating Attention Deficits and Impulse Control","type":"chapter"},"uris":["http://www.mendeley.com/documents/?uuid=f310684d-a1e1-4c4a-bca9-6eb974f56950"]}],"mendeley":{"formattedCitation":"(Collura &amp; Siever, 2009; Timmers, 2013)","plainTextFormattedCitation":"(Collura &amp; Siever, 2009; Timmers, 2013)","previouslyFormattedCitation":"(Collura &amp; Siever, 2009; Timmers, 2013)"},"properties":{"noteIndex":0},"schema":"https://github.com/citation-style-language/schema/raw/master/csl-citation.json"}</w:instrText>
      </w:r>
      <w:r w:rsidR="007C274B"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Collura &amp; Siever, 2009; Timmers, 2013)</w:t>
      </w:r>
      <w:r w:rsidR="007C274B" w:rsidRPr="008868C1">
        <w:rPr>
          <w:rFonts w:ascii="Arial" w:eastAsia="Arial Unicode MS" w:hAnsi="Arial" w:cs="Arial"/>
          <w:sz w:val="20"/>
          <w:szCs w:val="20"/>
        </w:rPr>
        <w:fldChar w:fldCharType="end"/>
      </w:r>
      <w:r w:rsidR="007C274B" w:rsidRPr="008868C1">
        <w:rPr>
          <w:rFonts w:ascii="Arial" w:eastAsia="Arial Unicode MS" w:hAnsi="Arial" w:cs="Arial"/>
          <w:sz w:val="20"/>
          <w:szCs w:val="20"/>
        </w:rPr>
        <w:t xml:space="preserve">. Motor execution or motor imagery which causes to activation of the motor cortex leads to a decrease in </w:t>
      </w:r>
      <w:r w:rsidR="006A5A9A" w:rsidRPr="008868C1">
        <w:rPr>
          <w:rFonts w:ascii="Arial" w:eastAsia="Arial Unicode MS" w:hAnsi="Arial" w:cs="Arial"/>
          <w:sz w:val="20"/>
          <w:szCs w:val="20"/>
        </w:rPr>
        <w:t xml:space="preserve">measured </w:t>
      </w:r>
      <w:r w:rsidR="007C274B" w:rsidRPr="008868C1">
        <w:rPr>
          <w:rFonts w:ascii="Arial" w:eastAsia="Arial Unicode MS" w:hAnsi="Arial" w:cs="Arial"/>
          <w:sz w:val="20"/>
          <w:szCs w:val="20"/>
        </w:rPr>
        <w:t>SMR</w:t>
      </w:r>
      <w:r w:rsidR="0033441D" w:rsidRPr="008868C1">
        <w:rPr>
          <w:rFonts w:ascii="Arial" w:eastAsia="Arial Unicode MS" w:hAnsi="Arial" w:cs="Arial"/>
          <w:sz w:val="20"/>
          <w:szCs w:val="20"/>
        </w:rPr>
        <w:t xml:space="preserve"> </w:t>
      </w:r>
      <w:r w:rsidR="007C274B"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016/B978-0-12-396988-0.00006-4","ISBN":"9780123969880","abstract":"Neuromodulation - or more specifically neurofeedback - as a treatment for ADHD (attention deficit hyperactivity disorder) has long been practiced, and recent advances in research and equipment have provided information on how these neuromodulation techniques might work. Recent studies show promising effects of neuromodulation as a treatment for ADHD, but there are many differences between the methods used. Because EEG neurofeedback yields the best-documented results, commonly used EEG protocols, such as theta/beta training, SMR and slow cortical potential training, are described and reviewed. qEEG and phenotype-based protocols are compared to more general assumptions about neuromodulation and ADHD. The protocols are also compared and combined into a neuropsychological model of attention, leading to an understanding of how different protocols can lead to similar results in the treatment of ADHD. Furthermore, neuropsychology is discussed with regard to how it may help with understanding how behavior is changed by neuromodulation. Finally, behavior and learning are discussed in relation to neuromodulation. © 2014 Elsevier Inc. All rights reserved.","author":[{"dropping-particle":"","family":"Timmers","given":"Dagmar","non-dropping-particle":"","parse-names":false,"suffix":""}],"container-title":"Clinical Neurotherapy: Application of Techniques for Treatment","id":"ITEM-1","issued":{"date-parts":[["2013"]]},"title":"Treating Attention Deficits and Impulse Control","type":"chapter"},"uris":["http://www.mendeley.com/documents/?uuid=f310684d-a1e1-4c4a-bca9-6eb974f56950"]}],"mendeley":{"formattedCitation":"(Timmers, 2013)","plainTextFormattedCitation":"(Timmers, 2013)","previouslyFormattedCitation":"(Timmers, 2013)"},"properties":{"noteIndex":0},"schema":"https://github.com/citation-style-language/schema/raw/master/csl-citation.json"}</w:instrText>
      </w:r>
      <w:r w:rsidR="007C274B"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Timmers, 2013)</w:t>
      </w:r>
      <w:r w:rsidR="007C274B" w:rsidRPr="008868C1">
        <w:rPr>
          <w:rFonts w:ascii="Arial" w:eastAsia="Arial Unicode MS" w:hAnsi="Arial" w:cs="Arial"/>
          <w:sz w:val="20"/>
          <w:szCs w:val="20"/>
        </w:rPr>
        <w:fldChar w:fldCharType="end"/>
      </w:r>
      <w:r w:rsidR="007C274B" w:rsidRPr="008868C1">
        <w:rPr>
          <w:rFonts w:ascii="Arial" w:eastAsia="Arial Unicode MS" w:hAnsi="Arial" w:cs="Arial"/>
          <w:sz w:val="20"/>
          <w:szCs w:val="20"/>
        </w:rPr>
        <w:t>.</w:t>
      </w:r>
    </w:p>
    <w:p w14:paraId="3F36F104" w14:textId="77777777" w:rsidR="00E84333" w:rsidRPr="008868C1" w:rsidRDefault="00A637B6" w:rsidP="008868C1">
      <w:pPr>
        <w:jc w:val="both"/>
        <w:rPr>
          <w:rFonts w:ascii="Arial" w:eastAsia="Arial Unicode MS" w:hAnsi="Arial" w:cs="Arial"/>
          <w:sz w:val="20"/>
          <w:szCs w:val="20"/>
        </w:rPr>
      </w:pPr>
      <w:r w:rsidRPr="008868C1">
        <w:rPr>
          <w:rFonts w:ascii="Arial" w:eastAsia="Arial Unicode MS" w:hAnsi="Arial" w:cs="Arial"/>
          <w:sz w:val="20"/>
          <w:szCs w:val="20"/>
        </w:rPr>
        <w:t>Within EEG neurofeedback, the frequencies which were rewarded and inhibited varied. 2 studies increased alpha alone</w:t>
      </w:r>
      <w:r w:rsidR="00046474" w:rsidRPr="008868C1">
        <w:rPr>
          <w:rFonts w:ascii="Arial" w:eastAsia="Arial Unicode MS" w:hAnsi="Arial" w:cs="Arial"/>
          <w:sz w:val="20"/>
          <w:szCs w:val="20"/>
        </w:rPr>
        <w:t xml:space="preserve"> </w:t>
      </w:r>
      <w:r w:rsidRPr="008868C1">
        <w:rPr>
          <w:rFonts w:ascii="Arial" w:eastAsia="Arial Unicode MS" w:hAnsi="Arial" w:cs="Arial"/>
          <w:sz w:val="20"/>
          <w:szCs w:val="20"/>
        </w:rPr>
        <w:fldChar w:fldCharType="begin" w:fldLock="1"/>
      </w:r>
      <w:r w:rsidR="00E20EF4" w:rsidRPr="008868C1">
        <w:rPr>
          <w:rFonts w:ascii="Arial" w:eastAsia="Arial Unicode MS" w:hAnsi="Arial" w:cs="Arial"/>
          <w:sz w:val="20"/>
          <w:szCs w:val="20"/>
        </w:rPr>
        <w:instrText>ADDIN CSL_CITATION {"citationItems":[{"id":"ITEM-1","itemData":{"DOI":"10.1093/pm/pnz269","ISBN":"9196849983","ISSN":"1526-2375","abstract":"Objective. Chronic pain is common in military veterans with traumatic brain injury (TBI) and post-traumatic stress dis- order (PTSD). Neurofeedback, or electroencephalograph (EEG) biofeedback, has been associated with lower pain but requires frequent travel to a clinic. The current study examined feasibility and explored effectiveness of neuro- feedback delivered with a portable EEG headset linked to an application on a mobile device. Design. Open-label, sin- gle-arm clinical trial. Setting. Home, outside of clinic. Subjects. N¼41 veterans with chronic pain, TBI, and PTSD. Method. Veterans were instructed to perform “mobile neurofeedback” on their own for three months. Clinical re- search staff conducted two home visits and two phone calls to provide technical assistance and troubleshoot diffi- culties. Results. N¼36 veterans returned for follow-up at three months (88% retention). During this time, subjects completed a mean of 33.09 neurofeedback sessions (10 minutes each). Analyses revealed that veterans reported lower pain intensity, pain interference, depression, PTSD symptoms, anger, sleep disturbance, and suicidal ideation after the three-month intervention compared with baseline. Comparing pain ratings before and after individual neu- rofeedback sessions, veterans reported reduced pain intensity 67% of the time immediately following mobile neuro- feedback. There were no serious adverse events reported. Conclusions. This preliminary study found that veterans with chronic pain, TBI, and PTSD were able to use neurofeedback with mobile devices independently after modest training and support. While a double-blind randomized controlled trial is needed for confirmation, the results show promise of a portable, technology-based neuromodulatory approach for pain management with minimal side effects.","author":[{"dropping-particle":"","family":"Elbogen","given":"Eric B","non-dropping-particle":"","parse-names":false,"suffix":""},{"dropping-particle":"","family":"Alsobrooks","given":"Amber","non-dropping-particle":"","parse-names":false,"suffix":""},{"dropping-particle":"","family":"Battles","given":"Sara","non-dropping-particle":"","parse-names":false,"suffix":""},{"dropping-particle":"","family":"Molloy","given":"Kiera","non-dropping-particle":"","parse-names":false,"suffix":""},{"dropping-particle":"","family":"Dennis","given":"Paul A","non-dropping-particle":"","parse-names":false,"suffix":""},{"dropping-particle":"","family":"Beckham","given":"Jean C","non-dropping-particle":"","parse-names":false,"suffix":""},{"dropping-particle":"","family":"McLean","given":"Samuel A","non-dropping-particle":"","parse-names":false,"suffix":""},{"dropping-particle":"","family":"Keith","given":"Julian R","non-dropping-particle":"","parse-names":false,"suffix":""},{"dropping-particle":"","family":"Russoniello","given":"Carmen","non-dropping-particle":"","parse-names":false,"suffix":""}],"container-title":"Pain Medicine","id":"ITEM-1","issue":"0","issued":{"date-parts":[["2019"]]},"page":"1-9","title":"Mobile Neurofeedback for Pain Management in Veterans with TBI and PTSD","type":"article-journal","volume":"0"},"uris":["http://www.mendeley.com/documents/?uuid=e3723e0a-e289-425f-add1-ee2e135d1b1e"]},{"id":"ITEM-2","itemData":{"DOI":"10.1007/s00586-019-06051-9","ISBN":"0123456789","ISSN":"14320932","PMID":"31254096","abstract":"Purpose: Chronic low back pain (cLBP) affects a quarter of a population during its lifetime. The most severe cases include patients not responding to interventions such as 5-week-long in-hospital multi-disciplinary protocols. This document reports on a pilot study offering an alpha-phase synchronization (APS) brain rehabilitation intervention to a population of n = 16 multi-resistant cLBP patients. Methods: The intervention consists of 20 sessions of highly controlled electroencephalography (EEG) APS operant conditioning (neurofeedback) paradigm delivered in the form of visual feedback. Visual analogue scale for pain, Dallas, Hamilton, and HAD were measured before, after, at 6-month and 12-month follow-up. Full-scalp EEG data were analyzed to study significant changes in the brain’s electrical activity. Results: The intervention showed a great and lasting response of most measured clinical scales. The clinical improvement was lasting beyond the 6-month follow-up endpoints. The EEG data confirm that patients did control (intra-session trends) and learned to better control (intersession trends) their APS neuromarker resulting in (nonsignificant) baseline changes in their resting state activity. Last and most significantly, the alpha-phase concentration (APC) neuromarker, specific to phase rather than amplitude, was found to correlate significantly with the reduction in clinical symptoms in a typical dose–response effect. Conclusion: This first experiment highlights the role of the APC neuromarker in relation to the nucleus accumbens activity and its role on nociception and the chronicity of pain. This study suggests APC rehabilitation could be used clinically for the most severe cases of cLBP. Its excellent safety profile and availability as a home-use intervention makes it a potentially disruptive tool in the context of nonsteroidal anti-inflammatory drugs and opioid abuses. Graphic abstract: These slides can be retrieved under Electronic Supplementary Material.[Figure not available: see fulltext.].","author":[{"dropping-particle":"","family":"Mayaud","given":"Louis","non-dropping-particle":"","parse-names":false,"suffix":""},{"dropping-particle":"","family":"Wu","given":"Hélène","non-dropping-particle":"","parse-names":false,"suffix":""},{"dropping-particle":"","family":"Barthélemy","given":"Quentin","non-dropping-particle":"","parse-names":false,"suffix":""},{"dropping-particle":"","family":"Favennec","given":"Patrick","non-dropping-particle":"","parse-names":false,"suffix":""},{"dropping-particle":"","family":"Delpierre","given":"Yannick","non-dropping-particle":"","parse-names":false,"suffix":""},{"dropping-particle":"","family":"Congedo","given":"Marco","non-dropping-particle":"","parse-names":false,"suffix":""},{"dropping-particle":"","family":"Dupeyron","given":"Arnaud","non-dropping-particle":"","parse-names":false,"suffix":""},{"dropping-particle":"","family":"Ritz","given":"Michel","non-dropping-particle":"","parse-names":false,"suffix":""}],"container-title":"European Spine Journal","id":"ITEM-2","issue":"11","issued":{"date-parts":[["2019"]]},"page":"2487-2501","title":"Alpha-phase synchrony EEG training for multi-resistant chronic low back pain patients: an open-label pilot study","type":"article-journal","volume":"28"},"uris":["http://www.mendeley.com/documents/?uuid=32613f52-6f5d-3b47-9904-5221f91e9ec3"]}],"mendeley":{"formattedCitation":"(Elbogen et al., 2019; Mayaud et al., 2019)","plainTextFormattedCitation":"(Elbogen et al., 2019; Mayaud et al., 2019)","previouslyFormattedCitation":"(Elbogen et al., 2019; Mayaud et al., 2019)"},"properties":{"noteIndex":0},"schema":"https://github.com/citation-style-language/schema/raw/master/csl-citation.json"}</w:instrText>
      </w:r>
      <w:r w:rsidRPr="008868C1">
        <w:rPr>
          <w:rFonts w:ascii="Arial" w:eastAsia="Arial Unicode MS" w:hAnsi="Arial" w:cs="Arial"/>
          <w:sz w:val="20"/>
          <w:szCs w:val="20"/>
        </w:rPr>
        <w:fldChar w:fldCharType="separate"/>
      </w:r>
      <w:r w:rsidR="003434A0" w:rsidRPr="008868C1">
        <w:rPr>
          <w:rFonts w:ascii="Arial" w:eastAsia="Arial Unicode MS" w:hAnsi="Arial" w:cs="Arial"/>
          <w:noProof/>
          <w:sz w:val="20"/>
          <w:szCs w:val="20"/>
        </w:rPr>
        <w:t>(Elbogen et al., 2019; Mayaud et al., 2019)</w:t>
      </w:r>
      <w:r w:rsidRPr="008868C1">
        <w:rPr>
          <w:rFonts w:ascii="Arial" w:eastAsia="Arial Unicode MS" w:hAnsi="Arial" w:cs="Arial"/>
          <w:sz w:val="20"/>
          <w:szCs w:val="20"/>
        </w:rPr>
        <w:fldChar w:fldCharType="end"/>
      </w:r>
      <w:r w:rsidRPr="008868C1">
        <w:rPr>
          <w:rFonts w:ascii="Arial" w:eastAsia="Arial Unicode MS" w:hAnsi="Arial" w:cs="Arial"/>
          <w:sz w:val="20"/>
          <w:szCs w:val="20"/>
        </w:rPr>
        <w:t>, 2 studies increased alpha and decreased beta</w:t>
      </w:r>
      <w:r w:rsidR="008F10E5" w:rsidRPr="008868C1">
        <w:rPr>
          <w:rFonts w:ascii="Arial" w:eastAsia="Arial Unicode MS" w:hAnsi="Arial" w:cs="Arial"/>
          <w:sz w:val="20"/>
          <w:szCs w:val="20"/>
        </w:rPr>
        <w:t xml:space="preserve"> </w:t>
      </w:r>
      <w:r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http://dx.doi.org/10.1016/j.clinph.2013.04.009","ISSN":"1388-2457","abstract":"Objective: To (1) evaluate the effects of a single session of four non-pharmacological pain interventions, relative to a sham tDCS procedure, on pain and electroencephalogram- (EEG-) assessed brain oscillations, and (2) determine the extent to which procedure-related changes in pain intensity are associated with changes in brain oscillations. Methods: 30 individuals with spinal cord injury and chronic pain were given an EEG and administered measures of pain before and after five procedures (hypnosis, meditation, transcranial direct current stimulation [tDCS], neurofeedback, and a control sham tDCS procedure). Results: Each procedure was associated with a different pattern of changes in brain activity, and all active procedures were significantly different from the control procedure in at least three bandwidths. Very weak and mostly non-significant associations were found between changes in EEG-assessed brain activity and pain. Conclusions: Different non-pharmacological pain treatments have distinctive effects on brain oscillation patterns. However, changes in EEG-assessed brain oscillations are not significantly associated with changes in pain, and therefore such changes do not appear useful for explaining the benefits of these treatments. Significance: The results provide new findings regarding the unique effects of four non-pharmacological treatments on pain and brain activity. © 2013 International Federation of Clinical Neurophysiology.","author":[{"dropping-particle":"","family":"Jensen","given":"M P.","non-dropping-particle":"","parse-names":false,"suffix":""},{"dropping-particle":"","family":"Sherlin","given":"Leslie H.","non-dropping-particle":"","parse-names":false,"suffix":""},{"dropping-particle":"","family":"Askew","given":"Robert L.","non-dropping-particle":"","parse-names":false,"suffix":""},{"dropping-particle":"","family":"Fregni","given":"Felipe","non-dropping-particle":"","parse-names":false,"suffix":""},{"dropping-particle":"","family":"Witkop","given":"Gregory","non-dropping-particle":"","parse-names":false,"suffix":""},{"dropping-particle":"","family":"Gianas","given":"Ann","non-dropping-particle":"","parse-names":false,"suffix":""},{"dropping-particle":"","family":"Howe","given":"Jon D.","non-dropping-particle":"","parse-names":false,"suffix":""},{"dropping-particle":"","family":"Hakimian","given":"Shahin","non-dropping-particle":"","parse-names":false,"suffix":""}],"container-title":"Clinical Neurophysiology","id":"ITEM-1","issue":"10","issued":{"date-parts":[["2013","10"]]},"page":"2016-2024","publisher":"Elsevier Ireland Ltd (P.O. Box 85, Limerick, Ireland)","publisher-place":"Netherlands","title":"Effects of non-pharmacological pain treatments on brain states","type":"article-journal","volume":"124"},"uris":["http://www.mendeley.com/documents/?uuid=bebb697b-7269-4e8f-a659-bbe4964e0810"]},{"id":"ITEM-2","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2","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mendeley":{"formattedCitation":"(Jensen, Sherlin, et al., 2013; Prinsloo et al., 2018)","plainTextFormattedCitation":"(Jensen, Sherlin, et al., 2013; Prinsloo et al., 2018)","previouslyFormattedCitation":"(Jensen, Sherlin, et al., 2013; Prinsloo et al., 2018)"},"properties":{"noteIndex":0},"schema":"https://github.com/citation-style-language/schema/raw/master/csl-citation.json"}</w:instrText>
      </w:r>
      <w:r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Jensen, Sherlin, et al., 2013; Prinsloo et al., 2018)</w:t>
      </w:r>
      <w:r w:rsidRPr="008868C1">
        <w:rPr>
          <w:rFonts w:ascii="Arial" w:eastAsia="Arial Unicode MS" w:hAnsi="Arial" w:cs="Arial"/>
          <w:sz w:val="20"/>
          <w:szCs w:val="20"/>
        </w:rPr>
        <w:fldChar w:fldCharType="end"/>
      </w:r>
      <w:r w:rsidRPr="008868C1">
        <w:rPr>
          <w:rFonts w:ascii="Arial" w:eastAsia="Arial Unicode MS" w:hAnsi="Arial" w:cs="Arial"/>
          <w:sz w:val="20"/>
          <w:szCs w:val="20"/>
        </w:rPr>
        <w:t xml:space="preserve">, </w:t>
      </w:r>
      <w:r w:rsidR="00090B4F" w:rsidRPr="008868C1">
        <w:rPr>
          <w:rFonts w:ascii="Arial" w:eastAsia="Arial Unicode MS" w:hAnsi="Arial" w:cs="Arial"/>
          <w:sz w:val="20"/>
          <w:szCs w:val="20"/>
        </w:rPr>
        <w:t>4</w:t>
      </w:r>
      <w:r w:rsidRPr="008868C1">
        <w:rPr>
          <w:rFonts w:ascii="Arial" w:eastAsia="Arial Unicode MS" w:hAnsi="Arial" w:cs="Arial"/>
          <w:sz w:val="20"/>
          <w:szCs w:val="20"/>
        </w:rPr>
        <w:t xml:space="preserve"> stud</w:t>
      </w:r>
      <w:r w:rsidR="002E6687" w:rsidRPr="008868C1">
        <w:rPr>
          <w:rFonts w:ascii="Arial" w:eastAsia="Arial Unicode MS" w:hAnsi="Arial" w:cs="Arial"/>
          <w:sz w:val="20"/>
          <w:szCs w:val="20"/>
        </w:rPr>
        <w:t>ies</w:t>
      </w:r>
      <w:r w:rsidRPr="008868C1">
        <w:rPr>
          <w:rFonts w:ascii="Arial" w:eastAsia="Arial Unicode MS" w:hAnsi="Arial" w:cs="Arial"/>
          <w:sz w:val="20"/>
          <w:szCs w:val="20"/>
        </w:rPr>
        <w:t xml:space="preserve"> increased alpha, decreased beta and decreased theta</w:t>
      </w:r>
      <w:r w:rsidR="008F10E5" w:rsidRPr="008868C1">
        <w:rPr>
          <w:rFonts w:ascii="Arial" w:eastAsia="Arial Unicode MS" w:hAnsi="Arial" w:cs="Arial"/>
          <w:sz w:val="20"/>
          <w:szCs w:val="20"/>
        </w:rPr>
        <w:t xml:space="preserve"> </w:t>
      </w:r>
      <w:r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10.1186/s12984-019-0588-7","ISSN":"1743-0003","abstract":"Background: Central Neuropathic Pain (CNP) is a frequent chronic condition in people with spinal cord injury (SCI). Previously, we showed that using laboratory brain-computer interface (BCI) technology for neurofeedback (NFB) training, it was possible to reduce CNP in people with SCI. In this study, we show results of patient self-managed treatment in their homes with a BCI-NFB using a consumer EEG device. Methods: Users: People with chronic SCI (17 M, 3 F, 50.6 ± 14.1 years old), and CNP ≥4 on a Visual Numerical Scale. Location: Laboratory training (up to 4 sessions) followed by home self-managed NFB. User Activity: Upregulating the EEG alpha band power by 10% above a threshold and at the same time downregulating the theta and upper beta (20-30 Hz) band power by 10% at electrode location C4. Technology: A consumer grade multichannel EEG headset (Epoch, Emotiv, USA), a tablet computer and custom made NFB software. Evaluation: EEG analysis, before and after NFB assessment, interviews and questionnaires. Results: Effectiveness: Out of 20 initially assessed participants, 15 took part in the study. Participants used the system for 6.9 ± 5.5 (median 4) weeks. Twelve participants regulated their brainwaves in a frequency specific manner and were most successful upregulating the alpha band power. However they typically upregulated power around their individual alpha peak (7.6 ± 0.8 Hz) that was lower than in people without CNP. The reduction in pain experienced was statistically significant in 12 and clinically significant (greater than 30%) in 8 participants. Efficiency: The donning was between 5 and 15 min, and approximately 10-20% of EEG data recorded in the home environment was noise. Participants were mildly stressed when self-administering NFB at home (2.4 on a scale 1-10). User satisfaction: Nine participants who completed the final assessment reported a high level of satisfaction (QUESQ, 4.5 ± 0.8), naming effectiveness, ease of use and comfort as main priorities. The main factors influencing frequency of NFB training were: health related issues, free time and pain intensity.","author":[{"dropping-particle":"","family":"Al-Taleb","given":"M.","non-dropping-particle":"","parse-names":false,"suffix":""},{"dropping-particle":"","family":"Purcell","given":"M","non-dropping-particle":"","parse-names":false,"suffix":""},{"dropping-particle":"","family":"Fraser","given":"M","non-dropping-particle":"","parse-names":false,"suffix":""},{"dropping-particle":"","family":"Petric-Gray","given":"N","non-dropping-particle":"","parse-names":false,"suffix":""},{"dropping-particle":"","family":"Vuckovic","given":"A","non-dropping-particle":"","parse-names":false,"suffix":""}],"container-title":"Journal of NeuroEngineering and Rehabilitation","id":"ITEM-1","issued":{"date-parts":[["2019"]]},"title":"Home used, patient self-managed, brain-computer interface for the management of central neuropathic pain post spinal cord injury: usability study","type":"article-journal"},"uris":["http://www.mendeley.com/documents/?uuid=4263bae6-6bff-3c68-81b1-c97da5827658"]},{"id":"ITEM-2","itemData":{"DOI":"10.3389/fnins.2019.00762","ISSN":"1662-453X","abstract":"Background: Neurofeedback (NFB) is a neuromodulatory technique that enables voluntary modulation of brain activity in order to treat neurological condition, such as central neuropathic pain (CNP). A distinctive feature of this technique is that it actively involves participants in the therapy. In this feasibility study, we present results of participant self-managed NFB treatment of CNP. Methods: Fifteen chronic spinal cord injured (SCI) participants (13M, 2F), with chronic CNP equal or greater than 4 on the Visual Numeric Scale, took part in the study. After initial training in hospital (up to 4 sessions), they practiced NF at home, on average 2-3 times a week, over a period of several weeks (min 4, max 20). The NFB protocol consisted of upregulating the alpha (9-12 Hz) and downregulating the theta (4-8 Hz) and the higher beta band (20-30 Hz) power from electrode location C4, for 30 min. The output measures were pain before and after NFB, EEG before and during NFB and pain questionnaires. We analyzed EEG results and show NFB strategies based on the Power Spectrum Density of each single participant. Results: Twelve participants achieved statistically significant reduction in pain and in eight participants this reduction was clinically significant (larger than 30%). The most successfully regulated frequency band during NFB was alpha. However, most participants upregulated their individual alpha band, that had an average dominant frequency at alpha(p) = 7.6 +/- 0.8 Hz (median 8 Hz) that is lower than the average of the general population, which is around 10 Hz. Ten out of fifteen participants significantly upregulated their individual alpha power (alpha(p) +/- 2 Hz) as compared to 4 participants who upregulated the power in the fixed alpha band (8-12 Hz). Eight out of the twelve participants who achieved a significant reduction of pain, significantly upregulated their individual alpha band power. There was a significantly larger increase in alpha power (p &lt; 0.0001) and decrease of theta power (p &lt; 0.04) in participant specific rather than in fixed frequency bands. Conclusion: Neurofeedback is a neuromodulatory technique that gives participants control over their pain and can be self-administered at home. Regulation of individual frequency band was related to a significant reduction in pain.","author":[{"dropping-particle":"","family":"Vučković","given":"Aleksandra","non-dropping-particle":"","parse-names":false,"suffix":""},{"dropping-particle":"","family":"Altaleb","given":"Manaf Kadum Hussein","non-dropping-particle":"","parse-names":false,"suffix":""},{"dropping-particle":"","family":"Fraser","given":"Matthew","non-dropping-particle":"","parse-names":false,"suffix":""},{"dropping-particle":"","family":"McGeady","given":"Ciarán","non-dropping-particle":"","parse-names":false,"suffix":""},{"dropping-particle":"","family":"Purcell","given":"Mariel","non-dropping-particle":"","parse-names":false,"suffix":""}],"container-title":"Frontiers in Neuroscience","id":"ITEM-2","issued":{"date-parts":[["2019","7","25"]]},"publisher":"FRONTIERS MEDIA SA","publisher-place":"AVENUE DU TRIBUNAL FEDERAL 34, LAUSANNE, CH-1015, SWITZERLAND","title":"EEG Correlates of Self-Managed Neurofeedback Treatment of Central Neuropathic Pain in Chronic Spinal Cord Injury","type":"article-journal","volume":"13"},"uris":["http://www.mendeley.com/documents/?uuid=fda1543f-ae2a-4daa-8813-f0415d0dce43"]},{"id":"ITEM-3","itemData":{"DOI":"https://dx.doi.org/10.1007/s10484-013-9214-9","ISSN":"1573-3270","abstract":"Chronic pain, usually refractory to analgesics, is a significant problem for many individuals with spinal cord injury (SCI). Preliminary studies suggest that electroencephalography (EEG) biofeedback (also known as neurofeedback, NF) has the potential to help patients with otherwise refractory chronic pain. However, there remain many unanswered questions about the effects and mechanisms of this treatment. We studied 13 individuals with SCI and chronic pain with NF. Ten of the 13 individuals completed 4 sessions each of three different neurofeedback protocols assigned in random order for a total of 12 NF sessions. All three protocols had similar immediate effects on pain intensity. In addition, the participants reported modest pre- to post-treatment decreases in worst pain and pain unpleasantness following completion of the 12 NF sessions. These improvements were maintained at 3-month follow-up. The majority of the participants felt they benefited from and were satisfied with the treatment. No significant effects on measures of other outcome domains (sleep quality, pain interference and fatigue) were observed, although there was a non-significant trend for an increase in fatigue. Finally, pre- to post-treatment changes in EEG bandwidth activity, consistent with the training protocols, were observed in theta and alpha but not beta frequencies. The findings provide preliminary support for the potential efficacy of NF for the treatment of SCI-related pain, and suggest that further clinical studies are warranted.","author":[{"dropping-particle":"","family":"Jensen","given":"M P","non-dropping-particle":"","parse-names":false,"suffix":""},{"dropping-particle":"","family":"Gertz","given":"Kevin J","non-dropping-particle":"","parse-names":false,"suffix":""},{"dropping-particle":"","family":"Kupper","given":"Amy E","non-dropping-particle":"","parse-names":false,"suffix":""},{"dropping-particle":"","family":"Braden","given":"Alan L","non-dropping-particle":"","parse-names":false,"suffix":""},{"dropping-particle":"","family":"Howe","given":"Jon D","non-dropping-particle":"","parse-names":false,"suffix":""},{"dropping-particle":"","family":"Hakimian","given":"Shahin","non-dropping-particle":"","parse-names":false,"suffix":""},{"dropping-particle":"","family":"Sherlin","given":"Leslie H","non-dropping-particle":"","parse-names":false,"suffix":""}],"collection-title":"Biofeedback &amp; Self Regulation","container-title":"Applied psychophysiology and biofeedback","editor":[{"dropping-particle":"","family":"Amtmann Bazanova, Boord, Bromm, Bromm, Bromm, Cardenas, Caro, Chen, Chen, Cook, Egner, Egner, Ehde, Finnerup, Gannon, Gevensleben, Gevensleben, Hammond, Hays, Huber, Jasper, Jensen, Jensen, Jensen, Jensen, Jensen, Kayiran, Krupp, Llinas, Raymond, Ros, Sa","given":"Bakhshayesh","non-dropping-particle":"","parse-names":false,"suffix":""}],"id":"ITEM-3","issue":"2","issued":{"date-parts":[["2013","6"]]},"page":"101-108","publisher":"Springer New York (233 Spring Street, New York NY 10013-1578, United States)","publisher-place":"Germany","title":"Steps toward developing an EEG biofeedback treatment for chronic pain.","type":"article-journal","volume":"38"},"uris":["http://www.mendeley.com/documents/?uuid=ed4ac84d-ec48-4a55-b6f7-767b09ff1b62"]},{"id":"ITEM-4","itemData":{"DOI":"10.1186/s12883-015-0445-7","ISSN":"14712377","abstract":"Background: Central neuropathic pain has a prevalence of 40% in patients with spinal cord injury. Electroencephalography (EEG) studies showed that this type of pain has identifiable signatures, that could potentially be targeted by a neuromodulation therapy. The aim of the study was to investigate the putative mechanism of neurofeedback training on central neuropathic pain and its underlying brain signatures in patients with chronic paraplegia. Methods: Patients' EEG activity was modulated from the sensory-motor cortex, electrode location C3/Cz/C4/P4 in up to 40 training sessions Results. Six out of seven patients reported immediate reduction of pain during neurofeedback training. Best results were achieved with suppressing and higher β (20-30Hz) power and reinforcing aα power at C4. Four patients reported clinically significant long-term reduction of pain (&gt;30%) which lasted at least a month beyond the therapy. EEG during neurofeedback revealed a wide spread modulation of power in all three frequency bands accompanied with changes in the coherence most notable in the beta band. The standardized low resolution electromagnetic tomography analysis of EEG before and after neurofeedback therapy showed the statistically significant reduction of power in beta frequency band in all tested patients. Areas with reduced power included the Dorsolateral Prefrontal Cortex, the Anterior Cingulate Cortex and the Insular Cortex. Conclusions: Neurofeedback training produces both immediate and longer term reduction of central neuropathic pain that is accompanied with a measurable short and long term modulation of cortical activity. Controlled trials are required to confirm the efficacy of this neurofeedback protocol on treatment of pain. The study is a registered UKCRN clinical trial Nr 9824.","author":[{"dropping-particle":"","family":"Hassan","given":"Muhammad Abul","non-dropping-particle":"","parse-names":false,"suffix":""},{"dropping-particle":"","family":"Fraser","given":"Matthew","non-dropping-particle":"","parse-names":false,"suffix":""},{"dropping-particle":"","family":"Conway","given":"Bernard A","non-dropping-particle":"","parse-names":false,"suffix":""},{"dropping-particle":"","family":"Allan","given":"David B","non-dropping-particle":"","parse-names":false,"suffix":""},{"dropping-particle":"","family":"Vuckovic","given":"Aleksandra","non-dropping-particle":"","parse-names":false,"suffix":""}],"container-title":"BMC Neurology","id":"ITEM-4","issue":"1","issued":{"date-parts":[["2015"]]},"title":"The mechanism of neurofeedback training for treatment of central neuropathic pain in paraplegia: A pilot study","type":"article-journal","volume":"15"},"uris":["http://www.mendeley.com/documents/?uuid=54fe06f5-0b3b-349e-9630-39fbc4b5498c"]}],"mendeley":{"formattedCitation":"(Al-Taleb et al., 2019; Hassan et al., 2015; Jensen, Gertz, et al., 2013; Vučković et al., 2019)","plainTextFormattedCitation":"(Al-Taleb et al., 2019; Hassan et al., 2015; Jensen, Gertz, et al., 2013; Vučković et al., 2019)","previouslyFormattedCitation":"(Al-Taleb et al., 2019; Hassan et al., 2015; Jensen, Gertz, et al., 2013; Vučković et al., 2019)"},"properties":{"noteIndex":0},"schema":"https://github.com/citation-style-language/schema/raw/master/csl-citation.json"}</w:instrText>
      </w:r>
      <w:r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Al-Taleb et al., 2019; Hassan et al., 2015; Jensen, Gertz, et al., 2013; Vučković et al., 2019)</w:t>
      </w:r>
      <w:r w:rsidRPr="008868C1">
        <w:rPr>
          <w:rFonts w:ascii="Arial" w:eastAsia="Arial Unicode MS" w:hAnsi="Arial" w:cs="Arial"/>
          <w:sz w:val="20"/>
          <w:szCs w:val="20"/>
        </w:rPr>
        <w:fldChar w:fldCharType="end"/>
      </w:r>
      <w:r w:rsidRPr="008868C1">
        <w:rPr>
          <w:rFonts w:ascii="Arial" w:eastAsia="Arial Unicode MS" w:hAnsi="Arial" w:cs="Arial"/>
          <w:sz w:val="20"/>
          <w:szCs w:val="20"/>
        </w:rPr>
        <w:t>, 2 stud</w:t>
      </w:r>
      <w:r w:rsidR="002E6687" w:rsidRPr="008868C1">
        <w:rPr>
          <w:rFonts w:ascii="Arial" w:eastAsia="Arial Unicode MS" w:hAnsi="Arial" w:cs="Arial"/>
          <w:sz w:val="20"/>
          <w:szCs w:val="20"/>
        </w:rPr>
        <w:t>ies</w:t>
      </w:r>
      <w:r w:rsidRPr="008868C1">
        <w:rPr>
          <w:rFonts w:ascii="Arial" w:eastAsia="Arial Unicode MS" w:hAnsi="Arial" w:cs="Arial"/>
          <w:sz w:val="20"/>
          <w:szCs w:val="20"/>
        </w:rPr>
        <w:t xml:space="preserve"> increased SMR and decreased theta</w:t>
      </w:r>
      <w:r w:rsidR="008F10E5" w:rsidRPr="008868C1">
        <w:rPr>
          <w:rFonts w:ascii="Arial" w:eastAsia="Arial Unicode MS" w:hAnsi="Arial" w:cs="Arial"/>
          <w:sz w:val="20"/>
          <w:szCs w:val="20"/>
        </w:rPr>
        <w:t xml:space="preserve"> </w:t>
      </w:r>
      <w:r w:rsidRPr="008868C1">
        <w:rPr>
          <w:rFonts w:ascii="Arial" w:eastAsia="Arial Unicode MS" w:hAnsi="Arial" w:cs="Arial"/>
          <w:sz w:val="20"/>
          <w:szCs w:val="20"/>
        </w:rPr>
        <w:fldChar w:fldCharType="begin" w:fldLock="1"/>
      </w:r>
      <w:r w:rsidR="003434A0" w:rsidRPr="008868C1">
        <w:rPr>
          <w:rFonts w:ascii="Arial" w:eastAsia="Arial Unicode MS" w:hAnsi="Arial" w:cs="Arial"/>
          <w:sz w:val="20"/>
          <w:szCs w:val="20"/>
        </w:rPr>
        <w:instrText>ADDIN CSL_CITATION {"citationItems":[{"id":"ITEM-1","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1","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id":"ITEM-2","itemData":{"ISSN":"13000012","PMID":"18095199","abstract":"EEG Biofeedback (Neurofeedback-NFB) is a learning strategy that enables people to alter their brainwaves. In the present case study, we applied a NFB protocol on three patients with Fibromyalgia Syndrome (FMS). The existing symptoms and clinical conditions of the patients attributed to FMS, Visual Analog Scale for pain and fatigue, Hamilton Depression and Anxiety Inventory Scales, Beck Depression and Anxiety Inventory Scales, and SF-36 were recorded before and after NFB training. Most of the symptoms were decreased after ten sessions. There was also improvement in all of the scales after the treatment. The results of the present study may suggest NFB training as a novel treatment method in FMS.","author":[{"dropping-particle":"","family":"Kayiran","given":"Sadi","non-dropping-particle":"","parse-names":false,"suffix":""},{"dropping-particle":"","family":"Dursun","given":"Erbil","non-dropping-particle":"","parse-names":false,"suffix":""},{"dropping-particle":"","family":"Ermutlu","given":"Numan","non-dropping-particle":"","parse-names":false,"suffix":""},{"dropping-particle":"","family":"Dursun","given":"Nigar","non-dropping-particle":"","parse-names":false,"suffix":""},{"dropping-particle":"","family":"Karamursel","given":"Sacit","non-dropping-particle":"","parse-names":false,"suffix":""}],"container-title":"Agri","id":"ITEM-2","issue":"3","issued":{"date-parts":[["2007"]]},"page":"47-52","title":"Neurofeedback in fibromyalgia syndrome","type":"article-journal","volume":"19"},"uris":["http://www.mendeley.com/documents/?uuid=2a6ae228-3a33-3b4b-ac6e-464a18046c87"]}],"mendeley":{"formattedCitation":"(Kayiran et al., 2007; Kayıran et al., 2010)","plainTextFormattedCitation":"(Kayiran et al., 2007; Kayıran et al., 2010)","previouslyFormattedCitation":"(Kayiran et al., 2007; Kayıran et al., 2010)"},"properties":{"noteIndex":0},"schema":"https://github.com/citation-style-language/schema/raw/master/csl-citation.json"}</w:instrText>
      </w:r>
      <w:r w:rsidRPr="008868C1">
        <w:rPr>
          <w:rFonts w:ascii="Arial" w:eastAsia="Arial Unicode MS" w:hAnsi="Arial" w:cs="Arial"/>
          <w:sz w:val="20"/>
          <w:szCs w:val="20"/>
        </w:rPr>
        <w:fldChar w:fldCharType="separate"/>
      </w:r>
      <w:r w:rsidR="00ED14C6" w:rsidRPr="008868C1">
        <w:rPr>
          <w:rFonts w:ascii="Arial" w:eastAsia="Arial Unicode MS" w:hAnsi="Arial" w:cs="Arial"/>
          <w:noProof/>
          <w:sz w:val="20"/>
          <w:szCs w:val="20"/>
        </w:rPr>
        <w:t>(Kayiran et al., 2007; Kayıran et al., 2010)</w:t>
      </w:r>
      <w:r w:rsidRPr="008868C1">
        <w:rPr>
          <w:rFonts w:ascii="Arial" w:eastAsia="Arial Unicode MS" w:hAnsi="Arial" w:cs="Arial"/>
          <w:sz w:val="20"/>
          <w:szCs w:val="20"/>
        </w:rPr>
        <w:fldChar w:fldCharType="end"/>
      </w:r>
      <w:r w:rsidRPr="008868C1">
        <w:rPr>
          <w:rFonts w:ascii="Arial" w:eastAsia="Arial Unicode MS" w:hAnsi="Arial" w:cs="Arial"/>
          <w:sz w:val="20"/>
          <w:szCs w:val="20"/>
        </w:rPr>
        <w:t xml:space="preserve">, </w:t>
      </w:r>
      <w:r w:rsidR="00CB35EE" w:rsidRPr="008868C1">
        <w:rPr>
          <w:rFonts w:ascii="Arial" w:eastAsia="Arial Unicode MS" w:hAnsi="Arial" w:cs="Arial"/>
          <w:sz w:val="20"/>
          <w:szCs w:val="20"/>
        </w:rPr>
        <w:t>3</w:t>
      </w:r>
      <w:r w:rsidRPr="008868C1">
        <w:rPr>
          <w:rFonts w:ascii="Arial" w:eastAsia="Arial Unicode MS" w:hAnsi="Arial" w:cs="Arial"/>
          <w:sz w:val="20"/>
          <w:szCs w:val="20"/>
        </w:rPr>
        <w:t xml:space="preserve"> studies increased SMR, decreased theta and decreased beta</w:t>
      </w:r>
      <w:r w:rsidR="008F10E5" w:rsidRPr="008868C1">
        <w:rPr>
          <w:rFonts w:ascii="Arial" w:eastAsia="Arial Unicode MS" w:hAnsi="Arial" w:cs="Arial"/>
          <w:sz w:val="20"/>
          <w:szCs w:val="20"/>
        </w:rPr>
        <w:t xml:space="preserve"> </w:t>
      </w:r>
      <w:r w:rsidRPr="008868C1">
        <w:rPr>
          <w:rFonts w:ascii="Arial" w:eastAsia="Arial Unicode MS" w:hAnsi="Arial" w:cs="Arial"/>
          <w:sz w:val="20"/>
          <w:szCs w:val="20"/>
        </w:rPr>
        <w:fldChar w:fldCharType="begin" w:fldLock="1"/>
      </w:r>
      <w:r w:rsidR="0099601B" w:rsidRPr="008868C1">
        <w:rPr>
          <w:rFonts w:ascii="Arial" w:eastAsia="Arial Unicode MS" w:hAnsi="Arial" w:cs="Arial"/>
          <w:sz w:val="20"/>
          <w:szCs w:val="20"/>
        </w:rPr>
        <w:instrText>ADDIN CSL_CITATION {"citationItems":[{"id":"ITEM-1","itemData":{"DOI":"http://dx.doi.org/10.1007/s10484-011-9159-9","ISSN":"1090-0586","abstract":"Fibromyalgia (FMS) is a chronic, painful disorder often associated with measurable deficiencies in attention. Since EEG biofeedback (EEG-BF) has been used successfully to treat attention problems, we reasoned that this modality might be helpful in the treatment of attention problems in FMS. We also speculated that improvement in central nervous system (CNS) function might be accompanied by improvement in FMS somatic symptoms. We studied fifteen FMS patients with attention problems, demonstrated by visual and auditory continuous performance testing (CPT), while completing 40 or more EEG-BF sessions. Training consisted of a \"SMR protocol\" that augmented 12-15 Hz brainwaves (sensory motor rhythm; SMR), while simultaneously inhibiting 4-7 Hz brainwaves (theta) and 22-30 Hz brainwaves (high beta). Serial measurements of pain, fatigue, psychological distress, morning stiffness, and tenderness were also obtained. Sixty-three FMS patients who received standard medical care, but who did not receive EEG-BF, served as controls. Visual, but not auditory, attention improved significantly (P &lt; 0.008). EEG-BF treated subjects also showed improvement in tenderness, pain and fatigue. Somatic symptoms did not change significantly in controls. Visual attention parameters and certain somatic features of FMS appear to improve with an EEG-BF SMR protocol. EEG-BF training in FMS deserves further study. © 2011 Springer Science+Business Media, LLC.","author":[{"dropping-particle":"","family":"Caro","given":"Xavier J.","non-dropping-particle":"","parse-names":false,"suffix":""},{"dropping-particle":"","family":"Winter","given":"Earl F.","non-dropping-particle":"","parse-names":false,"suffix":""}],"container-title":"Applied Psychophysiology Biofeedback","id":"ITEM-1","issue":"3","issued":{"date-parts":[["2011","9"]]},"page":"193-200","publisher":"Springer New York (233 Spring Street, New York NY 10013-1578, United States)","publisher-place":"X.J. Caro, Northridge Hospital Medical Center, 18350 Roscoe Boulevard, Northridge, CA 91325, United States. E-mail: xjcaro@earthlink.net","title":"EEG biofeedback treatment improves certain attention and somatic symptoms in fibromyalgia: A pilot study","type":"article-journal","volume":"36"},"uris":["http://www.mendeley.com/documents/?uuid=c5803f53-5bfb-4b52-905c-e45eb3f83355"]},{"id":"ITEM-2","itemData":{"DOI":"10.5812/ircmj.17799","ISSN":"2074-1804","abstract":"Background: Headache is one of the most prevalent investigated complaints in the neurology clinics and is the most common pain-related complaint worldwide. Stress is a significant factor that causes and triggers headaches. Since healthcare practitioners experience a lot of stress in their careers, they are more prone to headaches. Objectives:This study was designed to evaluate and compares the efficacy of neurofeedback behavioural therapy(NFB)and transcutaneous electrical nerve stimulation (TENS) in the treatment of primary headaches in healthcare providers. Patients and Methods: The current study was a clinical trial, performed in Teheran, IR Iran, with two experimental groups and a control group. Convenient sampling method was used to recruit patients. Independent variables were NFB and TENS and dependent variables were frequency, severity, and duration of headache. Blanchard headache diary was used for assessment. Hence, 45 healthcare providers with primary headache were selected and randomly allocated to one of the NFB, TENS, and control groups by block random assignment method. All three groups completed the headache diary during one week before and after the treatment period as pretest and posttests, respectively. The NFB group was treated in the period between pretest and posttest with fifteen 30-minute treatment sessions three times a week and the TENS group was treated with fifteen 20-minute daily sessions. The control group received none of these treatments. Results: The results from the analysis of covariance showed that treatment with NFB and TENS had caused significant decrease in the frequency, severity, and duration of headache in experimental groups. The results of the LSD post-hoc test indicated that there were significant differences in the frequency, severity, and duration of pain among experimental groups and the control group. Moreover, there were significant differences between pain frequencies in experimental groups. Conclusions: According to the results and given the significant reductions in the frequency, severity, and duration of headaches, it seems that NFB and TENS might have an effective role in reducing primary headaches of healthcare providers. In addition, comparing the two methods, treatment with NFB was more effective in reducing headache frequency and severity","author":[{"dropping-particle":"","family":"Farahani","given":"Davood Moshkani","non-dropping-particle":"","parse-names":false,"suffix":""},{"dropping-particle":"","family":"Tavallaie","given":"Seyed Abbas","non-dropping-particle":"","parse-names":false,"suffix":""},{"dropping-particle":"","family":"Ahmadi","given":"Khodabakhsh","non-dropping-particle":"","parse-names":false,"suffix":""},{"dropping-particle":"","family":"Fathi Ashtiani","given":"Ali","non-dropping-particle":"","parse-names":false,"suffix":""},{"dropping-particle":"","family":"Sheikh","given":"Mahdi","non-dropping-particle":"","parse-names":false,"suffix":""},{"dropping-particle":"","family":"Yahaghi","given":"Emad","non-dropping-particle":"","parse-names":false,"suffix":""},{"dropping-particle":"","family":"D.M.","given":"Farahani","non-dropping-particle":"","parse-names":false,"suffix":""},{"dropping-particle":"","family":"S.A.","given":"Tavallaie","non-dropping-particle":"","parse-names":false,"suffix":""},{"dropping-particle":"","family":"K.","given":"Ahmadi","non-dropping-particle":"","parse-names":false,"suffix":""}],"container-title":"Iranian Red Crescent Medical Journal","id":"ITEM-2","issue":"7","issued":{"date-parts":[["2014","8","5"]]},"page":"e17799","publisher":"KOWSAR PUBL","publisher-place":"PATERSWEG 22,, HOENSBROEK, LIMBURG 6431 GC, NETHERLANDS","title":"Comparison of Neurofeedback and Transcutaneous Electrical Nerve Stimulation Efficacy on Treatment of Primary Headaches: A Randomized Controlled Clinical Trial","type":"article-journal","volume":"16"},"uris":["http://www.mendeley.com/documents/?uuid=352f7221-d3eb-4c85-a8b9-dda432fc27ab"]},{"id":"ITEM-3","itemData":{"DOI":"10.1016/B978-0-12-374534-7.00016-2","ISBN":"978-0-08-092315-4","author":[{"dropping-particle":"","family":"Ibric","given":"Victoria L","non-dropping-particle":"","parse-names":false,"suffix":""},{"dropping-particle":"","family":"Dragomirescu","given":"Liviu G","non-dropping-particle":"","parse-names":false,"suffix":""}],"container-title":"Introduction to Quantitative EEG and Neurofeedback","editor":[{"dropping-particle":"","family":"Budzynski, TH and Budzynski, HK and Evans, JR and Abarbanel","given":"A","non-dropping-particle":"","parse-names":false,"suffix":""}],"id":"ITEM-3","issued":{"date-parts":[["2009"]]},"page":"417-451","publisher":"Elsevier","publisher-place":"SARA BURGERHARTSTRAAT 25, PO BOX 211, 1000 AE AMSTERDAM, NETHERLANDS","title":"Neurofeedback in pain management","type":"chapter"},"uris":["http://www.mendeley.com/documents/?uuid=830b186d-dae3-43cb-9d7d-950f77c56a38"]}],"mendeley":{"formattedCitation":"(Caro &amp; Winter, 2011; Farahani et al., 2014; Ibric &amp; Dragomirescu, 2009)","plainTextFormattedCitation":"(Caro &amp; Winter, 2011; Farahani et al., 2014; Ibric &amp; Dragomirescu, 2009)","previouslyFormattedCitation":"(Caro &amp; Winter, 2011; Farahani et al., 2014; Ibric &amp; Dragomirescu, 2009)"},"properties":{"noteIndex":0},"schema":"https://github.com/citation-style-language/schema/raw/master/csl-citation.json"}</w:instrText>
      </w:r>
      <w:r w:rsidRPr="008868C1">
        <w:rPr>
          <w:rFonts w:ascii="Arial" w:eastAsia="Arial Unicode MS" w:hAnsi="Arial" w:cs="Arial"/>
          <w:sz w:val="20"/>
          <w:szCs w:val="20"/>
        </w:rPr>
        <w:fldChar w:fldCharType="separate"/>
      </w:r>
      <w:r w:rsidR="00283E0F" w:rsidRPr="008868C1">
        <w:rPr>
          <w:rFonts w:ascii="Arial" w:eastAsia="Arial Unicode MS" w:hAnsi="Arial" w:cs="Arial"/>
          <w:noProof/>
          <w:sz w:val="20"/>
          <w:szCs w:val="20"/>
        </w:rPr>
        <w:t>(Caro &amp; Winter, 2011; Farahani et al., 2014; Ibric &amp; Dragomirescu, 2009)</w:t>
      </w:r>
      <w:r w:rsidRPr="008868C1">
        <w:rPr>
          <w:rFonts w:ascii="Arial" w:eastAsia="Arial Unicode MS" w:hAnsi="Arial" w:cs="Arial"/>
          <w:sz w:val="20"/>
          <w:szCs w:val="20"/>
        </w:rPr>
        <w:fldChar w:fldCharType="end"/>
      </w:r>
      <w:r w:rsidRPr="008868C1">
        <w:rPr>
          <w:rFonts w:ascii="Arial" w:eastAsia="Arial Unicode MS" w:hAnsi="Arial" w:cs="Arial"/>
          <w:sz w:val="20"/>
          <w:szCs w:val="20"/>
        </w:rPr>
        <w:t xml:space="preserve"> and 1 study increased alpha and SMR and decreased beta and theta</w:t>
      </w:r>
      <w:r w:rsidR="008F10E5" w:rsidRPr="008868C1">
        <w:rPr>
          <w:rFonts w:ascii="Arial" w:eastAsia="Arial Unicode MS" w:hAnsi="Arial" w:cs="Arial"/>
          <w:sz w:val="20"/>
          <w:szCs w:val="20"/>
        </w:rPr>
        <w:t xml:space="preserve"> </w:t>
      </w:r>
      <w:r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186/s12883-015-0445-7","ISSN":"14712377","abstract":"Background: Central neuropathic pain has a prevalence of 40% in patients with spinal cord injury. Electroencephalography (EEG) studies showed that this type of pain has identifiable signatures, that could potentially be targeted by a neuromodulation therapy. The aim of the study was to investigate the putative mechanism of neurofeedback training on central neuropathic pain and its underlying brain signatures in patients with chronic paraplegia. Methods: Patients' EEG activity was modulated from the sensory-motor cortex, electrode location C3/Cz/C4/P4 in up to 40 training sessions Results. Six out of seven patients reported immediate reduction of pain during neurofeedback training. Best results were achieved with suppressing and higher β (20-30Hz) power and reinforcing aα power at C4. Four patients reported clinically significant long-term reduction of pain (&gt;30%) which lasted at least a month beyond the therapy. EEG during neurofeedback revealed a wide spread modulation of power in all three frequency bands accompanied with changes in the coherence most notable in the beta band. The standardized low resolution electromagnetic tomography analysis of EEG before and after neurofeedback therapy showed the statistically significant reduction of power in beta frequency band in all tested patients. Areas with reduced power included the Dorsolateral Prefrontal Cortex, the Anterior Cingulate Cortex and the Insular Cortex. Conclusions: Neurofeedback training produces both immediate and longer term reduction of central neuropathic pain that is accompanied with a measurable short and long term modulation of cortical activity. Controlled trials are required to confirm the efficacy of this neurofeedback protocol on treatment of pain. The study is a registered UKCRN clinical trial Nr 9824.","author":[{"dropping-particle":"","family":"Hassan","given":"Muhammad Abul","non-dropping-particle":"","parse-names":false,"suffix":""},{"dropping-particle":"","family":"Fraser","given":"Matthew","non-dropping-particle":"","parse-names":false,"suffix":""},{"dropping-particle":"","family":"Conway","given":"Bernard A","non-dropping-particle":"","parse-names":false,"suffix":""},{"dropping-particle":"","family":"Allan","given":"David B","non-dropping-particle":"","parse-names":false,"suffix":""},{"dropping-particle":"","family":"Vuckovic","given":"Aleksandra","non-dropping-particle":"","parse-names":false,"suffix":""}],"container-title":"BMC Neurology","id":"ITEM-1","issue":"1","issued":{"date-parts":[["2015"]]},"title":"The mechanism of neurofeedback training for treatment of central neuropathic pain in paraplegia: A pilot study","type":"article-journal","volume":"15"},"uris":["http://www.mendeley.com/documents/?uuid=54fe06f5-0b3b-349e-9630-39fbc4b5498c"]}],"mendeley":{"formattedCitation":"(Hassan et al., 2015)","plainTextFormattedCitation":"(Hassan et al., 2015)","previouslyFormattedCitation":"(Hassan et al., 2015)"},"properties":{"noteIndex":0},"schema":"https://github.com/citation-style-language/schema/raw/master/csl-citation.json"}</w:instrText>
      </w:r>
      <w:r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Hassan et al., 2015)</w:t>
      </w:r>
      <w:r w:rsidRPr="008868C1">
        <w:rPr>
          <w:rFonts w:ascii="Arial" w:eastAsia="Arial Unicode MS" w:hAnsi="Arial" w:cs="Arial"/>
          <w:sz w:val="20"/>
          <w:szCs w:val="20"/>
        </w:rPr>
        <w:fldChar w:fldCharType="end"/>
      </w:r>
      <w:r w:rsidRPr="008868C1">
        <w:rPr>
          <w:rFonts w:ascii="Arial" w:eastAsia="Arial Unicode MS" w:hAnsi="Arial" w:cs="Arial"/>
          <w:sz w:val="20"/>
          <w:szCs w:val="20"/>
        </w:rPr>
        <w:t>.</w:t>
      </w:r>
      <w:r w:rsidR="00E84333" w:rsidRPr="008868C1">
        <w:rPr>
          <w:rFonts w:ascii="Arial" w:eastAsia="Arial Unicode MS" w:hAnsi="Arial" w:cs="Arial"/>
          <w:sz w:val="20"/>
          <w:szCs w:val="20"/>
        </w:rPr>
        <w:t xml:space="preserve"> The scalp regions used to provide neurofeedback varied widely between studies. Electrodes used by the studies in this review include C3, C4, Cz, T3, T4, FP1, P3 and P4 [Figure 3].</w:t>
      </w:r>
    </w:p>
    <w:p w14:paraId="39C8EE76" w14:textId="77777777" w:rsidR="00E84333" w:rsidRPr="008868C1" w:rsidRDefault="00E84333" w:rsidP="008868C1">
      <w:pPr>
        <w:jc w:val="both"/>
        <w:rPr>
          <w:rFonts w:ascii="Arial" w:eastAsia="Arial Unicode MS" w:hAnsi="Arial" w:cs="Arial"/>
          <w:sz w:val="20"/>
          <w:szCs w:val="20"/>
        </w:rPr>
      </w:pPr>
      <w:r w:rsidRPr="008868C1">
        <w:rPr>
          <w:rFonts w:ascii="Arial" w:eastAsia="Arial Unicode MS" w:hAnsi="Arial" w:cs="Arial"/>
          <w:b/>
          <w:color w:val="0070C0"/>
          <w:sz w:val="20"/>
          <w:szCs w:val="20"/>
        </w:rPr>
        <w:lastRenderedPageBreak/>
        <w:t>[Figure 3]</w:t>
      </w:r>
      <w:r w:rsidRPr="008868C1">
        <w:rPr>
          <w:rFonts w:ascii="Arial" w:eastAsia="Arial Unicode MS" w:hAnsi="Arial" w:cs="Arial"/>
          <w:b/>
          <w:sz w:val="20"/>
          <w:szCs w:val="20"/>
        </w:rPr>
        <w:t xml:space="preserve"> </w:t>
      </w:r>
    </w:p>
    <w:p w14:paraId="655BAB8C" w14:textId="5A793772" w:rsidR="00F2288C" w:rsidRPr="008868C1" w:rsidRDefault="00F212C4" w:rsidP="008868C1">
      <w:pPr>
        <w:jc w:val="both"/>
        <w:rPr>
          <w:rFonts w:ascii="Arial" w:eastAsia="Arial Unicode MS" w:hAnsi="Arial" w:cs="Arial"/>
          <w:sz w:val="20"/>
          <w:szCs w:val="20"/>
        </w:rPr>
      </w:pPr>
      <w:r w:rsidRPr="008868C1">
        <w:rPr>
          <w:rFonts w:ascii="Arial" w:eastAsia="Arial Unicode MS" w:hAnsi="Arial" w:cs="Arial"/>
          <w:sz w:val="20"/>
          <w:szCs w:val="20"/>
        </w:rPr>
        <w:t>In</w:t>
      </w:r>
      <w:r w:rsidR="00067030" w:rsidRPr="008868C1">
        <w:rPr>
          <w:rFonts w:ascii="Arial" w:eastAsia="Arial Unicode MS" w:hAnsi="Arial" w:cs="Arial"/>
          <w:sz w:val="20"/>
          <w:szCs w:val="20"/>
        </w:rPr>
        <w:t xml:space="preserve"> contrast </w:t>
      </w:r>
      <w:r w:rsidR="00971E2B" w:rsidRPr="008868C1">
        <w:rPr>
          <w:rFonts w:ascii="Arial" w:eastAsia="Arial Unicode MS" w:hAnsi="Arial" w:cs="Arial"/>
          <w:sz w:val="20"/>
          <w:szCs w:val="20"/>
        </w:rPr>
        <w:t>to</w:t>
      </w:r>
      <w:r w:rsidR="00067030" w:rsidRPr="008868C1">
        <w:rPr>
          <w:rFonts w:ascii="Arial" w:eastAsia="Arial Unicode MS" w:hAnsi="Arial" w:cs="Arial"/>
          <w:sz w:val="20"/>
          <w:szCs w:val="20"/>
        </w:rPr>
        <w:t xml:space="preserve"> EEG neurofeedback,</w:t>
      </w:r>
      <w:r w:rsidRPr="008868C1">
        <w:rPr>
          <w:rFonts w:ascii="Arial" w:eastAsia="Arial Unicode MS" w:hAnsi="Arial" w:cs="Arial"/>
          <w:sz w:val="20"/>
          <w:szCs w:val="20"/>
        </w:rPr>
        <w:t xml:space="preserve"> fMRI Neurofeedback</w:t>
      </w:r>
      <w:r w:rsidR="00023FE5" w:rsidRPr="008868C1">
        <w:rPr>
          <w:rFonts w:ascii="Arial" w:eastAsia="Arial Unicode MS" w:hAnsi="Arial" w:cs="Arial"/>
          <w:sz w:val="20"/>
          <w:szCs w:val="20"/>
        </w:rPr>
        <w:t xml:space="preserve"> detect</w:t>
      </w:r>
      <w:r w:rsidR="009841FD" w:rsidRPr="008868C1">
        <w:rPr>
          <w:rFonts w:ascii="Arial" w:eastAsia="Arial Unicode MS" w:hAnsi="Arial" w:cs="Arial"/>
          <w:sz w:val="20"/>
          <w:szCs w:val="20"/>
        </w:rPr>
        <w:t>ed</w:t>
      </w:r>
      <w:r w:rsidR="00023FE5" w:rsidRPr="008868C1">
        <w:rPr>
          <w:rFonts w:ascii="Arial" w:eastAsia="Arial Unicode MS" w:hAnsi="Arial" w:cs="Arial"/>
          <w:sz w:val="20"/>
          <w:szCs w:val="20"/>
        </w:rPr>
        <w:t xml:space="preserve"> </w:t>
      </w:r>
      <w:r w:rsidRPr="008868C1">
        <w:rPr>
          <w:rFonts w:ascii="Arial" w:eastAsia="Arial Unicode MS" w:hAnsi="Arial" w:cs="Arial"/>
          <w:sz w:val="20"/>
          <w:szCs w:val="20"/>
        </w:rPr>
        <w:t>a</w:t>
      </w:r>
      <w:r w:rsidR="00F2288C" w:rsidRPr="008868C1">
        <w:rPr>
          <w:rFonts w:ascii="Arial" w:eastAsia="Arial Unicode MS" w:hAnsi="Arial" w:cs="Arial"/>
          <w:sz w:val="20"/>
          <w:szCs w:val="20"/>
        </w:rPr>
        <w:t>ctivation of particular brain areas by analysing Blood-oxygen level</w:t>
      </w:r>
      <w:r w:rsidR="0019161B" w:rsidRPr="008868C1">
        <w:rPr>
          <w:rFonts w:ascii="Arial" w:eastAsia="Arial Unicode MS" w:hAnsi="Arial" w:cs="Arial"/>
          <w:sz w:val="20"/>
          <w:szCs w:val="20"/>
        </w:rPr>
        <w:t>-</w:t>
      </w:r>
      <w:r w:rsidR="00F2288C" w:rsidRPr="008868C1">
        <w:rPr>
          <w:rFonts w:ascii="Arial" w:eastAsia="Arial Unicode MS" w:hAnsi="Arial" w:cs="Arial"/>
          <w:sz w:val="20"/>
          <w:szCs w:val="20"/>
        </w:rPr>
        <w:t xml:space="preserve">dependent (BOLD) signals from the area of interest. This information </w:t>
      </w:r>
      <w:r w:rsidR="009841FD" w:rsidRPr="008868C1">
        <w:rPr>
          <w:rFonts w:ascii="Arial" w:eastAsia="Arial Unicode MS" w:hAnsi="Arial" w:cs="Arial"/>
          <w:sz w:val="20"/>
          <w:szCs w:val="20"/>
        </w:rPr>
        <w:t>wa</w:t>
      </w:r>
      <w:r w:rsidR="00F2288C" w:rsidRPr="008868C1">
        <w:rPr>
          <w:rFonts w:ascii="Arial" w:eastAsia="Arial Unicode MS" w:hAnsi="Arial" w:cs="Arial"/>
          <w:sz w:val="20"/>
          <w:szCs w:val="20"/>
        </w:rPr>
        <w:t>s fed back to the patient in order to decrease or increase the BOLD signal</w:t>
      </w:r>
      <w:r w:rsidR="007F37E2" w:rsidRPr="008868C1">
        <w:rPr>
          <w:rFonts w:ascii="Arial" w:eastAsia="Arial Unicode MS" w:hAnsi="Arial" w:cs="Arial"/>
          <w:sz w:val="20"/>
          <w:szCs w:val="20"/>
        </w:rPr>
        <w:t xml:space="preserve"> </w:t>
      </w:r>
      <w:r w:rsidR="00FF738D"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https://dx.doi.org/10.1007/s12529-011-9165-6","ISSN":"1532-7558","abstract":"BACKGROUND: Although functional magnetic resonance imaging (fMRI) is in widespread research use, the safety of this approach has not been extensively quantitatively evaluated. Real-time fMRI (rtfMRI)-based training paradigms use fMRI neurofeedback and cognitive strategies to alter regional brain activation, and are currently being evaluated as a novel approach to treat neurological and psychiatric conditions., PURPOSE: The purpose of this study is to determine the incidence and severity of any adverse events that might be caused by changes in brain activation brought about through fMRI or through rtfMRI-based training paradigms., METHOD: Quantitative adverse event self-report data were obtained from 641 functional imaging scans in 114 chronic pain patients participating in a research clinical trial examining repeated fMRI scans and rtfMRI-based training. Participants recorded potential adverse events during non-scanning baseline, fMRI scanning, or rtfMRI-based training sessions., RESULTS: There were no significant increases in the number of reported adverse events following fMRI or rtfMRI scanning sessions compared to baseline non-scanning sessions in a chronic pain trial (N = 88). There were no reported adverse events of any kind for over 90% of sessions during the course of rtfMRI-based training. When adverse events were reported, they were almost exclusively mild or moderate in severity and similar to those observed in a non-scanning baseline session. There was no increase in adverse events reported by participants receiving feedback from any of four brain regions during repeated rtfMRI-based training scans compared to non-scanning baseline sessions. For chronic pain patients completing the rtfMRI-based training paradigm including up to a total of nine scan sessions (N = 69), neither the number nor severity of reported events increased during the fMRI or rtfMRI scanning portions of the paradigm. There were no significant increases in the number of reported adverse events in participants who withdrew from the study., CONCLUSION: Repeated fMRI scanning and rtfMRI training, consisting of repeated fMRI scanning in conjunction with cognitive strategies and real-time feedback from several regions of interest in multiple brain systems to control brain region activation, were not associated with an increase in adverse event number or severity. These results demonstrate the safety of repetitive fMRI scanning paradigms similar to those in use in many laborator…","author":[{"dropping-particle":"","family":"Hawkinson","given":"Jon E","non-dropping-particle":"","parse-names":false,"suffix":""},{"dropping-particle":"","family":"Ross","given":"Amy J","non-dropping-particle":"","parse-names":false,"suffix":""},{"dropping-particle":"","family":"Parthasarathy","given":"Sudharshan","non-dropping-particle":"","parse-names":false,"suffix":""},{"dropping-particle":"","family":"Scott","given":"David J","non-dropping-particle":"","parse-names":false,"suffix":""},{"dropping-particle":"","family":"Laramee","given":"Ella A","non-dropping-particle":"","parse-names":false,"suffix":""},{"dropping-particle":"","family":"Posecion","given":"Lainie J","non-dropping-particle":"","parse-names":false,"suffix":""},{"dropping-particle":"","family":"Rekshan","given":"William R","non-dropping-particle":"","parse-names":false,"suffix":""},{"dropping-particle":"","family":"Sheau","given":"Kristen E","non-dropping-particle":"","parse-names":false,"suffix":""},{"dropping-particle":"","family":"Njaka","given":"Nkechi D","non-dropping-particle":"","parse-names":false,"suffix":""},{"dropping-particle":"","family":"Bayley","given":"Peter J","non-dropping-particle":"","parse-names":false,"suffix":""},{"dropping-particle":"","family":"deCharms","given":"R Christopher","non-dropping-particle":"","parse-names":false,"suffix":""}],"container-title":"International journal of behavioral medicine","id":"ITEM-1","issue":"3","issued":{"date-parts":[["2012"]]},"page":"372-381","publisher-place":"England","title":"Quantification of adverse events associated with functional MRI scanning and with real-time fMRI-based training.","type":"article-journal","volume":"19"},"uris":["http://www.mendeley.com/documents/?uuid=c05bb149-c1ec-4339-ae7a-22ca453ff2d7"]}],"mendeley":{"formattedCitation":"(Hawkinson et al., 2012)","plainTextFormattedCitation":"(Hawkinson et al., 2012)","previouslyFormattedCitation":"(Hawkinson et al., 2012)"},"properties":{"noteIndex":0},"schema":"https://github.com/citation-style-language/schema/raw/master/csl-citation.json"}</w:instrText>
      </w:r>
      <w:r w:rsidR="00FF738D"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Hawkinson et al., 2012)</w:t>
      </w:r>
      <w:r w:rsidR="00FF738D" w:rsidRPr="008868C1">
        <w:rPr>
          <w:rFonts w:ascii="Arial" w:eastAsia="Arial Unicode MS" w:hAnsi="Arial" w:cs="Arial"/>
          <w:sz w:val="20"/>
          <w:szCs w:val="20"/>
        </w:rPr>
        <w:fldChar w:fldCharType="end"/>
      </w:r>
      <w:r w:rsidR="00F2288C" w:rsidRPr="008868C1">
        <w:rPr>
          <w:rFonts w:ascii="Arial" w:eastAsia="Arial Unicode MS" w:hAnsi="Arial" w:cs="Arial"/>
          <w:sz w:val="20"/>
          <w:szCs w:val="20"/>
        </w:rPr>
        <w:t xml:space="preserve">. For example, </w:t>
      </w:r>
      <w:r w:rsidR="009841FD" w:rsidRPr="008868C1">
        <w:rPr>
          <w:rFonts w:ascii="Arial" w:eastAsia="Arial Unicode MS" w:hAnsi="Arial" w:cs="Arial"/>
          <w:sz w:val="20"/>
          <w:szCs w:val="20"/>
        </w:rPr>
        <w:t>fMRI neurofeedback was</w:t>
      </w:r>
      <w:r w:rsidR="00F2288C" w:rsidRPr="008868C1">
        <w:rPr>
          <w:rFonts w:ascii="Arial" w:eastAsia="Arial Unicode MS" w:hAnsi="Arial" w:cs="Arial"/>
          <w:sz w:val="20"/>
          <w:szCs w:val="20"/>
        </w:rPr>
        <w:t xml:space="preserve"> used to decrease the activation of areas associated with pain perception such as anterior cingulate cortex</w:t>
      </w:r>
      <w:r w:rsidR="007F37E2" w:rsidRPr="008868C1">
        <w:rPr>
          <w:rFonts w:ascii="Arial" w:eastAsia="Arial Unicode MS" w:hAnsi="Arial" w:cs="Arial"/>
          <w:sz w:val="20"/>
          <w:szCs w:val="20"/>
        </w:rPr>
        <w:t xml:space="preserve"> </w:t>
      </w:r>
      <w:r w:rsidR="001D75C3"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https://dx.doi.org/10.1371/journal.pone.0123675","ISSN":"1932-6203","abstract":"BACKGROUND: A pilot study has shown that real-time fMRI (rtfMRI) neurofeedback could be an alternative approach for chronic pain treatment. Considering the relative small sample of patients recruited and not strictly controlled condition, it is desirable to perform a replication as well as a double-blinded randomized study with a different control condition in chronic pain patients. Here we conducted a rtfMRI neurofeedback study in a subgroup of pain patients - patients with postherpetic neuralgia (PHN) and used a different sham neurofeedback control. We explored the feasibility of self-regulation of the rostral anterior cingulate cortex (rACC) activation in patients with PHN through rtfMRI neurofeedback and regulation of pain perception., METHODS: Sixteen patients (46-71 years) with PHN were randomly allocated to a experimental group (n = 8) or a control group (n = 8). 2 patients in the control group were excluded for large head motion. The experimental group was given true feedback information from their rACC whereas the control group was given sham feedback information from their posterior cingulate cortex (PCC). All subjects were instructed to perform an imagery task to increase and decrease activation within the target region using rtfMRI neurofeedback., RESULTS: Online analysis showed 6/8 patients in the experimental group were able to increase and decrease the blood oxygen level dependent (BOLD) fMRI signal magnitude during intermittent feedback training. However, this modulation effect was not observed in the control group. Offline analysis showed that the percentage of BOLD signal change of the target region between the last and first training in the experimental group was significantly different from the control group's and was also significantly different than 0. The changes of pain perception reflected by numerical rating scale (NRS) in the experimental group were significantly different from the control group. However, there existed no significant correlations between BOLD signal change and NRS change., CONCLUSION: Patients with PHN could learn to voluntarily control over activation in rACC through rtfMRI neurofeedback and alter their pain perception level. The present study may provide new evidence that rtfMRI neurofeedback training may be a supplemental approach for chronic clinical pain management.","author":[{"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dropping-particle":"","family":"M.","given":"Guan","non-dropping-particle":"","parse-names":false,"suffix":""},{"dropping-particle":"","family":"L.","given":"Ma","non-dropping-particle":"","parse-names":false,"suffix":""},{"dropping-particle":"","family":"L.","given":"Li","non-dropping-particle":"","parse-names":false,"suffix":""},{"dropping-particle":"","family":"B.","given":"Yan","non-dropping-particle":"","parse-names":false,"suffix":""},{"dropping-particle":"","family":"L.","given":"Zhao","non-dropping-particle":"","parse-names":false,"suffix":""},{"dropping-particle":"","family":"L.","given":"Tong","non-dropping-particle":"","parse-names":false,"suffix":""},{"dropping-particle":"","family":"S.","given":"Dou","non-dropping-particle":"","parse-names":false,"suffix":""},{"dropping-particle":"","family":"L.","given":"Xia","non-dropping-particle":"","parse-names":false,"suffix":""},{"dropping-particle":"","family":"M.","given":"Wang","non-dropping-particle":"","parse-names":false,"suffix":""},{"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container-title":"PloS one","id":"ITEM-1","issue":"4","issued":{"date-parts":[["2015","4"]]},"page":"e0123675","publisher":"Public Library of Science (E-mail: plos@plos.org)","publisher-place":"United States","title":"Self-regulation of brain activity in patients with postherpetic neuralgia: a double-blind randomized study using real-time FMRI neurofeedback.","type":"article-journal","volume":"10"},"uris":["http://www.mendeley.com/documents/?uuid=c73e47bd-3242-4ed3-ad1e-0fbba421c0ed"]}],"mendeley":{"formattedCitation":"(Guan et al., 2015)","plainTextFormattedCitation":"(Guan et al., 2015)","previouslyFormattedCitation":"(Guan et al., 2015)"},"properties":{"noteIndex":0},"schema":"https://github.com/citation-style-language/schema/raw/master/csl-citation.json"}</w:instrText>
      </w:r>
      <w:r w:rsidR="001D75C3"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Guan et al., 2015)</w:t>
      </w:r>
      <w:r w:rsidR="001D75C3" w:rsidRPr="008868C1">
        <w:rPr>
          <w:rFonts w:ascii="Arial" w:eastAsia="Arial Unicode MS" w:hAnsi="Arial" w:cs="Arial"/>
          <w:sz w:val="20"/>
          <w:szCs w:val="20"/>
        </w:rPr>
        <w:fldChar w:fldCharType="end"/>
      </w:r>
      <w:r w:rsidR="00F2288C" w:rsidRPr="008868C1">
        <w:rPr>
          <w:rFonts w:ascii="Arial" w:eastAsia="Arial Unicode MS" w:hAnsi="Arial" w:cs="Arial"/>
          <w:sz w:val="20"/>
          <w:szCs w:val="20"/>
        </w:rPr>
        <w:t xml:space="preserve">. This form of neurofeedback suffers from a lag of 5-8 sec inherent in the BOLD response relative to the neural activity that produced it, </w:t>
      </w:r>
      <w:r w:rsidR="003C561A" w:rsidRPr="008868C1">
        <w:rPr>
          <w:rFonts w:ascii="Arial" w:eastAsia="Arial Unicode MS" w:hAnsi="Arial" w:cs="Arial"/>
          <w:sz w:val="20"/>
          <w:szCs w:val="20"/>
        </w:rPr>
        <w:t>in contrast</w:t>
      </w:r>
      <w:r w:rsidR="00F2288C" w:rsidRPr="008868C1">
        <w:rPr>
          <w:rFonts w:ascii="Arial" w:eastAsia="Arial Unicode MS" w:hAnsi="Arial" w:cs="Arial"/>
          <w:sz w:val="20"/>
          <w:szCs w:val="20"/>
        </w:rPr>
        <w:t xml:space="preserve"> to the near-instantaneous estimation of power form EEG recordings</w:t>
      </w:r>
      <w:r w:rsidR="007F37E2" w:rsidRPr="008868C1">
        <w:rPr>
          <w:rFonts w:ascii="Arial" w:eastAsia="Arial Unicode MS" w:hAnsi="Arial" w:cs="Arial"/>
          <w:sz w:val="20"/>
          <w:szCs w:val="20"/>
        </w:rPr>
        <w:t xml:space="preserve"> </w:t>
      </w:r>
      <w:r w:rsidR="00F2288C"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https://dx.doi.org/10.1007/s12529-011-9165-6","ISSN":"1532-7558","abstract":"BACKGROUND: Although functional magnetic resonance imaging (fMRI) is in widespread research use, the safety of this approach has not been extensively quantitatively evaluated. Real-time fMRI (rtfMRI)-based training paradigms use fMRI neurofeedback and cognitive strategies to alter regional brain activation, and are currently being evaluated as a novel approach to treat neurological and psychiatric conditions., PURPOSE: The purpose of this study is to determine the incidence and severity of any adverse events that might be caused by changes in brain activation brought about through fMRI or through rtfMRI-based training paradigms., METHOD: Quantitative adverse event self-report data were obtained from 641 functional imaging scans in 114 chronic pain patients participating in a research clinical trial examining repeated fMRI scans and rtfMRI-based training. Participants recorded potential adverse events during non-scanning baseline, fMRI scanning, or rtfMRI-based training sessions., RESULTS: There were no significant increases in the number of reported adverse events following fMRI or rtfMRI scanning sessions compared to baseline non-scanning sessions in a chronic pain trial (N = 88). There were no reported adverse events of any kind for over 90% of sessions during the course of rtfMRI-based training. When adverse events were reported, they were almost exclusively mild or moderate in severity and similar to those observed in a non-scanning baseline session. There was no increase in adverse events reported by participants receiving feedback from any of four brain regions during repeated rtfMRI-based training scans compared to non-scanning baseline sessions. For chronic pain patients completing the rtfMRI-based training paradigm including up to a total of nine scan sessions (N = 69), neither the number nor severity of reported events increased during the fMRI or rtfMRI scanning portions of the paradigm. There were no significant increases in the number of reported adverse events in participants who withdrew from the study., CONCLUSION: Repeated fMRI scanning and rtfMRI training, consisting of repeated fMRI scanning in conjunction with cognitive strategies and real-time feedback from several regions of interest in multiple brain systems to control brain region activation, were not associated with an increase in adverse event number or severity. These results demonstrate the safety of repetitive fMRI scanning paradigms similar to those in use in many laborator…","author":[{"dropping-particle":"","family":"Hawkinson","given":"Jon E","non-dropping-particle":"","parse-names":false,"suffix":""},{"dropping-particle":"","family":"Ross","given":"Amy J","non-dropping-particle":"","parse-names":false,"suffix":""},{"dropping-particle":"","family":"Parthasarathy","given":"Sudharshan","non-dropping-particle":"","parse-names":false,"suffix":""},{"dropping-particle":"","family":"Scott","given":"David J","non-dropping-particle":"","parse-names":false,"suffix":""},{"dropping-particle":"","family":"Laramee","given":"Ella A","non-dropping-particle":"","parse-names":false,"suffix":""},{"dropping-particle":"","family":"Posecion","given":"Lainie J","non-dropping-particle":"","parse-names":false,"suffix":""},{"dropping-particle":"","family":"Rekshan","given":"William R","non-dropping-particle":"","parse-names":false,"suffix":""},{"dropping-particle":"","family":"Sheau","given":"Kristen E","non-dropping-particle":"","parse-names":false,"suffix":""},{"dropping-particle":"","family":"Njaka","given":"Nkechi D","non-dropping-particle":"","parse-names":false,"suffix":""},{"dropping-particle":"","family":"Bayley","given":"Peter J","non-dropping-particle":"","parse-names":false,"suffix":""},{"dropping-particle":"","family":"deCharms","given":"R Christopher","non-dropping-particle":"","parse-names":false,"suffix":""}],"container-title":"International journal of behavioral medicine","id":"ITEM-1","issue":"3","issued":{"date-parts":[["2012"]]},"page":"372-381","publisher-place":"England","title":"Quantification of adverse events associated with functional MRI scanning and with real-time fMRI-based training.","type":"article-journal","volume":"19"},"uris":["http://www.mendeley.com/documents/?uuid=c05bb149-c1ec-4339-ae7a-22ca453ff2d7"]}],"mendeley":{"formattedCitation":"(Hawkinson et al., 2012)","plainTextFormattedCitation":"(Hawkinson et al., 2012)","previouslyFormattedCitation":"(Hawkinson et al., 2012)"},"properties":{"noteIndex":0},"schema":"https://github.com/citation-style-language/schema/raw/master/csl-citation.json"}</w:instrText>
      </w:r>
      <w:r w:rsidR="00F2288C"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Hawkinson et al., 2012)</w:t>
      </w:r>
      <w:r w:rsidR="00F2288C" w:rsidRPr="008868C1">
        <w:rPr>
          <w:rFonts w:ascii="Arial" w:eastAsia="Arial Unicode MS" w:hAnsi="Arial" w:cs="Arial"/>
          <w:sz w:val="20"/>
          <w:szCs w:val="20"/>
        </w:rPr>
        <w:fldChar w:fldCharType="end"/>
      </w:r>
      <w:r w:rsidR="00526B2C" w:rsidRPr="008868C1">
        <w:rPr>
          <w:rFonts w:ascii="Arial" w:eastAsia="Arial Unicode MS" w:hAnsi="Arial" w:cs="Arial"/>
          <w:sz w:val="20"/>
          <w:szCs w:val="20"/>
        </w:rPr>
        <w:t>.</w:t>
      </w:r>
    </w:p>
    <w:p w14:paraId="3571E474" w14:textId="02394A5E" w:rsidR="00BD3C69" w:rsidRPr="008868C1" w:rsidRDefault="00F212C4"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There is a large heterogeneity in the neurofeedback systems, approaches and protocols used in the included </w:t>
      </w:r>
      <w:r w:rsidR="0040431A" w:rsidRPr="008868C1">
        <w:rPr>
          <w:rFonts w:ascii="Arial" w:eastAsia="Arial Unicode MS" w:hAnsi="Arial" w:cs="Arial"/>
          <w:sz w:val="20"/>
          <w:szCs w:val="20"/>
        </w:rPr>
        <w:t xml:space="preserve">EEG and fMRI </w:t>
      </w:r>
      <w:r w:rsidRPr="008868C1">
        <w:rPr>
          <w:rFonts w:ascii="Arial" w:eastAsia="Arial Unicode MS" w:hAnsi="Arial" w:cs="Arial"/>
          <w:sz w:val="20"/>
          <w:szCs w:val="20"/>
        </w:rPr>
        <w:t>studies. Most studies provided feedback in a visual or auditory format. The number of neurofeedback sessions conducted by the included studies ranged from 1 to 145 with most studies offering 20-40 sessions. Most studies provided 30-45 min of neurofeedback per session broken down into sub-sessions. The frequency of training session varied from 1 per week to 5 per week.</w:t>
      </w:r>
      <w:r w:rsidR="008624AA" w:rsidRPr="008868C1">
        <w:rPr>
          <w:rFonts w:ascii="Arial" w:eastAsia="Arial Unicode MS" w:hAnsi="Arial" w:cs="Arial"/>
          <w:sz w:val="20"/>
          <w:szCs w:val="20"/>
        </w:rPr>
        <w:t xml:space="preserve"> </w:t>
      </w:r>
      <w:r w:rsidR="00DC336F" w:rsidRPr="008868C1">
        <w:rPr>
          <w:rFonts w:ascii="Arial" w:eastAsia="Arial Unicode MS" w:hAnsi="Arial" w:cs="Arial"/>
          <w:color w:val="011893"/>
          <w:sz w:val="20"/>
          <w:szCs w:val="20"/>
        </w:rPr>
        <w:t>None of the studies report the possibility of patients self-exercising at home without feedback signal at home following training, therefore the chances of such practice increasing effectiveness of the practice session cannot be determined.</w:t>
      </w:r>
    </w:p>
    <w:p w14:paraId="66E86BBA" w14:textId="0B44669B" w:rsidR="006B4B86"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5</w:t>
      </w:r>
      <w:r w:rsidR="006B4B86" w:rsidRPr="008868C1">
        <w:rPr>
          <w:rFonts w:ascii="Arial" w:eastAsia="Arial Unicode MS" w:hAnsi="Arial" w:cs="Arial"/>
          <w:b/>
          <w:color w:val="4F81BD" w:themeColor="accent1"/>
          <w:sz w:val="20"/>
          <w:szCs w:val="20"/>
        </w:rPr>
        <w:t>.</w:t>
      </w:r>
      <w:r w:rsidR="00510AC2" w:rsidRPr="008868C1">
        <w:rPr>
          <w:rFonts w:ascii="Arial" w:eastAsia="Arial Unicode MS" w:hAnsi="Arial" w:cs="Arial"/>
          <w:b/>
          <w:color w:val="4F81BD" w:themeColor="accent1"/>
          <w:sz w:val="20"/>
          <w:szCs w:val="20"/>
        </w:rPr>
        <w:t>4.2</w:t>
      </w:r>
      <w:r w:rsidR="006B4B86" w:rsidRPr="008868C1">
        <w:rPr>
          <w:rFonts w:ascii="Arial" w:eastAsia="Arial Unicode MS" w:hAnsi="Arial" w:cs="Arial"/>
          <w:b/>
          <w:color w:val="4F81BD" w:themeColor="accent1"/>
          <w:sz w:val="20"/>
          <w:szCs w:val="20"/>
        </w:rPr>
        <w:t xml:space="preserve"> Efficacy of </w:t>
      </w:r>
      <w:r w:rsidR="00A24B7B" w:rsidRPr="008868C1">
        <w:rPr>
          <w:rFonts w:ascii="Arial" w:eastAsia="Arial Unicode MS" w:hAnsi="Arial" w:cs="Arial"/>
          <w:b/>
          <w:color w:val="4F81BD" w:themeColor="accent1"/>
          <w:sz w:val="20"/>
          <w:szCs w:val="20"/>
        </w:rPr>
        <w:t>Neurofeedback</w:t>
      </w:r>
      <w:r w:rsidR="006B4B86" w:rsidRPr="008868C1">
        <w:rPr>
          <w:rFonts w:ascii="Arial" w:eastAsia="Arial Unicode MS" w:hAnsi="Arial" w:cs="Arial"/>
          <w:b/>
          <w:color w:val="4F81BD" w:themeColor="accent1"/>
          <w:sz w:val="20"/>
          <w:szCs w:val="20"/>
        </w:rPr>
        <w:t xml:space="preserve"> in Chronic Pain Management</w:t>
      </w:r>
    </w:p>
    <w:p w14:paraId="66E86BBB" w14:textId="0112F9F1" w:rsidR="00A00E50" w:rsidRPr="008868C1" w:rsidRDefault="003B5451" w:rsidP="008868C1">
      <w:pPr>
        <w:spacing w:after="0"/>
        <w:jc w:val="both"/>
        <w:rPr>
          <w:rFonts w:ascii="Arial" w:eastAsia="Arial Unicode MS" w:hAnsi="Arial" w:cs="Arial"/>
          <w:b/>
          <w:sz w:val="20"/>
          <w:szCs w:val="20"/>
        </w:rPr>
      </w:pPr>
      <w:r w:rsidRPr="008868C1">
        <w:rPr>
          <w:rFonts w:ascii="Arial" w:eastAsia="Arial Unicode MS" w:hAnsi="Arial" w:cs="Arial"/>
          <w:b/>
          <w:sz w:val="20"/>
          <w:szCs w:val="20"/>
        </w:rPr>
        <w:t>EEG</w:t>
      </w:r>
      <w:r w:rsidR="006B4B86" w:rsidRPr="008868C1">
        <w:rPr>
          <w:rFonts w:ascii="Arial" w:eastAsia="Arial Unicode MS" w:hAnsi="Arial" w:cs="Arial"/>
          <w:b/>
          <w:sz w:val="20"/>
          <w:szCs w:val="20"/>
        </w:rPr>
        <w:t xml:space="preserve"> Neurofeedback</w:t>
      </w:r>
    </w:p>
    <w:p w14:paraId="1D0DD513" w14:textId="2201994A" w:rsidR="00C873A0" w:rsidRPr="008868C1" w:rsidRDefault="00DD3A35" w:rsidP="008868C1">
      <w:pPr>
        <w:jc w:val="both"/>
        <w:rPr>
          <w:rFonts w:ascii="Arial" w:eastAsia="Arial Unicode MS" w:hAnsi="Arial" w:cs="Arial"/>
          <w:sz w:val="20"/>
          <w:szCs w:val="20"/>
        </w:rPr>
      </w:pPr>
      <w:r w:rsidRPr="008868C1">
        <w:rPr>
          <w:rFonts w:ascii="Arial" w:eastAsia="Arial Unicode MS" w:hAnsi="Arial" w:cs="Arial"/>
          <w:sz w:val="20"/>
          <w:szCs w:val="20"/>
        </w:rPr>
        <w:t>Fourteen</w:t>
      </w:r>
      <w:r w:rsidR="006B4B86" w:rsidRPr="008868C1">
        <w:rPr>
          <w:rFonts w:ascii="Arial" w:eastAsia="Arial Unicode MS" w:hAnsi="Arial" w:cs="Arial"/>
          <w:sz w:val="20"/>
          <w:szCs w:val="20"/>
        </w:rPr>
        <w:t xml:space="preserve"> studies provided neurofeedback to change </w:t>
      </w:r>
      <w:r w:rsidR="00E41CD2" w:rsidRPr="008868C1">
        <w:rPr>
          <w:rFonts w:ascii="Arial" w:eastAsia="Arial Unicode MS" w:hAnsi="Arial" w:cs="Arial"/>
          <w:sz w:val="20"/>
          <w:szCs w:val="20"/>
        </w:rPr>
        <w:t>oscillatory power</w:t>
      </w:r>
      <w:r w:rsidR="006B4B86" w:rsidRPr="008868C1">
        <w:rPr>
          <w:rFonts w:ascii="Arial" w:eastAsia="Arial Unicode MS" w:hAnsi="Arial" w:cs="Arial"/>
          <w:sz w:val="20"/>
          <w:szCs w:val="20"/>
        </w:rPr>
        <w:t>. There were no Level II studies on Power EEG Neurofeedback, 5 level III studies</w:t>
      </w:r>
      <w:r w:rsidR="00B061D2" w:rsidRPr="008868C1">
        <w:rPr>
          <w:rFonts w:ascii="Arial" w:eastAsia="Arial Unicode MS" w:hAnsi="Arial" w:cs="Arial"/>
          <w:sz w:val="20"/>
          <w:szCs w:val="20"/>
        </w:rPr>
        <w:t xml:space="preserve"> </w:t>
      </w:r>
      <w:r w:rsidR="00726C8A"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http://dx.doi.org/10.1016/j.clinph.2013.04.009","ISSN":"1388-2457","abstract":"Objective: To (1) evaluate the effects of a single session of four non-pharmacological pain interventions, relative to a sham tDCS procedure, on pain and electroencephalogram- (EEG-) assessed brain oscillations, and (2) determine the extent to which procedure-related changes in pain intensity are associated with changes in brain oscillations. Methods: 30 individuals with spinal cord injury and chronic pain were given an EEG and administered measures of pain before and after five procedures (hypnosis, meditation, transcranial direct current stimulation [tDCS], neurofeedback, and a control sham tDCS procedure). Results: Each procedure was associated with a different pattern of changes in brain activity, and all active procedures were significantly different from the control procedure in at least three bandwidths. Very weak and mostly non-significant associations were found between changes in EEG-assessed brain activity and pain. Conclusions: Different non-pharmacological pain treatments have distinctive effects on brain oscillation patterns. However, changes in EEG-assessed brain oscillations are not significantly associated with changes in pain, and therefore such changes do not appear useful for explaining the benefits of these treatments. Significance: The results provide new findings regarding the unique effects of four non-pharmacological treatments on pain and brain activity. © 2013 International Federation of Clinical Neurophysiology.","author":[{"dropping-particle":"","family":"Jensen","given":"M P.","non-dropping-particle":"","parse-names":false,"suffix":""},{"dropping-particle":"","family":"Sherlin","given":"Leslie H.","non-dropping-particle":"","parse-names":false,"suffix":""},{"dropping-particle":"","family":"Askew","given":"Robert L.","non-dropping-particle":"","parse-names":false,"suffix":""},{"dropping-particle":"","family":"Fregni","given":"Felipe","non-dropping-particle":"","parse-names":false,"suffix":""},{"dropping-particle":"","family":"Witkop","given":"Gregory","non-dropping-particle":"","parse-names":false,"suffix":""},{"dropping-particle":"","family":"Gianas","given":"Ann","non-dropping-particle":"","parse-names":false,"suffix":""},{"dropping-particle":"","family":"Howe","given":"Jon D.","non-dropping-particle":"","parse-names":false,"suffix":""},{"dropping-particle":"","family":"Hakimian","given":"Shahin","non-dropping-particle":"","parse-names":false,"suffix":""}],"container-title":"Clinical Neurophysiology","id":"ITEM-1","issue":"10","issued":{"date-parts":[["2013","10"]]},"page":"2016-2024","publisher":"Elsevier Ireland Ltd (P.O. Box 85, Limerick, Ireland)","publisher-place":"Netherlands","title":"Effects of non-pharmacological pain treatments on brain states","type":"article-journal","volume":"124"},"uris":["http://www.mendeley.com/documents/?uuid=bebb697b-7269-4e8f-a659-bbe4964e0810"]},{"id":"ITEM-2","itemData":{"DOI":"10.5812/ircmj.17799","ISSN":"2074-1804","abstract":"Background: Headache is one of the most prevalent investigated complaints in the neurology clinics and is the most common pain-related complaint worldwide. Stress is a significant factor that causes and triggers headaches. Since healthcare practitioners experience a lot of stress in their careers, they are more prone to headaches. Objectives:This study was designed to evaluate and compares the efficacy of neurofeedback behavioural therapy(NFB)and transcutaneous electrical nerve stimulation (TENS) in the treatment of primary headaches in healthcare providers. Patients and Methods: The current study was a clinical trial, performed in Teheran, IR Iran, with two experimental groups and a control group. Convenient sampling method was used to recruit patients. Independent variables were NFB and TENS and dependent variables were frequency, severity, and duration of headache. Blanchard headache diary was used for assessment. Hence, 45 healthcare providers with primary headache were selected and randomly allocated to one of the NFB, TENS, and control groups by block random assignment method. All three groups completed the headache diary during one week before and after the treatment period as pretest and posttests, respectively. The NFB group was treated in the period between pretest and posttest with fifteen 30-minute treatment sessions three times a week and the TENS group was treated with fifteen 20-minute daily sessions. The control group received none of these treatments. Results: The results from the analysis of covariance showed that treatment with NFB and TENS had caused significant decrease in the frequency, severity, and duration of headache in experimental groups. The results of the LSD post-hoc test indicated that there were significant differences in the frequency, severity, and duration of pain among experimental groups and the control group. Moreover, there were significant differences between pain frequencies in experimental groups. Conclusions: According to the results and given the significant reductions in the frequency, severity, and duration of headaches, it seems that NFB and TENS might have an effective role in reducing primary headaches of healthcare providers. In addition, comparing the two methods, treatment with NFB was more effective in reducing headache frequency and severity","author":[{"dropping-particle":"","family":"Farahani","given":"Davood Moshkani","non-dropping-particle":"","parse-names":false,"suffix":""},{"dropping-particle":"","family":"Tavallaie","given":"Seyed Abbas","non-dropping-particle":"","parse-names":false,"suffix":""},{"dropping-particle":"","family":"Ahmadi","given":"Khodabakhsh","non-dropping-particle":"","parse-names":false,"suffix":""},{"dropping-particle":"","family":"Fathi Ashtiani","given":"Ali","non-dropping-particle":"","parse-names":false,"suffix":""},{"dropping-particle":"","family":"Sheikh","given":"Mahdi","non-dropping-particle":"","parse-names":false,"suffix":""},{"dropping-particle":"","family":"Yahaghi","given":"Emad","non-dropping-particle":"","parse-names":false,"suffix":""},{"dropping-particle":"","family":"D.M.","given":"Farahani","non-dropping-particle":"","parse-names":false,"suffix":""},{"dropping-particle":"","family":"S.A.","given":"Tavallaie","non-dropping-particle":"","parse-names":false,"suffix":""},{"dropping-particle":"","family":"K.","given":"Ahmadi","non-dropping-particle":"","parse-names":false,"suffix":""}],"container-title":"Iranian Red Crescent Medical Journal","id":"ITEM-2","issue":"7","issued":{"date-parts":[["2014","8","5"]]},"page":"e17799","publisher":"KOWSAR PUBL","publisher-place":"PATERSWEG 22,, HOENSBROEK, LIMBURG 6431 GC, NETHERLANDS","title":"Comparison of Neurofeedback and Transcutaneous Electrical Nerve Stimulation Efficacy on Treatment of Primary Headaches: A Randomized Controlled Clinical Trial","type":"article-journal","volume":"16"},"uris":["http://www.mendeley.com/documents/?uuid=352f7221-d3eb-4c85-a8b9-dda432fc27ab"]},{"id":"ITEM-3","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3","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id":"ITEM-4","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4","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id":"ITEM-5","itemData":{"DOI":"http://dx.doi.org/10.1007/s10484-011-9159-9","ISSN":"1090-0586","abstract":"Fibromyalgia (FMS) is a chronic, painful disorder often associated with measurable deficiencies in attention. Since EEG biofeedback (EEG-BF) has been used successfully to treat attention problems, we reasoned that this modality might be helpful in the treatment of attention problems in FMS. We also speculated that improvement in central nervous system (CNS) function might be accompanied by improvement in FMS somatic symptoms. We studied fifteen FMS patients with attention problems, demonstrated by visual and auditory continuous performance testing (CPT), while completing 40 or more EEG-BF sessions. Training consisted of a \"SMR protocol\" that augmented 12-15 Hz brainwaves (sensory motor rhythm; SMR), while simultaneously inhibiting 4-7 Hz brainwaves (theta) and 22-30 Hz brainwaves (high beta). Serial measurements of pain, fatigue, psychological distress, morning stiffness, and tenderness were also obtained. Sixty-three FMS patients who received standard medical care, but who did not receive EEG-BF, served as controls. Visual, but not auditory, attention improved significantly (P &lt; 0.008). EEG-BF treated subjects also showed improvement in tenderness, pain and fatigue. Somatic symptoms did not change significantly in controls. Visual attention parameters and certain somatic features of FMS appear to improve with an EEG-BF SMR protocol. EEG-BF training in FMS deserves further study. © 2011 Springer Science+Business Media, LLC.","author":[{"dropping-particle":"","family":"Caro","given":"Xavier J.","non-dropping-particle":"","parse-names":false,"suffix":""},{"dropping-particle":"","family":"Winter","given":"Earl F.","non-dropping-particle":"","parse-names":false,"suffix":""}],"container-title":"Applied Psychophysiology Biofeedback","id":"ITEM-5","issue":"3","issued":{"date-parts":[["2011","9"]]},"page":"193-200","publisher":"Springer New York (233 Spring Street, New York NY 10013-1578, United States)","publisher-place":"X.J. Caro, Northridge Hospital Medical Center, 18350 Roscoe Boulevard, Northridge, CA 91325, United States. E-mail: xjcaro@earthlink.net","title":"EEG biofeedback treatment improves certain attention and somatic symptoms in fibromyalgia: A pilot study","type":"article-journal","volume":"36"},"uris":["http://www.mendeley.com/documents/?uuid=c5803f53-5bfb-4b52-905c-e45eb3f83355"]}],"mendeley":{"formattedCitation":"(Caro &amp; Winter, 2011; Farahani et al., 2014; Jensen, Sherlin, et al., 2013; Kayıran et al., 2010; Prinsloo et al., 2018)","plainTextFormattedCitation":"(Caro &amp; Winter, 2011; Farahani et al., 2014; Jensen, Sherlin, et al., 2013; Kayıran et al., 2010; Prinsloo et al., 2018)","previouslyFormattedCitation":"(Caro &amp; Winter, 2011; Farahani et al., 2014; Jensen, Sherlin, et al., 2013; Kayıran et al., 2010; Prinsloo et al., 2018)"},"properties":{"noteIndex":0},"schema":"https://github.com/citation-style-language/schema/raw/master/csl-citation.json"}</w:instrText>
      </w:r>
      <w:r w:rsidR="00726C8A"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Caro &amp; Winter, 2011; Farahani et al., 2014; Jensen, Sherlin, et al., 2013; Kayıran et al., 2010; Prinsloo et al., 2018)</w:t>
      </w:r>
      <w:r w:rsidR="00726C8A" w:rsidRPr="008868C1">
        <w:rPr>
          <w:rFonts w:ascii="Arial" w:eastAsia="Arial Unicode MS" w:hAnsi="Arial" w:cs="Arial"/>
          <w:sz w:val="20"/>
          <w:szCs w:val="20"/>
        </w:rPr>
        <w:fldChar w:fldCharType="end"/>
      </w:r>
      <w:r w:rsidR="00B32628" w:rsidRPr="008868C1">
        <w:rPr>
          <w:rFonts w:ascii="Arial" w:eastAsia="Arial Unicode MS" w:hAnsi="Arial" w:cs="Arial"/>
          <w:sz w:val="20"/>
          <w:szCs w:val="20"/>
        </w:rPr>
        <w:t xml:space="preserve"> and 9</w:t>
      </w:r>
      <w:r w:rsidR="006B4B86" w:rsidRPr="008868C1">
        <w:rPr>
          <w:rFonts w:ascii="Arial" w:eastAsia="Arial Unicode MS" w:hAnsi="Arial" w:cs="Arial"/>
          <w:sz w:val="20"/>
          <w:szCs w:val="20"/>
        </w:rPr>
        <w:t xml:space="preserve"> Level IV studies</w:t>
      </w:r>
      <w:r w:rsidR="007F0B55" w:rsidRPr="008868C1">
        <w:rPr>
          <w:rFonts w:ascii="Arial" w:eastAsia="Arial Unicode MS" w:hAnsi="Arial" w:cs="Arial"/>
          <w:sz w:val="20"/>
          <w:szCs w:val="20"/>
        </w:rPr>
        <w:t xml:space="preserve"> </w:t>
      </w:r>
      <w:r w:rsidR="00B32628"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https://dx.doi.org/10.1007/s10484-013-9214-9","ISSN":"1573-3270","abstract":"Chronic pain, usually refractory to analgesics, is a significant problem for many individuals with spinal cord injury (SCI). Preliminary studies suggest that electroencephalography (EEG) biofeedback (also known as neurofeedback, NF) has the potential to help patients with otherwise refractory chronic pain. However, there remain many unanswered questions about the effects and mechanisms of this treatment. We studied 13 individuals with SCI and chronic pain with NF. Ten of the 13 individuals completed 4 sessions each of three different neurofeedback protocols assigned in random order for a total of 12 NF sessions. All three protocols had similar immediate effects on pain intensity. In addition, the participants reported modest pre- to post-treatment decreases in worst pain and pain unpleasantness following completion of the 12 NF sessions. These improvements were maintained at 3-month follow-up. The majority of the participants felt they benefited from and were satisfied with the treatment. No significant effects on measures of other outcome domains (sleep quality, pain interference and fatigue) were observed, although there was a non-significant trend for an increase in fatigue. Finally, pre- to post-treatment changes in EEG bandwidth activity, consistent with the training protocols, were observed in theta and alpha but not beta frequencies. The findings provide preliminary support for the potential efficacy of NF for the treatment of SCI-related pain, and suggest that further clinical studies are warranted.","author":[{"dropping-particle":"","family":"Jensen","given":"M P","non-dropping-particle":"","parse-names":false,"suffix":""},{"dropping-particle":"","family":"Gertz","given":"Kevin J","non-dropping-particle":"","parse-names":false,"suffix":""},{"dropping-particle":"","family":"Kupper","given":"Amy E","non-dropping-particle":"","parse-names":false,"suffix":""},{"dropping-particle":"","family":"Braden","given":"Alan L","non-dropping-particle":"","parse-names":false,"suffix":""},{"dropping-particle":"","family":"Howe","given":"Jon D","non-dropping-particle":"","parse-names":false,"suffix":""},{"dropping-particle":"","family":"Hakimian","given":"Shahin","non-dropping-particle":"","parse-names":false,"suffix":""},{"dropping-particle":"","family":"Sherlin","given":"Leslie H","non-dropping-particle":"","parse-names":false,"suffix":""}],"collection-title":"Biofeedback &amp; Self Regulation","container-title":"Applied psychophysiology and biofeedback","editor":[{"dropping-particle":"","family":"Amtmann Bazanova, Boord, Bromm, Bromm, Bromm, Cardenas, Caro, Chen, Chen, Cook, Egner, Egner, Ehde, Finnerup, Gannon, Gevensleben, Gevensleben, Hammond, Hays, Huber, Jasper, Jensen, Jensen, Jensen, Jensen, Jensen, Kayiran, Krupp, Llinas, Raymond, Ros, Sa","given":"Bakhshayesh","non-dropping-particle":"","parse-names":false,"suffix":""}],"id":"ITEM-1","issue":"2","issued":{"date-parts":[["2013","6"]]},"page":"101-108","publisher":"Springer New York (233 Spring Street, New York NY 10013-1578, United States)","publisher-place":"Germany","title":"Steps toward developing an EEG biofeedback treatment for chronic pain.","type":"article-journal","volume":"38"},"uris":["http://www.mendeley.com/documents/?uuid=ed4ac84d-ec48-4a55-b6f7-767b09ff1b62"]},{"id":"ITEM-2","itemData":{"DOI":"10.3389/fnins.2019.00762","ISSN":"1662-453X","abstract":"Background: Neurofeedback (NFB) is a neuromodulatory technique that enables voluntary modulation of brain activity in order to treat neurological condition, such as central neuropathic pain (CNP). A distinctive feature of this technique is that it actively involves participants in the therapy. In this feasibility study, we present results of participant self-managed NFB treatment of CNP. Methods: Fifteen chronic spinal cord injured (SCI) participants (13M, 2F), with chronic CNP equal or greater than 4 on the Visual Numeric Scale, took part in the study. After initial training in hospital (up to 4 sessions), they practiced NF at home, on average 2-3 times a week, over a period of several weeks (min 4, max 20). The NFB protocol consisted of upregulating the alpha (9-12 Hz) and downregulating the theta (4-8 Hz) and the higher beta band (20-30 Hz) power from electrode location C4, for 30 min. The output measures were pain before and after NFB, EEG before and during NFB and pain questionnaires. We analyzed EEG results and show NFB strategies based on the Power Spectrum Density of each single participant. Results: Twelve participants achieved statistically significant reduction in pain and in eight participants this reduction was clinically significant (larger than 30%). The most successfully regulated frequency band during NFB was alpha. However, most participants upregulated their individual alpha band, that had an average dominant frequency at alpha(p) = 7.6 +/- 0.8 Hz (median 8 Hz) that is lower than the average of the general population, which is around 10 Hz. Ten out of fifteen participants significantly upregulated their individual alpha power (alpha(p) +/- 2 Hz) as compared to 4 participants who upregulated the power in the fixed alpha band (8-12 Hz). Eight out of the twelve participants who achieved a significant reduction of pain, significantly upregulated their individual alpha band power. There was a significantly larger increase in alpha power (p &lt; 0.0001) and decrease of theta power (p &lt; 0.04) in participant specific rather than in fixed frequency bands. Conclusion: Neurofeedback is a neuromodulatory technique that gives participants control over their pain and can be self-administered at home. Regulation of individual frequency band was related to a significant reduction in pain.","author":[{"dropping-particle":"","family":"Vučković","given":"Aleksandra","non-dropping-particle":"","parse-names":false,"suffix":""},{"dropping-particle":"","family":"Altaleb","given":"Manaf Kadum Hussein","non-dropping-particle":"","parse-names":false,"suffix":""},{"dropping-particle":"","family":"Fraser","given":"Matthew","non-dropping-particle":"","parse-names":false,"suffix":""},{"dropping-particle":"","family":"McGeady","given":"Ciarán","non-dropping-particle":"","parse-names":false,"suffix":""},{"dropping-particle":"","family":"Purcell","given":"Mariel","non-dropping-particle":"","parse-names":false,"suffix":""}],"container-title":"Frontiers in Neuroscience","id":"ITEM-2","issued":{"date-parts":[["2019","7","25"]]},"publisher":"FRONTIERS MEDIA SA","publisher-place":"AVENUE DU TRIBUNAL FEDERAL 34, LAUSANNE, CH-1015, SWITZERLAND","title":"EEG Correlates of Self-Managed Neurofeedback Treatment of Central Neuropathic Pain in Chronic Spinal Cord Injury","type":"article-journal","volume":"13"},"uris":["http://www.mendeley.com/documents/?uuid=fda1543f-ae2a-4daa-8813-f0415d0dce43"]},{"id":"ITEM-3","itemData":{"ISSN":"13000012","PMID":"18095199","abstract":"EEG Biofeedback (Neurofeedback-NFB) is a learning strategy that enables people to alter their brainwaves. In the present case study, we applied a NFB protocol on three patients with Fibromyalgia Syndrome (FMS). The existing symptoms and clinical conditions of the patients attributed to FMS, Visual Analog Scale for pain and fatigue, Hamilton Depression and Anxiety Inventory Scales, Beck Depression and Anxiety Inventory Scales, and SF-36 were recorded before and after NFB training. Most of the symptoms were decreased after ten sessions. There was also improvement in all of the scales after the treatment. The results of the present study may suggest NFB training as a novel treatment method in FMS.","author":[{"dropping-particle":"","family":"Kayiran","given":"Sadi","non-dropping-particle":"","parse-names":false,"suffix":""},{"dropping-particle":"","family":"Dursun","given":"Erbil","non-dropping-particle":"","parse-names":false,"suffix":""},{"dropping-particle":"","family":"Ermutlu","given":"Numan","non-dropping-particle":"","parse-names":false,"suffix":""},{"dropping-particle":"","family":"Dursun","given":"Nigar","non-dropping-particle":"","parse-names":false,"suffix":""},{"dropping-particle":"","family":"Karamursel","given":"Sacit","non-dropping-particle":"","parse-names":false,"suffix":""}],"container-title":"Agri","id":"ITEM-3","issue":"3","issued":{"date-parts":[["2007"]]},"page":"47-52","title":"Neurofeedback in fibromyalgia syndrome","type":"article-journal","volume":"19"},"uris":["http://www.mendeley.com/documents/?uuid=2a6ae228-3a33-3b4b-ac6e-464a18046c87"]},{"id":"ITEM-4","itemData":{"DOI":"10.1186/s12883-015-0445-7","ISSN":"14712377","abstract":"Background: Central neuropathic pain has a prevalence of 40% in patients with spinal cord injury. Electroencephalography (EEG) studies showed that this type of pain has identifiable signatures, that could potentially be targeted by a neuromodulation therapy. The aim of the study was to investigate the putative mechanism of neurofeedback training on central neuropathic pain and its underlying brain signatures in patients with chronic paraplegia. Methods: Patients' EEG activity was modulated from the sensory-motor cortex, electrode location C3/Cz/C4/P4 in up to 40 training sessions Results. Six out of seven patients reported immediate reduction of pain during neurofeedback training. Best results were achieved with suppressing and higher β (20-30Hz) power and reinforcing aα power at C4. Four patients reported clinically significant long-term reduction of pain (&gt;30%) which lasted at least a month beyond the therapy. EEG during neurofeedback revealed a wide spread modulation of power in all three frequency bands accompanied with changes in the coherence most notable in the beta band. The standardized low resolution electromagnetic tomography analysis of EEG before and after neurofeedback therapy showed the statistically significant reduction of power in beta frequency band in all tested patients. Areas with reduced power included the Dorsolateral Prefrontal Cortex, the Anterior Cingulate Cortex and the Insular Cortex. Conclusions: Neurofeedback training produces both immediate and longer term reduction of central neuropathic pain that is accompanied with a measurable short and long term modulation of cortical activity. Controlled trials are required to confirm the efficacy of this neurofeedback protocol on treatment of pain. The study is a registered UKCRN clinical trial Nr 9824.","author":[{"dropping-particle":"","family":"Hassan","given":"Muhammad Abul","non-dropping-particle":"","parse-names":false,"suffix":""},{"dropping-particle":"","family":"Fraser","given":"Matthew","non-dropping-particle":"","parse-names":false,"suffix":""},{"dropping-particle":"","family":"Conway","given":"Bernard A","non-dropping-particle":"","parse-names":false,"suffix":""},{"dropping-particle":"","family":"Allan","given":"David B","non-dropping-particle":"","parse-names":false,"suffix":""},{"dropping-particle":"","family":"Vuckovic","given":"Aleksandra","non-dropping-particle":"","parse-names":false,"suffix":""}],"container-title":"BMC Neurology","id":"ITEM-4","issue":"1","issued":{"date-parts":[["2015"]]},"title":"The mechanism of neurofeedback training for treatment of central neuropathic pain in paraplegia: A pilot study","type":"article-journal","volume":"15"},"uris":["http://www.mendeley.com/documents/?uuid=54fe06f5-0b3b-349e-9630-39fbc4b5498c"]},{"id":"ITEM-5","itemData":{"DOI":"10.1186/s12984-019-0588-7","ISSN":"1743-0003","abstract":"Background: Central Neuropathic Pain (CNP) is a frequent chronic condition in people with spinal cord injury (SCI). Previously, we showed that using laboratory brain-computer interface (BCI) technology for neurofeedback (NFB) training, it was possible to reduce CNP in people with SCI. In this study, we show results of patient self-managed treatment in their homes with a BCI-NFB using a consumer EEG device. Methods: Users: People with chronic SCI (17 M, 3 F, 50.6 ± 14.1 years old), and CNP ≥4 on a Visual Numerical Scale. Location: Laboratory training (up to 4 sessions) followed by home self-managed NFB. User Activity: Upregulating the EEG alpha band power by 10% above a threshold and at the same time downregulating the theta and upper beta (20-30 Hz) band power by 10% at electrode location C4. Technology: A consumer grade multichannel EEG headset (Epoch, Emotiv, USA), a tablet computer and custom made NFB software. Evaluation: EEG analysis, before and after NFB assessment, interviews and questionnaires. Results: Effectiveness: Out of 20 initially assessed participants, 15 took part in the study. Participants used the system for 6.9 ± 5.5 (median 4) weeks. Twelve participants regulated their brainwaves in a frequency specific manner and were most successful upregulating the alpha band power. However they typically upregulated power around their individual alpha peak (7.6 ± 0.8 Hz) that was lower than in people without CNP. The reduction in pain experienced was statistically significant in 12 and clinically significant (greater than 30%) in 8 participants. Efficiency: The donning was between 5 and 15 min, and approximately 10-20% of EEG data recorded in the home environment was noise. Participants were mildly stressed when self-administering NFB at home (2.4 on a scale 1-10). User satisfaction: Nine participants who completed the final assessment reported a high level of satisfaction (QUESQ, 4.5 ± 0.8), naming effectiveness, ease of use and comfort as main priorities. The main factors influencing frequency of NFB training were: health related issues, free time and pain intensity.","author":[{"dropping-particle":"","family":"Al-Taleb","given":"M.","non-dropping-particle":"","parse-names":false,"suffix":""},{"dropping-particle":"","family":"Purcell","given":"M","non-dropping-particle":"","parse-names":false,"suffix":""},{"dropping-particle":"","family":"Fraser","given":"M","non-dropping-particle":"","parse-names":false,"suffix":""},{"dropping-particle":"","family":"Petric-Gray","given":"N","non-dropping-particle":"","parse-names":false,"suffix":""},{"dropping-particle":"","family":"Vuckovic","given":"A","non-dropping-particle":"","parse-names":false,"suffix":""}],"container-title":"Journal of NeuroEngineering and Rehabilitation","id":"ITEM-5","issued":{"date-parts":[["2019"]]},"title":"Home used, patient self-managed, brain-computer interface for the management of central neuropathic pain post spinal cord injury: usability study","type":"article-journal"},"uris":["http://www.mendeley.com/documents/?uuid=4263bae6-6bff-3c68-81b1-c97da5827658"]},{"id":"ITEM-6","itemData":{"DOI":"10.1016/B978-0-12-374534-7.00016-2","ISBN":"978-0-08-092315-4","author":[{"dropping-particle":"","family":"Ibric","given":"Victoria L","non-dropping-particle":"","parse-names":false,"suffix":""},{"dropping-particle":"","family":"Dragomirescu","given":"Liviu G","non-dropping-particle":"","parse-names":false,"suffix":""}],"container-title":"Introduction to Quantitative EEG and Neurofeedback","editor":[{"dropping-particle":"","family":"Budzynski, TH and Budzynski, HK and Evans, JR and Abarbanel","given":"A","non-dropping-particle":"","parse-names":false,"suffix":""}],"id":"ITEM-6","issued":{"date-parts":[["2009"]]},"page":"417-451","publisher":"Elsevier","publisher-place":"SARA BURGERHARTSTRAAT 25, PO BOX 211, 1000 AE AMSTERDAM, NETHERLANDS","title":"Neurofeedback in pain management","type":"chapter"},"uris":["http://www.mendeley.com/documents/?uuid=830b186d-dae3-43cb-9d7d-950f77c56a38"]},{"id":"ITEM-7","itemData":{"DOI":"10.1093/pm/pnz269","ISBN":"9196849983","ISSN":"1526-2375","abstract":"Objective. Chronic pain is common in military veterans with traumatic brain injury (TBI) and post-traumatic stress dis- order (PTSD). Neurofeedback, or electroencephalograph (EEG) biofeedback, has been associated with lower pain but requires frequent travel to a clinic. The current study examined feasibility and explored effectiveness of neuro- feedback delivered with a portable EEG headset linked to an application on a mobile device. Design. Open-label, sin- gle-arm clinical trial. Setting. Home, outside of clinic. Subjects. N¼41 veterans with chronic pain, TBI, and PTSD. Method. Veterans were instructed to perform “mobile neurofeedback” on their own for three months. Clinical re- search staff conducted two home visits and two phone calls to provide technical assistance and troubleshoot diffi- culties. Results. N¼36 veterans returned for follow-up at three months (88% retention). During this time, subjects completed a mean of 33.09 neurofeedback sessions (10 minutes each). Analyses revealed that veterans reported lower pain intensity, pain interference, depression, PTSD symptoms, anger, sleep disturbance, and suicidal ideation after the three-month intervention compared with baseline. Comparing pain ratings before and after individual neu- rofeedback sessions, veterans reported reduced pain intensity 67% of the time immediately following mobile neuro- feedback. There were no serious adverse events reported. Conclusions. This preliminary study found that veterans with chronic pain, TBI, and PTSD were able to use neurofeedback with mobile devices independently after modest training and support. While a double-blind randomized controlled trial is needed for confirmation, the results show promise of a portable, technology-based neuromodulatory approach for pain management with minimal side effects.","author":[{"dropping-particle":"","family":"Elbogen","given":"Eric B","non-dropping-particle":"","parse-names":false,"suffix":""},{"dropping-particle":"","family":"Alsobrooks","given":"Amber","non-dropping-particle":"","parse-names":false,"suffix":""},{"dropping-particle":"","family":"Battles","given":"Sara","non-dropping-particle":"","parse-names":false,"suffix":""},{"dropping-particle":"","family":"Molloy","given":"Kiera","non-dropping-particle":"","parse-names":false,"suffix":""},{"dropping-particle":"","family":"Dennis","given":"Paul A","non-dropping-particle":"","parse-names":false,"suffix":""},{"dropping-particle":"","family":"Beckham","given":"Jean C","non-dropping-particle":"","parse-names":false,"suffix":""},{"dropping-particle":"","family":"McLean","given":"Samuel A","non-dropping-particle":"","parse-names":false,"suffix":""},{"dropping-particle":"","family":"Keith","given":"Julian R","non-dropping-particle":"","parse-names":false,"suffix":""},{"dropping-particle":"","family":"Russoniello","given":"Carmen","non-dropping-particle":"","parse-names":false,"suffix":""}],"container-title":"Pain Medicine","id":"ITEM-7","issue":"0","issued":{"date-parts":[["2019"]]},"page":"1-9","title":"Mobile Neurofeedback for Pain Management in Veterans with TBI and PTSD","type":"article-journal","volume":"0"},"uris":["http://www.mendeley.com/documents/?uuid=e3723e0a-e289-425f-add1-ee2e135d1b1e"]},{"id":"ITEM-8","itemData":{"DOI":"10.1007/s00586-019-06051-9","ISBN":"0123456789","ISSN":"14320932","PMID":"31254096","abstract":"Purpose: Chronic low back pain (cLBP) affects a quarter of a population during its lifetime. The most severe cases include patients not responding to interventions such as 5-week-long in-hospital multi-disciplinary protocols. This document reports on a pilot study offering an alpha-phase synchronization (APS) brain rehabilitation intervention to a population of n = 16 multi-resistant cLBP patients. Methods: The intervention consists of 20 sessions of highly controlled electroencephalography (EEG) APS operant conditioning (neurofeedback) paradigm delivered in the form of visual feedback. Visual analogue scale for pain, Dallas, Hamilton, and HAD were measured before, after, at 6-month and 12-month follow-up. Full-scalp EEG data were analyzed to study significant changes in the brain’s electrical activity. Results: The intervention showed a great and lasting response of most measured clinical scales. The clinical improvement was lasting beyond the 6-month follow-up endpoints. The EEG data confirm that patients did control (intra-session trends) and learned to better control (intersession trends) their APS neuromarker resulting in (nonsignificant) baseline changes in their resting state activity. Last and most significantly, the alpha-phase concentration (APC) neuromarker, specific to phase rather than amplitude, was found to correlate significantly with the reduction in clinical symptoms in a typical dose–response effect. Conclusion: This first experiment highlights the role of the APC neuromarker in relation to the nucleus accumbens activity and its role on nociception and the chronicity of pain. This study suggests APC rehabilitation could be used clinically for the most severe cases of cLBP. Its excellent safety profile and availability as a home-use intervention makes it a potentially disruptive tool in the context of nonsteroidal anti-inflammatory drugs and opioid abuses. Graphic abstract: These slides can be retrieved under Electronic Supplementary Material.[Figure not available: see fulltext.].","author":[{"dropping-particle":"","family":"Mayaud","given":"Louis","non-dropping-particle":"","parse-names":false,"suffix":""},{"dropping-particle":"","family":"Wu","given":"Hélène","non-dropping-particle":"","parse-names":false,"suffix":""},{"dropping-particle":"","family":"Barthélemy","given":"Quentin","non-dropping-particle":"","parse-names":false,"suffix":""},{"dropping-particle":"","family":"Favennec","given":"Patrick","non-dropping-particle":"","parse-names":false,"suffix":""},{"dropping-particle":"","family":"Delpierre","given":"Yannick","non-dropping-particle":"","parse-names":false,"suffix":""},{"dropping-particle":"","family":"Congedo","given":"Marco","non-dropping-particle":"","parse-names":false,"suffix":""},{"dropping-particle":"","family":"Dupeyron","given":"Arnaud","non-dropping-particle":"","parse-names":false,"suffix":""},{"dropping-particle":"","family":"Ritz","given":"Michel","non-dropping-particle":"","parse-names":false,"suffix":""}],"container-title":"European Spine Journal","id":"ITEM-8","issue":"11","issued":{"date-parts":[["2019"]]},"page":"2487-2501","title":"Alpha-phase synchrony EEG training for multi-resistant chronic low back pain patients: an open-label pilot study","type":"article-journal","volume":"28"},"uris":["http://www.mendeley.com/documents/?uuid=32613f52-6f5d-3b47-9904-5221f91e9ec3"]},{"id":"ITEM-9","itemData":{"DOI":"http://dx.doi.org/10.1300/J184v11n01_04","ISSN":"1087-4208","abstract":"Introduction: Complex Regional Pain Syndrome Type I (CRPS-I) is a devastating pain condition that is refractory to standard care. Preliminary evidence suggests the possibility that neurofeedback training might benefit patients with chronic pain, including patients with CRPS-I. The current study sought to address the need for more information about the effects of neurofeedback on pain in persons with chronic pain by (1) determining the average decrease in pain in patients with CRPS-I following neurofeedback training, (2) identifying the percent of patients reporting pain decreases that are clinically meaningful, and (3) documenting other benefits of neurofeedback training. Method: Eighteen individuals with CRPS-I participating in a multidisciplinary treatment program were administered 0-10 numerical rating scale measures of pain intensity at their primary pain site, as well as pain at other sites and other symptoms, before and after a 30 minute neurofeedback training session. A series of t-tests were performed to determine the significance of any changes in symptoms observed. We also computed the effect sizes and percent change associated with the observed changes in order to help interpret the magnitude of observed improvements in symptoms. Results: There was a substantial and statistically significant pre- to post-session decrease in pain intensity at the primary pain site on average, with half of the study participants reporting changes in pain intensity that were clinically meaningful. Five of seven secondary outcome measures also showed statistically significant improvements following neurofeedback treatment. Conclusions: The findings suggest that many patients who receive neurofeedback training report significant and substantial short-term reductions in their experience of pain, as well as improvements in a number of other pain- and nonpain-specific symptoms. The findings support the need for additional research to further examine the long-term effects and mechanisms of neurofeedback training for patients with chronic pain. (PsycINFO Database Record (c) 2016 APA, all rights reserved)","author":[{"dropping-particle":"","family":"Jensen","given":"M P","non-dropping-particle":"","parse-names":false,"suffix":""},{"dropping-particle":"","family":"Grierson","given":"Caroline","non-dropping-particle":"","parse-names":false,"suffix":""},{"dropping-particle":"","family":"Tracy-Smith","given":"Veronika","non-dropping-particle":"","parse-names":false,"suffix":""},{"dropping-particle":"","family":"Bacigalupi","given":"Stacy C","non-dropping-particle":"","parse-names":false,"suffix":""},{"dropping-particle":"","family":"Othmer","given":"Siegfried","non-dropping-particle":"","parse-names":false,"suffix":""}],"container-title":"Journal of Neurotherapy","editor":[{"dropping-particle":"","family":"Turk","given":"Blanchard Barowsky Bruehl Burton Caro Cleeland Cohen Crombie deCharms Ehde Farrar Hanley Jensen Mueller Othmer Othmer Othmer Perez Putman Quisel Serlin Sime","non-dropping-particle":"","parse-names":false,"suffix":""}],"id":"ITEM-9","issue":"1","issued":{"date-parts":[["2007"]]},"page":"45-53","publisher":"Haworth Press","publisher-place":"Jensen, Mark P.: Department of Rehabilitation Medicine, University of Washington, Box 356490, Seattle, WA, US, 98195-6490, mjensen@u.washington.edu","title":"Neurofeedback treatment for pain associated with complex regional pain syndrome type I.","type":"article-journal","volume":"11"},"uris":["http://www.mendeley.com/documents/?uuid=46ee9e39-be92-4d3e-a700-de634f52fe50"]}],"mendeley":{"formattedCitation":"(Al-Taleb et al., 2019; Elbogen et al., 2019; Hassan et al., 2015; Ibric &amp; Dragomirescu, 2009; Jensen et al., 2007; Jensen, Gertz, et al., 2013; Kayiran et al., 2007; Mayaud et al., 2019; Vučković et al., 2019)","plainTextFormattedCitation":"(Al-Taleb et al., 2019; Elbogen et al., 2019; Hassan et al., 2015; Ibric &amp; Dragomirescu, 2009; Jensen et al., 2007; Jensen, Gertz, et al., 2013; Kayiran et al., 2007; Mayaud et al., 2019; Vučković et al., 2019)","previouslyFormattedCitation":"(Al-Taleb et al., 2019; Elbogen et al., 2019; Hassan et al., 2015; Ibric &amp; Dragomirescu, 2009; Jensen et al., 2007; Jensen, Gertz, et al., 2013; Kayiran et al., 2007; Mayaud et al., 2019; Vučković et al., 2019)"},"properties":{"noteIndex":0},"schema":"https://github.com/citation-style-language/schema/raw/master/csl-citation.json"}</w:instrText>
      </w:r>
      <w:r w:rsidR="00B32628"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Al-Taleb et al., 2019; Elbogen et al., 2019; Hassan et al., 2015; Ibric &amp; Dragomirescu, 2009; Jensen et al., 2007; Jensen, Gertz, et al., 2013; Kayiran et al., 2007; Mayaud et al., 2019; Vučković et al., 2019)</w:t>
      </w:r>
      <w:r w:rsidR="00B32628" w:rsidRPr="008868C1">
        <w:rPr>
          <w:rFonts w:ascii="Arial" w:eastAsia="Arial Unicode MS" w:hAnsi="Arial" w:cs="Arial"/>
          <w:sz w:val="20"/>
          <w:szCs w:val="20"/>
        </w:rPr>
        <w:fldChar w:fldCharType="end"/>
      </w:r>
      <w:r w:rsidR="006B4B86" w:rsidRPr="008868C1">
        <w:rPr>
          <w:rFonts w:ascii="Arial" w:eastAsia="Arial Unicode MS" w:hAnsi="Arial" w:cs="Arial"/>
          <w:sz w:val="20"/>
          <w:szCs w:val="20"/>
        </w:rPr>
        <w:t xml:space="preserve">. All studies reported a </w:t>
      </w:r>
      <w:r w:rsidR="006316DC" w:rsidRPr="008868C1">
        <w:rPr>
          <w:rFonts w:ascii="Arial" w:eastAsia="Arial Unicode MS" w:hAnsi="Arial" w:cs="Arial"/>
          <w:sz w:val="20"/>
          <w:szCs w:val="20"/>
        </w:rPr>
        <w:t xml:space="preserve">significant </w:t>
      </w:r>
      <w:r w:rsidR="006B4B86" w:rsidRPr="008868C1">
        <w:rPr>
          <w:rFonts w:ascii="Arial" w:eastAsia="Arial Unicode MS" w:hAnsi="Arial" w:cs="Arial"/>
          <w:sz w:val="20"/>
          <w:szCs w:val="20"/>
        </w:rPr>
        <w:t>reduction in pain after neurofeedback therapy except one Level III study</w:t>
      </w:r>
      <w:r w:rsidR="007F0B55" w:rsidRPr="008868C1">
        <w:rPr>
          <w:rFonts w:ascii="Arial" w:eastAsia="Arial Unicode MS" w:hAnsi="Arial" w:cs="Arial"/>
          <w:sz w:val="20"/>
          <w:szCs w:val="20"/>
        </w:rPr>
        <w:t xml:space="preserve"> </w:t>
      </w:r>
      <w:r w:rsidR="006B4B86"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http://dx.doi.org/10.1016/j.clinph.2013.04.009","ISSN":"1388-2457","abstract":"Objective: To (1) evaluate the effects of a single session of four non-pharmacological pain interventions, relative to a sham tDCS procedure, on pain and electroencephalogram- (EEG-) assessed brain oscillations, and (2) determine the extent to which procedure-related changes in pain intensity are associated with changes in brain oscillations. Methods: 30 individuals with spinal cord injury and chronic pain were given an EEG and administered measures of pain before and after five procedures (hypnosis, meditation, transcranial direct current stimulation [tDCS], neurofeedback, and a control sham tDCS procedure). Results: Each procedure was associated with a different pattern of changes in brain activity, and all active procedures were significantly different from the control procedure in at least three bandwidths. Very weak and mostly non-significant associations were found between changes in EEG-assessed brain activity and pain. Conclusions: Different non-pharmacological pain treatments have distinctive effects on brain oscillation patterns. However, changes in EEG-assessed brain oscillations are not significantly associated with changes in pain, and therefore such changes do not appear useful for explaining the benefits of these treatments. Significance: The results provide new findings regarding the unique effects of four non-pharmacological treatments on pain and brain activity. © 2013 International Federation of Clinical Neurophysiology.","author":[{"dropping-particle":"","family":"Jensen","given":"M P.","non-dropping-particle":"","parse-names":false,"suffix":""},{"dropping-particle":"","family":"Sherlin","given":"Leslie H.","non-dropping-particle":"","parse-names":false,"suffix":""},{"dropping-particle":"","family":"Askew","given":"Robert L.","non-dropping-particle":"","parse-names":false,"suffix":""},{"dropping-particle":"","family":"Fregni","given":"Felipe","non-dropping-particle":"","parse-names":false,"suffix":""},{"dropping-particle":"","family":"Witkop","given":"Gregory","non-dropping-particle":"","parse-names":false,"suffix":""},{"dropping-particle":"","family":"Gianas","given":"Ann","non-dropping-particle":"","parse-names":false,"suffix":""},{"dropping-particle":"","family":"Howe","given":"Jon D.","non-dropping-particle":"","parse-names":false,"suffix":""},{"dropping-particle":"","family":"Hakimian","given":"Shahin","non-dropping-particle":"","parse-names":false,"suffix":""}],"container-title":"Clinical Neurophysiology","id":"ITEM-1","issue":"10","issued":{"date-parts":[["2013","10"]]},"page":"2016-2024","publisher":"Elsevier Ireland Ltd (P.O. Box 85, Limerick, Ireland)","publisher-place":"Netherlands","title":"Effects of non-pharmacological pain treatments on brain states","type":"article-journal","volume":"124"},"uris":["http://www.mendeley.com/documents/?uuid=bebb697b-7269-4e8f-a659-bbe4964e0810"]}],"mendeley":{"formattedCitation":"(Jensen, Sherlin, et al., 2013)","plainTextFormattedCitation":"(Jensen, Sherlin, et al., 2013)","previouslyFormattedCitation":"(Jensen, Sherlin, et al., 2013)"},"properties":{"noteIndex":0},"schema":"https://github.com/citation-style-language/schema/raw/master/csl-citation.json"}</w:instrText>
      </w:r>
      <w:r w:rsidR="006B4B86"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Jensen, Sherlin, et al., 2013)</w:t>
      </w:r>
      <w:r w:rsidR="006B4B86" w:rsidRPr="008868C1">
        <w:rPr>
          <w:rFonts w:ascii="Arial" w:eastAsia="Arial Unicode MS" w:hAnsi="Arial" w:cs="Arial"/>
          <w:sz w:val="20"/>
          <w:szCs w:val="20"/>
        </w:rPr>
        <w:fldChar w:fldCharType="end"/>
      </w:r>
      <w:r w:rsidR="006B4B86" w:rsidRPr="008868C1">
        <w:rPr>
          <w:rFonts w:ascii="Arial" w:eastAsia="Arial Unicode MS" w:hAnsi="Arial" w:cs="Arial"/>
          <w:sz w:val="20"/>
          <w:szCs w:val="20"/>
        </w:rPr>
        <w:t>. This study only provided one single session of neurofeedback which lasted 20 min.</w:t>
      </w:r>
      <w:r w:rsidR="00062864" w:rsidRPr="008868C1">
        <w:rPr>
          <w:rFonts w:ascii="Arial" w:eastAsia="Arial Unicode MS" w:hAnsi="Arial" w:cs="Arial"/>
          <w:sz w:val="20"/>
          <w:szCs w:val="20"/>
        </w:rPr>
        <w:t xml:space="preserve"> </w:t>
      </w:r>
      <w:r w:rsidR="00951BAC" w:rsidRPr="008868C1">
        <w:rPr>
          <w:rFonts w:ascii="Arial" w:eastAsia="Arial Unicode MS" w:hAnsi="Arial" w:cs="Arial"/>
          <w:sz w:val="20"/>
          <w:szCs w:val="20"/>
        </w:rPr>
        <w:t xml:space="preserve">The reduction in pain ratings reported by the studies were in the range of </w:t>
      </w:r>
      <w:r w:rsidR="00FA03F9" w:rsidRPr="008868C1">
        <w:rPr>
          <w:rFonts w:ascii="Arial" w:eastAsia="Arial Unicode MS" w:hAnsi="Arial" w:cs="Arial"/>
          <w:sz w:val="20"/>
          <w:szCs w:val="20"/>
        </w:rPr>
        <w:t>6% to 82% from baseline</w:t>
      </w:r>
      <w:r w:rsidR="00EC052B" w:rsidRPr="008868C1">
        <w:rPr>
          <w:rFonts w:ascii="Arial" w:eastAsia="Arial Unicode MS" w:hAnsi="Arial" w:cs="Arial"/>
          <w:sz w:val="20"/>
          <w:szCs w:val="20"/>
        </w:rPr>
        <w:t>.</w:t>
      </w:r>
      <w:r w:rsidR="00D96EB2" w:rsidRPr="008868C1">
        <w:rPr>
          <w:rFonts w:ascii="Arial" w:eastAsia="Arial Unicode MS" w:hAnsi="Arial" w:cs="Arial"/>
          <w:sz w:val="20"/>
          <w:szCs w:val="20"/>
        </w:rPr>
        <w:t xml:space="preserve"> </w:t>
      </w:r>
      <w:r w:rsidR="000511C9" w:rsidRPr="008868C1">
        <w:rPr>
          <w:rFonts w:ascii="Arial" w:eastAsia="Arial Unicode MS" w:hAnsi="Arial" w:cs="Arial"/>
          <w:sz w:val="20"/>
          <w:szCs w:val="20"/>
        </w:rPr>
        <w:t xml:space="preserve">Ten </w:t>
      </w:r>
      <w:r w:rsidR="00B75DB9" w:rsidRPr="008868C1">
        <w:rPr>
          <w:rFonts w:ascii="Arial" w:eastAsia="Arial Unicode MS" w:hAnsi="Arial" w:cs="Arial"/>
          <w:sz w:val="20"/>
          <w:szCs w:val="20"/>
        </w:rPr>
        <w:t>studies reported a reduction in pain of &gt;</w:t>
      </w:r>
      <w:r w:rsidR="008B64E2" w:rsidRPr="008868C1">
        <w:rPr>
          <w:rFonts w:ascii="Arial" w:eastAsia="Arial Unicode MS" w:hAnsi="Arial" w:cs="Arial"/>
          <w:sz w:val="20"/>
          <w:szCs w:val="20"/>
        </w:rPr>
        <w:t>3</w:t>
      </w:r>
      <w:r w:rsidR="00B75DB9" w:rsidRPr="008868C1">
        <w:rPr>
          <w:rFonts w:ascii="Arial" w:eastAsia="Arial Unicode MS" w:hAnsi="Arial" w:cs="Arial"/>
          <w:sz w:val="20"/>
          <w:szCs w:val="20"/>
        </w:rPr>
        <w:t>0% which is considered to be clinically significant</w:t>
      </w:r>
      <w:r w:rsidR="008B64E2" w:rsidRPr="008868C1">
        <w:rPr>
          <w:rFonts w:ascii="Arial" w:eastAsia="Arial Unicode MS" w:hAnsi="Arial" w:cs="Arial"/>
          <w:sz w:val="20"/>
          <w:szCs w:val="20"/>
        </w:rPr>
        <w:t xml:space="preserve"> </w:t>
      </w:r>
      <w:r w:rsidR="00A23493"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016/j.pain.2004.09.012","ISSN":"03043959","PMID":"15621359","author":[{"dropping-particle":"","family":"Dworkin","given":"Robert H.","non-dropping-particle":"","parse-names":false,"suffix":""},{"dropping-particle":"","family":"Turk","given":"Dennis C.","non-dropping-particle":"","parse-names":false,"suffix":""},{"dropping-particle":"","family":"Farrar","given":"John T.","non-dropping-particle":"","parse-names":false,"suffix":""},{"dropping-particle":"","family":"Haythornthwaite","given":"Jennifer A.","non-dropping-particle":"","parse-names":false,"suffix":""},{"dropping-particle":"","family":"Jensen","given":"Mark P.","non-dropping-particle":"","parse-names":false,"suffix":""},{"dropping-particle":"","family":"Katz","given":"Nathaniel P.","non-dropping-particle":"","parse-names":false,"suffix":""},{"dropping-particle":"","family":"Kerns","given":"Robert D.","non-dropping-particle":"","parse-names":false,"suffix":""},{"dropping-particle":"","family":"Stucki","given":"Gerold","non-dropping-particle":"","parse-names":false,"suffix":""},{"dropping-particle":"","family":"Allen","given":"Robert R.","non-dropping-particle":"","parse-names":false,"suffix":""},{"dropping-particle":"","family":"Bellamy","given":"Nicholas","non-dropping-particle":"","parse-names":false,"suffix":""},{"dropping-particle":"","family":"Carr","given":"Daniel B.","non-dropping-particle":"","parse-names":false,"suffix":""},{"dropping-particle":"","family":"Chandler","given":"Julie","non-dropping-particle":"","parse-names":false,"suffix":""},{"dropping-particle":"","family":"Cowan","given":"Penney","non-dropping-particle":"","parse-names":false,"suffix":""},{"dropping-particle":"","family":"Dionne","given":"Raymond","non-dropping-particle":"","parse-names":false,"suffix":""},{"dropping-particle":"","family":"Galer","given":"Bradley S.","non-dropping-particle":"","parse-names":false,"suffix":""},{"dropping-particle":"","family":"Hertz","given":"Sharon","non-dropping-particle":"","parse-names":false,"suffix":""},{"dropping-particle":"","family":"Jadad","given":"Alejandro R.","non-dropping-particle":"","parse-names":false,"suffix":""},{"dropping-particle":"","family":"Kramer","given":"Lynn D.","non-dropping-particle":"","parse-names":false,"suffix":""},{"dropping-particle":"","family":"Manning","given":"Donald C.","non-dropping-particle":"","parse-names":false,"suffix":""},{"dropping-particle":"","family":"Martin","given":"Susan","non-dropping-particle":"","parse-names":false,"suffix":""},{"dropping-particle":"","family":"McCormick","given":"Cynthia G.","non-dropping-particle":"","parse-names":false,"suffix":""},{"dropping-particle":"","family":"McDermott","given":"Michael P.","non-dropping-particle":"","parse-names":false,"suffix":""},{"dropping-particle":"","family":"McGrath","given":"Patrick","non-dropping-particle":"","parse-names":false,"suffix":""},{"dropping-particle":"","family":"Quessy","given":"Steve","non-dropping-particle":"","parse-names":false,"suffix":""},{"dropping-particle":"","family":"Rappaport","given":"Bob A.","non-dropping-particle":"","parse-names":false,"suffix":""},{"dropping-particle":"","family":"Robbins","given":"Wendye","non-dropping-particle":"","parse-names":false,"suffix":""},{"dropping-particle":"","family":"Robinson","given":"James P.","non-dropping-particle":"","parse-names":false,"suffix":""},{"dropping-particle":"","family":"Rothman","given":"Margaret","non-dropping-particle":"","parse-names":false,"suffix":""},{"dropping-particle":"","family":"Royal","given":"Mike A.","non-dropping-particle":"","parse-names":false,"suffix":""},{"dropping-particle":"","family":"Simon","given":"Lee","non-dropping-particle":"","parse-names":false,"suffix":""},{"dropping-particle":"","family":"Stauffer","given":"Joseph W.","non-dropping-particle":"","parse-names":false,"suffix":""},{"dropping-particle":"","family":"Stein","given":"Wendy","non-dropping-particle":"","parse-names":false,"suffix":""},{"dropping-particle":"","family":"Tollett","given":"Jane","non-dropping-particle":"","parse-names":false,"suffix":""},{"dropping-particle":"","family":"Wernicke","given":"Joachim","non-dropping-particle":"","parse-names":false,"suffix":""},{"dropping-particle":"","family":"Witter","given":"James","non-dropping-particle":"","parse-names":false,"suffix":""}],"container-title":"Pain","id":"ITEM-1","issue":"1-2","issued":{"date-parts":[["2005"]]},"page":"9-19","title":"Core outcome measures for chronic pain clinical trials: IMMPACT recommendations","type":"article-journal","volume":"113"},"uris":["http://www.mendeley.com/documents/?uuid=3277f007-38d0-4da6-9609-14f5a6bb74e6"]}],"mendeley":{"formattedCitation":"(Dworkin et al., 2005)","plainTextFormattedCitation":"(Dworkin et al., 2005)","previouslyFormattedCitation":"(Dworkin et al., 2005)"},"properties":{"noteIndex":0},"schema":"https://github.com/citation-style-language/schema/raw/master/csl-citation.json"}</w:instrText>
      </w:r>
      <w:r w:rsidR="00A23493"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Dworkin et al., 2005)</w:t>
      </w:r>
      <w:r w:rsidR="00A23493" w:rsidRPr="008868C1">
        <w:rPr>
          <w:rFonts w:ascii="Arial" w:eastAsia="Arial Unicode MS" w:hAnsi="Arial" w:cs="Arial"/>
          <w:sz w:val="20"/>
          <w:szCs w:val="20"/>
        </w:rPr>
        <w:fldChar w:fldCharType="end"/>
      </w:r>
      <w:r w:rsidR="00062864" w:rsidRPr="008868C1">
        <w:rPr>
          <w:rFonts w:ascii="Arial" w:eastAsia="Arial Unicode MS" w:hAnsi="Arial" w:cs="Arial"/>
          <w:sz w:val="20"/>
          <w:szCs w:val="20"/>
        </w:rPr>
        <w:t>.</w:t>
      </w:r>
      <w:r w:rsidR="00581DE9" w:rsidRPr="008868C1">
        <w:rPr>
          <w:rFonts w:ascii="Arial" w:eastAsia="Arial Unicode MS" w:hAnsi="Arial" w:cs="Arial"/>
          <w:sz w:val="20"/>
          <w:szCs w:val="20"/>
        </w:rPr>
        <w:t xml:space="preserve"> One of the studies which strikingly stands out is by </w:t>
      </w:r>
      <w:r w:rsidR="008B64E2" w:rsidRPr="008868C1">
        <w:rPr>
          <w:rFonts w:ascii="Arial" w:eastAsia="Arial Unicode MS" w:hAnsi="Arial" w:cs="Arial"/>
          <w:sz w:val="20"/>
          <w:szCs w:val="20"/>
        </w:rPr>
        <w:fldChar w:fldCharType="begin" w:fldLock="1"/>
      </w:r>
      <w:r w:rsidR="008B64E2" w:rsidRPr="008868C1">
        <w:rPr>
          <w:rFonts w:ascii="Arial" w:eastAsia="Arial Unicode MS" w:hAnsi="Arial" w:cs="Arial"/>
          <w:sz w:val="20"/>
          <w:szCs w:val="20"/>
        </w:rPr>
        <w:instrText>ADDIN CSL_CITATION {"citationItems":[{"id":"ITEM-1","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1","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mendeley":{"formattedCitation":"(Kayıran et al., 2010)","manualFormatting":"Kayıran et al., (2010)","plainTextFormattedCitation":"(Kayıran et al., 2010)","previouslyFormattedCitation":"(Kayıran et al., 2010)"},"properties":{"noteIndex":0},"schema":"https://github.com/citation-style-language/schema/raw/master/csl-citation.json"}</w:instrText>
      </w:r>
      <w:r w:rsidR="008B64E2" w:rsidRPr="008868C1">
        <w:rPr>
          <w:rFonts w:ascii="Arial" w:eastAsia="Arial Unicode MS" w:hAnsi="Arial" w:cs="Arial"/>
          <w:sz w:val="20"/>
          <w:szCs w:val="20"/>
        </w:rPr>
        <w:fldChar w:fldCharType="separate"/>
      </w:r>
      <w:r w:rsidR="008B64E2" w:rsidRPr="008868C1">
        <w:rPr>
          <w:rFonts w:ascii="Arial" w:eastAsia="Arial Unicode MS" w:hAnsi="Arial" w:cs="Arial"/>
          <w:noProof/>
          <w:sz w:val="20"/>
          <w:szCs w:val="20"/>
        </w:rPr>
        <w:t>Kayıran et al., (2010)</w:t>
      </w:r>
      <w:r w:rsidR="008B64E2" w:rsidRPr="008868C1">
        <w:rPr>
          <w:rFonts w:ascii="Arial" w:eastAsia="Arial Unicode MS" w:hAnsi="Arial" w:cs="Arial"/>
          <w:sz w:val="20"/>
          <w:szCs w:val="20"/>
        </w:rPr>
        <w:fldChar w:fldCharType="end"/>
      </w:r>
      <w:r w:rsidR="008B64E2" w:rsidRPr="008868C1">
        <w:rPr>
          <w:rFonts w:ascii="Arial" w:eastAsia="Arial Unicode MS" w:hAnsi="Arial" w:cs="Arial"/>
          <w:sz w:val="20"/>
          <w:szCs w:val="20"/>
        </w:rPr>
        <w:t xml:space="preserve"> </w:t>
      </w:r>
      <w:r w:rsidR="00581DE9" w:rsidRPr="008868C1">
        <w:rPr>
          <w:rFonts w:ascii="Arial" w:eastAsia="Arial Unicode MS" w:hAnsi="Arial" w:cs="Arial"/>
          <w:sz w:val="20"/>
          <w:szCs w:val="20"/>
        </w:rPr>
        <w:t xml:space="preserve">which demonstrated a reduction in pain ratings of </w:t>
      </w:r>
      <w:r w:rsidR="00ED2CA9" w:rsidRPr="008868C1">
        <w:rPr>
          <w:rFonts w:ascii="Arial" w:eastAsia="Arial Unicode MS" w:hAnsi="Arial" w:cs="Arial"/>
          <w:sz w:val="20"/>
          <w:szCs w:val="20"/>
        </w:rPr>
        <w:t>82%</w:t>
      </w:r>
      <w:r w:rsidR="00581DE9" w:rsidRPr="008868C1">
        <w:rPr>
          <w:rFonts w:ascii="Arial" w:eastAsia="Arial Unicode MS" w:hAnsi="Arial" w:cs="Arial"/>
          <w:sz w:val="20"/>
          <w:szCs w:val="20"/>
        </w:rPr>
        <w:t xml:space="preserve"> over the course of neurofeedback therapy. This was the only study with the protocol combining </w:t>
      </w:r>
      <w:r w:rsidR="0019161B" w:rsidRPr="008868C1">
        <w:rPr>
          <w:rFonts w:ascii="Arial" w:eastAsia="Arial Unicode MS" w:hAnsi="Arial" w:cs="Arial"/>
          <w:sz w:val="20"/>
          <w:szCs w:val="20"/>
        </w:rPr>
        <w:t xml:space="preserve">an </w:t>
      </w:r>
      <w:r w:rsidR="00581DE9" w:rsidRPr="008868C1">
        <w:rPr>
          <w:rFonts w:ascii="Arial" w:eastAsia="Arial Unicode MS" w:hAnsi="Arial" w:cs="Arial"/>
          <w:sz w:val="20"/>
          <w:szCs w:val="20"/>
        </w:rPr>
        <w:t xml:space="preserve">increase in SMR and </w:t>
      </w:r>
      <w:r w:rsidR="0019161B" w:rsidRPr="008868C1">
        <w:rPr>
          <w:rFonts w:ascii="Arial" w:eastAsia="Arial Unicode MS" w:hAnsi="Arial" w:cs="Arial"/>
          <w:sz w:val="20"/>
          <w:szCs w:val="20"/>
        </w:rPr>
        <w:t xml:space="preserve">a </w:t>
      </w:r>
      <w:r w:rsidR="00581DE9" w:rsidRPr="008868C1">
        <w:rPr>
          <w:rFonts w:ascii="Arial" w:eastAsia="Arial Unicode MS" w:hAnsi="Arial" w:cs="Arial"/>
          <w:sz w:val="20"/>
          <w:szCs w:val="20"/>
        </w:rPr>
        <w:t xml:space="preserve">decrease in theta. In addition, this study provided training sessions </w:t>
      </w:r>
      <w:r w:rsidR="000511C9" w:rsidRPr="008868C1">
        <w:rPr>
          <w:rFonts w:ascii="Arial" w:eastAsia="Arial Unicode MS" w:hAnsi="Arial" w:cs="Arial"/>
          <w:sz w:val="20"/>
          <w:szCs w:val="20"/>
        </w:rPr>
        <w:t xml:space="preserve">five </w:t>
      </w:r>
      <w:r w:rsidR="00581DE9" w:rsidRPr="008868C1">
        <w:rPr>
          <w:rFonts w:ascii="Arial" w:eastAsia="Arial Unicode MS" w:hAnsi="Arial" w:cs="Arial"/>
          <w:sz w:val="20"/>
          <w:szCs w:val="20"/>
        </w:rPr>
        <w:t xml:space="preserve">times per week which is the most frequent administration of neurofeedback amongst all the included </w:t>
      </w:r>
      <w:r w:rsidR="004E0DE5" w:rsidRPr="008868C1">
        <w:rPr>
          <w:rFonts w:ascii="Arial" w:eastAsia="Arial Unicode MS" w:hAnsi="Arial" w:cs="Arial"/>
          <w:sz w:val="20"/>
          <w:szCs w:val="20"/>
        </w:rPr>
        <w:t xml:space="preserve">neurofeedback </w:t>
      </w:r>
      <w:r w:rsidR="00581DE9" w:rsidRPr="008868C1">
        <w:rPr>
          <w:rFonts w:ascii="Arial" w:eastAsia="Arial Unicode MS" w:hAnsi="Arial" w:cs="Arial"/>
          <w:sz w:val="20"/>
          <w:szCs w:val="20"/>
        </w:rPr>
        <w:t>stud</w:t>
      </w:r>
      <w:r w:rsidR="004E0DE5" w:rsidRPr="008868C1">
        <w:rPr>
          <w:rFonts w:ascii="Arial" w:eastAsia="Arial Unicode MS" w:hAnsi="Arial" w:cs="Arial"/>
          <w:sz w:val="20"/>
          <w:szCs w:val="20"/>
        </w:rPr>
        <w:t>ies in this review</w:t>
      </w:r>
      <w:r w:rsidR="00581DE9" w:rsidRPr="008868C1">
        <w:rPr>
          <w:rFonts w:ascii="Arial" w:eastAsia="Arial Unicode MS" w:hAnsi="Arial" w:cs="Arial"/>
          <w:sz w:val="20"/>
          <w:szCs w:val="20"/>
        </w:rPr>
        <w:t>.</w:t>
      </w:r>
      <w:r w:rsidR="006237AA" w:rsidRPr="008868C1">
        <w:rPr>
          <w:rFonts w:ascii="Arial" w:eastAsia="Arial Unicode MS" w:hAnsi="Arial" w:cs="Arial"/>
          <w:sz w:val="20"/>
          <w:szCs w:val="20"/>
        </w:rPr>
        <w:t xml:space="preserve"> </w:t>
      </w:r>
    </w:p>
    <w:p w14:paraId="66E86BBC" w14:textId="173FD879" w:rsidR="006B4B86" w:rsidRPr="008868C1" w:rsidRDefault="006237AA" w:rsidP="008868C1">
      <w:pPr>
        <w:jc w:val="both"/>
        <w:rPr>
          <w:rFonts w:ascii="Arial" w:eastAsia="Arial Unicode MS" w:hAnsi="Arial" w:cs="Arial"/>
          <w:color w:val="011893"/>
          <w:sz w:val="20"/>
          <w:szCs w:val="20"/>
        </w:rPr>
      </w:pPr>
      <w:r w:rsidRPr="008868C1">
        <w:rPr>
          <w:rFonts w:ascii="Arial" w:eastAsia="Arial Unicode MS" w:hAnsi="Arial" w:cs="Arial"/>
          <w:color w:val="011893"/>
          <w:sz w:val="20"/>
          <w:szCs w:val="20"/>
        </w:rPr>
        <w:t xml:space="preserve">Additionally, these improvements in symptoms were </w:t>
      </w:r>
      <w:r w:rsidR="00CB6DF4" w:rsidRPr="008868C1">
        <w:rPr>
          <w:rFonts w:ascii="Arial" w:eastAsia="Arial Unicode MS" w:hAnsi="Arial" w:cs="Arial"/>
          <w:color w:val="011893"/>
          <w:sz w:val="20"/>
          <w:szCs w:val="20"/>
        </w:rPr>
        <w:t xml:space="preserve">sustained </w:t>
      </w:r>
      <w:r w:rsidR="00AF08F0" w:rsidRPr="008868C1">
        <w:rPr>
          <w:rFonts w:ascii="Arial" w:eastAsia="Arial Unicode MS" w:hAnsi="Arial" w:cs="Arial"/>
          <w:color w:val="011893"/>
          <w:sz w:val="20"/>
          <w:szCs w:val="20"/>
        </w:rPr>
        <w:t xml:space="preserve">for longer periods of time </w:t>
      </w:r>
      <w:r w:rsidR="00CB6DF4" w:rsidRPr="008868C1">
        <w:rPr>
          <w:rFonts w:ascii="Arial" w:eastAsia="Arial Unicode MS" w:hAnsi="Arial" w:cs="Arial"/>
          <w:color w:val="011893"/>
          <w:sz w:val="20"/>
          <w:szCs w:val="20"/>
        </w:rPr>
        <w:t>in all seven studies which followed-up patients</w:t>
      </w:r>
      <w:r w:rsidR="00AF08F0" w:rsidRPr="008868C1">
        <w:rPr>
          <w:rFonts w:ascii="Arial" w:eastAsia="Arial Unicode MS" w:hAnsi="Arial" w:cs="Arial"/>
          <w:color w:val="011893"/>
          <w:sz w:val="20"/>
          <w:szCs w:val="20"/>
        </w:rPr>
        <w:t xml:space="preserve"> beyond treatment period</w:t>
      </w:r>
      <w:r w:rsidR="00FC4AF1" w:rsidRPr="008868C1">
        <w:rPr>
          <w:rFonts w:ascii="Arial" w:eastAsia="Arial Unicode MS" w:hAnsi="Arial" w:cs="Arial"/>
          <w:color w:val="011893"/>
          <w:sz w:val="20"/>
          <w:szCs w:val="20"/>
        </w:rPr>
        <w:t xml:space="preserve"> </w:t>
      </w:r>
      <w:r w:rsidR="00FC4AF1" w:rsidRPr="008868C1">
        <w:rPr>
          <w:rFonts w:ascii="Arial" w:eastAsia="Arial Unicode MS" w:hAnsi="Arial" w:cs="Arial"/>
          <w:color w:val="011893"/>
          <w:sz w:val="20"/>
          <w:szCs w:val="20"/>
        </w:rPr>
        <w:fldChar w:fldCharType="begin" w:fldLock="1"/>
      </w:r>
      <w:r w:rsidR="00231103" w:rsidRPr="008868C1">
        <w:rPr>
          <w:rFonts w:ascii="Arial" w:eastAsia="Arial Unicode MS" w:hAnsi="Arial" w:cs="Arial"/>
          <w:color w:val="011893"/>
          <w:sz w:val="20"/>
          <w:szCs w:val="20"/>
        </w:rPr>
        <w:instrText>ADDIN CSL_CITATION {"citationItems":[{"id":"ITEM-1","itemData":{"DOI":"https://dx.doi.org/10.1007/s10484-013-9214-9","ISSN":"1573-3270","abstract":"Chronic pain, usually refractory to analgesics, is a significant problem for many individuals with spinal cord injury (SCI). Preliminary studies suggest that electroencephalography (EEG) biofeedback (also known as neurofeedback, NF) has the potential to help patients with otherwise refractory chronic pain. However, there remain many unanswered questions about the effects and mechanisms of this treatment. We studied 13 individuals with SCI and chronic pain with NF. Ten of the 13 individuals completed 4 sessions each of three different neurofeedback protocols assigned in random order for a total of 12 NF sessions. All three protocols had similar immediate effects on pain intensity. In addition, the participants reported modest pre- to post-treatment decreases in worst pain and pain unpleasantness following completion of the 12 NF sessions. These improvements were maintained at 3-month follow-up. The majority of the participants felt they benefited from and were satisfied with the treatment. No significant effects on measures of other outcome domains (sleep quality, pain interference and fatigue) were observed, although there was a non-significant trend for an increase in fatigue. Finally, pre- to post-treatment changes in EEG bandwidth activity, consistent with the training protocols, were observed in theta and alpha but not beta frequencies. The findings provide preliminary support for the potential efficacy of NF for the treatment of SCI-related pain, and suggest that further clinical studies are warranted.","author":[{"dropping-particle":"","family":"Jensen","given":"M P","non-dropping-particle":"","parse-names":false,"suffix":""},{"dropping-particle":"","family":"Gertz","given":"Kevin J","non-dropping-particle":"","parse-names":false,"suffix":""},{"dropping-particle":"","family":"Kupper","given":"Amy E","non-dropping-particle":"","parse-names":false,"suffix":""},{"dropping-particle":"","family":"Braden","given":"Alan L","non-dropping-particle":"","parse-names":false,"suffix":""},{"dropping-particle":"","family":"Howe","given":"Jon D","non-dropping-particle":"","parse-names":false,"suffix":""},{"dropping-particle":"","family":"Hakimian","given":"Shahin","non-dropping-particle":"","parse-names":false,"suffix":""},{"dropping-particle":"","family":"Sherlin","given":"Leslie H","non-dropping-particle":"","parse-names":false,"suffix":""}],"collection-title":"Biofeedback &amp; Self Regulation","container-title":"Applied psychophysiology and biofeedback","editor":[{"dropping-particle":"","family":"Amtmann Bazanova, Boord, Bromm, Bromm, Bromm, Cardenas, Caro, Chen, Chen, Cook, Egner, Egner, Ehde, Finnerup, Gannon, Gevensleben, Gevensleben, Hammond, Hays, Huber, Jasper, Jensen, Jensen, Jensen, Jensen, Jensen, Kayiran, Krupp, Llinas, Raymond, Ros, Sa","given":"Bakhshayesh","non-dropping-particle":"","parse-names":false,"suffix":""}],"id":"ITEM-1","issue":"2","issued":{"date-parts":[["2013","6"]]},"page":"101-108","publisher":"Springer New York (233 Spring Street, New York NY 10013-1578, United States)","publisher-place":"Germany","title":"Steps toward developing an EEG biofeedback treatment for chronic pain.","type":"article-journal","volume":"38"},"uris":["http://www.mendeley.com/documents/?uuid=ed4ac84d-ec48-4a55-b6f7-767b09ff1b62"]},{"id":"ITEM-2","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2","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id":"ITEM-3","itemData":{"DOI":"10.1007/s00586-019-06051-9","ISBN":"0123456789","ISSN":"14320932","PMID":"31254096","abstract":"Purpose: Chronic low back pain (cLBP) affects a quarter of a population during its lifetime. The most severe cases include patients not responding to interventions such as 5-week-long in-hospital multi-disciplinary protocols. This document reports on a pilot study offering an alpha-phase synchronization (APS) brain rehabilitation intervention to a population of n = 16 multi-resistant cLBP patients. Methods: The intervention consists of 20 sessions of highly controlled electroencephalography (EEG) APS operant conditioning (neurofeedback) paradigm delivered in the form of visual feedback. Visual analogue scale for pain, Dallas, Hamilton, and HAD were measured before, after, at 6-month and 12-month follow-up. Full-scalp EEG data were analyzed to study significant changes in the brain’s electrical activity. Results: The intervention showed a great and lasting response of most measured clinical scales. The clinical improvement was lasting beyond the 6-month follow-up endpoints. The EEG data confirm that patients did control (intra-session trends) and learned to better control (intersession trends) their APS neuromarker resulting in (nonsignificant) baseline changes in their resting state activity. Last and most significantly, the alpha-phase concentration (APC) neuromarker, specific to phase rather than amplitude, was found to correlate significantly with the reduction in clinical symptoms in a typical dose–response effect. Conclusion: This first experiment highlights the role of the APC neuromarker in relation to the nucleus accumbens activity and its role on nociception and the chronicity of pain. This study suggests APC rehabilitation could be used clinically for the most severe cases of cLBP. Its excellent safety profile and availability as a home-use intervention makes it a potentially disruptive tool in the context of nonsteroidal anti-inflammatory drugs and opioid abuses. Graphic abstract: These slides can be retrieved under Electronic Supplementary Material.[Figure not available: see fulltext.].","author":[{"dropping-particle":"","family":"Mayaud","given":"Louis","non-dropping-particle":"","parse-names":false,"suffix":""},{"dropping-particle":"","family":"Wu","given":"Hélène","non-dropping-particle":"","parse-names":false,"suffix":""},{"dropping-particle":"","family":"Barthélemy","given":"Quentin","non-dropping-particle":"","parse-names":false,"suffix":""},{"dropping-particle":"","family":"Favennec","given":"Patrick","non-dropping-particle":"","parse-names":false,"suffix":""},{"dropping-particle":"","family":"Delpierre","given":"Yannick","non-dropping-particle":"","parse-names":false,"suffix":""},{"dropping-particle":"","family":"Congedo","given":"Marco","non-dropping-particle":"","parse-names":false,"suffix":""},{"dropping-particle":"","family":"Dupeyron","given":"Arnaud","non-dropping-particle":"","parse-names":false,"suffix":""},{"dropping-particle":"","family":"Ritz","given":"Michel","non-dropping-particle":"","parse-names":false,"suffix":""}],"container-title":"European Spine Journal","id":"ITEM-3","issue":"11","issued":{"date-parts":[["2019"]]},"page":"2487-2501","title":"Alpha-phase synchrony EEG training for multi-resistant chronic low back pain patients: an open-label pilot study","type":"article-journal","volume":"28"},"uris":["http://www.mendeley.com/documents/?uuid=32613f52-6f5d-3b47-9904-5221f91e9ec3"]},{"id":"ITEM-4","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4","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id":"ITEM-5","itemData":{"DOI":"10.1186/s12883-015-0445-7","ISSN":"14712377","abstract":"Background: Central neuropathic pain has a prevalence of 40% in patients with spinal cord injury. Electroencephalography (EEG) studies showed that this type of pain has identifiable signatures, that could potentially be targeted by a neuromodulation therapy. The aim of the study was to investigate the putative mechanism of neurofeedback training on central neuropathic pain and its underlying brain signatures in patients with chronic paraplegia. Methods: Patients' EEG activity was modulated from the sensory-motor cortex, electrode location C3/Cz/C4/P4 in up to 40 training sessions Results. Six out of seven patients reported immediate reduction of pain during neurofeedback training. Best results were achieved with suppressing and higher β (20-30Hz) power and reinforcing aα power at C4. Four patients reported clinically significant long-term reduction of pain (&gt;30%) which lasted at least a month beyond the therapy. EEG during neurofeedback revealed a wide spread modulation of power in all three frequency bands accompanied with changes in the coherence most notable in the beta band. The standardized low resolution electromagnetic tomography analysis of EEG before and after neurofeedback therapy showed the statistically significant reduction of power in beta frequency band in all tested patients. Areas with reduced power included the Dorsolateral Prefrontal Cortex, the Anterior Cingulate Cortex and the Insular Cortex. Conclusions: Neurofeedback training produces both immediate and longer term reduction of central neuropathic pain that is accompanied with a measurable short and long term modulation of cortical activity. Controlled trials are required to confirm the efficacy of this neurofeedback protocol on treatment of pain. The study is a registered UKCRN clinical trial Nr 9824.","author":[{"dropping-particle":"","family":"Hassan","given":"Muhammad Abul","non-dropping-particle":"","parse-names":false,"suffix":""},{"dropping-particle":"","family":"Fraser","given":"Matthew","non-dropping-particle":"","parse-names":false,"suffix":""},{"dropping-particle":"","family":"Conway","given":"Bernard A","non-dropping-particle":"","parse-names":false,"suffix":""},{"dropping-particle":"","family":"Allan","given":"David B","non-dropping-particle":"","parse-names":false,"suffix":""},{"dropping-particle":"","family":"Vuckovic","given":"Aleksandra","non-dropping-particle":"","parse-names":false,"suffix":""}],"container-title":"BMC Neurology","id":"ITEM-5","issue":"1","issued":{"date-parts":[["2015"]]},"title":"The mechanism of neurofeedback training for treatment of central neuropathic pain in paraplegia: A pilot study","type":"article-journal","volume":"15"},"uris":["http://www.mendeley.com/documents/?uuid=54fe06f5-0b3b-349e-9630-39fbc4b5498c"]},{"id":"ITEM-6","itemData":{"DOI":"http://dx.doi.org/10.1093/milmed/usz335","ISSN":"1930-613X","PMID":"31603218","abstract":"INTRODUCTION: Neurofeedback therapy (NFT) has demonstrated effectiveness for reducing persistent symptoms following traumatic brain injury (TBI); however, its reliance on NFT experts for administration and high number of treatment sessions limits its use in military medicine. Here, we assess the feasibility of live Z-score training (LZT)-a variant of NFT that requires fewer treatment sessions and can be administered by nonexperts-for use in a military clinical setting. MATERIALS AND METHODS: A single group design feasibility study was conducted to assess acceptability, tolerance, treatment satisfaction, and change in symptoms after a 6-week LZT intervention in 38 Service Members (SMs) with persistent symptoms comorbid with or secondary to mild TBI. Acceptance and feasibility were assessed using treatment completion and patients' satisfaction with treatment. To evaluate changes in symptom status, a battery of self-report questionnaires was administered at baseline, posttreatment, and 3-month follow-up to evaluate changes in psychological, neurobehavioral, sleep, pain, and headache symptoms, as well as self-efficacy in symptom management and life satisfaction. RESULT(S): Participants tolerated the treatment well and reported a positive experience. Symptom improvement was observed, including depressive, neurobehavioral, and pain-related symptoms, with effects sustained at 3-month follow-up. CONCLUSION(S): LZT treatment appears to be a feasible, non-pharmacological therapy amenable to SMs. Results from this pilot study promote further investigation of LZT as an intervention for SMs with persistent symptoms following TBI.Copyright © Association of Military Surgeons of the United States 2019. All rights reserved. For permissions, please e-mail: journals.permissions@oup.com.","author":[{"dropping-particle":"","family":"Hershaw","given":"Jamie N","non-dropping-particle":"","parse-names":false,"suffix":""},{"dropping-particle":"","family":"Hill-Pearson","given":"Candace A","non-dropping-particle":"","parse-names":false,"suffix":""},{"dropping-particle":"","family":"Arango","given":"Jorge I","non-dropping-particle":"","parse-names":false,"suffix":""},{"dropping-particle":"","family":"Souvignier","given":"Capt Alicia R","non-dropping-particle":"","parse-names":false,"suffix":""},{"dropping-particle":"","family":"Pazdan","given":"Capt Renee M","non-dropping-particle":"","parse-names":false,"suffix":""}],"container-title":"Military medicine","id":"ITEM-6","issued":{"date-parts":[["2020","10","11"]]},"note":"Hershaw, Jamie N\nHill-Pearson, Candace A\nArango, Jorge I\nSouvignier, Capt Alicia R\nPazdan, Capt Renee M","publisher":"NLM (Medline)","publisher-place":"United Kingdom","title":"Semi-Automated Neurofeedback Therapy for Persistent Postconcussive Symptoms in a Military Clinical Setting: A Feasibility Study","type":"article-journal"},"uris":["http://www.mendeley.com/documents/?uuid=8b95eab3-20f5-4614-b33c-412a2db4e55d"]},{"id":"ITEM-7","itemData":{"DOI":"https://dx.doi.org/10.1016/j.neuroimage.2018.11.001","ISSN":"1095-9572","abstract":"Volitional neural modulation using neurofeedback has been indicated as a potential treatment for chronic conditions that involve peripheral and central neural dysregulation. Here we utilized neurofeedback in patients suffering from Fibromyalgia - a chronic pain syndrome that involves sleep disturbance and emotion dysregulation. These ancillary symptoms, which have an amplificating effect on pain, are known to be mediated by heightened limbic activity. In order to reliably probe limbic activity in a scalable manner fit for EEG-neurofeedback training, we utilized an Electrical Finger Print (EFP) model of amygdala-BOLD signal (termed Amyg-EFP), that has been successfully validated in our lab in the context of volitional neuromodulation. We anticipated that Amyg-EFP-neurofeedback training aimed at limbic down modulation would improve chronic pain in patients suffering from Fibromyalgia, by reducing sleep disorder improving emotion regulation. We further expected that improved clinical status would correspond with successful training as indicated by improved down modulation of the Amygdala-EFP signal. Thirty-Four Fibromyalgia patients (31F; age 35.6+/-11.82) participated in a randomized placebo-controlled trial with biweekly Amyg-EFP-neurofeedback sessions or sham neurofeedback (n=9) for a total duration of five consecutive weeks. Following training, participants in the real-neurofeedback group were divided into good (n=13) or poor (n=12) modulators according to their success in the neurofeedback training. Before and after treatment, self-reports on pain, depression, anxiety, fatigue and sleep quality were obtained, as well as objective sleep indices. Long-term clinical follow-up was made available, within up to three years of the neurofeedback training completion. REM latency and objective sleep quality index were robustly improved following the treatment course only in the real-neurofeedback group (time x group p &lt; 0.05) and to a greater extent among good modulators (time x sub-group p &lt; 0.05). In contrast, self-report measures did not reveal a treatment-specific response at the end of the neurofeedback training. However, the follow-up assessment revealed a delayed improvement in chronic pain and subjective sleep experience, evident only in the real-neurofeedback group (time x group p &lt; 0.05). Moderation analysis showed that the enduring clinical effects on pain evident in the follow-up assessment were predicted by the immediate improvements following trai…","author":[{"dropping-particle":"","family":"Goldway","given":"Noam","non-dropping-particle":"","parse-names":false,"suffix":""},{"dropping-particle":"","family":"Ablin","given":"Jacob","non-dropping-particle":"","parse-names":false,"suffix":""},{"dropping-particle":"","family":"Lubin","given":"Omer","non-dropping-particle":"","parse-names":false,"suffix":""},{"dropping-particle":"","family":"Zamir","given":"Yoav","non-dropping-particle":"","parse-names":false,"suffix":""},{"dropping-particle":"","family":"Keynan","given":"Jackob Nimrod","non-dropping-particle":"","parse-names":false,"suffix":""},{"dropping-particle":"","family":"Or-Borichev","given":"Ayelet","non-dropping-particle":"","parse-names":false,"suffix":""},{"dropping-particle":"","family":"Cavazza","given":"Marc","non-dropping-particle":"","parse-names":false,"suffix":""},{"dropping-particle":"","family":"Charles","given":"Fred","non-dropping-particle":"","parse-names":false,"suffix":""},{"dropping-particle":"","family":"Intrator","given":"Nathan","non-dropping-particle":"","parse-names":false,"suffix":""},{"dropping-particle":"","family":"Brill","given":"Silviu","non-dropping-particle":"","parse-names":false,"suffix":""},{"dropping-particle":"","family":"Ben-Simon","given":"Eti","non-dropping-particle":"","parse-names":false,"suffix":""},{"dropping-particle":"","family":"Sharon","given":"Haggai","non-dropping-particle":"","parse-names":false,"suffix":""},{"dropping-particle":"","family":"Hendler","given":"Talma","non-dropping-particle":"","parse-names":false,"suffix":""}],"container-title":"NeuroImage","id":"ITEM-7","issued":{"date-parts":[["2019"]]},"page":"758-770","publisher-place":"United States","title":"Volitional limbic neuromodulation exerts a beneficial clinical effect on Fibromyalgia.","type":"article-journal","volume":"186"},"uris":["http://www.mendeley.com/documents/?uuid=8a00a917-97b6-423a-ba69-74337c41939b"]}],"mendeley":{"formattedCitation":"(Goldway et al., 2019; Hassan et al., 2015; Hershaw et al., 2020; Jensen, Gertz, et al., 2013; Kayıran et al., 2010; Mayaud et al., 2019; Prinsloo et al., 2018)","plainTextFormattedCitation":"(Goldway et al., 2019; Hassan et al., 2015; Hershaw et al., 2020; Jensen, Gertz, et al., 2013; Kayıran et al., 2010; Mayaud et al., 2019; Prinsloo et al., 2018)","previouslyFormattedCitation":"(Goldway et al., 2019; Hassan et al., 2015; Hershaw et al., 2020; Jensen, Gertz, et al., 2013; Kayıran et al., 2010; Mayaud et al., 2019; Prinsloo et al., 2018)"},"properties":{"noteIndex":0},"schema":"https://github.com/citation-style-language/schema/raw/master/csl-citation.json"}</w:instrText>
      </w:r>
      <w:r w:rsidR="00FC4AF1" w:rsidRPr="008868C1">
        <w:rPr>
          <w:rFonts w:ascii="Arial" w:eastAsia="Arial Unicode MS" w:hAnsi="Arial" w:cs="Arial"/>
          <w:color w:val="011893"/>
          <w:sz w:val="20"/>
          <w:szCs w:val="20"/>
        </w:rPr>
        <w:fldChar w:fldCharType="separate"/>
      </w:r>
      <w:r w:rsidR="00A846AC" w:rsidRPr="008868C1">
        <w:rPr>
          <w:rFonts w:ascii="Arial" w:eastAsia="Arial Unicode MS" w:hAnsi="Arial" w:cs="Arial"/>
          <w:noProof/>
          <w:color w:val="011893"/>
          <w:sz w:val="20"/>
          <w:szCs w:val="20"/>
        </w:rPr>
        <w:t>(Goldway et al., 2019; Hassan et al., 2015; Hershaw et al., 2020; Jensen, Gertz, et al., 2013; Kayıran et al., 2010; Mayaud et al., 2019; Prinsloo et al., 2018)</w:t>
      </w:r>
      <w:r w:rsidR="00FC4AF1" w:rsidRPr="008868C1">
        <w:rPr>
          <w:rFonts w:ascii="Arial" w:eastAsia="Arial Unicode MS" w:hAnsi="Arial" w:cs="Arial"/>
          <w:color w:val="011893"/>
          <w:sz w:val="20"/>
          <w:szCs w:val="20"/>
        </w:rPr>
        <w:fldChar w:fldCharType="end"/>
      </w:r>
      <w:r w:rsidR="00AF08F0" w:rsidRPr="008868C1">
        <w:rPr>
          <w:rFonts w:ascii="Arial" w:eastAsia="Arial Unicode MS" w:hAnsi="Arial" w:cs="Arial"/>
          <w:color w:val="011893"/>
          <w:sz w:val="20"/>
          <w:szCs w:val="20"/>
        </w:rPr>
        <w:t>. Most of these studies followed the pat</w:t>
      </w:r>
      <w:r w:rsidR="004D633C" w:rsidRPr="008868C1">
        <w:rPr>
          <w:rFonts w:ascii="Arial" w:eastAsia="Arial Unicode MS" w:hAnsi="Arial" w:cs="Arial"/>
          <w:color w:val="011893"/>
          <w:sz w:val="20"/>
          <w:szCs w:val="20"/>
        </w:rPr>
        <w:t xml:space="preserve">ients for </w:t>
      </w:r>
      <w:r w:rsidR="005D6A04" w:rsidRPr="008868C1">
        <w:rPr>
          <w:rFonts w:ascii="Arial" w:eastAsia="Arial Unicode MS" w:hAnsi="Arial" w:cs="Arial"/>
          <w:color w:val="011893"/>
          <w:sz w:val="20"/>
          <w:szCs w:val="20"/>
        </w:rPr>
        <w:t xml:space="preserve">around </w:t>
      </w:r>
      <w:r w:rsidR="007E0DA6" w:rsidRPr="008868C1">
        <w:rPr>
          <w:rFonts w:ascii="Arial" w:eastAsia="Arial Unicode MS" w:hAnsi="Arial" w:cs="Arial"/>
          <w:color w:val="011893"/>
          <w:sz w:val="20"/>
          <w:szCs w:val="20"/>
        </w:rPr>
        <w:t>3-6 months (Table 1), but one study followed the patients for as long as approximately 16 months.</w:t>
      </w:r>
      <w:r w:rsidR="00AC2E10" w:rsidRPr="008868C1">
        <w:rPr>
          <w:rFonts w:ascii="Arial" w:eastAsia="Arial Unicode MS" w:hAnsi="Arial" w:cs="Arial"/>
          <w:color w:val="011893"/>
          <w:sz w:val="20"/>
          <w:szCs w:val="20"/>
        </w:rPr>
        <w:t xml:space="preserve"> This long-term effect of neurofeedback </w:t>
      </w:r>
      <w:r w:rsidR="00C873A0" w:rsidRPr="008868C1">
        <w:rPr>
          <w:rFonts w:ascii="Arial" w:eastAsia="Arial Unicode MS" w:hAnsi="Arial" w:cs="Arial"/>
          <w:color w:val="011893"/>
          <w:sz w:val="20"/>
          <w:szCs w:val="20"/>
        </w:rPr>
        <w:t>suggests that any improvement in symptom</w:t>
      </w:r>
      <w:r w:rsidR="00AC2E10" w:rsidRPr="008868C1">
        <w:rPr>
          <w:rFonts w:ascii="Arial" w:eastAsia="Arial Unicode MS" w:hAnsi="Arial" w:cs="Arial"/>
          <w:color w:val="011893"/>
          <w:sz w:val="20"/>
          <w:szCs w:val="20"/>
        </w:rPr>
        <w:t xml:space="preserve"> </w:t>
      </w:r>
      <w:r w:rsidR="00C873A0" w:rsidRPr="008868C1">
        <w:rPr>
          <w:rFonts w:ascii="Arial" w:eastAsia="Arial Unicode MS" w:hAnsi="Arial" w:cs="Arial"/>
          <w:color w:val="011893"/>
          <w:sz w:val="20"/>
          <w:szCs w:val="20"/>
        </w:rPr>
        <w:t>is more likely to be due to the therapeutic effect rather than placebo.</w:t>
      </w:r>
      <w:r w:rsidR="003727A8" w:rsidRPr="008868C1">
        <w:rPr>
          <w:rFonts w:ascii="Arial" w:eastAsia="Arial Unicode MS" w:hAnsi="Arial" w:cs="Arial"/>
          <w:color w:val="011893"/>
          <w:sz w:val="20"/>
          <w:szCs w:val="20"/>
        </w:rPr>
        <w:t xml:space="preserve"> </w:t>
      </w:r>
    </w:p>
    <w:p w14:paraId="66E86BC0" w14:textId="2FEE8FB3" w:rsidR="006B4B86" w:rsidRPr="008868C1" w:rsidRDefault="000511C9"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Four </w:t>
      </w:r>
      <w:r w:rsidR="0074224E" w:rsidRPr="008868C1">
        <w:rPr>
          <w:rFonts w:ascii="Arial" w:eastAsia="Arial Unicode MS" w:hAnsi="Arial" w:cs="Arial"/>
          <w:sz w:val="20"/>
          <w:szCs w:val="20"/>
        </w:rPr>
        <w:t>Level IV studies</w:t>
      </w:r>
      <w:r w:rsidR="00AE1C8F" w:rsidRPr="008868C1">
        <w:rPr>
          <w:rFonts w:ascii="Arial" w:eastAsia="Arial Unicode MS" w:hAnsi="Arial" w:cs="Arial"/>
          <w:sz w:val="20"/>
          <w:szCs w:val="20"/>
        </w:rPr>
        <w:t xml:space="preserve"> </w:t>
      </w:r>
      <w:r w:rsidR="00726C8A" w:rsidRPr="008868C1">
        <w:rPr>
          <w:rFonts w:ascii="Arial" w:eastAsia="Arial Unicode MS" w:hAnsi="Arial" w:cs="Arial"/>
          <w:sz w:val="20"/>
          <w:szCs w:val="20"/>
        </w:rPr>
        <w:fldChar w:fldCharType="begin" w:fldLock="1"/>
      </w:r>
      <w:r w:rsidR="00231103" w:rsidRPr="008868C1">
        <w:rPr>
          <w:rFonts w:ascii="Arial" w:eastAsia="Arial Unicode MS" w:hAnsi="Arial" w:cs="Arial"/>
          <w:sz w:val="20"/>
          <w:szCs w:val="20"/>
        </w:rPr>
        <w:instrText>ADDIN CSL_CITATION {"citationItems":[{"id":"ITEM-1","itemData":{"DOI":"http://dx.doi.org/10.1093/milmed/usz335","ISSN":"1930-613X","PMID":"31603218","abstract":"INTRODUCTION: Neurofeedback therapy (NFT) has demonstrated effectiveness for reducing persistent symptoms following traumatic brain injury (TBI); however, its reliance on NFT experts for administration and high number of treatment sessions limits its use in military medicine. Here, we assess the feasibility of live Z-score training (LZT)-a variant of NFT that requires fewer treatment sessions and can be administered by nonexperts-for use in a military clinical setting. MATERIALS AND METHODS: A single group design feasibility study was conducted to assess acceptability, tolerance, treatment satisfaction, and change in symptoms after a 6-week LZT intervention in 38 Service Members (SMs) with persistent symptoms comorbid with or secondary to mild TBI. Acceptance and feasibility were assessed using treatment completion and patients' satisfaction with treatment. To evaluate changes in symptom status, a battery of self-report questionnaires was administered at baseline, posttreatment, and 3-month follow-up to evaluate changes in psychological, neurobehavioral, sleep, pain, and headache symptoms, as well as self-efficacy in symptom management and life satisfaction. RESULT(S): Participants tolerated the treatment well and reported a positive experience. Symptom improvement was observed, including depressive, neurobehavioral, and pain-related symptoms, with effects sustained at 3-month follow-up. CONCLUSION(S): LZT treatment appears to be a feasible, non-pharmacological therapy amenable to SMs. Results from this pilot study promote further investigation of LZT as an intervention for SMs with persistent symptoms following TBI.Copyright © Association of Military Surgeons of the United States 2019. All rights reserved. For permissions, please e-mail: journals.permissions@oup.com.","author":[{"dropping-particle":"","family":"Hershaw","given":"Jamie N","non-dropping-particle":"","parse-names":false,"suffix":""},{"dropping-particle":"","family":"Hill-Pearson","given":"Candace A","non-dropping-particle":"","parse-names":false,"suffix":""},{"dropping-particle":"","family":"Arango","given":"Jorge I","non-dropping-particle":"","parse-names":false,"suffix":""},{"dropping-particle":"","family":"Souvignier","given":"Capt Alicia R","non-dropping-particle":"","parse-names":false,"suffix":""},{"dropping-particle":"","family":"Pazdan","given":"Capt Renee M","non-dropping-particle":"","parse-names":false,"suffix":""}],"container-title":"Military medicine","id":"ITEM-1","issued":{"date-parts":[["2020","10","11"]]},"note":"Hershaw, Jamie N\nHill-Pearson, Candace A\nArango, Jorge I\nSouvignier, Capt Alicia R\nPazdan, Capt Renee M","publisher":"NLM (Medline)","publisher-place":"United Kingdom","title":"Semi-Automated Neurofeedback Therapy for Persistent Postconcussive Symptoms in a Military Clinical Setting: A Feasibility Study","type":"article-journal"},"uris":["http://www.mendeley.com/documents/?uuid=8b95eab3-20f5-4614-b33c-412a2db4e55d"]},{"id":"ITEM-2","itemData":{"DOI":"10.1016/B978-0-12-801291-8.00006-6","ISBN":"978-0-12-801464-6; 978-0-12-801291-8","author":[{"dropping-particle":"","family":"Koberda","given":"J Lucas","non-dropping-particle":"","parse-names":false,"suffix":""}],"container-title":"Z Score Neurofeedback","editor":[{"dropping-particle":"","family":"JF","given":"Thatcher RW and Lubar","non-dropping-particle":"","parse-names":false,"suffix":""}],"id":"ITEM-2","issued":{"date-parts":[["2015"]]},"page":"115-139","publisher":"Elsevier","publisher-place":"525 B STREET, SUITE 1900, SAN DIEGO, CA 92101-4495 USA","title":"LORETA Z-Score Neurofeedback in Chronic Pain and Headaches","type":"chapter"},"uris":["http://www.mendeley.com/documents/?uuid=83ae0b89-4a39-4907-a330-c954cbccd856"]},{"id":"ITEM-3","itemData":{"DOI":"http://dx.doi.org/10.1016/B978-0-12-801291-8.00005-4","ISSN":"978-0-12-801291-8 (Hardcover)","abstract":"The current chapter focuses on the Z-score LORETA neurofeedback as a potential therapy in depression/anxiety and cognitive dysfunction. Our neurology center conducted Z-score LORETA NFB therapy for 31 patients with depression and/or associated anxiety. In addition to depression and anxiety, these patients frequently reported other coexisting problems including cognitive dysfunction, OCD, and chronic pain. Most patients were found to have quantitative electroencephalogram (QEEG) abnormalities including alpha power increase, asymmetry, or LORETA electrical dysregulation in frontal areas. Detailed analysis of our patients diagnosed with depression and/or anxiety showed that out of 31 included in the study, 24 (77%) were found to have both subjective and objective (improvement of QEEG abnormalities) improvement of the symptoms within 10 sessions of LORETA Z-score NFB. In this chapter, I would like to present some of our patients who successfully completed Z-score LORETA NFB with marked improvement in both depression and cognitive function. Cognitive function, which is often impaired in patients with depression, usually improves after NFB therapy. (PsycINFO Database Record (c) 2019 APA, all rights reserved)","author":[{"dropping-particle":"","family":"Koberda","given":"J Lucas","non-dropping-particle":"","parse-names":false,"suffix":""}],"container-title":"Z score neurofeedback: Clinical applications.","editor":[{"dropping-particle":"","family":"Alonzo Choi, Kessler, Koberda, Koberda, Koberda, Koberda, Pittenger, Riva-Posse, Schlaepfer, Stevens, Thatcher, Williams","given":"Andersen","non-dropping-particle":"","parse-names":false,"suffix":""}],"id":"ITEM-3","issued":{"date-parts":[["2015"]]},"page":"93-113","publisher":"Elsevier Academic Press","publisher-place":"San Diego, CA, US","title":"Z-score LORETA neurofeedback as a potential therapy in depression/anxiety and cognitive dysfunction.","type":"article-journal"},"uris":["http://www.mendeley.com/documents/?uuid=c37a23be-c5cc-46fd-a2ac-266973cec9d6"]},{"id":"ITEM-4","itemData":{"DOI":"http://dx.doi.org/10.1080/10874208.2013.813204","ISSN":"1087-4208","abstract":"Z-score LORETA neurofeedback (NFB) has been found in case reports to be an effective and promising form of neuromodulation, relieving many neuropsychiatric symptoms. LORETA imaging that identifies dysregulation in the structures of the brain that are involved in pain regulation has made it possible to design a targeted NFB therapy. This article describes the effective delivery of targeted LORETA NFB to treat chronic pain in four selected patients. (PsycINFO Database Record (c) 2016 APA, all rights reserved)","author":[{"dropping-particle":"","family":"Koberda","given":"J Lucas","non-dropping-particle":"","parse-names":false,"suffix":""},{"dropping-particle":"","family":"Koberda","given":"Paula","non-dropping-particle":"","parse-names":false,"suffix":""},{"dropping-particle":"","family":"Bienkiewicz","given":"Andrew A","non-dropping-particle":"","parse-names":false,"suffix":""},{"dropping-particle":"","family":"Moses","given":"Andrew","non-dropping-particle":"","parse-names":false,"suffix":""},{"dropping-particle":"","family":"Koberda","given":"Laura","non-dropping-particle":"","parse-names":false,"suffix":""}],"container-title":"Journal of Neurotherapy","editor":[{"dropping-particle":"","family":"Caro Ibric, Jensen, Jensen, Kayiran, Kayiran, Kenchadze, Koberda, Koberda, Koberda, Moisset, Moont, Prinsloo, Sawamoto, Sime, Stern, Stokes, Thatcher, Thatcher, Thatcher, Thatcher, Walker","given":"Hanakawa","non-dropping-particle":"","parse-names":false,"suffix":""}],"id":"ITEM-4","issue":"3","issued":{"date-parts":[["2013"]]},"page":"179-190","publisher":"Taylor &amp; Francis","publisher-place":"Koberda, J. Lucas: Tallahassee Neurobalance Center, 4838 Kerry Forest Parkway, Tallahassee, FL, US, 32309, jlkoberda@yahoo.com","title":"Pain management using 19-electrode Z-score LORETA neurofeedback.","type":"article-journal","volume":"17"},"uris":["http://www.mendeley.com/documents/?uuid=cf82e039-7b66-456b-b4f3-b8920a79d2da"]}],"mendeley":{"formattedCitation":"(Hershaw et al., 2020; Koberda, 2015a, 2015b; Koberda et al., 2013)","plainTextFormattedCitation":"(Hershaw et al., 2020; Koberda, 2015a, 2015b; Koberda et al., 2013)","previouslyFormattedCitation":"(Hershaw et al., 2020; Koberda, 2015a, 2015b; Koberda et al., 2013)"},"properties":{"noteIndex":0},"schema":"https://github.com/citation-style-language/schema/raw/master/csl-citation.json"}</w:instrText>
      </w:r>
      <w:r w:rsidR="00726C8A" w:rsidRPr="008868C1">
        <w:rPr>
          <w:rFonts w:ascii="Arial" w:eastAsia="Arial Unicode MS" w:hAnsi="Arial" w:cs="Arial"/>
          <w:sz w:val="20"/>
          <w:szCs w:val="20"/>
        </w:rPr>
        <w:fldChar w:fldCharType="separate"/>
      </w:r>
      <w:r w:rsidR="00A846AC" w:rsidRPr="008868C1">
        <w:rPr>
          <w:rFonts w:ascii="Arial" w:eastAsia="Arial Unicode MS" w:hAnsi="Arial" w:cs="Arial"/>
          <w:noProof/>
          <w:sz w:val="20"/>
          <w:szCs w:val="20"/>
        </w:rPr>
        <w:t>(Hershaw et al., 2020; Koberda, 2015a, 2015b; Koberda et al., 2013)</w:t>
      </w:r>
      <w:r w:rsidR="00726C8A" w:rsidRPr="008868C1">
        <w:rPr>
          <w:rFonts w:ascii="Arial" w:eastAsia="Arial Unicode MS" w:hAnsi="Arial" w:cs="Arial"/>
          <w:sz w:val="20"/>
          <w:szCs w:val="20"/>
        </w:rPr>
        <w:fldChar w:fldCharType="end"/>
      </w:r>
      <w:r w:rsidR="0074224E" w:rsidRPr="008868C1">
        <w:rPr>
          <w:rFonts w:ascii="Arial" w:eastAsia="Arial Unicode MS" w:hAnsi="Arial" w:cs="Arial"/>
          <w:sz w:val="20"/>
          <w:szCs w:val="20"/>
        </w:rPr>
        <w:t xml:space="preserve"> have been reported using Z-Score Neurofeedback. All studies report a reduction in pain.</w:t>
      </w:r>
      <w:r w:rsidR="00D57B7A" w:rsidRPr="008868C1">
        <w:rPr>
          <w:rFonts w:ascii="Arial" w:eastAsia="Arial Unicode MS" w:hAnsi="Arial" w:cs="Arial"/>
          <w:sz w:val="20"/>
          <w:szCs w:val="20"/>
        </w:rPr>
        <w:t xml:space="preserve"> However, these improvements seen in case studies have not been </w:t>
      </w:r>
      <w:r w:rsidR="00FB1560" w:rsidRPr="008868C1">
        <w:rPr>
          <w:rFonts w:ascii="Arial" w:eastAsia="Arial Unicode MS" w:hAnsi="Arial" w:cs="Arial"/>
          <w:sz w:val="20"/>
          <w:szCs w:val="20"/>
        </w:rPr>
        <w:t xml:space="preserve">subsequently </w:t>
      </w:r>
      <w:r w:rsidR="00D57B7A" w:rsidRPr="008868C1">
        <w:rPr>
          <w:rFonts w:ascii="Arial" w:eastAsia="Arial Unicode MS" w:hAnsi="Arial" w:cs="Arial"/>
          <w:sz w:val="20"/>
          <w:szCs w:val="20"/>
        </w:rPr>
        <w:t>investigated by any controlled trials.</w:t>
      </w:r>
    </w:p>
    <w:p w14:paraId="66E86BC1" w14:textId="77777777" w:rsidR="00D57B7A" w:rsidRPr="008868C1" w:rsidRDefault="00D57B7A" w:rsidP="008868C1">
      <w:pPr>
        <w:spacing w:after="0"/>
        <w:jc w:val="both"/>
        <w:rPr>
          <w:rFonts w:ascii="Arial" w:eastAsia="Arial Unicode MS" w:hAnsi="Arial" w:cs="Arial"/>
          <w:b/>
          <w:sz w:val="20"/>
          <w:szCs w:val="20"/>
        </w:rPr>
      </w:pPr>
      <w:r w:rsidRPr="008868C1">
        <w:rPr>
          <w:rFonts w:ascii="Arial" w:eastAsia="Arial Unicode MS" w:hAnsi="Arial" w:cs="Arial"/>
          <w:b/>
          <w:sz w:val="20"/>
          <w:szCs w:val="20"/>
        </w:rPr>
        <w:t>fMRI Neurofeedback</w:t>
      </w:r>
    </w:p>
    <w:p w14:paraId="5A201C82" w14:textId="0B98837C" w:rsidR="003B5451" w:rsidRPr="008868C1" w:rsidRDefault="00D57B7A"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Only </w:t>
      </w:r>
      <w:r w:rsidR="00B32628" w:rsidRPr="008868C1">
        <w:rPr>
          <w:rFonts w:ascii="Arial" w:eastAsia="Arial Unicode MS" w:hAnsi="Arial" w:cs="Arial"/>
          <w:sz w:val="20"/>
          <w:szCs w:val="20"/>
        </w:rPr>
        <w:t>three</w:t>
      </w:r>
      <w:r w:rsidRPr="008868C1">
        <w:rPr>
          <w:rFonts w:ascii="Arial" w:eastAsia="Arial Unicode MS" w:hAnsi="Arial" w:cs="Arial"/>
          <w:sz w:val="20"/>
          <w:szCs w:val="20"/>
        </w:rPr>
        <w:t xml:space="preserve"> studies investigating fMRI neurofeedback were included</w:t>
      </w:r>
      <w:r w:rsidR="00FD78B7" w:rsidRPr="008868C1">
        <w:rPr>
          <w:rFonts w:ascii="Arial" w:eastAsia="Arial Unicode MS" w:hAnsi="Arial" w:cs="Arial"/>
          <w:sz w:val="20"/>
          <w:szCs w:val="20"/>
        </w:rPr>
        <w:t xml:space="preserve"> – </w:t>
      </w:r>
      <w:r w:rsidRPr="008868C1">
        <w:rPr>
          <w:rFonts w:ascii="Arial" w:eastAsia="Arial Unicode MS" w:hAnsi="Arial" w:cs="Arial"/>
          <w:sz w:val="20"/>
          <w:szCs w:val="20"/>
        </w:rPr>
        <w:t>one</w:t>
      </w:r>
      <w:r w:rsidR="00FD78B7" w:rsidRPr="008868C1">
        <w:rPr>
          <w:rFonts w:ascii="Arial" w:eastAsia="Arial Unicode MS" w:hAnsi="Arial" w:cs="Arial"/>
          <w:sz w:val="20"/>
          <w:szCs w:val="20"/>
        </w:rPr>
        <w:t xml:space="preserve"> </w:t>
      </w:r>
      <w:r w:rsidR="00846202" w:rsidRPr="008868C1">
        <w:rPr>
          <w:rFonts w:ascii="Arial" w:eastAsia="Arial Unicode MS" w:hAnsi="Arial" w:cs="Arial"/>
          <w:sz w:val="20"/>
          <w:szCs w:val="20"/>
        </w:rPr>
        <w:t>Le</w:t>
      </w:r>
      <w:r w:rsidRPr="008868C1">
        <w:rPr>
          <w:rFonts w:ascii="Arial" w:eastAsia="Arial Unicode MS" w:hAnsi="Arial" w:cs="Arial"/>
          <w:sz w:val="20"/>
          <w:szCs w:val="20"/>
        </w:rPr>
        <w:t>vel II</w:t>
      </w:r>
      <w:r w:rsidR="00B8416E" w:rsidRPr="008868C1">
        <w:rPr>
          <w:rFonts w:ascii="Arial" w:eastAsia="Arial Unicode MS" w:hAnsi="Arial" w:cs="Arial"/>
          <w:sz w:val="20"/>
          <w:szCs w:val="20"/>
        </w:rPr>
        <w:t xml:space="preserve"> </w:t>
      </w:r>
      <w:r w:rsidR="00726C8A"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https://dx.doi.org/10.1371/journal.pone.0123675","ISSN":"1932-6203","abstract":"BACKGROUND: A pilot study has shown that real-time fMRI (rtfMRI) neurofeedback could be an alternative approach for chronic pain treatment. Considering the relative small sample of patients recruited and not strictly controlled condition, it is desirable to perform a replication as well as a double-blinded randomized study with a different control condition in chronic pain patients. Here we conducted a rtfMRI neurofeedback study in a subgroup of pain patients - patients with postherpetic neuralgia (PHN) and used a different sham neurofeedback control. We explored the feasibility of self-regulation of the rostral anterior cingulate cortex (rACC) activation in patients with PHN through rtfMRI neurofeedback and regulation of pain perception., METHODS: Sixteen patients (46-71 years) with PHN were randomly allocated to a experimental group (n = 8) or a control group (n = 8). 2 patients in the control group were excluded for large head motion. The experimental group was given true feedback information from their rACC whereas the control group was given sham feedback information from their posterior cingulate cortex (PCC). All subjects were instructed to perform an imagery task to increase and decrease activation within the target region using rtfMRI neurofeedback., RESULTS: Online analysis showed 6/8 patients in the experimental group were able to increase and decrease the blood oxygen level dependent (BOLD) fMRI signal magnitude during intermittent feedback training. However, this modulation effect was not observed in the control group. Offline analysis showed that the percentage of BOLD signal change of the target region between the last and first training in the experimental group was significantly different from the control group's and was also significantly different than 0. The changes of pain perception reflected by numerical rating scale (NRS) in the experimental group were significantly different from the control group. However, there existed no significant correlations between BOLD signal change and NRS change., CONCLUSION: Patients with PHN could learn to voluntarily control over activation in rACC through rtfMRI neurofeedback and alter their pain perception level. The present study may provide new evidence that rtfMRI neurofeedback training may be a supplemental approach for chronic clinical pain management.","author":[{"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dropping-particle":"","family":"M.","given":"Guan","non-dropping-particle":"","parse-names":false,"suffix":""},{"dropping-particle":"","family":"L.","given":"Ma","non-dropping-particle":"","parse-names":false,"suffix":""},{"dropping-particle":"","family":"L.","given":"Li","non-dropping-particle":"","parse-names":false,"suffix":""},{"dropping-particle":"","family":"B.","given":"Yan","non-dropping-particle":"","parse-names":false,"suffix":""},{"dropping-particle":"","family":"L.","given":"Zhao","non-dropping-particle":"","parse-names":false,"suffix":""},{"dropping-particle":"","family":"L.","given":"Tong","non-dropping-particle":"","parse-names":false,"suffix":""},{"dropping-particle":"","family":"S.","given":"Dou","non-dropping-particle":"","parse-names":false,"suffix":""},{"dropping-particle":"","family":"L.","given":"Xia","non-dropping-particle":"","parse-names":false,"suffix":""},{"dropping-particle":"","family":"M.","given":"Wang","non-dropping-particle":"","parse-names":false,"suffix":""},{"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container-title":"PloS one","id":"ITEM-1","issue":"4","issued":{"date-parts":[["2015","4"]]},"page":"e0123675","publisher":"Public Library of Science (E-mail: plos@plos.org)","publisher-place":"United States","title":"Self-regulation of brain activity in patients with postherpetic neuralgia: a double-blind randomized study using real-time FMRI neurofeedback.","type":"article-journal","volume":"10"},"uris":["http://www.mendeley.com/documents/?uuid=c73e47bd-3242-4ed3-ad1e-0fbba421c0ed"]}],"mendeley":{"formattedCitation":"(Guan et al., 2015)","plainTextFormattedCitation":"(Guan et al., 2015)","previouslyFormattedCitation":"(Guan et al., 2015)"},"properties":{"noteIndex":0},"schema":"https://github.com/citation-style-language/schema/raw/master/csl-citation.json"}</w:instrText>
      </w:r>
      <w:r w:rsidR="00726C8A"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Guan et al., 2015)</w:t>
      </w:r>
      <w:r w:rsidR="00726C8A" w:rsidRPr="008868C1">
        <w:rPr>
          <w:rFonts w:ascii="Arial" w:eastAsia="Arial Unicode MS" w:hAnsi="Arial" w:cs="Arial"/>
          <w:sz w:val="20"/>
          <w:szCs w:val="20"/>
        </w:rPr>
        <w:fldChar w:fldCharType="end"/>
      </w:r>
      <w:r w:rsidR="00B32628" w:rsidRPr="008868C1">
        <w:rPr>
          <w:rFonts w:ascii="Arial" w:eastAsia="Arial Unicode MS" w:hAnsi="Arial" w:cs="Arial"/>
          <w:sz w:val="20"/>
          <w:szCs w:val="20"/>
        </w:rPr>
        <w:t>, one</w:t>
      </w:r>
      <w:r w:rsidRPr="008868C1">
        <w:rPr>
          <w:rFonts w:ascii="Arial" w:eastAsia="Arial Unicode MS" w:hAnsi="Arial" w:cs="Arial"/>
          <w:sz w:val="20"/>
          <w:szCs w:val="20"/>
        </w:rPr>
        <w:t xml:space="preserve"> Level III study</w:t>
      </w:r>
      <w:r w:rsidR="004B7D1B" w:rsidRPr="008868C1">
        <w:rPr>
          <w:rFonts w:ascii="Arial" w:eastAsia="Arial Unicode MS" w:hAnsi="Arial" w:cs="Arial"/>
          <w:sz w:val="20"/>
          <w:szCs w:val="20"/>
        </w:rPr>
        <w:t xml:space="preserve"> </w:t>
      </w:r>
      <w:r w:rsidR="00726C8A" w:rsidRPr="008868C1">
        <w:rPr>
          <w:rFonts w:ascii="Arial" w:eastAsia="Arial Unicode MS" w:hAnsi="Arial" w:cs="Arial"/>
          <w:sz w:val="20"/>
          <w:szCs w:val="20"/>
        </w:rPr>
        <w:fldChar w:fldCharType="begin" w:fldLock="1"/>
      </w:r>
      <w:r w:rsidR="00ED029D" w:rsidRPr="008868C1">
        <w:rPr>
          <w:rFonts w:ascii="Arial" w:eastAsia="Arial Unicode MS" w:hAnsi="Arial" w:cs="Arial"/>
          <w:sz w:val="20"/>
          <w:szCs w:val="20"/>
        </w:rPr>
        <w:instrText>ADDIN CSL_CITATION {"citationItems":[{"id":"ITEM-1","itemData":{"DOI":"https://dx.doi.org/10.1016/j.neuroimage.2018.11.001","ISSN":"1095-9572","abstract":"Volitional neural modulation using neurofeedback has been indicated as a potential treatment for chronic conditions that involve peripheral and central neural dysregulation. Here we utilized neurofeedback in patients suffering from Fibromyalgia - a chronic pain syndrome that involves sleep disturbance and emotion dysregulation. These ancillary symptoms, which have an amplificating effect on pain, are known to be mediated by heightened limbic activity. In order to reliably probe limbic activity in a scalable manner fit for EEG-neurofeedback training, we utilized an Electrical Finger Print (EFP) model of amygdala-BOLD signal (termed Amyg-EFP), that has been successfully validated in our lab in the context of volitional neuromodulation. We anticipated that Amyg-EFP-neurofeedback training aimed at limbic down modulation would improve chronic pain in patients suffering from Fibromyalgia, by reducing sleep disorder improving emotion regulation. We further expected that improved clinical status would correspond with successful training as indicated by improved down modulation of the Amygdala-EFP signal. Thirty-Four Fibromyalgia patients (31F; age 35.6+/-11.82) participated in a randomized placebo-controlled trial with biweekly Amyg-EFP-neurofeedback sessions or sham neurofeedback (n=9) for a total duration of five consecutive weeks. Following training, participants in the real-neurofeedback group were divided into good (n=13) or poor (n=12) modulators according to their success in the neurofeedback training. Before and after treatment, self-reports on pain, depression, anxiety, fatigue and sleep quality were obtained, as well as objective sleep indices. Long-term clinical follow-up was made available, within up to three years of the neurofeedback training completion. REM latency and objective sleep quality index were robustly improved following the treatment course only in the real-neurofeedback group (time x group p &lt; 0.05) and to a greater extent among good modulators (time x sub-group p &lt; 0.05). In contrast, self-report measures did not reveal a treatment-specific response at the end of the neurofeedback training. However, the follow-up assessment revealed a delayed improvement in chronic pain and subjective sleep experience, evident only in the real-neurofeedback group (time x group p &lt; 0.05). Moderation analysis showed that the enduring clinical effects on pain evident in the follow-up assessment were predicted by the immediate improvements following trai…","author":[{"dropping-particle":"","family":"Goldway","given":"Noam","non-dropping-particle":"","parse-names":false,"suffix":""},{"dropping-particle":"","family":"Ablin","given":"Jacob","non-dropping-particle":"","parse-names":false,"suffix":""},{"dropping-particle":"","family":"Lubin","given":"Omer","non-dropping-particle":"","parse-names":false,"suffix":""},{"dropping-particle":"","family":"Zamir","given":"Yoav","non-dropping-particle":"","parse-names":false,"suffix":""},{"dropping-particle":"","family":"Keynan","given":"Jackob Nimrod","non-dropping-particle":"","parse-names":false,"suffix":""},{"dropping-particle":"","family":"Or-Borichev","given":"Ayelet","non-dropping-particle":"","parse-names":false,"suffix":""},{"dropping-particle":"","family":"Cavazza","given":"Marc","non-dropping-particle":"","parse-names":false,"suffix":""},{"dropping-particle":"","family":"Charles","given":"Fred","non-dropping-particle":"","parse-names":false,"suffix":""},{"dropping-particle":"","family":"Intrator","given":"Nathan","non-dropping-particle":"","parse-names":false,"suffix":""},{"dropping-particle":"","family":"Brill","given":"Silviu","non-dropping-particle":"","parse-names":false,"suffix":""},{"dropping-particle":"","family":"Ben-Simon","given":"Eti","non-dropping-particle":"","parse-names":false,"suffix":""},{"dropping-particle":"","family":"Sharon","given":"Haggai","non-dropping-particle":"","parse-names":false,"suffix":""},{"dropping-particle":"","family":"Hendler","given":"Talma","non-dropping-particle":"","parse-names":false,"suffix":""}],"container-title":"NeuroImage","id":"ITEM-1","issued":{"date-parts":[["2019"]]},"page":"758-770","publisher-place":"United States","title":"Volitional limbic neuromodulation exerts a beneficial clinical effect on Fibromyalgia.","type":"article-journal","volume":"186"},"uris":["http://www.mendeley.com/documents/?uuid=8a00a917-97b6-423a-ba69-74337c41939b"]}],"mendeley":{"formattedCitation":"(Goldway et al., 2019)","plainTextFormattedCitation":"(Goldway et al., 2019)","previouslyFormattedCitation":"(Goldway et al., 2019)"},"properties":{"noteIndex":0},"schema":"https://github.com/citation-style-language/schema/raw/master/csl-citation.json"}</w:instrText>
      </w:r>
      <w:r w:rsidR="00726C8A" w:rsidRPr="008868C1">
        <w:rPr>
          <w:rFonts w:ascii="Arial" w:eastAsia="Arial Unicode MS" w:hAnsi="Arial" w:cs="Arial"/>
          <w:sz w:val="20"/>
          <w:szCs w:val="20"/>
        </w:rPr>
        <w:fldChar w:fldCharType="separate"/>
      </w:r>
      <w:r w:rsidR="003C5150" w:rsidRPr="008868C1">
        <w:rPr>
          <w:rFonts w:ascii="Arial" w:eastAsia="Arial Unicode MS" w:hAnsi="Arial" w:cs="Arial"/>
          <w:noProof/>
          <w:sz w:val="20"/>
          <w:szCs w:val="20"/>
        </w:rPr>
        <w:t>(Goldway et al., 2019)</w:t>
      </w:r>
      <w:r w:rsidR="00726C8A" w:rsidRPr="008868C1">
        <w:rPr>
          <w:rFonts w:ascii="Arial" w:eastAsia="Arial Unicode MS" w:hAnsi="Arial" w:cs="Arial"/>
          <w:sz w:val="20"/>
          <w:szCs w:val="20"/>
        </w:rPr>
        <w:fldChar w:fldCharType="end"/>
      </w:r>
      <w:r w:rsidR="00B32628" w:rsidRPr="008868C1">
        <w:rPr>
          <w:rFonts w:ascii="Arial" w:eastAsia="Arial Unicode MS" w:hAnsi="Arial" w:cs="Arial"/>
          <w:sz w:val="20"/>
          <w:szCs w:val="20"/>
        </w:rPr>
        <w:t xml:space="preserve"> and one Level IV study</w:t>
      </w:r>
      <w:r w:rsidR="00E575A9"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073/pnas.0505210102","ISSN":"00278424","abstract":"If an individual can learn to directly control activation of localized regions within the brain, this approach might provide control over the neurophysiological mechanisms that mediate behavior and cognition and could potentially provide a different route for treating disease. Control over the endogenous pain modulatory system is a particularly important target because it could enable a unique mechanism for clinical control over pain. Here, we found that by using real-time functional MRI (rtfMRI) to guide training, subjects were able to learn to control activation in the rostral anterior cingulate cortex (rACC), a region putatively involved in pain perception and regulation. When subjects deliberately induced increases or decreases in rACC fMRI activation, there was a corresponding change in the perception of pain caused by an applied noxious thermal stimulus. Control experiments demonstrated that this effect was not observed after similar training conducted without rtfMRI information, or using rtfMRI information derived from a different brain region, or sham rtfMRI information derived previously from a different subject. Chronic pain patients were also trained to control activation in rACC and reported decreases in the ongoing level of chronic pain after training. These findings show that individuals can gain voluntary control over activation in a specific brain region given appropriate training, that voluntary control over activation in rACC leads to control over pain perception, and that these effects were powerful enough to impact severe, chronic clinical pain. © 2005 by The National Academy of Sciences of the USA.","author":[{"dropping-particle":"","family":"DeCharms","given":"R. Christopher","non-dropping-particle":"","parse-names":false,"suffix":""},{"dropping-particle":"","family":"Maeda","given":"Fumiko","non-dropping-particle":"","parse-names":false,"suffix":""},{"dropping-particle":"","family":"Glover","given":"Gary H","non-dropping-particle":"","parse-names":false,"suffix":""},{"dropping-particle":"","family":"Ludlow","given":"David","non-dropping-particle":"","parse-names":false,"suffix":""},{"dropping-particle":"","family":"Pauly","given":"John M","non-dropping-particle":"","parse-names":false,"suffix":""},{"dropping-particle":"","family":"Soneji","given":"Deepak","non-dropping-particle":"","parse-names":false,"suffix":""},{"dropping-particle":"","family":"Gabrieli","given":"John D.E.","non-dropping-particle":"","parse-names":false,"suffix":""},{"dropping-particle":"","family":"Mackey","given":"Sean C","non-dropping-particle":"","parse-names":false,"suffix":""}],"container-title":"Proceedings of the National Academy of Sciences of the United States of America","id":"ITEM-1","issue":"51","issued":{"date-parts":[["2005"]]},"page":"18626-18631","title":"Control over brain activation and pain learned by using real-time functional MRI","type":"article-journal","volume":"102"},"uris":["http://www.mendeley.com/documents/?uuid=bd2f5908-4dc1-30e2-9bb0-6ae7b82e3c8c"]}],"mendeley":{"formattedCitation":"(DeCharms et al., 2005)","plainTextFormattedCitation":"(DeCharms et al., 2005)","previouslyFormattedCitation":"(DeCharms et al., 2005)"},"properties":{"noteIndex":0},"schema":"https://github.com/citation-style-language/schema/raw/master/csl-citation.json"}</w:instrText>
      </w:r>
      <w:r w:rsidR="00E575A9"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DeCharms et al., 2005)</w:t>
      </w:r>
      <w:r w:rsidR="00E575A9" w:rsidRPr="008868C1">
        <w:rPr>
          <w:rFonts w:ascii="Arial" w:eastAsia="Arial Unicode MS" w:hAnsi="Arial" w:cs="Arial"/>
          <w:sz w:val="20"/>
          <w:szCs w:val="20"/>
        </w:rPr>
        <w:fldChar w:fldCharType="end"/>
      </w:r>
      <w:r w:rsidR="00B32628" w:rsidRPr="008868C1">
        <w:rPr>
          <w:rFonts w:ascii="Arial" w:eastAsia="Arial Unicode MS" w:hAnsi="Arial" w:cs="Arial"/>
          <w:sz w:val="20"/>
          <w:szCs w:val="20"/>
        </w:rPr>
        <w:t>.</w:t>
      </w:r>
      <w:r w:rsidRPr="008868C1">
        <w:rPr>
          <w:rFonts w:ascii="Arial" w:eastAsia="Arial Unicode MS" w:hAnsi="Arial" w:cs="Arial"/>
          <w:sz w:val="20"/>
          <w:szCs w:val="20"/>
        </w:rPr>
        <w:t xml:space="preserve"> </w:t>
      </w:r>
      <w:r w:rsidR="00FF21A0" w:rsidRPr="008868C1">
        <w:rPr>
          <w:rFonts w:ascii="Arial" w:eastAsia="Arial Unicode MS" w:hAnsi="Arial" w:cs="Arial"/>
          <w:sz w:val="20"/>
          <w:szCs w:val="20"/>
        </w:rPr>
        <w:t xml:space="preserve">The only </w:t>
      </w:r>
      <w:r w:rsidR="00FF21A0" w:rsidRPr="008868C1">
        <w:rPr>
          <w:rFonts w:ascii="Arial" w:eastAsia="Arial Unicode MS" w:hAnsi="Arial" w:cs="Arial"/>
          <w:sz w:val="20"/>
          <w:szCs w:val="20"/>
        </w:rPr>
        <w:lastRenderedPageBreak/>
        <w:t>Level II study was compromised by a small sample size</w:t>
      </w:r>
      <w:r w:rsidR="00666FCC" w:rsidRPr="008868C1">
        <w:rPr>
          <w:rFonts w:ascii="Arial" w:eastAsia="Arial Unicode MS" w:hAnsi="Arial" w:cs="Arial"/>
          <w:sz w:val="20"/>
          <w:szCs w:val="20"/>
        </w:rPr>
        <w:t xml:space="preserve"> </w:t>
      </w:r>
      <w:r w:rsidR="00FF21A0"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https://dx.doi.org/10.1371/journal.pone.0123675","ISSN":"1932-6203","abstract":"BACKGROUND: A pilot study has shown that real-time fMRI (rtfMRI) neurofeedback could be an alternative approach for chronic pain treatment. Considering the relative small sample of patients recruited and not strictly controlled condition, it is desirable to perform a replication as well as a double-blinded randomized study with a different control condition in chronic pain patients. Here we conducted a rtfMRI neurofeedback study in a subgroup of pain patients - patients with postherpetic neuralgia (PHN) and used a different sham neurofeedback control. We explored the feasibility of self-regulation of the rostral anterior cingulate cortex (rACC) activation in patients with PHN through rtfMRI neurofeedback and regulation of pain perception., METHODS: Sixteen patients (46-71 years) with PHN were randomly allocated to a experimental group (n = 8) or a control group (n = 8). 2 patients in the control group were excluded for large head motion. The experimental group was given true feedback information from their rACC whereas the control group was given sham feedback information from their posterior cingulate cortex (PCC). All subjects were instructed to perform an imagery task to increase and decrease activation within the target region using rtfMRI neurofeedback., RESULTS: Online analysis showed 6/8 patients in the experimental group were able to increase and decrease the blood oxygen level dependent (BOLD) fMRI signal magnitude during intermittent feedback training. However, this modulation effect was not observed in the control group. Offline analysis showed that the percentage of BOLD signal change of the target region between the last and first training in the experimental group was significantly different from the control group's and was also significantly different than 0. The changes of pain perception reflected by numerical rating scale (NRS) in the experimental group were significantly different from the control group. However, there existed no significant correlations between BOLD signal change and NRS change., CONCLUSION: Patients with PHN could learn to voluntarily control over activation in rACC through rtfMRI neurofeedback and alter their pain perception level. The present study may provide new evidence that rtfMRI neurofeedback training may be a supplemental approach for chronic clinical pain management.","author":[{"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dropping-particle":"","family":"M.","given":"Guan","non-dropping-particle":"","parse-names":false,"suffix":""},{"dropping-particle":"","family":"L.","given":"Ma","non-dropping-particle":"","parse-names":false,"suffix":""},{"dropping-particle":"","family":"L.","given":"Li","non-dropping-particle":"","parse-names":false,"suffix":""},{"dropping-particle":"","family":"B.","given":"Yan","non-dropping-particle":"","parse-names":false,"suffix":""},{"dropping-particle":"","family":"L.","given":"Zhao","non-dropping-particle":"","parse-names":false,"suffix":""},{"dropping-particle":"","family":"L.","given":"Tong","non-dropping-particle":"","parse-names":false,"suffix":""},{"dropping-particle":"","family":"S.","given":"Dou","non-dropping-particle":"","parse-names":false,"suffix":""},{"dropping-particle":"","family":"L.","given":"Xia","non-dropping-particle":"","parse-names":false,"suffix":""},{"dropping-particle":"","family":"M.","given":"Wang","non-dropping-particle":"","parse-names":false,"suffix":""},{"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container-title":"PloS one","id":"ITEM-1","issue":"4","issued":{"date-parts":[["2015","4"]]},"page":"e0123675","publisher":"Public Library of Science (E-mail: plos@plos.org)","publisher-place":"United States","title":"Self-regulation of brain activity in patients with postherpetic neuralgia: a double-blind randomized study using real-time FMRI neurofeedback.","type":"article-journal","volume":"10"},"uris":["http://www.mendeley.com/documents/?uuid=c73e47bd-3242-4ed3-ad1e-0fbba421c0ed"]}],"mendeley":{"formattedCitation":"(Guan et al., 2015)","plainTextFormattedCitation":"(Guan et al., 2015)","previouslyFormattedCitation":"(Guan et al., 2015)"},"properties":{"noteIndex":0},"schema":"https://github.com/citation-style-language/schema/raw/master/csl-citation.json"}</w:instrText>
      </w:r>
      <w:r w:rsidR="00FF21A0"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Guan et al., 2015)</w:t>
      </w:r>
      <w:r w:rsidR="00FF21A0" w:rsidRPr="008868C1">
        <w:rPr>
          <w:rFonts w:ascii="Arial" w:eastAsia="Arial Unicode MS" w:hAnsi="Arial" w:cs="Arial"/>
          <w:sz w:val="20"/>
          <w:szCs w:val="20"/>
        </w:rPr>
        <w:fldChar w:fldCharType="end"/>
      </w:r>
      <w:r w:rsidR="00FF21A0" w:rsidRPr="008868C1">
        <w:rPr>
          <w:rFonts w:ascii="Arial" w:eastAsia="Arial Unicode MS" w:hAnsi="Arial" w:cs="Arial"/>
          <w:sz w:val="20"/>
          <w:szCs w:val="20"/>
        </w:rPr>
        <w:t xml:space="preserve">. </w:t>
      </w:r>
      <w:r w:rsidR="00703EEB" w:rsidRPr="008868C1">
        <w:rPr>
          <w:rFonts w:ascii="Arial" w:eastAsia="Arial Unicode MS" w:hAnsi="Arial" w:cs="Arial"/>
          <w:sz w:val="20"/>
          <w:szCs w:val="20"/>
        </w:rPr>
        <w:t xml:space="preserve">All </w:t>
      </w:r>
      <w:r w:rsidRPr="008868C1">
        <w:rPr>
          <w:rFonts w:ascii="Arial" w:eastAsia="Arial Unicode MS" w:hAnsi="Arial" w:cs="Arial"/>
          <w:sz w:val="20"/>
          <w:szCs w:val="20"/>
        </w:rPr>
        <w:t xml:space="preserve">studies reported </w:t>
      </w:r>
      <w:r w:rsidR="0019161B" w:rsidRPr="008868C1">
        <w:rPr>
          <w:rFonts w:ascii="Arial" w:eastAsia="Arial Unicode MS" w:hAnsi="Arial" w:cs="Arial"/>
          <w:sz w:val="20"/>
          <w:szCs w:val="20"/>
        </w:rPr>
        <w:t xml:space="preserve">a </w:t>
      </w:r>
      <w:r w:rsidRPr="008868C1">
        <w:rPr>
          <w:rFonts w:ascii="Arial" w:eastAsia="Arial Unicode MS" w:hAnsi="Arial" w:cs="Arial"/>
          <w:sz w:val="20"/>
          <w:szCs w:val="20"/>
        </w:rPr>
        <w:t>reduction in pain ratings, although one of the studies reported that pain reduction occurred at follow-up rather than immediately post-therapy.</w:t>
      </w:r>
      <w:r w:rsidR="00FF21A0" w:rsidRPr="008868C1">
        <w:rPr>
          <w:rFonts w:ascii="Arial" w:eastAsia="Arial Unicode MS" w:hAnsi="Arial" w:cs="Arial"/>
          <w:sz w:val="20"/>
          <w:szCs w:val="20"/>
        </w:rPr>
        <w:t xml:space="preserve"> </w:t>
      </w:r>
    </w:p>
    <w:p w14:paraId="62382102" w14:textId="77162278" w:rsidR="00C53CFC" w:rsidRPr="008868C1" w:rsidRDefault="00EB7ED6" w:rsidP="008868C1">
      <w:pPr>
        <w:jc w:val="both"/>
        <w:rPr>
          <w:rFonts w:ascii="Arial" w:eastAsia="Arial Unicode MS" w:hAnsi="Arial" w:cs="Arial"/>
          <w:sz w:val="20"/>
          <w:szCs w:val="20"/>
        </w:rPr>
      </w:pPr>
      <w:r w:rsidRPr="008868C1">
        <w:rPr>
          <w:rFonts w:ascii="Arial" w:eastAsia="Arial Unicode MS" w:hAnsi="Arial" w:cs="Arial"/>
          <w:b/>
          <w:color w:val="0070C0"/>
          <w:sz w:val="20"/>
          <w:szCs w:val="20"/>
        </w:rPr>
        <w:t>5.5 Synthesis of Results</w:t>
      </w:r>
    </w:p>
    <w:p w14:paraId="320F39C4" w14:textId="2FC1D801" w:rsidR="006C6793" w:rsidRPr="008868C1" w:rsidRDefault="006C6793"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Figure </w:t>
      </w:r>
      <w:r w:rsidR="00F64281" w:rsidRPr="008868C1">
        <w:rPr>
          <w:rFonts w:ascii="Arial" w:eastAsia="Arial Unicode MS" w:hAnsi="Arial" w:cs="Arial"/>
          <w:sz w:val="20"/>
          <w:szCs w:val="20"/>
        </w:rPr>
        <w:t>4</w:t>
      </w:r>
      <w:r w:rsidRPr="008868C1">
        <w:rPr>
          <w:rFonts w:ascii="Arial" w:eastAsia="Arial Unicode MS" w:hAnsi="Arial" w:cs="Arial"/>
          <w:sz w:val="20"/>
          <w:szCs w:val="20"/>
        </w:rPr>
        <w:t xml:space="preserve"> shows</w:t>
      </w:r>
      <w:r w:rsidR="00056006" w:rsidRPr="008868C1">
        <w:rPr>
          <w:rFonts w:ascii="Arial" w:eastAsia="Arial Unicode MS" w:hAnsi="Arial" w:cs="Arial"/>
          <w:sz w:val="20"/>
          <w:szCs w:val="20"/>
        </w:rPr>
        <w:t xml:space="preserve"> the</w:t>
      </w:r>
      <w:r w:rsidRPr="008868C1">
        <w:rPr>
          <w:rFonts w:ascii="Arial" w:eastAsia="Arial Unicode MS" w:hAnsi="Arial" w:cs="Arial"/>
          <w:sz w:val="20"/>
          <w:szCs w:val="20"/>
        </w:rPr>
        <w:t xml:space="preserve"> </w:t>
      </w:r>
      <w:r w:rsidR="00EE2368" w:rsidRPr="008868C1">
        <w:rPr>
          <w:rFonts w:ascii="Arial" w:eastAsia="Arial Unicode MS" w:hAnsi="Arial" w:cs="Arial"/>
          <w:sz w:val="20"/>
          <w:szCs w:val="20"/>
        </w:rPr>
        <w:t>result of the meta-analysis</w:t>
      </w:r>
      <w:r w:rsidR="00D27035" w:rsidRPr="008868C1">
        <w:rPr>
          <w:rFonts w:ascii="Arial" w:eastAsia="Arial Unicode MS" w:hAnsi="Arial" w:cs="Arial"/>
          <w:sz w:val="20"/>
          <w:szCs w:val="20"/>
        </w:rPr>
        <w:t xml:space="preserve"> presented as a forest plot of </w:t>
      </w:r>
      <w:r w:rsidR="006E6CD3" w:rsidRPr="008868C1">
        <w:rPr>
          <w:rFonts w:ascii="Arial" w:eastAsia="Arial Unicode MS" w:hAnsi="Arial" w:cs="Arial"/>
          <w:sz w:val="20"/>
          <w:szCs w:val="20"/>
        </w:rPr>
        <w:t xml:space="preserve">the </w:t>
      </w:r>
      <w:r w:rsidR="000511C9" w:rsidRPr="008868C1">
        <w:rPr>
          <w:rFonts w:ascii="Arial" w:eastAsia="Arial Unicode MS" w:hAnsi="Arial" w:cs="Arial"/>
          <w:sz w:val="20"/>
          <w:szCs w:val="20"/>
        </w:rPr>
        <w:t>six</w:t>
      </w:r>
      <w:r w:rsidR="00D27035" w:rsidRPr="008868C1">
        <w:rPr>
          <w:rFonts w:ascii="Arial" w:eastAsia="Arial Unicode MS" w:hAnsi="Arial" w:cs="Arial"/>
          <w:sz w:val="20"/>
          <w:szCs w:val="20"/>
        </w:rPr>
        <w:t xml:space="preserve"> randomised controlled trials included</w:t>
      </w:r>
      <w:r w:rsidR="00056006" w:rsidRPr="008868C1">
        <w:rPr>
          <w:rFonts w:ascii="Arial" w:eastAsia="Arial Unicode MS" w:hAnsi="Arial" w:cs="Arial"/>
          <w:sz w:val="20"/>
          <w:szCs w:val="20"/>
        </w:rPr>
        <w:t xml:space="preserve"> in this review</w:t>
      </w:r>
      <w:r w:rsidRPr="008868C1">
        <w:rPr>
          <w:rFonts w:ascii="Arial" w:eastAsia="Arial Unicode MS" w:hAnsi="Arial" w:cs="Arial"/>
          <w:sz w:val="20"/>
          <w:szCs w:val="20"/>
        </w:rPr>
        <w:t>.</w:t>
      </w:r>
      <w:r w:rsidR="00056006" w:rsidRPr="008868C1">
        <w:rPr>
          <w:rFonts w:ascii="Arial" w:eastAsia="Arial Unicode MS" w:hAnsi="Arial" w:cs="Arial"/>
          <w:sz w:val="20"/>
          <w:szCs w:val="20"/>
        </w:rPr>
        <w:t xml:space="preserve"> </w:t>
      </w:r>
      <w:r w:rsidR="00C47BDF" w:rsidRPr="008868C1">
        <w:rPr>
          <w:rFonts w:ascii="Arial" w:eastAsia="Arial Unicode MS" w:hAnsi="Arial" w:cs="Arial"/>
          <w:sz w:val="20"/>
          <w:szCs w:val="20"/>
        </w:rPr>
        <w:t>Using the random effects model, the overall effect of neurofeedback in chronic pain patients was statistically significant (</w:t>
      </w:r>
      <w:r w:rsidR="00664576" w:rsidRPr="008868C1">
        <w:rPr>
          <w:rFonts w:ascii="Arial" w:eastAsia="Arial Unicode MS" w:hAnsi="Arial" w:cs="Arial"/>
          <w:i/>
          <w:iCs/>
          <w:sz w:val="20"/>
          <w:szCs w:val="20"/>
        </w:rPr>
        <w:t>d</w:t>
      </w:r>
      <w:r w:rsidR="00751EF0" w:rsidRPr="008868C1">
        <w:rPr>
          <w:rFonts w:ascii="Arial" w:eastAsia="Arial Unicode MS" w:hAnsi="Arial" w:cs="Arial"/>
          <w:sz w:val="20"/>
          <w:szCs w:val="20"/>
        </w:rPr>
        <w:t>=-0.</w:t>
      </w:r>
      <w:r w:rsidR="00051E28" w:rsidRPr="008868C1">
        <w:rPr>
          <w:rFonts w:ascii="Arial" w:eastAsia="Arial Unicode MS" w:hAnsi="Arial" w:cs="Arial"/>
          <w:sz w:val="20"/>
          <w:szCs w:val="20"/>
        </w:rPr>
        <w:t>76</w:t>
      </w:r>
      <w:r w:rsidR="00201BA5" w:rsidRPr="008868C1">
        <w:rPr>
          <w:rFonts w:ascii="Arial" w:eastAsia="Arial Unicode MS" w:hAnsi="Arial" w:cs="Arial"/>
          <w:sz w:val="20"/>
          <w:szCs w:val="20"/>
        </w:rPr>
        <w:t>, 95% CI [-1.31, -0.20]</w:t>
      </w:r>
      <w:r w:rsidR="00064B5A" w:rsidRPr="008868C1">
        <w:rPr>
          <w:rFonts w:ascii="Arial" w:eastAsia="Arial Unicode MS" w:hAnsi="Arial" w:cs="Arial"/>
          <w:sz w:val="20"/>
          <w:szCs w:val="20"/>
        </w:rPr>
        <w:t>).</w:t>
      </w:r>
      <w:r w:rsidR="00A93D1F" w:rsidRPr="008868C1">
        <w:rPr>
          <w:rFonts w:ascii="Arial" w:eastAsia="Arial Unicode MS" w:hAnsi="Arial" w:cs="Arial"/>
          <w:sz w:val="20"/>
          <w:szCs w:val="20"/>
        </w:rPr>
        <w:t xml:space="preserve"> This represents a medium effect size according to the criteria of interpretation of Cohen’s </w:t>
      </w:r>
      <w:r w:rsidR="00A93D1F" w:rsidRPr="008868C1">
        <w:rPr>
          <w:rFonts w:ascii="Arial" w:eastAsia="Arial Unicode MS" w:hAnsi="Arial" w:cs="Arial"/>
          <w:i/>
          <w:iCs/>
          <w:sz w:val="20"/>
          <w:szCs w:val="20"/>
        </w:rPr>
        <w:t>d</w:t>
      </w:r>
      <w:r w:rsidR="00A1470F" w:rsidRPr="008868C1">
        <w:rPr>
          <w:rFonts w:ascii="Arial" w:eastAsia="Arial Unicode MS" w:hAnsi="Arial" w:cs="Arial"/>
          <w:i/>
          <w:iCs/>
          <w:sz w:val="20"/>
          <w:szCs w:val="20"/>
        </w:rPr>
        <w:t xml:space="preserve"> </w:t>
      </w:r>
      <w:r w:rsidR="000129A4"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2307/2290095","ISSN":"01621459","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Lachenbruch","given":"Peter A.","non-dropping-particle":"","parse-names":false,"suffix":""},{"dropping-particle":"","family":"Cohen","given":"Jacob","non-dropping-particle":"","parse-names":false,"suffix":""}],"container-title":"Journal of the American Statistical Association","id":"ITEM-1","issued":{"date-parts":[["1989"]]},"title":"Statistical Power Analysis for the Behavioral Sciences (2nd ed.).","type":"article-journal"},"uris":["http://www.mendeley.com/documents/?uuid=ed9bc2f0-e9d3-41f5-b6c7-9249deede2bd"]}],"mendeley":{"formattedCitation":"(Lachenbruch &amp; Cohen, 1989)","plainTextFormattedCitation":"(Lachenbruch &amp; Cohen, 1989)","previouslyFormattedCitation":"(Lachenbruch &amp; Cohen, 1989)"},"properties":{"noteIndex":0},"schema":"https://github.com/citation-style-language/schema/raw/master/csl-citation.json"}</w:instrText>
      </w:r>
      <w:r w:rsidR="000129A4"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Lachenbruch &amp; Cohen, 1989)</w:t>
      </w:r>
      <w:r w:rsidR="000129A4" w:rsidRPr="008868C1">
        <w:rPr>
          <w:rFonts w:ascii="Arial" w:eastAsia="Arial Unicode MS" w:hAnsi="Arial" w:cs="Arial"/>
          <w:sz w:val="20"/>
          <w:szCs w:val="20"/>
        </w:rPr>
        <w:fldChar w:fldCharType="end"/>
      </w:r>
      <w:r w:rsidR="00A93D1F" w:rsidRPr="008868C1">
        <w:rPr>
          <w:rFonts w:ascii="Arial" w:eastAsia="Arial Unicode MS" w:hAnsi="Arial" w:cs="Arial"/>
          <w:sz w:val="20"/>
          <w:szCs w:val="20"/>
        </w:rPr>
        <w:t>.</w:t>
      </w:r>
      <w:r w:rsidR="00803813" w:rsidRPr="008868C1">
        <w:rPr>
          <w:rFonts w:ascii="Arial" w:eastAsia="Arial Unicode MS" w:hAnsi="Arial" w:cs="Arial"/>
          <w:sz w:val="20"/>
          <w:szCs w:val="20"/>
        </w:rPr>
        <w:t xml:space="preserve"> </w:t>
      </w:r>
      <w:r w:rsidR="0044308E" w:rsidRPr="008868C1">
        <w:rPr>
          <w:rFonts w:ascii="Arial" w:eastAsia="Arial Unicode MS" w:hAnsi="Arial" w:cs="Arial"/>
          <w:sz w:val="20"/>
          <w:szCs w:val="20"/>
        </w:rPr>
        <w:t>The meta-</w:t>
      </w:r>
      <w:r w:rsidR="00410AF2" w:rsidRPr="008868C1">
        <w:rPr>
          <w:rFonts w:ascii="Arial" w:eastAsia="Arial Unicode MS" w:hAnsi="Arial" w:cs="Arial"/>
          <w:sz w:val="20"/>
          <w:szCs w:val="20"/>
        </w:rPr>
        <w:t>analysis</w:t>
      </w:r>
      <w:r w:rsidR="0044308E" w:rsidRPr="008868C1">
        <w:rPr>
          <w:rFonts w:ascii="Arial" w:eastAsia="Arial Unicode MS" w:hAnsi="Arial" w:cs="Arial"/>
          <w:sz w:val="20"/>
          <w:szCs w:val="20"/>
        </w:rPr>
        <w:t xml:space="preserve"> </w:t>
      </w:r>
      <w:r w:rsidR="001A1450" w:rsidRPr="008868C1">
        <w:rPr>
          <w:rFonts w:ascii="Arial" w:eastAsia="Arial Unicode MS" w:hAnsi="Arial" w:cs="Arial"/>
          <w:sz w:val="20"/>
          <w:szCs w:val="20"/>
        </w:rPr>
        <w:t xml:space="preserve">revealed a high heterogeneity value [Q (df = 5) = </w:t>
      </w:r>
      <w:r w:rsidR="0009219D" w:rsidRPr="008868C1">
        <w:rPr>
          <w:rFonts w:ascii="Arial" w:eastAsia="Arial Unicode MS" w:hAnsi="Arial" w:cs="Arial"/>
          <w:sz w:val="20"/>
          <w:szCs w:val="20"/>
        </w:rPr>
        <w:t>18.46, p&lt;0.002] corresponding to a high value for I</w:t>
      </w:r>
      <w:r w:rsidR="0009219D" w:rsidRPr="008868C1">
        <w:rPr>
          <w:rFonts w:ascii="Arial" w:eastAsia="Arial Unicode MS" w:hAnsi="Arial" w:cs="Arial"/>
          <w:sz w:val="20"/>
          <w:szCs w:val="20"/>
          <w:vertAlign w:val="superscript"/>
        </w:rPr>
        <w:t>2</w:t>
      </w:r>
      <w:r w:rsidR="0009219D" w:rsidRPr="008868C1">
        <w:rPr>
          <w:rFonts w:ascii="Arial" w:eastAsia="Arial Unicode MS" w:hAnsi="Arial" w:cs="Arial"/>
          <w:sz w:val="20"/>
          <w:szCs w:val="20"/>
        </w:rPr>
        <w:t xml:space="preserve"> of </w:t>
      </w:r>
      <w:r w:rsidR="008D6591" w:rsidRPr="008868C1">
        <w:rPr>
          <w:rFonts w:ascii="Arial" w:eastAsia="Arial Unicode MS" w:hAnsi="Arial" w:cs="Arial"/>
          <w:sz w:val="20"/>
          <w:szCs w:val="20"/>
        </w:rPr>
        <w:t xml:space="preserve">73%. A funnel plot </w:t>
      </w:r>
      <w:r w:rsidR="00311B5C" w:rsidRPr="008868C1">
        <w:rPr>
          <w:rFonts w:ascii="Arial" w:eastAsia="Arial Unicode MS" w:hAnsi="Arial" w:cs="Arial"/>
          <w:sz w:val="20"/>
          <w:szCs w:val="20"/>
        </w:rPr>
        <w:t>was not created due to the small number of studies included in the meta-</w:t>
      </w:r>
      <w:r w:rsidR="00410AF2" w:rsidRPr="008868C1">
        <w:rPr>
          <w:rFonts w:ascii="Arial" w:eastAsia="Arial Unicode MS" w:hAnsi="Arial" w:cs="Arial"/>
          <w:sz w:val="20"/>
          <w:szCs w:val="20"/>
        </w:rPr>
        <w:t>analysis</w:t>
      </w:r>
      <w:r w:rsidR="00311B5C" w:rsidRPr="008868C1">
        <w:rPr>
          <w:rFonts w:ascii="Arial" w:eastAsia="Arial Unicode MS" w:hAnsi="Arial" w:cs="Arial"/>
          <w:sz w:val="20"/>
          <w:szCs w:val="20"/>
        </w:rPr>
        <w:t>.</w:t>
      </w:r>
      <w:r w:rsidR="008D6591" w:rsidRPr="008868C1">
        <w:rPr>
          <w:rFonts w:ascii="Arial" w:eastAsia="Arial Unicode MS" w:hAnsi="Arial" w:cs="Arial"/>
          <w:sz w:val="20"/>
          <w:szCs w:val="20"/>
        </w:rPr>
        <w:t xml:space="preserve"> </w:t>
      </w:r>
    </w:p>
    <w:p w14:paraId="3070134A" w14:textId="1402A0C4" w:rsidR="005647FC" w:rsidRPr="008868C1" w:rsidRDefault="005B646B" w:rsidP="008868C1">
      <w:pPr>
        <w:jc w:val="both"/>
        <w:rPr>
          <w:rFonts w:ascii="Arial" w:eastAsia="Arial Unicode MS" w:hAnsi="Arial" w:cs="Arial"/>
          <w:b/>
          <w:color w:val="0070C0"/>
          <w:sz w:val="20"/>
          <w:szCs w:val="20"/>
        </w:rPr>
      </w:pPr>
      <w:r w:rsidRPr="008868C1">
        <w:rPr>
          <w:rFonts w:ascii="Arial" w:eastAsia="Arial Unicode MS" w:hAnsi="Arial" w:cs="Arial"/>
          <w:b/>
          <w:color w:val="0070C0"/>
          <w:sz w:val="20"/>
          <w:szCs w:val="20"/>
        </w:rPr>
        <w:t>[</w:t>
      </w:r>
      <w:r w:rsidR="005647FC" w:rsidRPr="008868C1">
        <w:rPr>
          <w:rFonts w:ascii="Arial" w:eastAsia="Arial Unicode MS" w:hAnsi="Arial" w:cs="Arial"/>
          <w:b/>
          <w:color w:val="0070C0"/>
          <w:sz w:val="20"/>
          <w:szCs w:val="20"/>
        </w:rPr>
        <w:t xml:space="preserve">Figure </w:t>
      </w:r>
      <w:r w:rsidR="00F64281" w:rsidRPr="008868C1">
        <w:rPr>
          <w:rFonts w:ascii="Arial" w:eastAsia="Arial Unicode MS" w:hAnsi="Arial" w:cs="Arial"/>
          <w:b/>
          <w:color w:val="0070C0"/>
          <w:sz w:val="20"/>
          <w:szCs w:val="20"/>
        </w:rPr>
        <w:t>4</w:t>
      </w:r>
      <w:r w:rsidRPr="008868C1">
        <w:rPr>
          <w:rFonts w:ascii="Arial" w:eastAsia="Arial Unicode MS" w:hAnsi="Arial" w:cs="Arial"/>
          <w:b/>
          <w:color w:val="0070C0"/>
          <w:sz w:val="20"/>
          <w:szCs w:val="20"/>
        </w:rPr>
        <w:t>]</w:t>
      </w:r>
    </w:p>
    <w:p w14:paraId="0C45DB33" w14:textId="07023354" w:rsidR="00F64281" w:rsidRPr="008868C1" w:rsidRDefault="00EB7ED6" w:rsidP="008868C1">
      <w:pPr>
        <w:jc w:val="both"/>
        <w:rPr>
          <w:rFonts w:ascii="Arial" w:eastAsia="Arial Unicode MS" w:hAnsi="Arial" w:cs="Arial"/>
          <w:b/>
          <w:color w:val="0070C0"/>
          <w:sz w:val="20"/>
          <w:szCs w:val="20"/>
        </w:rPr>
      </w:pPr>
      <w:r w:rsidRPr="008868C1">
        <w:rPr>
          <w:rFonts w:ascii="Arial" w:eastAsia="Arial Unicode MS" w:hAnsi="Arial" w:cs="Arial"/>
          <w:b/>
          <w:color w:val="0070C0"/>
          <w:sz w:val="20"/>
          <w:szCs w:val="20"/>
        </w:rPr>
        <w:t>5.6 Additional Analysis</w:t>
      </w:r>
    </w:p>
    <w:p w14:paraId="2A2CB147" w14:textId="753BDEF5" w:rsidR="00F64281" w:rsidRPr="008868C1" w:rsidRDefault="00F64281" w:rsidP="008868C1">
      <w:pPr>
        <w:jc w:val="both"/>
        <w:rPr>
          <w:rFonts w:ascii="Arial" w:hAnsi="Arial" w:cs="Arial"/>
          <w:noProof/>
          <w:sz w:val="20"/>
          <w:szCs w:val="20"/>
        </w:rPr>
      </w:pPr>
      <w:r w:rsidRPr="008868C1">
        <w:rPr>
          <w:rFonts w:ascii="Arial" w:eastAsia="Arial Unicode MS" w:hAnsi="Arial" w:cs="Arial"/>
          <w:b/>
          <w:color w:val="4F81BD" w:themeColor="accent1"/>
          <w:sz w:val="20"/>
          <w:szCs w:val="20"/>
        </w:rPr>
        <w:t>5.6</w:t>
      </w:r>
      <w:r w:rsidR="00EB7ED6" w:rsidRPr="008868C1">
        <w:rPr>
          <w:rFonts w:ascii="Arial" w:eastAsia="Arial Unicode MS" w:hAnsi="Arial" w:cs="Arial"/>
          <w:b/>
          <w:color w:val="4F81BD" w:themeColor="accent1"/>
          <w:sz w:val="20"/>
          <w:szCs w:val="20"/>
        </w:rPr>
        <w:t>.1</w:t>
      </w:r>
      <w:r w:rsidRPr="008868C1">
        <w:rPr>
          <w:rFonts w:ascii="Arial" w:eastAsia="Arial Unicode MS" w:hAnsi="Arial" w:cs="Arial"/>
          <w:b/>
          <w:color w:val="4F81BD" w:themeColor="accent1"/>
          <w:sz w:val="20"/>
          <w:szCs w:val="20"/>
        </w:rPr>
        <w:t xml:space="preserve"> </w:t>
      </w:r>
      <w:r w:rsidR="006308CA" w:rsidRPr="008868C1">
        <w:rPr>
          <w:rFonts w:ascii="Arial" w:eastAsia="Arial Unicode MS" w:hAnsi="Arial" w:cs="Arial"/>
          <w:b/>
          <w:color w:val="4F81BD" w:themeColor="accent1"/>
          <w:sz w:val="20"/>
          <w:szCs w:val="20"/>
        </w:rPr>
        <w:t>Factor</w:t>
      </w:r>
      <w:r w:rsidR="00632F42" w:rsidRPr="008868C1">
        <w:rPr>
          <w:rFonts w:ascii="Arial" w:eastAsia="Arial Unicode MS" w:hAnsi="Arial" w:cs="Arial"/>
          <w:b/>
          <w:color w:val="4F81BD" w:themeColor="accent1"/>
          <w:sz w:val="20"/>
          <w:szCs w:val="20"/>
        </w:rPr>
        <w:t>s</w:t>
      </w:r>
      <w:r w:rsidR="006308CA" w:rsidRPr="008868C1">
        <w:rPr>
          <w:rFonts w:ascii="Arial" w:eastAsia="Arial Unicode MS" w:hAnsi="Arial" w:cs="Arial"/>
          <w:b/>
          <w:color w:val="4F81BD" w:themeColor="accent1"/>
          <w:sz w:val="20"/>
          <w:szCs w:val="20"/>
        </w:rPr>
        <w:t xml:space="preserve"> </w:t>
      </w:r>
      <w:r w:rsidR="00773E72" w:rsidRPr="008868C1">
        <w:rPr>
          <w:rFonts w:ascii="Arial" w:eastAsia="Arial Unicode MS" w:hAnsi="Arial" w:cs="Arial"/>
          <w:b/>
          <w:color w:val="4F81BD" w:themeColor="accent1"/>
          <w:sz w:val="20"/>
          <w:szCs w:val="20"/>
        </w:rPr>
        <w:t xml:space="preserve">influencing </w:t>
      </w:r>
      <w:r w:rsidR="00FF35E9" w:rsidRPr="008868C1">
        <w:rPr>
          <w:rFonts w:ascii="Arial" w:eastAsia="Arial Unicode MS" w:hAnsi="Arial" w:cs="Arial"/>
          <w:b/>
          <w:color w:val="4F81BD" w:themeColor="accent1"/>
          <w:sz w:val="20"/>
          <w:szCs w:val="20"/>
        </w:rPr>
        <w:t>Pain Reduction</w:t>
      </w:r>
    </w:p>
    <w:p w14:paraId="0F99ABEA" w14:textId="226A1F58" w:rsidR="00F64281" w:rsidRPr="008868C1" w:rsidRDefault="00F64281" w:rsidP="008868C1">
      <w:pPr>
        <w:jc w:val="both"/>
        <w:rPr>
          <w:rFonts w:ascii="Arial" w:eastAsia="Arial Unicode MS" w:hAnsi="Arial" w:cs="Arial"/>
          <w:sz w:val="20"/>
          <w:szCs w:val="20"/>
        </w:rPr>
      </w:pPr>
      <w:r w:rsidRPr="008868C1">
        <w:rPr>
          <w:rFonts w:ascii="Arial" w:eastAsia="Arial Unicode MS" w:hAnsi="Arial" w:cs="Arial"/>
          <w:sz w:val="20"/>
          <w:szCs w:val="20"/>
        </w:rPr>
        <w:t>Figure 5 shows the bubble plot demonstrating the impact of target signal, number of training sessions and sample size on the % reduction in pain ratings from baseline reported by different neurofeedback studies.</w:t>
      </w:r>
    </w:p>
    <w:p w14:paraId="1564EF8D" w14:textId="7C1D119A" w:rsidR="00F64281" w:rsidRPr="008868C1" w:rsidRDefault="00F64281" w:rsidP="008868C1">
      <w:pPr>
        <w:jc w:val="both"/>
        <w:rPr>
          <w:rFonts w:ascii="Arial" w:eastAsia="Arial Unicode MS" w:hAnsi="Arial" w:cs="Arial"/>
          <w:sz w:val="20"/>
          <w:szCs w:val="20"/>
        </w:rPr>
      </w:pPr>
      <w:r w:rsidRPr="008868C1">
        <w:rPr>
          <w:rFonts w:ascii="Arial" w:eastAsia="Arial Unicode MS" w:hAnsi="Arial" w:cs="Arial"/>
          <w:sz w:val="20"/>
          <w:szCs w:val="20"/>
        </w:rPr>
        <w:t>Neurofeedback studies which increased SMR and decreased theta (light green bubbles) were very effective in reducing pain as both studies reported a &gt;50% reduction in pain. However, decreasing beta in addition to these two frequencies (dark green bubbles) reduced the effectiveness of the training. Increasing the number of training sessions increased pain reduction for both of these protocols.</w:t>
      </w:r>
    </w:p>
    <w:p w14:paraId="5C46A8E5" w14:textId="77777777" w:rsidR="00F64281" w:rsidRPr="008868C1" w:rsidRDefault="00F64281" w:rsidP="008868C1">
      <w:pPr>
        <w:jc w:val="both"/>
        <w:rPr>
          <w:rFonts w:ascii="Arial" w:eastAsia="Arial Unicode MS" w:hAnsi="Arial" w:cs="Arial"/>
          <w:sz w:val="20"/>
          <w:szCs w:val="20"/>
        </w:rPr>
      </w:pPr>
      <w:r w:rsidRPr="008868C1">
        <w:rPr>
          <w:rFonts w:ascii="Arial" w:eastAsia="Arial Unicode MS" w:hAnsi="Arial" w:cs="Arial"/>
          <w:sz w:val="20"/>
          <w:szCs w:val="20"/>
        </w:rPr>
        <w:t>Neurofeedback studies which increased alpha and decreased beta or increased alpha, decreased beta and decreased theta were moderately effective. Effectiveness increased with increasing number of training sessions. Increasing alpha in isolation was less effective, however only one study investigated this protocol.</w:t>
      </w:r>
    </w:p>
    <w:p w14:paraId="1DCA4DA2" w14:textId="77777777" w:rsidR="00F64281" w:rsidRPr="008868C1" w:rsidRDefault="00F64281" w:rsidP="008868C1">
      <w:pPr>
        <w:jc w:val="both"/>
        <w:rPr>
          <w:rFonts w:ascii="Arial" w:eastAsia="Arial Unicode MS" w:hAnsi="Arial" w:cs="Arial"/>
          <w:sz w:val="20"/>
          <w:szCs w:val="20"/>
        </w:rPr>
      </w:pPr>
      <w:r w:rsidRPr="008868C1">
        <w:rPr>
          <w:rFonts w:ascii="Arial" w:eastAsia="Arial Unicode MS" w:hAnsi="Arial" w:cs="Arial"/>
          <w:sz w:val="20"/>
          <w:szCs w:val="20"/>
        </w:rPr>
        <w:t>Results of fMRI neurofeedback studies were highly variable and did not show any obvious trends. However, these results might have been due to the small sample size and the small number of training sessions in these studies.</w:t>
      </w:r>
    </w:p>
    <w:p w14:paraId="7510FDAA" w14:textId="7AF20F92" w:rsidR="00F64281" w:rsidRPr="008868C1" w:rsidRDefault="00F64281" w:rsidP="008868C1">
      <w:pPr>
        <w:jc w:val="both"/>
        <w:rPr>
          <w:rFonts w:ascii="Arial" w:eastAsia="Arial Unicode MS" w:hAnsi="Arial" w:cs="Arial"/>
          <w:sz w:val="20"/>
          <w:szCs w:val="20"/>
        </w:rPr>
      </w:pPr>
      <w:r w:rsidRPr="008868C1">
        <w:rPr>
          <w:rFonts w:ascii="Arial" w:eastAsia="Arial Unicode MS" w:hAnsi="Arial" w:cs="Arial"/>
          <w:b/>
          <w:color w:val="0070C0"/>
          <w:sz w:val="20"/>
          <w:szCs w:val="20"/>
        </w:rPr>
        <w:t xml:space="preserve">[Figure </w:t>
      </w:r>
      <w:r w:rsidR="00EB7ED6" w:rsidRPr="008868C1">
        <w:rPr>
          <w:rFonts w:ascii="Arial" w:eastAsia="Arial Unicode MS" w:hAnsi="Arial" w:cs="Arial"/>
          <w:b/>
          <w:color w:val="0070C0"/>
          <w:sz w:val="20"/>
          <w:szCs w:val="20"/>
        </w:rPr>
        <w:t>5</w:t>
      </w:r>
      <w:r w:rsidRPr="008868C1">
        <w:rPr>
          <w:rFonts w:ascii="Arial" w:eastAsia="Arial Unicode MS" w:hAnsi="Arial" w:cs="Arial"/>
          <w:b/>
          <w:color w:val="0070C0"/>
          <w:sz w:val="20"/>
          <w:szCs w:val="20"/>
        </w:rPr>
        <w:t>]</w:t>
      </w:r>
    </w:p>
    <w:p w14:paraId="216960A1" w14:textId="65EDAB52" w:rsidR="005212B1" w:rsidRPr="008868C1" w:rsidRDefault="005212B1"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5.</w:t>
      </w:r>
      <w:r w:rsidR="00773E72" w:rsidRPr="008868C1">
        <w:rPr>
          <w:rFonts w:ascii="Arial" w:eastAsia="Arial Unicode MS" w:hAnsi="Arial" w:cs="Arial"/>
          <w:b/>
          <w:color w:val="4F81BD" w:themeColor="accent1"/>
          <w:sz w:val="20"/>
          <w:szCs w:val="20"/>
        </w:rPr>
        <w:t>6.2</w:t>
      </w:r>
      <w:r w:rsidRPr="008868C1">
        <w:rPr>
          <w:rFonts w:ascii="Arial" w:eastAsia="Arial Unicode MS" w:hAnsi="Arial" w:cs="Arial"/>
          <w:b/>
          <w:color w:val="4F81BD" w:themeColor="accent1"/>
          <w:sz w:val="20"/>
          <w:szCs w:val="20"/>
        </w:rPr>
        <w:t xml:space="preserve"> Correlation between Change in </w:t>
      </w:r>
      <w:r w:rsidR="00BF2498" w:rsidRPr="008868C1">
        <w:rPr>
          <w:rFonts w:ascii="Arial" w:eastAsia="Arial Unicode MS" w:hAnsi="Arial" w:cs="Arial"/>
          <w:b/>
          <w:color w:val="4F81BD" w:themeColor="accent1"/>
          <w:sz w:val="20"/>
          <w:szCs w:val="20"/>
        </w:rPr>
        <w:t>Neurophysiological Signal</w:t>
      </w:r>
      <w:r w:rsidRPr="008868C1">
        <w:rPr>
          <w:rFonts w:ascii="Arial" w:eastAsia="Arial Unicode MS" w:hAnsi="Arial" w:cs="Arial"/>
          <w:b/>
          <w:color w:val="4F81BD" w:themeColor="accent1"/>
          <w:sz w:val="20"/>
          <w:szCs w:val="20"/>
        </w:rPr>
        <w:t xml:space="preserve"> and </w:t>
      </w:r>
      <w:r w:rsidR="00BF2498" w:rsidRPr="008868C1">
        <w:rPr>
          <w:rFonts w:ascii="Arial" w:eastAsia="Arial Unicode MS" w:hAnsi="Arial" w:cs="Arial"/>
          <w:b/>
          <w:color w:val="4F81BD" w:themeColor="accent1"/>
          <w:sz w:val="20"/>
          <w:szCs w:val="20"/>
        </w:rPr>
        <w:t>Reduction in Pain</w:t>
      </w:r>
    </w:p>
    <w:p w14:paraId="1019862D" w14:textId="05D71F39" w:rsidR="005114E9" w:rsidRPr="008868C1" w:rsidRDefault="00CC3EAE" w:rsidP="008868C1">
      <w:pPr>
        <w:jc w:val="both"/>
        <w:rPr>
          <w:rFonts w:ascii="Arial" w:eastAsia="Arial Unicode MS" w:hAnsi="Arial" w:cs="Arial"/>
          <w:b/>
          <w:color w:val="4F81BD" w:themeColor="accent1"/>
          <w:sz w:val="20"/>
          <w:szCs w:val="20"/>
        </w:rPr>
      </w:pPr>
      <w:r w:rsidRPr="008868C1">
        <w:rPr>
          <w:rFonts w:ascii="Arial" w:eastAsia="Arial Unicode MS" w:hAnsi="Arial" w:cs="Arial"/>
          <w:sz w:val="20"/>
          <w:szCs w:val="20"/>
        </w:rPr>
        <w:t>Figure</w:t>
      </w:r>
      <w:r w:rsidR="007D5505" w:rsidRPr="008868C1">
        <w:rPr>
          <w:rFonts w:ascii="Arial" w:eastAsia="Arial Unicode MS" w:hAnsi="Arial" w:cs="Arial"/>
          <w:sz w:val="20"/>
          <w:szCs w:val="20"/>
        </w:rPr>
        <w:t xml:space="preserve"> </w:t>
      </w:r>
      <w:r w:rsidR="00E8595F" w:rsidRPr="008868C1">
        <w:rPr>
          <w:rFonts w:ascii="Arial" w:eastAsia="Arial Unicode MS" w:hAnsi="Arial" w:cs="Arial"/>
          <w:sz w:val="20"/>
          <w:szCs w:val="20"/>
        </w:rPr>
        <w:t>6</w:t>
      </w:r>
      <w:r w:rsidRPr="008868C1">
        <w:rPr>
          <w:rFonts w:ascii="Arial" w:eastAsia="Arial Unicode MS" w:hAnsi="Arial" w:cs="Arial"/>
          <w:sz w:val="20"/>
          <w:szCs w:val="20"/>
        </w:rPr>
        <w:t xml:space="preserve"> shows </w:t>
      </w:r>
      <w:r w:rsidR="00E61CD5" w:rsidRPr="008868C1">
        <w:rPr>
          <w:rFonts w:ascii="Arial" w:eastAsia="Arial Unicode MS" w:hAnsi="Arial" w:cs="Arial"/>
          <w:sz w:val="20"/>
          <w:szCs w:val="20"/>
        </w:rPr>
        <w:t xml:space="preserve">a schematic representation of the success of </w:t>
      </w:r>
      <w:r w:rsidR="00E11DB3" w:rsidRPr="008868C1">
        <w:rPr>
          <w:rFonts w:ascii="Arial" w:eastAsia="Arial Unicode MS" w:hAnsi="Arial" w:cs="Arial"/>
          <w:sz w:val="20"/>
          <w:szCs w:val="20"/>
        </w:rPr>
        <w:t xml:space="preserve">different neurofeedback studies in changing the neurophysiological signal and reducing the pain perceived by the </w:t>
      </w:r>
      <w:r w:rsidR="00A4692E" w:rsidRPr="008868C1">
        <w:rPr>
          <w:rFonts w:ascii="Arial" w:eastAsia="Arial Unicode MS" w:hAnsi="Arial" w:cs="Arial"/>
          <w:sz w:val="20"/>
          <w:szCs w:val="20"/>
        </w:rPr>
        <w:t>patient</w:t>
      </w:r>
      <w:r w:rsidR="00E11DB3" w:rsidRPr="008868C1">
        <w:rPr>
          <w:rFonts w:ascii="Arial" w:eastAsia="Arial Unicode MS" w:hAnsi="Arial" w:cs="Arial"/>
          <w:sz w:val="20"/>
          <w:szCs w:val="20"/>
        </w:rPr>
        <w:t xml:space="preserve">s. </w:t>
      </w:r>
      <w:r w:rsidR="00FF2F4A" w:rsidRPr="008868C1">
        <w:rPr>
          <w:rFonts w:ascii="Arial" w:eastAsia="Arial Unicode MS" w:hAnsi="Arial" w:cs="Arial"/>
          <w:sz w:val="20"/>
          <w:szCs w:val="20"/>
        </w:rPr>
        <w:t>Only 1</w:t>
      </w:r>
      <w:r w:rsidR="00FD24A8" w:rsidRPr="008868C1">
        <w:rPr>
          <w:rFonts w:ascii="Arial" w:eastAsia="Arial Unicode MS" w:hAnsi="Arial" w:cs="Arial"/>
          <w:sz w:val="20"/>
          <w:szCs w:val="20"/>
        </w:rPr>
        <w:t>0</w:t>
      </w:r>
      <w:r w:rsidR="00FF2F4A" w:rsidRPr="008868C1">
        <w:rPr>
          <w:rFonts w:ascii="Arial" w:eastAsia="Arial Unicode MS" w:hAnsi="Arial" w:cs="Arial"/>
          <w:sz w:val="20"/>
          <w:szCs w:val="20"/>
        </w:rPr>
        <w:t xml:space="preserve"> out of the 21 studies reported changes in neurophysiological signals </w:t>
      </w:r>
      <w:r w:rsidR="00D83344" w:rsidRPr="008868C1">
        <w:rPr>
          <w:rFonts w:ascii="Arial" w:eastAsia="Arial Unicode MS" w:hAnsi="Arial" w:cs="Arial"/>
          <w:sz w:val="20"/>
          <w:szCs w:val="20"/>
        </w:rPr>
        <w:t xml:space="preserve">following neurofeedback and were </w:t>
      </w:r>
      <w:r w:rsidR="00F030DF" w:rsidRPr="008868C1">
        <w:rPr>
          <w:rFonts w:ascii="Arial" w:eastAsia="Arial Unicode MS" w:hAnsi="Arial" w:cs="Arial"/>
          <w:sz w:val="20"/>
          <w:szCs w:val="20"/>
        </w:rPr>
        <w:t>shown</w:t>
      </w:r>
      <w:r w:rsidR="00D83344" w:rsidRPr="008868C1">
        <w:rPr>
          <w:rFonts w:ascii="Arial" w:eastAsia="Arial Unicode MS" w:hAnsi="Arial" w:cs="Arial"/>
          <w:sz w:val="20"/>
          <w:szCs w:val="20"/>
        </w:rPr>
        <w:t xml:space="preserve"> in this figure.</w:t>
      </w:r>
      <w:r w:rsidR="00FD24A8" w:rsidRPr="008868C1">
        <w:rPr>
          <w:rFonts w:ascii="Arial" w:eastAsia="Arial Unicode MS" w:hAnsi="Arial" w:cs="Arial"/>
          <w:sz w:val="20"/>
          <w:szCs w:val="20"/>
        </w:rPr>
        <w:t xml:space="preserve"> This includes </w:t>
      </w:r>
      <w:r w:rsidR="00F030DF" w:rsidRPr="008868C1">
        <w:rPr>
          <w:rFonts w:ascii="Arial" w:eastAsia="Arial Unicode MS" w:hAnsi="Arial" w:cs="Arial"/>
          <w:sz w:val="20"/>
          <w:szCs w:val="20"/>
        </w:rPr>
        <w:t xml:space="preserve">10 out of 19 studies reporting a reduction in pain and </w:t>
      </w:r>
      <w:r w:rsidR="000511C9" w:rsidRPr="008868C1">
        <w:rPr>
          <w:rFonts w:ascii="Arial" w:eastAsia="Arial Unicode MS" w:hAnsi="Arial" w:cs="Arial"/>
          <w:sz w:val="20"/>
          <w:szCs w:val="20"/>
        </w:rPr>
        <w:t xml:space="preserve">one </w:t>
      </w:r>
      <w:r w:rsidR="00F030DF" w:rsidRPr="008868C1">
        <w:rPr>
          <w:rFonts w:ascii="Arial" w:eastAsia="Arial Unicode MS" w:hAnsi="Arial" w:cs="Arial"/>
          <w:sz w:val="20"/>
          <w:szCs w:val="20"/>
        </w:rPr>
        <w:t xml:space="preserve">out of the </w:t>
      </w:r>
      <w:r w:rsidR="000511C9" w:rsidRPr="008868C1">
        <w:rPr>
          <w:rFonts w:ascii="Arial" w:eastAsia="Arial Unicode MS" w:hAnsi="Arial" w:cs="Arial"/>
          <w:sz w:val="20"/>
          <w:szCs w:val="20"/>
        </w:rPr>
        <w:t xml:space="preserve">two </w:t>
      </w:r>
      <w:r w:rsidR="00F030DF" w:rsidRPr="008868C1">
        <w:rPr>
          <w:rFonts w:ascii="Arial" w:eastAsia="Arial Unicode MS" w:hAnsi="Arial" w:cs="Arial"/>
          <w:sz w:val="20"/>
          <w:szCs w:val="20"/>
        </w:rPr>
        <w:t>studies reporting no reduction in pain.</w:t>
      </w:r>
      <w:r w:rsidR="006201FD" w:rsidRPr="008868C1">
        <w:rPr>
          <w:rFonts w:ascii="Arial" w:eastAsia="Arial Unicode MS" w:hAnsi="Arial" w:cs="Arial"/>
          <w:sz w:val="20"/>
          <w:szCs w:val="20"/>
        </w:rPr>
        <w:t xml:space="preserve"> </w:t>
      </w:r>
      <w:r w:rsidR="0025202B" w:rsidRPr="008868C1">
        <w:rPr>
          <w:rFonts w:ascii="Arial" w:eastAsia="Arial Unicode MS" w:hAnsi="Arial" w:cs="Arial"/>
          <w:sz w:val="20"/>
          <w:szCs w:val="20"/>
        </w:rPr>
        <w:t xml:space="preserve">Figure </w:t>
      </w:r>
      <w:r w:rsidR="00E8595F" w:rsidRPr="008868C1">
        <w:rPr>
          <w:rFonts w:ascii="Arial" w:eastAsia="Arial Unicode MS" w:hAnsi="Arial" w:cs="Arial"/>
          <w:sz w:val="20"/>
          <w:szCs w:val="20"/>
        </w:rPr>
        <w:t>6</w:t>
      </w:r>
      <w:r w:rsidR="00607670" w:rsidRPr="008868C1">
        <w:rPr>
          <w:rFonts w:ascii="Arial" w:eastAsia="Arial Unicode MS" w:hAnsi="Arial" w:cs="Arial"/>
          <w:sz w:val="20"/>
          <w:szCs w:val="20"/>
        </w:rPr>
        <w:t xml:space="preserve"> </w:t>
      </w:r>
      <w:r w:rsidR="0025202B" w:rsidRPr="008868C1">
        <w:rPr>
          <w:rFonts w:ascii="Arial" w:eastAsia="Arial Unicode MS" w:hAnsi="Arial" w:cs="Arial"/>
          <w:sz w:val="20"/>
          <w:szCs w:val="20"/>
        </w:rPr>
        <w:t xml:space="preserve">shows that </w:t>
      </w:r>
      <w:r w:rsidR="005C37A4" w:rsidRPr="008868C1">
        <w:rPr>
          <w:rFonts w:ascii="Arial" w:eastAsia="Arial Unicode MS" w:hAnsi="Arial" w:cs="Arial"/>
          <w:sz w:val="20"/>
          <w:szCs w:val="20"/>
        </w:rPr>
        <w:t xml:space="preserve">all the studies </w:t>
      </w:r>
      <w:r w:rsidR="000718E9" w:rsidRPr="008868C1">
        <w:rPr>
          <w:rFonts w:ascii="Arial" w:eastAsia="Arial Unicode MS" w:hAnsi="Arial" w:cs="Arial"/>
          <w:sz w:val="20"/>
          <w:szCs w:val="20"/>
        </w:rPr>
        <w:t>which reported a reduction in the pain also reported a statistical</w:t>
      </w:r>
      <w:r w:rsidR="000548D9" w:rsidRPr="008868C1">
        <w:rPr>
          <w:rFonts w:ascii="Arial" w:eastAsia="Arial Unicode MS" w:hAnsi="Arial" w:cs="Arial"/>
          <w:sz w:val="20"/>
          <w:szCs w:val="20"/>
        </w:rPr>
        <w:t>ly significant change in neurophysiological signals following neurofeedback</w:t>
      </w:r>
      <w:r w:rsidR="00161DA7" w:rsidRPr="008868C1">
        <w:rPr>
          <w:rFonts w:ascii="Arial" w:eastAsia="Arial Unicode MS" w:hAnsi="Arial" w:cs="Arial"/>
          <w:sz w:val="20"/>
          <w:szCs w:val="20"/>
        </w:rPr>
        <w:t xml:space="preserve"> in the desired direction</w:t>
      </w:r>
      <w:r w:rsidR="000548D9" w:rsidRPr="008868C1">
        <w:rPr>
          <w:rFonts w:ascii="Arial" w:eastAsia="Arial Unicode MS" w:hAnsi="Arial" w:cs="Arial"/>
          <w:sz w:val="20"/>
          <w:szCs w:val="20"/>
        </w:rPr>
        <w:t xml:space="preserve">. One study which did not report </w:t>
      </w:r>
      <w:r w:rsidR="0019161B" w:rsidRPr="008868C1">
        <w:rPr>
          <w:rFonts w:ascii="Arial" w:eastAsia="Arial Unicode MS" w:hAnsi="Arial" w:cs="Arial"/>
          <w:sz w:val="20"/>
          <w:szCs w:val="20"/>
        </w:rPr>
        <w:t xml:space="preserve">a </w:t>
      </w:r>
      <w:r w:rsidR="000548D9" w:rsidRPr="008868C1">
        <w:rPr>
          <w:rFonts w:ascii="Arial" w:eastAsia="Arial Unicode MS" w:hAnsi="Arial" w:cs="Arial"/>
          <w:sz w:val="20"/>
          <w:szCs w:val="20"/>
        </w:rPr>
        <w:t xml:space="preserve">reduction in pain did not have any significant change in neurophysiological signals either. </w:t>
      </w:r>
    </w:p>
    <w:p w14:paraId="1A4FF103" w14:textId="2006DC71" w:rsidR="00B31B88" w:rsidRPr="008868C1" w:rsidRDefault="005B646B" w:rsidP="008868C1">
      <w:pPr>
        <w:jc w:val="both"/>
        <w:rPr>
          <w:rFonts w:ascii="Arial" w:eastAsia="Arial Unicode MS" w:hAnsi="Arial" w:cs="Arial"/>
          <w:b/>
          <w:sz w:val="20"/>
          <w:szCs w:val="20"/>
        </w:rPr>
      </w:pPr>
      <w:r w:rsidRPr="008868C1">
        <w:rPr>
          <w:rFonts w:ascii="Arial" w:eastAsia="Arial Unicode MS" w:hAnsi="Arial" w:cs="Arial"/>
          <w:b/>
          <w:color w:val="0070C0"/>
          <w:sz w:val="20"/>
          <w:szCs w:val="20"/>
        </w:rPr>
        <w:t>[</w:t>
      </w:r>
      <w:r w:rsidR="00B31B88" w:rsidRPr="008868C1">
        <w:rPr>
          <w:rFonts w:ascii="Arial" w:eastAsia="Arial Unicode MS" w:hAnsi="Arial" w:cs="Arial"/>
          <w:b/>
          <w:color w:val="0070C0"/>
          <w:sz w:val="20"/>
          <w:szCs w:val="20"/>
        </w:rPr>
        <w:t xml:space="preserve">Figure </w:t>
      </w:r>
      <w:r w:rsidR="00A54CC3" w:rsidRPr="008868C1">
        <w:rPr>
          <w:rFonts w:ascii="Arial" w:eastAsia="Arial Unicode MS" w:hAnsi="Arial" w:cs="Arial"/>
          <w:b/>
          <w:color w:val="0070C0"/>
          <w:sz w:val="20"/>
          <w:szCs w:val="20"/>
        </w:rPr>
        <w:t>6</w:t>
      </w:r>
      <w:r w:rsidRPr="008868C1">
        <w:rPr>
          <w:rFonts w:ascii="Arial" w:eastAsia="Arial Unicode MS" w:hAnsi="Arial" w:cs="Arial"/>
          <w:b/>
          <w:color w:val="0070C0"/>
          <w:sz w:val="20"/>
          <w:szCs w:val="20"/>
        </w:rPr>
        <w:t>]</w:t>
      </w:r>
      <w:r w:rsidR="00B31B88" w:rsidRPr="008868C1">
        <w:rPr>
          <w:rFonts w:ascii="Arial" w:eastAsia="Arial Unicode MS" w:hAnsi="Arial" w:cs="Arial"/>
          <w:b/>
          <w:sz w:val="20"/>
          <w:szCs w:val="20"/>
        </w:rPr>
        <w:t xml:space="preserve"> </w:t>
      </w:r>
    </w:p>
    <w:p w14:paraId="42439712" w14:textId="77777777" w:rsidR="005B1C84" w:rsidRPr="008868C1" w:rsidRDefault="005B1C84" w:rsidP="008868C1">
      <w:pPr>
        <w:jc w:val="both"/>
        <w:rPr>
          <w:rFonts w:ascii="Arial" w:eastAsia="Arial Unicode MS" w:hAnsi="Arial" w:cs="Arial"/>
          <w:b/>
          <w:sz w:val="20"/>
          <w:szCs w:val="20"/>
        </w:rPr>
      </w:pPr>
    </w:p>
    <w:p w14:paraId="0BBCC17E" w14:textId="739395D0" w:rsidR="00C37F49" w:rsidRPr="008868C1" w:rsidRDefault="00C37F49"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lastRenderedPageBreak/>
        <w:t>5.6.3 Concomitant use of other therapies</w:t>
      </w:r>
    </w:p>
    <w:p w14:paraId="1C80A487" w14:textId="5D3300E9" w:rsidR="0001497E" w:rsidRPr="008868C1" w:rsidRDefault="00852DEA" w:rsidP="008868C1">
      <w:pPr>
        <w:jc w:val="both"/>
        <w:rPr>
          <w:rFonts w:ascii="Arial" w:hAnsi="Arial" w:cs="Arial"/>
          <w:color w:val="011893"/>
          <w:sz w:val="20"/>
          <w:szCs w:val="20"/>
        </w:rPr>
      </w:pPr>
      <w:r w:rsidRPr="008868C1">
        <w:rPr>
          <w:rFonts w:ascii="Arial" w:hAnsi="Arial" w:cs="Arial"/>
          <w:color w:val="011893"/>
          <w:sz w:val="20"/>
          <w:szCs w:val="20"/>
        </w:rPr>
        <w:t>The u</w:t>
      </w:r>
      <w:r w:rsidR="002457FC" w:rsidRPr="008868C1">
        <w:rPr>
          <w:rFonts w:ascii="Arial" w:hAnsi="Arial" w:cs="Arial"/>
          <w:color w:val="011893"/>
          <w:sz w:val="20"/>
          <w:szCs w:val="20"/>
        </w:rPr>
        <w:t xml:space="preserve">se of </w:t>
      </w:r>
      <w:r w:rsidR="004033E7" w:rsidRPr="008868C1">
        <w:rPr>
          <w:rFonts w:ascii="Arial" w:hAnsi="Arial" w:cs="Arial"/>
          <w:color w:val="011893"/>
          <w:sz w:val="20"/>
          <w:szCs w:val="20"/>
        </w:rPr>
        <w:t xml:space="preserve">psychoactive </w:t>
      </w:r>
      <w:r w:rsidR="002457FC" w:rsidRPr="008868C1">
        <w:rPr>
          <w:rFonts w:ascii="Arial" w:hAnsi="Arial" w:cs="Arial"/>
          <w:color w:val="011893"/>
          <w:sz w:val="20"/>
          <w:szCs w:val="20"/>
        </w:rPr>
        <w:t xml:space="preserve">pharmacotherapy has been reported inconsistently between studies. </w:t>
      </w:r>
      <w:r w:rsidR="005E3FC8" w:rsidRPr="008868C1">
        <w:rPr>
          <w:rFonts w:ascii="Arial" w:hAnsi="Arial" w:cs="Arial"/>
          <w:color w:val="011893"/>
          <w:sz w:val="20"/>
          <w:szCs w:val="20"/>
        </w:rPr>
        <w:t>Five</w:t>
      </w:r>
      <w:r w:rsidR="002457FC" w:rsidRPr="008868C1">
        <w:rPr>
          <w:rFonts w:ascii="Arial" w:hAnsi="Arial" w:cs="Arial"/>
          <w:color w:val="011893"/>
          <w:sz w:val="20"/>
          <w:szCs w:val="20"/>
        </w:rPr>
        <w:t xml:space="preserve"> studies did not report anything on this </w:t>
      </w:r>
      <w:r w:rsidR="00E07463" w:rsidRPr="008868C1">
        <w:rPr>
          <w:rFonts w:ascii="Arial" w:hAnsi="Arial" w:cs="Arial"/>
          <w:color w:val="011893"/>
          <w:sz w:val="20"/>
          <w:szCs w:val="20"/>
        </w:rPr>
        <w:t>subject</w:t>
      </w:r>
      <w:r w:rsidR="00A846AC" w:rsidRPr="008868C1">
        <w:rPr>
          <w:rFonts w:ascii="Arial" w:hAnsi="Arial" w:cs="Arial"/>
          <w:color w:val="011893"/>
          <w:sz w:val="20"/>
          <w:szCs w:val="20"/>
        </w:rPr>
        <w:t xml:space="preserve"> </w:t>
      </w:r>
      <w:r w:rsidR="00A846AC" w:rsidRPr="008868C1">
        <w:rPr>
          <w:rFonts w:ascii="Arial" w:hAnsi="Arial" w:cs="Arial"/>
          <w:color w:val="011893"/>
          <w:sz w:val="20"/>
          <w:szCs w:val="20"/>
        </w:rPr>
        <w:fldChar w:fldCharType="begin" w:fldLock="1"/>
      </w:r>
      <w:r w:rsidR="00231103" w:rsidRPr="008868C1">
        <w:rPr>
          <w:rFonts w:ascii="Arial" w:hAnsi="Arial" w:cs="Arial"/>
          <w:color w:val="011893"/>
          <w:sz w:val="20"/>
          <w:szCs w:val="20"/>
        </w:rPr>
        <w:instrText>ADDIN CSL_CITATION {"citationItems":[{"id":"ITEM-1","itemData":{"DOI":"10.1073/pnas.0505210102","ISSN":"00278424","abstract":"If an individual can learn to directly control activation of localized regions within the brain, this approach might provide control over the neurophysiological mechanisms that mediate behavior and cognition and could potentially provide a different route for treating disease. Control over the endogenous pain modulatory system is a particularly important target because it could enable a unique mechanism for clinical control over pain. Here, we found that by using real-time functional MRI (rtfMRI) to guide training, subjects were able to learn to control activation in the rostral anterior cingulate cortex (rACC), a region putatively involved in pain perception and regulation. When subjects deliberately induced increases or decreases in rACC fMRI activation, there was a corresponding change in the perception of pain caused by an applied noxious thermal stimulus. Control experiments demonstrated that this effect was not observed after similar training conducted without rtfMRI information, or using rtfMRI information derived from a different brain region, or sham rtfMRI information derived previously from a different subject. Chronic pain patients were also trained to control activation in rACC and reported decreases in the ongoing level of chronic pain after training. These findings show that individuals can gain voluntary control over activation in a specific brain region given appropriate training, that voluntary control over activation in rACC leads to control over pain perception, and that these effects were powerful enough to impact severe, chronic clinical pain. © 2005 by The National Academy of Sciences of the USA.","author":[{"dropping-particle":"","family":"DeCharms","given":"R. Christopher","non-dropping-particle":"","parse-names":false,"suffix":""},{"dropping-particle":"","family":"Maeda","given":"Fumiko","non-dropping-particle":"","parse-names":false,"suffix":""},{"dropping-particle":"","family":"Glover","given":"Gary H","non-dropping-particle":"","parse-names":false,"suffix":""},{"dropping-particle":"","family":"Ludlow","given":"David","non-dropping-particle":"","parse-names":false,"suffix":""},{"dropping-particle":"","family":"Pauly","given":"John M","non-dropping-particle":"","parse-names":false,"suffix":""},{"dropping-particle":"","family":"Soneji","given":"Deepak","non-dropping-particle":"","parse-names":false,"suffix":""},{"dropping-particle":"","family":"Gabrieli","given":"John D.E.","non-dropping-particle":"","parse-names":false,"suffix":""},{"dropping-particle":"","family":"Mackey","given":"Sean C","non-dropping-particle":"","parse-names":false,"suffix":""}],"container-title":"Proceedings of the National Academy of Sciences of the United States of America","id":"ITEM-1","issue":"51","issued":{"date-parts":[["2005"]]},"page":"18626-18631","title":"Control over brain activation and pain learned by using real-time functional MRI","type":"article-journal","volume":"102"},"uris":["http://www.mendeley.com/documents/?uuid=bd2f5908-4dc1-30e2-9bb0-6ae7b82e3c8c"]},{"id":"ITEM-2","itemData":{"DOI":"https://dx.doi.org/10.1371/journal.pone.0123675","ISSN":"1932-6203","abstract":"BACKGROUND: A pilot study has shown that real-time fMRI (rtfMRI) neurofeedback could be an alternative approach for chronic pain treatment. Considering the relative small sample of patients recruited and not strictly controlled condition, it is desirable to perform a replication as well as a double-blinded randomized study with a different control condition in chronic pain patients. Here we conducted a rtfMRI neurofeedback study in a subgroup of pain patients - patients with postherpetic neuralgia (PHN) and used a different sham neurofeedback control. We explored the feasibility of self-regulation of the rostral anterior cingulate cortex (rACC) activation in patients with PHN through rtfMRI neurofeedback and regulation of pain perception., METHODS: Sixteen patients (46-71 years) with PHN were randomly allocated to a experimental group (n = 8) or a control group (n = 8). 2 patients in the control group were excluded for large head motion. The experimental group was given true feedback information from their rACC whereas the control group was given sham feedback information from their posterior cingulate cortex (PCC). All subjects were instructed to perform an imagery task to increase and decrease activation within the target region using rtfMRI neurofeedback., RESULTS: Online analysis showed 6/8 patients in the experimental group were able to increase and decrease the blood oxygen level dependent (BOLD) fMRI signal magnitude during intermittent feedback training. However, this modulation effect was not observed in the control group. Offline analysis showed that the percentage of BOLD signal change of the target region between the last and first training in the experimental group was significantly different from the control group's and was also significantly different than 0. The changes of pain perception reflected by numerical rating scale (NRS) in the experimental group were significantly different from the control group. However, there existed no significant correlations between BOLD signal change and NRS change., CONCLUSION: Patients with PHN could learn to voluntarily control over activation in rACC through rtfMRI neurofeedback and alter their pain perception level. The present study may provide new evidence that rtfMRI neurofeedback training may be a supplemental approach for chronic clinical pain management.","author":[{"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dropping-particle":"","family":"M.","given":"Guan","non-dropping-particle":"","parse-names":false,"suffix":""},{"dropping-particle":"","family":"L.","given":"Ma","non-dropping-particle":"","parse-names":false,"suffix":""},{"dropping-particle":"","family":"L.","given":"Li","non-dropping-particle":"","parse-names":false,"suffix":""},{"dropping-particle":"","family":"B.","given":"Yan","non-dropping-particle":"","parse-names":false,"suffix":""},{"dropping-particle":"","family":"L.","given":"Zhao","non-dropping-particle":"","parse-names":false,"suffix":""},{"dropping-particle":"","family":"L.","given":"Tong","non-dropping-particle":"","parse-names":false,"suffix":""},{"dropping-particle":"","family":"S.","given":"Dou","non-dropping-particle":"","parse-names":false,"suffix":""},{"dropping-particle":"","family":"L.","given":"Xia","non-dropping-particle":"","parse-names":false,"suffix":""},{"dropping-particle":"","family":"M.","given":"Wang","non-dropping-particle":"","parse-names":false,"suffix":""},{"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container-title":"PloS one","id":"ITEM-2","issue":"4","issued":{"date-parts":[["2015","4"]]},"page":"e0123675","publisher":"Public Library of Science (E-mail: plos@plos.org)","publisher-place":"United States","title":"Self-regulation of brain activity in patients with postherpetic neuralgia: a double-blind randomized study using real-time FMRI neurofeedback.","type":"article-journal","volume":"10"},"uris":["http://www.mendeley.com/documents/?uuid=c73e47bd-3242-4ed3-ad1e-0fbba421c0ed"]},{"id":"ITEM-3","itemData":{"DOI":"http://dx.doi.org/10.1016/j.clinph.2013.04.009","ISSN":"1388-2457","abstract":"Objective: To (1) evaluate the effects of a single session of four non-pharmacological pain interventions, relative to a sham tDCS procedure, on pain and electroencephalogram- (EEG-) assessed brain oscillations, and (2) determine the extent to which procedure-related changes in pain intensity are associated with changes in brain oscillations. Methods: 30 individuals with spinal cord injury and chronic pain were given an EEG and administered measures of pain before and after five procedures (hypnosis, meditation, transcranial direct current stimulation [tDCS], neurofeedback, and a control sham tDCS procedure). Results: Each procedure was associated with a different pattern of changes in brain activity, and all active procedures were significantly different from the control procedure in at least three bandwidths. Very weak and mostly non-significant associations were found between changes in EEG-assessed brain activity and pain. Conclusions: Different non-pharmacological pain treatments have distinctive effects on brain oscillation patterns. However, changes in EEG-assessed brain oscillations are not significantly associated with changes in pain, and therefore such changes do not appear useful for explaining the benefits of these treatments. Significance: The results provide new findings regarding the unique effects of four non-pharmacological treatments on pain and brain activity. © 2013 International Federation of Clinical Neurophysiology.","author":[{"dropping-particle":"","family":"Jensen","given":"M P.","non-dropping-particle":"","parse-names":false,"suffix":""},{"dropping-particle":"","family":"Sherlin","given":"Leslie H.","non-dropping-particle":"","parse-names":false,"suffix":""},{"dropping-particle":"","family":"Askew","given":"Robert L.","non-dropping-particle":"","parse-names":false,"suffix":""},{"dropping-particle":"","family":"Fregni","given":"Felipe","non-dropping-particle":"","parse-names":false,"suffix":""},{"dropping-particle":"","family":"Witkop","given":"Gregory","non-dropping-particle":"","parse-names":false,"suffix":""},{"dropping-particle":"","family":"Gianas","given":"Ann","non-dropping-particle":"","parse-names":false,"suffix":""},{"dropping-particle":"","family":"Howe","given":"Jon D.","non-dropping-particle":"","parse-names":false,"suffix":""},{"dropping-particle":"","family":"Hakimian","given":"Shahin","non-dropping-particle":"","parse-names":false,"suffix":""}],"container-title":"Clinical Neurophysiology","id":"ITEM-3","issue":"10","issued":{"date-parts":[["2013","10"]]},"page":"2016-2024","publisher":"Elsevier Ireland Ltd (P.O. Box 85, Limerick, Ireland)","publisher-place":"Netherlands","title":"Effects of non-pharmacological pain treatments on brain states","type":"article-journal","volume":"124"},"uris":["http://www.mendeley.com/documents/?uuid=bebb697b-7269-4e8f-a659-bbe4964e0810"]},{"id":"ITEM-4","itemData":{"DOI":"https://dx.doi.org/10.1007/s10484-013-9214-9","ISSN":"1573-3270","abstract":"Chronic pain, usually refractory to analgesics, is a significant problem for many individuals with spinal cord injury (SCI). Preliminary studies suggest that electroencephalography (EEG) biofeedback (also known as neurofeedback, NF) has the potential to help patients with otherwise refractory chronic pain. However, there remain many unanswered questions about the effects and mechanisms of this treatment. We studied 13 individuals with SCI and chronic pain with NF. Ten of the 13 individuals completed 4 sessions each of three different neurofeedback protocols assigned in random order for a total of 12 NF sessions. All three protocols had similar immediate effects on pain intensity. In addition, the participants reported modest pre- to post-treatment decreases in worst pain and pain unpleasantness following completion of the 12 NF sessions. These improvements were maintained at 3-month follow-up. The majority of the participants felt they benefited from and were satisfied with the treatment. No significant effects on measures of other outcome domains (sleep quality, pain interference and fatigue) were observed, although there was a non-significant trend for an increase in fatigue. Finally, pre- to post-treatment changes in EEG bandwidth activity, consistent with the training protocols, were observed in theta and alpha but not beta frequencies. The findings provide preliminary support for the potential efficacy of NF for the treatment of SCI-related pain, and suggest that further clinical studies are warranted.","author":[{"dropping-particle":"","family":"Jensen","given":"M P","non-dropping-particle":"","parse-names":false,"suffix":""},{"dropping-particle":"","family":"Gertz","given":"Kevin J","non-dropping-particle":"","parse-names":false,"suffix":""},{"dropping-particle":"","family":"Kupper","given":"Amy E","non-dropping-particle":"","parse-names":false,"suffix":""},{"dropping-particle":"","family":"Braden","given":"Alan L","non-dropping-particle":"","parse-names":false,"suffix":""},{"dropping-particle":"","family":"Howe","given":"Jon D","non-dropping-particle":"","parse-names":false,"suffix":""},{"dropping-particle":"","family":"Hakimian","given":"Shahin","non-dropping-particle":"","parse-names":false,"suffix":""},{"dropping-particle":"","family":"Sherlin","given":"Leslie H","non-dropping-particle":"","parse-names":false,"suffix":""}],"collection-title":"Biofeedback &amp; Self Regulation","container-title":"Applied psychophysiology and biofeedback","editor":[{"dropping-particle":"","family":"Amtmann Bazanova, Boord, Bromm, Bromm, Bromm, Cardenas, Caro, Chen, Chen, Cook, Egner, Egner, Ehde, Finnerup, Gannon, Gevensleben, Gevensleben, Hammond, Hays, Huber, Jasper, Jensen, Jensen, Jensen, Jensen, Jensen, Kayiran, Krupp, Llinas, Raymond, Ros, Sa","given":"Bakhshayesh","non-dropping-particle":"","parse-names":false,"suffix":""}],"id":"ITEM-4","issue":"2","issued":{"date-parts":[["2013","6"]]},"page":"101-108","publisher":"Springer New York (233 Spring Street, New York NY 10013-1578, United States)","publisher-place":"Germany","title":"Steps toward developing an EEG biofeedback treatment for chronic pain.","type":"article-journal","volume":"38"},"uris":["http://www.mendeley.com/documents/?uuid=ed4ac84d-ec48-4a55-b6f7-767b09ff1b62"]},{"id":"ITEM-5","itemData":{"DOI":"http://dx.doi.org/10.1007/s10484-011-9159-9","ISSN":"1090-0586","abstract":"Fibromyalgia (FMS) is a chronic, painful disorder often associated with measurable deficiencies in attention. Since EEG biofeedback (EEG-BF) has been used successfully to treat attention problems, we reasoned that this modality might be helpful in the treatment of attention problems in FMS. We also speculated that improvement in central nervous system (CNS) function might be accompanied by improvement in FMS somatic symptoms. We studied fifteen FMS patients with attention problems, demonstrated by visual and auditory continuous performance testing (CPT), while completing 40 or more EEG-BF sessions. Training consisted of a \"SMR protocol\" that augmented 12-15 Hz brainwaves (sensory motor rhythm; SMR), while simultaneously inhibiting 4-7 Hz brainwaves (theta) and 22-30 Hz brainwaves (high beta). Serial measurements of pain, fatigue, psychological distress, morning stiffness, and tenderness were also obtained. Sixty-three FMS patients who received standard medical care, but who did not receive EEG-BF, served as controls. Visual, but not auditory, attention improved significantly (P &lt; 0.008). EEG-BF treated subjects also showed improvement in tenderness, pain and fatigue. Somatic symptoms did not change significantly in controls. Visual attention parameters and certain somatic features of FMS appear to improve with an EEG-BF SMR protocol. EEG-BF training in FMS deserves further study. © 2011 Springer Science+Business Media, LLC.","author":[{"dropping-particle":"","family":"Caro","given":"Xavier J.","non-dropping-particle":"","parse-names":false,"suffix":""},{"dropping-particle":"","family":"Winter","given":"Earl F.","non-dropping-particle":"","parse-names":false,"suffix":""}],"container-title":"Applied Psychophysiology Biofeedback","id":"ITEM-5","issue":"3","issued":{"date-parts":[["2011","9"]]},"page":"193-200","publisher":"Springer New York (233 Spring Street, New York NY 10013-1578, United States)","publisher-place":"X.J. Caro, Northridge Hospital Medical Center, 18350 Roscoe Boulevard, Northridge, CA 91325, United States. E-mail: xjcaro@earthlink.net","title":"EEG biofeedback treatment improves certain attention and somatic symptoms in fibromyalgia: A pilot study","type":"article-journal","volume":"36"},"uris":["http://www.mendeley.com/documents/?uuid=c5803f53-5bfb-4b52-905c-e45eb3f83355"]}],"mendeley":{"formattedCitation":"(Caro &amp; Winter, 2011; DeCharms et al., 2005; Guan et al., 2015; Jensen, Gertz, et al., 2013; Jensen, Sherlin, et al., 2013)","plainTextFormattedCitation":"(Caro &amp; Winter, 2011; DeCharms et al., 2005; Guan et al., 2015; Jensen, Gertz, et al., 2013; Jensen, Sherlin, et al., 2013)","previouslyFormattedCitation":"(Caro &amp; Winter, 2011; DeCharms et al., 2005; Guan et al., 2015; Jensen, Gertz, et al., 2013; Jensen, Sherlin, et al., 2013)"},"properties":{"noteIndex":0},"schema":"https://github.com/citation-style-language/schema/raw/master/csl-citation.json"}</w:instrText>
      </w:r>
      <w:r w:rsidR="00A846AC" w:rsidRPr="008868C1">
        <w:rPr>
          <w:rFonts w:ascii="Arial" w:hAnsi="Arial" w:cs="Arial"/>
          <w:color w:val="011893"/>
          <w:sz w:val="20"/>
          <w:szCs w:val="20"/>
        </w:rPr>
        <w:fldChar w:fldCharType="separate"/>
      </w:r>
      <w:r w:rsidR="00A846AC" w:rsidRPr="008868C1">
        <w:rPr>
          <w:rFonts w:ascii="Arial" w:hAnsi="Arial" w:cs="Arial"/>
          <w:noProof/>
          <w:color w:val="011893"/>
          <w:sz w:val="20"/>
          <w:szCs w:val="20"/>
        </w:rPr>
        <w:t>(Caro &amp; Winter, 2011; DeCharms et al., 2005; Guan et al., 2015; Jensen, Gertz, et al., 2013; Jensen, Sherlin, et al., 2013)</w:t>
      </w:r>
      <w:r w:rsidR="00A846AC" w:rsidRPr="008868C1">
        <w:rPr>
          <w:rFonts w:ascii="Arial" w:hAnsi="Arial" w:cs="Arial"/>
          <w:color w:val="011893"/>
          <w:sz w:val="20"/>
          <w:szCs w:val="20"/>
        </w:rPr>
        <w:fldChar w:fldCharType="end"/>
      </w:r>
      <w:r w:rsidR="002457FC" w:rsidRPr="008868C1">
        <w:rPr>
          <w:rFonts w:ascii="Arial" w:hAnsi="Arial" w:cs="Arial"/>
          <w:color w:val="011893"/>
          <w:sz w:val="20"/>
          <w:szCs w:val="20"/>
        </w:rPr>
        <w:t xml:space="preserve">. Out of 16 studies which did report, </w:t>
      </w:r>
      <w:r w:rsidR="005E3FC8" w:rsidRPr="008868C1">
        <w:rPr>
          <w:rFonts w:ascii="Arial" w:hAnsi="Arial" w:cs="Arial"/>
          <w:color w:val="011893"/>
          <w:sz w:val="20"/>
          <w:szCs w:val="20"/>
        </w:rPr>
        <w:t>four</w:t>
      </w:r>
      <w:r w:rsidR="002457FC" w:rsidRPr="008868C1">
        <w:rPr>
          <w:rFonts w:ascii="Arial" w:hAnsi="Arial" w:cs="Arial"/>
          <w:color w:val="011893"/>
          <w:sz w:val="20"/>
          <w:szCs w:val="20"/>
        </w:rPr>
        <w:t xml:space="preserve"> studies specifically excluded patients on pharmacotherapy</w:t>
      </w:r>
      <w:r w:rsidR="00E10101" w:rsidRPr="008868C1">
        <w:rPr>
          <w:rFonts w:ascii="Arial" w:hAnsi="Arial" w:cs="Arial"/>
          <w:color w:val="011893"/>
          <w:sz w:val="20"/>
          <w:szCs w:val="20"/>
        </w:rPr>
        <w:t xml:space="preserve"> </w:t>
      </w:r>
      <w:r w:rsidR="00231103" w:rsidRPr="008868C1">
        <w:rPr>
          <w:rFonts w:ascii="Arial" w:hAnsi="Arial" w:cs="Arial"/>
          <w:color w:val="011893"/>
          <w:sz w:val="20"/>
          <w:szCs w:val="20"/>
        </w:rPr>
        <w:fldChar w:fldCharType="begin" w:fldLock="1"/>
      </w:r>
      <w:r w:rsidR="003E55A9" w:rsidRPr="008868C1">
        <w:rPr>
          <w:rFonts w:ascii="Arial" w:hAnsi="Arial" w:cs="Arial"/>
          <w:color w:val="011893"/>
          <w:sz w:val="20"/>
          <w:szCs w:val="20"/>
        </w:rPr>
        <w:instrText>ADDIN CSL_CITATION {"citationItems":[{"id":"ITEM-1","itemData":{"ISSN":"13000012","PMID":"18095199","abstract":"EEG Biofeedback (Neurofeedback-NFB) is a learning strategy that enables people to alter their brainwaves. In the present case study, we applied a NFB protocol on three patients with Fibromyalgia Syndrome (FMS). The existing symptoms and clinical conditions of the patients attributed to FMS, Visual Analog Scale for pain and fatigue, Hamilton Depression and Anxiety Inventory Scales, Beck Depression and Anxiety Inventory Scales, and SF-36 were recorded before and after NFB training. Most of the symptoms were decreased after ten sessions. There was also improvement in all of the scales after the treatment. The results of the present study may suggest NFB training as a novel treatment method in FMS.","author":[{"dropping-particle":"","family":"Kayiran","given":"Sadi","non-dropping-particle":"","parse-names":false,"suffix":""},{"dropping-particle":"","family":"Dursun","given":"Erbil","non-dropping-particle":"","parse-names":false,"suffix":""},{"dropping-particle":"","family":"Ermutlu","given":"Numan","non-dropping-particle":"","parse-names":false,"suffix":""},{"dropping-particle":"","family":"Dursun","given":"Nigar","non-dropping-particle":"","parse-names":false,"suffix":""},{"dropping-particle":"","family":"Karamursel","given":"Sacit","non-dropping-particle":"","parse-names":false,"suffix":""}],"container-title":"Agri","id":"ITEM-1","issue":"3","issued":{"date-parts":[["2007"]]},"page":"47-52","title":"Neurofeedback in fibromyalgia syndrome","type":"article-journal","volume":"19"},"uris":["http://www.mendeley.com/documents/?uuid=2a6ae228-3a33-3b4b-ac6e-464a18046c87"]},{"id":"ITEM-2","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2","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id":"ITEM-3","itemData":{"DOI":"10.5812/ircmj.17799","ISSN":"2074-1804","abstract":"Background: Headache is one of the most prevalent investigated complaints in the neurology clinics and is the most common pain-related complaint worldwide. Stress is a significant factor that causes and triggers headaches. Since healthcare practitioners experience a lot of stress in their careers, they are more prone to headaches. Objectives:This study was designed to evaluate and compares the efficacy of neurofeedback behavioural therapy(NFB)and transcutaneous electrical nerve stimulation (TENS) in the treatment of primary headaches in healthcare providers. Patients and Methods: The current study was a clinical trial, performed in Teheran, IR Iran, with two experimental groups and a control group. Convenient sampling method was used to recruit patients. Independent variables were NFB and TENS and dependent variables were frequency, severity, and duration of headache. Blanchard headache diary was used for assessment. Hence, 45 healthcare providers with primary headache were selected and randomly allocated to one of the NFB, TENS, and control groups by block random assignment method. All three groups completed the headache diary during one week before and after the treatment period as pretest and posttests, respectively. The NFB group was treated in the period between pretest and posttest with fifteen 30-minute treatment sessions three times a week and the TENS group was treated with fifteen 20-minute daily sessions. The control group received none of these treatments. Results: The results from the analysis of covariance showed that treatment with NFB and TENS had caused significant decrease in the frequency, severity, and duration of headache in experimental groups. The results of the LSD post-hoc test indicated that there were significant differences in the frequency, severity, and duration of pain among experimental groups and the control group. Moreover, there were significant differences between pain frequencies in experimental groups. Conclusions: According to the results and given the significant reductions in the frequency, severity, and duration of headaches, it seems that NFB and TENS might have an effective role in reducing primary headaches of healthcare providers. In addition, comparing the two methods, treatment with NFB was more effective in reducing headache frequency and severity","author":[{"dropping-particle":"","family":"Farahani","given":"Davood Moshkani","non-dropping-particle":"","parse-names":false,"suffix":""},{"dropping-particle":"","family":"Tavallaie","given":"Seyed Abbas","non-dropping-particle":"","parse-names":false,"suffix":""},{"dropping-particle":"","family":"Ahmadi","given":"Khodabakhsh","non-dropping-particle":"","parse-names":false,"suffix":""},{"dropping-particle":"","family":"Fathi Ashtiani","given":"Ali","non-dropping-particle":"","parse-names":false,"suffix":""},{"dropping-particle":"","family":"Sheikh","given":"Mahdi","non-dropping-particle":"","parse-names":false,"suffix":""},{"dropping-particle":"","family":"Yahaghi","given":"Emad","non-dropping-particle":"","parse-names":false,"suffix":""},{"dropping-particle":"","family":"D.M.","given":"Farahani","non-dropping-particle":"","parse-names":false,"suffix":""},{"dropping-particle":"","family":"S.A.","given":"Tavallaie","non-dropping-particle":"","parse-names":false,"suffix":""},{"dropping-particle":"","family":"K.","given":"Ahmadi","non-dropping-particle":"","parse-names":false,"suffix":""}],"container-title":"Iranian Red Crescent Medical Journal","id":"ITEM-3","issue":"7","issued":{"date-parts":[["2014","8","5"]]},"page":"e17799","publisher":"KOWSAR PUBL","publisher-place":"PATERSWEG 22,, HOENSBROEK, LIMBURG 6431 GC, NETHERLANDS","title":"Comparison of Neurofeedback and Transcutaneous Electrical Nerve Stimulation Efficacy on Treatment of Primary Headaches: A Randomized Controlled Clinical Trial","type":"article-journal","volume":"16"},"uris":["http://www.mendeley.com/documents/?uuid=352f7221-d3eb-4c85-a8b9-dda432fc27ab"]},{"id":"ITEM-4","itemData":{"DOI":"http://dx.doi.org/10.1093/milmed/usz335","ISSN":"1930-613X","PMID":"31603218","abstract":"INTRODUCTION: Neurofeedback therapy (NFT) has demonstrated effectiveness for reducing persistent symptoms following traumatic brain injury (TBI); however, its reliance on NFT experts for administration and high number of treatment sessions limits its use in military medicine. Here, we assess the feasibility of live Z-score training (LZT)-a variant of NFT that requires fewer treatment sessions and can be administered by nonexperts-for use in a military clinical setting. MATERIALS AND METHODS: A single group design feasibility study was conducted to assess acceptability, tolerance, treatment satisfaction, and change in symptoms after a 6-week LZT intervention in 38 Service Members (SMs) with persistent symptoms comorbid with or secondary to mild TBI. Acceptance and feasibility were assessed using treatment completion and patients' satisfaction with treatment. To evaluate changes in symptom status, a battery of self-report questionnaires was administered at baseline, posttreatment, and 3-month follow-up to evaluate changes in psychological, neurobehavioral, sleep, pain, and headache symptoms, as well as self-efficacy in symptom management and life satisfaction. RESULT(S): Participants tolerated the treatment well and reported a positive experience. Symptom improvement was observed, including depressive, neurobehavioral, and pain-related symptoms, with effects sustained at 3-month follow-up. CONCLUSION(S): LZT treatment appears to be a feasible, non-pharmacological therapy amenable to SMs. Results from this pilot study promote further investigation of LZT as an intervention for SMs with persistent symptoms following TBI.Copyright © Association of Military Surgeons of the United States 2019. All rights reserved. For permissions, please e-mail: journals.permissions@oup.com.","author":[{"dropping-particle":"","family":"Hershaw","given":"Jamie N","non-dropping-particle":"","parse-names":false,"suffix":""},{"dropping-particle":"","family":"Hill-Pearson","given":"Candace A","non-dropping-particle":"","parse-names":false,"suffix":""},{"dropping-particle":"","family":"Arango","given":"Jorge I","non-dropping-particle":"","parse-names":false,"suffix":""},{"dropping-particle":"","family":"Souvignier","given":"Capt Alicia R","non-dropping-particle":"","parse-names":false,"suffix":""},{"dropping-particle":"","family":"Pazdan","given":"Capt Renee M","non-dropping-particle":"","parse-names":false,"suffix":""}],"container-title":"Military medicine","id":"ITEM-4","issued":{"date-parts":[["2020","10","11"]]},"note":"Hershaw, Jamie N\nHill-Pearson, Candace A\nArango, Jorge I\nSouvignier, Capt Alicia R\nPazdan, Capt Renee M","publisher":"NLM (Medline)","publisher-place":"United Kingdom","title":"Semi-Automated Neurofeedback Therapy for Persistent Postconcussive Symptoms in a Military Clinical Setting: A Feasibility Study","type":"article-journal"},"uris":["http://www.mendeley.com/documents/?uuid=8b95eab3-20f5-4614-b33c-412a2db4e55d"]}],"mendeley":{"formattedCitation":"(Farahani et al., 2014; Hershaw et al., 2020; Kayiran et al., 2007; Kayıran et al., 2010)","plainTextFormattedCitation":"(Farahani et al., 2014; Hershaw et al., 2020; Kayiran et al., 2007; Kayıran et al., 2010)","previouslyFormattedCitation":"(Farahani et al., 2014; Hershaw et al., 2020; Kayiran et al., 2007; Kayıran et al., 2010)"},"properties":{"noteIndex":0},"schema":"https://github.com/citation-style-language/schema/raw/master/csl-citation.json"}</w:instrText>
      </w:r>
      <w:r w:rsidR="00231103" w:rsidRPr="008868C1">
        <w:rPr>
          <w:rFonts w:ascii="Arial" w:hAnsi="Arial" w:cs="Arial"/>
          <w:color w:val="011893"/>
          <w:sz w:val="20"/>
          <w:szCs w:val="20"/>
        </w:rPr>
        <w:fldChar w:fldCharType="separate"/>
      </w:r>
      <w:r w:rsidR="00231103" w:rsidRPr="008868C1">
        <w:rPr>
          <w:rFonts w:ascii="Arial" w:hAnsi="Arial" w:cs="Arial"/>
          <w:noProof/>
          <w:color w:val="011893"/>
          <w:sz w:val="20"/>
          <w:szCs w:val="20"/>
        </w:rPr>
        <w:t>(Farahani et al., 2014; Hershaw et al., 2020; Kayiran et al., 2007; Kayıran et al., 2010)</w:t>
      </w:r>
      <w:r w:rsidR="00231103" w:rsidRPr="008868C1">
        <w:rPr>
          <w:rFonts w:ascii="Arial" w:hAnsi="Arial" w:cs="Arial"/>
          <w:color w:val="011893"/>
          <w:sz w:val="20"/>
          <w:szCs w:val="20"/>
        </w:rPr>
        <w:fldChar w:fldCharType="end"/>
      </w:r>
      <w:r w:rsidR="008C5BA8" w:rsidRPr="008868C1">
        <w:rPr>
          <w:rFonts w:ascii="Arial" w:hAnsi="Arial" w:cs="Arial"/>
          <w:color w:val="011893"/>
          <w:sz w:val="20"/>
          <w:szCs w:val="20"/>
        </w:rPr>
        <w:t xml:space="preserve">, </w:t>
      </w:r>
      <w:r w:rsidR="006E4978" w:rsidRPr="008868C1">
        <w:rPr>
          <w:rFonts w:ascii="Arial" w:hAnsi="Arial" w:cs="Arial"/>
          <w:color w:val="011893"/>
          <w:sz w:val="20"/>
          <w:szCs w:val="20"/>
        </w:rPr>
        <w:t xml:space="preserve">five studies </w:t>
      </w:r>
      <w:r w:rsidR="002457FC" w:rsidRPr="008868C1">
        <w:rPr>
          <w:rFonts w:ascii="Arial" w:hAnsi="Arial" w:cs="Arial"/>
          <w:color w:val="011893"/>
          <w:sz w:val="20"/>
          <w:szCs w:val="20"/>
        </w:rPr>
        <w:t>did not allow a change in dose of these drugs during the neurofeedback training period</w:t>
      </w:r>
      <w:r w:rsidR="006E4978" w:rsidRPr="008868C1">
        <w:rPr>
          <w:rFonts w:ascii="Arial" w:hAnsi="Arial" w:cs="Arial"/>
          <w:color w:val="011893"/>
          <w:sz w:val="20"/>
          <w:szCs w:val="20"/>
        </w:rPr>
        <w:t xml:space="preserve"> </w:t>
      </w:r>
      <w:r w:rsidR="003E55A9" w:rsidRPr="008868C1">
        <w:rPr>
          <w:rFonts w:ascii="Arial" w:hAnsi="Arial" w:cs="Arial"/>
          <w:color w:val="011893"/>
          <w:sz w:val="20"/>
          <w:szCs w:val="20"/>
        </w:rPr>
        <w:fldChar w:fldCharType="begin" w:fldLock="1"/>
      </w:r>
      <w:r w:rsidR="00C55A7B">
        <w:rPr>
          <w:rFonts w:ascii="Arial" w:hAnsi="Arial" w:cs="Arial"/>
          <w:color w:val="011893"/>
          <w:sz w:val="20"/>
          <w:szCs w:val="20"/>
        </w:rPr>
        <w:instrText>ADDIN CSL_CITATION {"citationItems":[{"id":"ITEM-1","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1","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id":"ITEM-2","itemData":{"DOI":"https://dx.doi.org/10.1016/j.neuroimage.2018.11.001","ISSN":"1095-9572","abstract":"Volitional neural modulation using neurofeedback has been indicated as a potential treatment for chronic conditions that involve peripheral and central neural dysregulation. Here we utilized neurofeedback in patients suffering from Fibromyalgia - a chronic pain syndrome that involves sleep disturbance and emotion dysregulation. These ancillary symptoms, which have an amplificating effect on pain, are known to be mediated by heightened limbic activity. In order to reliably probe limbic activity in a scalable manner fit for EEG-neurofeedback training, we utilized an Electrical Finger Print (EFP) model of amygdala-BOLD signal (termed Amyg-EFP), that has been successfully validated in our lab in the context of volitional neuromodulation. We anticipated that Amyg-EFP-neurofeedback training aimed at limbic down modulation would improve chronic pain in patients suffering from Fibromyalgia, by reducing sleep disorder improving emotion regulation. We further expected that improved clinical status would correspond with successful training as indicated by improved down modulation of the Amygdala-EFP signal. Thirty-Four Fibromyalgia patients (31F; age 35.6+/-11.82) participated in a randomized placebo-controlled trial with biweekly Amyg-EFP-neurofeedback sessions or sham neurofeedback (n=9) for a total duration of five consecutive weeks. Following training, participants in the real-neurofeedback group were divided into good (n=13) or poor (n=12) modulators according to their success in the neurofeedback training. Before and after treatment, self-reports on pain, depression, anxiety, fatigue and sleep quality were obtained, as well as objective sleep indices. Long-term clinical follow-up was made available, within up to three years of the neurofeedback training completion. REM latency and objective sleep quality index were robustly improved following the treatment course only in the real-neurofeedback group (time x group p &lt; 0.05) and to a greater extent among good modulators (time x sub-group p &lt; 0.05). In contrast, self-report measures did not reveal a treatment-specific response at the end of the neurofeedback training. However, the follow-up assessment revealed a delayed improvement in chronic pain and subjective sleep experience, evident only in the real-neurofeedback group (time x group p &lt; 0.05). Moderation analysis showed that the enduring clinical effects on pain evident in the follow-up assessment were predicted by the immediate improvements following trai…","author":[{"dropping-particle":"","family":"Goldway","given":"Noam","non-dropping-particle":"","parse-names":false,"suffix":""},{"dropping-particle":"","family":"Ablin","given":"Jacob","non-dropping-particle":"","parse-names":false,"suffix":""},{"dropping-particle":"","family":"Lubin","given":"Omer","non-dropping-particle":"","parse-names":false,"suffix":""},{"dropping-particle":"","family":"Zamir","given":"Yoav","non-dropping-particle":"","parse-names":false,"suffix":""},{"dropping-particle":"","family":"Keynan","given":"Jackob Nimrod","non-dropping-particle":"","parse-names":false,"suffix":""},{"dropping-particle":"","family":"Or-Borichev","given":"Ayelet","non-dropping-particle":"","parse-names":false,"suffix":""},{"dropping-particle":"","family":"Cavazza","given":"Marc","non-dropping-particle":"","parse-names":false,"suffix":""},{"dropping-particle":"","family":"Charles","given":"Fred","non-dropping-particle":"","parse-names":false,"suffix":""},{"dropping-particle":"","family":"Intrator","given":"Nathan","non-dropping-particle":"","parse-names":false,"suffix":""},{"dropping-particle":"","family":"Brill","given":"Silviu","non-dropping-particle":"","parse-names":false,"suffix":""},{"dropping-particle":"","family":"Ben-Simon","given":"Eti","non-dropping-particle":"","parse-names":false,"suffix":""},{"dropping-particle":"","family":"Sharon","given":"Haggai","non-dropping-particle":"","parse-names":false,"suffix":""},{"dropping-particle":"","family":"Hendler","given":"Talma","non-dropping-particle":"","parse-names":false,"suffix":""}],"container-title":"NeuroImage","id":"ITEM-2","issued":{"date-parts":[["2019"]]},"page":"758-770","publisher-place":"United States","title":"Volitional limbic neuromodulation exerts a beneficial clinical effect on Fibromyalgia.","type":"article-journal","volume":"186"},"uris":["http://www.mendeley.com/documents/?uuid=8a00a917-97b6-423a-ba69-74337c41939b"]},{"id":"ITEM-3","itemData":{"DOI":"10.1186/s12883-015-0445-7","ISSN":"14712377","abstract":"Background: Central neuropathic pain has a prevalence of 40% in patients with spinal cord injury. Electroencephalography (EEG) studies showed that this type of pain has identifiable signatures, that could potentially be targeted by a neuromodulation therapy. The aim of the study was to investigate the putative mechanism of neurofeedback training on central neuropathic pain and its underlying brain signatures in patients with chronic paraplegia. Methods: Patients' EEG activity was modulated from the sensory-motor cortex, electrode location C3/Cz/C4/P4 in up to 40 training sessions Results. Six out of seven patients reported immediate reduction of pain during neurofeedback training. Best results were achieved with suppressing and higher β (20-30Hz) power and reinforcing aα power at C4. Four patients reported clinically significant long-term reduction of pain (&gt;30%) which lasted at least a month beyond the therapy. EEG during neurofeedback revealed a wide spread modulation of power in all three frequency bands accompanied with changes in the coherence most notable in the beta band. The standardized low resolution electromagnetic tomography analysis of EEG before and after neurofeedback therapy showed the statistically significant reduction of power in beta frequency band in all tested patients. Areas with reduced power included the Dorsolateral Prefrontal Cortex, the Anterior Cingulate Cortex and the Insular Cortex. Conclusions: Neurofeedback training produces both immediate and longer term reduction of central neuropathic pain that is accompanied with a measurable short and long term modulation of cortical activity. Controlled trials are required to confirm the efficacy of this neurofeedback protocol on treatment of pain. The study is a registered UKCRN clinical trial Nr 9824.","author":[{"dropping-particle":"","family":"Hassan","given":"Muhammad Abul","non-dropping-particle":"","parse-names":false,"suffix":""},{"dropping-particle":"","family":"Fraser","given":"Matthew","non-dropping-particle":"","parse-names":false,"suffix":""},{"dropping-particle":"","family":"Conway","given":"Bernard A","non-dropping-particle":"","parse-names":false,"suffix":""},{"dropping-particle":"","family":"Allan","given":"David B","non-dropping-particle":"","parse-names":false,"suffix":""},{"dropping-particle":"","family":"Vuckovic","given":"Aleksandra","non-dropping-particle":"","parse-names":false,"suffix":""}],"container-title":"BMC Neurology","id":"ITEM-3","issue":"1","issued":{"date-parts":[["2015"]]},"title":"The mechanism of neurofeedback training for treatment of central neuropathic pain in paraplegia: A pilot study","type":"article-journal","volume":"15"},"uris":["http://www.mendeley.com/documents/?uuid=54fe06f5-0b3b-349e-9630-39fbc4b5498c"]},{"id":"ITEM-4","itemData":{"DOI":"10.1186/s12984-019-0588-7","ISSN":"1743-0003","abstract":"Background: Central Neuropathic Pain (CNP) is a frequent chronic condition in people with spinal cord injury (SCI). Previously, we showed that using laboratory brain-computer interface (BCI) technology for neurofeedback (NFB) training, it was possible to reduce CNP in people with SCI. In this study, we show results of patient self-managed treatment in their homes with a BCI-NFB using a consumer EEG device. Methods: Users: People with chronic SCI (17 M, 3 F, 50.6 ± 14.1 years old), and CNP ≥4 on a Visual Numerical Scale. Location: Laboratory training (up to 4 sessions) followed by home self-managed NFB. User Activity: Upregulating the EEG alpha band power by 10% above a threshold and at the same time downregulating the theta and upper beta (20-30 Hz) band power by 10% at electrode location C4. Technology: A consumer grade multichannel EEG headset (Epoch, Emotiv, USA), a tablet computer and custom made NFB software. Evaluation: EEG analysis, before and after NFB assessment, interviews and questionnaires. Results: Effectiveness: Out of 20 initially assessed participants, 15 took part in the study. Participants used the system for 6.9 ± 5.5 (median 4) weeks. Twelve participants regulated their brainwaves in a frequency specific manner and were most successful upregulating the alpha band power. However they typically upregulated power around their individual alpha peak (7.6 ± 0.8 Hz) that was lower than in people without CNP. The reduction in pain experienced was statistically significant in 12 and clinically significant (greater than 30%) in 8 participants. Efficiency: The donning was between 5 and 15 min, and approximately 10-20% of EEG data recorded in the home environment was noise. Participants were mildly stressed when self-administering NFB at home (2.4 on a scale 1-10). User satisfaction: Nine participants who completed the final assessment reported a high level of satisfaction (QUESQ, 4.5 ± 0.8), naming effectiveness, ease of use and comfort as main priorities. The main factors influencing frequency of NFB training were: health related issues, free time and pain intensity.","author":[{"dropping-particle":"","family":"Al-Taleb","given":"M.","non-dropping-particle":"","parse-names":false,"suffix":""},{"dropping-particle":"","family":"Purcell","given":"M","non-dropping-particle":"","parse-names":false,"suffix":""},{"dropping-particle":"","family":"Fraser","given":"M","non-dropping-particle":"","parse-names":false,"suffix":""},{"dropping-particle":"","family":"Petric-Gray","given":"N","non-dropping-particle":"","parse-names":false,"suffix":""},{"dropping-particle":"","family":"Vuckovic","given":"A","non-dropping-particle":"","parse-names":false,"suffix":""}],"container-title":"Journal of NeuroEngineering and Rehabilitation","id":"ITEM-4","issued":{"date-parts":[["2019"]]},"title":"Home used, patient self-managed, brain-computer interface for the management of central neuropathic pain post spinal cord injury: usability study","type":"article-journal"},"uris":["http://www.mendeley.com/documents/?uuid=4263bae6-6bff-3c68-81b1-c97da5827658"]},{"id":"ITEM-5","itemData":{"DOI":"10.3389/fnins.2019.00762","ISSN":"1662-453X","abstract":"Background: Neurofeedback (NFB) is a neuromodulatory technique that enables voluntary modulation of brain activity in order to treat neurological condition, such as central neuropathic pain (CNP). A distinctive feature of this technique is that it actively involves participants in the therapy. In this feasibility study, we present results of participant self-managed NFB treatment of CNP. Methods: Fifteen chronic spinal cord injured (SCI) participants (13M, 2F), with chronic CNP equal or greater than 4 on the Visual Numeric Scale, took part in the study. After initial training in hospital (up to 4 sessions), they practiced NF at home, on average 2-3 times a week, over a period of several weeks (min 4, max 20). The NFB protocol consisted of upregulating the alpha (9-12 Hz) and downregulating the theta (4-8 Hz) and the higher beta band (20-30 Hz) power from electrode location C4, for 30 min. The output measures were pain before and after NFB, EEG before and during NFB and pain questionnaires. We analyzed EEG results and show NFB strategies based on the Power Spectrum Density of each single participant. Results: Twelve participants achieved statistically significant reduction in pain and in eight participants this reduction was clinically significant (larger than 30%). The most successfully regulated frequency band during NFB was alpha. However, most participants upregulated their individual alpha band, that had an average dominant frequency at alpha(p) = 7.6 +/- 0.8 Hz (median 8 Hz) that is lower than the average of the general population, which is around 10 Hz. Ten out of fifteen participants significantly upregulated their individual alpha power (alpha(p) +/- 2 Hz) as compared to 4 participants who upregulated the power in the fixed alpha band (8-12 Hz). Eight out of the twelve participants who achieved a significant reduction of pain, significantly upregulated their individual alpha band power. There was a significantly larger increase in alpha power (p &lt; 0.0001) and decrease of theta power (p &lt; 0.04) in participant specific rather than in fixed frequency bands. Conclusion: Neurofeedback is a neuromodulatory technique that gives participants control over their pain and can be self-administered at home. Regulation of individual frequency band was related to a significant reduction in pain.","author":[{"dropping-particle":"","family":"Vučković","given":"Aleksandra","non-dropping-particle":"","parse-names":false,"suffix":""},{"dropping-particle":"","family":"Altaleb","given":"Manaf Kadum Hussein","non-dropping-particle":"","parse-names":false,"suffix":""},{"dropping-particle":"","family":"Fraser","given":"Matthew","non-dropping-particle":"","parse-names":false,"suffix":""},{"dropping-particle":"","family":"McGeady","given":"Ciarán","non-dropping-particle":"","parse-names":false,"suffix":""},{"dropping-particle":"","family":"Purcell","given":"Mariel","non-dropping-particle":"","parse-names":false,"suffix":""}],"container-title":"Frontiers in Neuroscience","id":"ITEM-5","issued":{"date-parts":[["2019","7","25"]]},"publisher":"FRONTIERS MEDIA SA","publisher-place":"AVENUE DU TRIBUNAL FEDERAL 34, LAUSANNE, CH-1015, SWITZERLAND","title":"EEG Correlates of Self-Managed Neurofeedback Treatment of Central Neuropathic Pain in Chronic Spinal Cord Injury","type":"article-journal","volume":"13"},"uris":["http://www.mendeley.com/documents/?uuid=fda1543f-ae2a-4daa-8813-f0415d0dce43"]}],"mendeley":{"formattedCitation":"(Al-Taleb et al., 2019; Goldway et al., 2019; Hassan et al., 2015; Prinsloo et al., 2018; Vučković et al., 2019)","plainTextFormattedCitation":"(Al-Taleb et al., 2019; Goldway et al., 2019; Hassan et al., 2015; Prinsloo et al., 2018; Vučković et al., 2019)","previouslyFormattedCitation":"(Al-Taleb et al., 2019; Goldway et al., 2019; Hassan et al., 2015; Prinsloo et al., 2018; Vučković et al., 2019)"},"properties":{"noteIndex":0},"schema":"https://github.com/citation-style-language/schema/raw/master/csl-citation.json"}</w:instrText>
      </w:r>
      <w:r w:rsidR="003E55A9" w:rsidRPr="008868C1">
        <w:rPr>
          <w:rFonts w:ascii="Arial" w:hAnsi="Arial" w:cs="Arial"/>
          <w:color w:val="011893"/>
          <w:sz w:val="20"/>
          <w:szCs w:val="20"/>
        </w:rPr>
        <w:fldChar w:fldCharType="separate"/>
      </w:r>
      <w:r w:rsidR="003E55A9" w:rsidRPr="008868C1">
        <w:rPr>
          <w:rFonts w:ascii="Arial" w:hAnsi="Arial" w:cs="Arial"/>
          <w:noProof/>
          <w:color w:val="011893"/>
          <w:sz w:val="20"/>
          <w:szCs w:val="20"/>
        </w:rPr>
        <w:t>(Al-Taleb et al., 2019; Goldway et al., 2019; Hassan et al., 2015; Prinsloo et al., 2018; Vučković et al., 2019)</w:t>
      </w:r>
      <w:r w:rsidR="003E55A9" w:rsidRPr="008868C1">
        <w:rPr>
          <w:rFonts w:ascii="Arial" w:hAnsi="Arial" w:cs="Arial"/>
          <w:color w:val="011893"/>
          <w:sz w:val="20"/>
          <w:szCs w:val="20"/>
        </w:rPr>
        <w:fldChar w:fldCharType="end"/>
      </w:r>
      <w:r w:rsidR="00B34DE9" w:rsidRPr="008868C1">
        <w:rPr>
          <w:rFonts w:ascii="Arial" w:hAnsi="Arial" w:cs="Arial"/>
          <w:color w:val="011893"/>
          <w:sz w:val="20"/>
          <w:szCs w:val="20"/>
        </w:rPr>
        <w:t xml:space="preserve"> </w:t>
      </w:r>
      <w:r w:rsidR="00E70D99" w:rsidRPr="008868C1">
        <w:rPr>
          <w:rFonts w:ascii="Arial" w:hAnsi="Arial" w:cs="Arial"/>
          <w:color w:val="011893"/>
          <w:sz w:val="20"/>
          <w:szCs w:val="20"/>
        </w:rPr>
        <w:t>and</w:t>
      </w:r>
      <w:r w:rsidR="00B34DE9" w:rsidRPr="008868C1">
        <w:rPr>
          <w:rFonts w:ascii="Arial" w:hAnsi="Arial" w:cs="Arial"/>
          <w:color w:val="011893"/>
          <w:sz w:val="20"/>
          <w:szCs w:val="20"/>
        </w:rPr>
        <w:t xml:space="preserve"> seven studies provide</w:t>
      </w:r>
      <w:r w:rsidR="00613F5A" w:rsidRPr="008868C1">
        <w:rPr>
          <w:rFonts w:ascii="Arial" w:hAnsi="Arial" w:cs="Arial"/>
          <w:color w:val="011893"/>
          <w:sz w:val="20"/>
          <w:szCs w:val="20"/>
        </w:rPr>
        <w:t>d</w:t>
      </w:r>
      <w:r w:rsidR="00B34DE9" w:rsidRPr="008868C1">
        <w:rPr>
          <w:rFonts w:ascii="Arial" w:hAnsi="Arial" w:cs="Arial"/>
          <w:color w:val="011893"/>
          <w:sz w:val="20"/>
          <w:szCs w:val="20"/>
        </w:rPr>
        <w:t xml:space="preserve"> no information </w:t>
      </w:r>
      <w:r w:rsidR="003B32F0" w:rsidRPr="008868C1">
        <w:rPr>
          <w:rFonts w:ascii="Arial" w:hAnsi="Arial" w:cs="Arial"/>
          <w:color w:val="011893"/>
          <w:sz w:val="20"/>
          <w:szCs w:val="20"/>
        </w:rPr>
        <w:t xml:space="preserve">on changes in dose during </w:t>
      </w:r>
      <w:r w:rsidR="002769DF" w:rsidRPr="008868C1">
        <w:rPr>
          <w:rFonts w:ascii="Arial" w:hAnsi="Arial" w:cs="Arial"/>
          <w:color w:val="011893"/>
          <w:sz w:val="20"/>
          <w:szCs w:val="20"/>
        </w:rPr>
        <w:t xml:space="preserve">neurofeedback </w:t>
      </w:r>
      <w:r w:rsidR="003B32F0" w:rsidRPr="008868C1">
        <w:rPr>
          <w:rFonts w:ascii="Arial" w:hAnsi="Arial" w:cs="Arial"/>
          <w:color w:val="011893"/>
          <w:sz w:val="20"/>
          <w:szCs w:val="20"/>
        </w:rPr>
        <w:t>training</w:t>
      </w:r>
      <w:r w:rsidR="002457FC" w:rsidRPr="008868C1">
        <w:rPr>
          <w:rFonts w:ascii="Arial" w:hAnsi="Arial" w:cs="Arial"/>
          <w:color w:val="011893"/>
          <w:sz w:val="20"/>
          <w:szCs w:val="20"/>
        </w:rPr>
        <w:t xml:space="preserve">. No information is available on whether these doses were changed in the 3 months prior to start of neurofeedback training. </w:t>
      </w:r>
    </w:p>
    <w:p w14:paraId="467C9D8B" w14:textId="793465C0" w:rsidR="00623455" w:rsidRPr="008868C1" w:rsidRDefault="007020EC" w:rsidP="008868C1">
      <w:pPr>
        <w:jc w:val="both"/>
        <w:rPr>
          <w:rFonts w:ascii="Arial" w:eastAsia="Arial Unicode MS" w:hAnsi="Arial" w:cs="Arial"/>
          <w:color w:val="011893"/>
          <w:sz w:val="20"/>
          <w:szCs w:val="20"/>
        </w:rPr>
      </w:pPr>
      <w:r w:rsidRPr="008868C1">
        <w:rPr>
          <w:rFonts w:ascii="Arial" w:eastAsia="Arial Unicode MS" w:hAnsi="Arial" w:cs="Arial"/>
          <w:color w:val="011893"/>
          <w:sz w:val="20"/>
          <w:szCs w:val="20"/>
        </w:rPr>
        <w:t>Physical therapy was provided alongside neurofeedback by three studies.</w:t>
      </w:r>
      <w:r w:rsidR="00CD1379" w:rsidRPr="008868C1">
        <w:rPr>
          <w:rFonts w:ascii="Arial" w:eastAsia="Arial Unicode MS" w:hAnsi="Arial" w:cs="Arial"/>
          <w:color w:val="011893"/>
          <w:sz w:val="20"/>
          <w:szCs w:val="20"/>
        </w:rPr>
        <w:t xml:space="preserve"> </w:t>
      </w:r>
      <w:r w:rsidR="003D6917" w:rsidRPr="008868C1">
        <w:rPr>
          <w:rFonts w:ascii="Arial" w:eastAsia="Arial Unicode MS" w:hAnsi="Arial" w:cs="Arial"/>
          <w:color w:val="011893"/>
          <w:sz w:val="20"/>
          <w:szCs w:val="20"/>
        </w:rPr>
        <w:fldChar w:fldCharType="begin" w:fldLock="1"/>
      </w:r>
      <w:r w:rsidR="00760283" w:rsidRPr="008868C1">
        <w:rPr>
          <w:rFonts w:ascii="Arial" w:eastAsia="Arial Unicode MS" w:hAnsi="Arial" w:cs="Arial"/>
          <w:color w:val="011893"/>
          <w:sz w:val="20"/>
          <w:szCs w:val="20"/>
        </w:rPr>
        <w:instrText>ADDIN CSL_CITATION {"citationItems":[{"id":"ITEM-1","itemData":{"DOI":"http://dx.doi.org/10.1300/J184v11n01_04","ISSN":"1087-4208","abstract":"Introduction: Complex Regional Pain Syndrome Type I (CRPS-I) is a devastating pain condition that is refractory to standard care. Preliminary evidence suggests the possibility that neurofeedback training might benefit patients with chronic pain, including patients with CRPS-I. The current study sought to address the need for more information about the effects of neurofeedback on pain in persons with chronic pain by (1) determining the average decrease in pain in patients with CRPS-I following neurofeedback training, (2) identifying the percent of patients reporting pain decreases that are clinically meaningful, and (3) documenting other benefits of neurofeedback training. Method: Eighteen individuals with CRPS-I participating in a multidisciplinary treatment program were administered 0-10 numerical rating scale measures of pain intensity at their primary pain site, as well as pain at other sites and other symptoms, before and after a 30 minute neurofeedback training session. A series of t-tests were performed to determine the significance of any changes in symptoms observed. We also computed the effect sizes and percent change associated with the observed changes in order to help interpret the magnitude of observed improvements in symptoms. Results: There was a substantial and statistically significant pre- to post-session decrease in pain intensity at the primary pain site on average, with half of the study participants reporting changes in pain intensity that were clinically meaningful. Five of seven secondary outcome measures also showed statistically significant improvements following neurofeedback treatment. Conclusions: The findings suggest that many patients who receive neurofeedback training report significant and substantial short-term reductions in their experience of pain, as well as improvements in a number of other pain- and nonpain-specific symptoms. The findings support the need for additional research to further examine the long-term effects and mechanisms of neurofeedback training for patients with chronic pain. (PsycINFO Database Record (c) 2016 APA, all rights reserved)","author":[{"dropping-particle":"","family":"Jensen","given":"M P","non-dropping-particle":"","parse-names":false,"suffix":""},{"dropping-particle":"","family":"Grierson","given":"Caroline","non-dropping-particle":"","parse-names":false,"suffix":""},{"dropping-particle":"","family":"Tracy-Smith","given":"Veronika","non-dropping-particle":"","parse-names":false,"suffix":""},{"dropping-particle":"","family":"Bacigalupi","given":"Stacy C","non-dropping-particle":"","parse-names":false,"suffix":""},{"dropping-particle":"","family":"Othmer","given":"Siegfried","non-dropping-particle":"","parse-names":false,"suffix":""}],"container-title":"Journal of Neurotherapy","editor":[{"dropping-particle":"","family":"Turk","given":"Blanchard Barowsky Bruehl Burton Caro Cleeland Cohen Crombie deCharms Ehde Farrar Hanley Jensen Mueller Othmer Othmer Othmer Perez Putman Quisel Serlin Sime","non-dropping-particle":"","parse-names":false,"suffix":""}],"id":"ITEM-1","issue":"1","issued":{"date-parts":[["2007"]]},"page":"45-53","publisher":"Haworth Press","publisher-place":"Jensen, Mark P.: Department of Rehabilitation Medicine, University of Washington, Box 356490, Seattle, WA, US, 98195-6490, mjensen@u.washington.edu","title":"Neurofeedback treatment for pain associated with complex regional pain syndrome type I.","type":"article-journal","volume":"11"},"uris":["http://www.mendeley.com/documents/?uuid=46ee9e39-be92-4d3e-a700-de634f52fe50"]},{"id":"ITEM-2","itemData":{"DOI":"10.1007/s00586-019-06051-9","ISBN":"0123456789","ISSN":"14320932","PMID":"31254096","abstract":"Purpose: Chronic low back pain (cLBP) affects a quarter of a population during its lifetime. The most severe cases include patients not responding to interventions such as 5-week-long in-hospital multi-disciplinary protocols. This document reports on a pilot study offering an alpha-phase synchronization (APS) brain rehabilitation intervention to a population of n = 16 multi-resistant cLBP patients. Methods: The intervention consists of 20 sessions of highly controlled electroencephalography (EEG) APS operant conditioning (neurofeedback) paradigm delivered in the form of visual feedback. Visual analogue scale for pain, Dallas, Hamilton, and HAD were measured before, after, at 6-month and 12-month follow-up. Full-scalp EEG data were analyzed to study significant changes in the brain’s electrical activity. Results: The intervention showed a great and lasting response of most measured clinical scales. The clinical improvement was lasting beyond the 6-month follow-up endpoints. The EEG data confirm that patients did control (intra-session trends) and learned to better control (intersession trends) their APS neuromarker resulting in (nonsignificant) baseline changes in their resting state activity. Last and most significantly, the alpha-phase concentration (APC) neuromarker, specific to phase rather than amplitude, was found to correlate significantly with the reduction in clinical symptoms in a typical dose–response effect. Conclusion: This first experiment highlights the role of the APC neuromarker in relation to the nucleus accumbens activity and its role on nociception and the chronicity of pain. This study suggests APC rehabilitation could be used clinically for the most severe cases of cLBP. Its excellent safety profile and availability as a home-use intervention makes it a potentially disruptive tool in the context of nonsteroidal anti-inflammatory drugs and opioid abuses. Graphic abstract: These slides can be retrieved under Electronic Supplementary Material.[Figure not available: see fulltext.].","author":[{"dropping-particle":"","family":"Mayaud","given":"Louis","non-dropping-particle":"","parse-names":false,"suffix":""},{"dropping-particle":"","family":"Wu","given":"Hélène","non-dropping-particle":"","parse-names":false,"suffix":""},{"dropping-particle":"","family":"Barthélemy","given":"Quentin","non-dropping-particle":"","parse-names":false,"suffix":""},{"dropping-particle":"","family":"Favennec","given":"Patrick","non-dropping-particle":"","parse-names":false,"suffix":""},{"dropping-particle":"","family":"Delpierre","given":"Yannick","non-dropping-particle":"","parse-names":false,"suffix":""},{"dropping-particle":"","family":"Congedo","given":"Marco","non-dropping-particle":"","parse-names":false,"suffix":""},{"dropping-particle":"","family":"Dupeyron","given":"Arnaud","non-dropping-particle":"","parse-names":false,"suffix":""},{"dropping-particle":"","family":"Ritz","given":"Michel","non-dropping-particle":"","parse-names":false,"suffix":""}],"container-title":"European Spine Journal","id":"ITEM-2","issue":"11","issued":{"date-parts":[["2019"]]},"page":"2487-2501","title":"Alpha-phase synchrony EEG training for multi-resistant chronic low back pain patients: an open-label pilot study","type":"article-journal","volume":"28"},"uris":["http://www.mendeley.com/documents/?uuid=32613f52-6f5d-3b47-9904-5221f91e9ec3"]},{"id":"ITEM-3","itemData":{"DOI":"10.1016/B978-0-12-374534-7.00016-2","ISBN":"978-0-08-092315-4","author":[{"dropping-particle":"","family":"Ibric","given":"Victoria L","non-dropping-particle":"","parse-names":false,"suffix":""},{"dropping-particle":"","family":"Dragomirescu","given":"Liviu G","non-dropping-particle":"","parse-names":false,"suffix":""}],"container-title":"Introduction to Quantitative EEG and Neurofeedback","editor":[{"dropping-particle":"","family":"Budzynski, TH and Budzynski, HK and Evans, JR and Abarbanel","given":"A","non-dropping-particle":"","parse-names":false,"suffix":""}],"id":"ITEM-3","issued":{"date-parts":[["2009"]]},"page":"417-451","publisher":"Elsevier","publisher-place":"SARA BURGERHARTSTRAAT 25, PO BOX 211, 1000 AE AMSTERDAM, NETHERLANDS","title":"Neurofeedback in pain management","type":"chapter"},"uris":["http://www.mendeley.com/documents/?uuid=830b186d-dae3-43cb-9d7d-950f77c56a38"]}],"mendeley":{"formattedCitation":"(Ibric &amp; Dragomirescu, 2009; Jensen et al., 2007; Mayaud et al., 2019)","plainTextFormattedCitation":"(Ibric &amp; Dragomirescu, 2009; Jensen et al., 2007; Mayaud et al., 2019)","previouslyFormattedCitation":"(Ibric &amp; Dragomirescu, 2009; Jensen et al., 2007; Mayaud et al., 2019)"},"properties":{"noteIndex":0},"schema":"https://github.com/citation-style-language/schema/raw/master/csl-citation.json"}</w:instrText>
      </w:r>
      <w:r w:rsidR="003D6917" w:rsidRPr="008868C1">
        <w:rPr>
          <w:rFonts w:ascii="Arial" w:eastAsia="Arial Unicode MS" w:hAnsi="Arial" w:cs="Arial"/>
          <w:color w:val="011893"/>
          <w:sz w:val="20"/>
          <w:szCs w:val="20"/>
        </w:rPr>
        <w:fldChar w:fldCharType="separate"/>
      </w:r>
      <w:r w:rsidR="003D6917" w:rsidRPr="008868C1">
        <w:rPr>
          <w:rFonts w:ascii="Arial" w:eastAsia="Arial Unicode MS" w:hAnsi="Arial" w:cs="Arial"/>
          <w:noProof/>
          <w:color w:val="011893"/>
          <w:sz w:val="20"/>
          <w:szCs w:val="20"/>
        </w:rPr>
        <w:t>(Ibric &amp; Dragomirescu, 2009; Jensen et al., 2007; Mayaud et al., 2019)</w:t>
      </w:r>
      <w:r w:rsidR="003D6917" w:rsidRPr="008868C1">
        <w:rPr>
          <w:rFonts w:ascii="Arial" w:eastAsia="Arial Unicode MS" w:hAnsi="Arial" w:cs="Arial"/>
          <w:color w:val="011893"/>
          <w:sz w:val="20"/>
          <w:szCs w:val="20"/>
        </w:rPr>
        <w:fldChar w:fldCharType="end"/>
      </w:r>
      <w:r w:rsidR="006B5D7D" w:rsidRPr="008868C1">
        <w:rPr>
          <w:rFonts w:ascii="Arial" w:eastAsia="Arial Unicode MS" w:hAnsi="Arial" w:cs="Arial"/>
          <w:color w:val="011893"/>
          <w:sz w:val="20"/>
          <w:szCs w:val="20"/>
        </w:rPr>
        <w:t>.</w:t>
      </w:r>
      <w:r w:rsidR="000156D7" w:rsidRPr="008868C1">
        <w:rPr>
          <w:rFonts w:ascii="Arial" w:eastAsia="Arial Unicode MS" w:hAnsi="Arial" w:cs="Arial"/>
          <w:color w:val="011893"/>
          <w:sz w:val="20"/>
          <w:szCs w:val="20"/>
        </w:rPr>
        <w:t xml:space="preserve"> Psychotherapy </w:t>
      </w:r>
      <w:r w:rsidR="00B10410" w:rsidRPr="008868C1">
        <w:rPr>
          <w:rFonts w:ascii="Arial" w:eastAsia="Arial Unicode MS" w:hAnsi="Arial" w:cs="Arial"/>
          <w:color w:val="011893"/>
          <w:sz w:val="20"/>
          <w:szCs w:val="20"/>
        </w:rPr>
        <w:t xml:space="preserve">such as talking therapy, psychosocial therapy or cognitive behavioural therapy was </w:t>
      </w:r>
      <w:r w:rsidR="000156D7" w:rsidRPr="008868C1">
        <w:rPr>
          <w:rFonts w:ascii="Arial" w:eastAsia="Arial Unicode MS" w:hAnsi="Arial" w:cs="Arial"/>
          <w:color w:val="011893"/>
          <w:sz w:val="20"/>
          <w:szCs w:val="20"/>
        </w:rPr>
        <w:t>offered alongside neurofeedback by four studies</w:t>
      </w:r>
      <w:r w:rsidR="00CF059E" w:rsidRPr="008868C1">
        <w:rPr>
          <w:rFonts w:ascii="Arial" w:eastAsia="Arial Unicode MS" w:hAnsi="Arial" w:cs="Arial"/>
          <w:color w:val="011893"/>
          <w:sz w:val="20"/>
          <w:szCs w:val="20"/>
        </w:rPr>
        <w:t xml:space="preserve"> </w:t>
      </w:r>
      <w:r w:rsidR="00760283" w:rsidRPr="008868C1">
        <w:rPr>
          <w:rFonts w:ascii="Arial" w:eastAsia="Arial Unicode MS" w:hAnsi="Arial" w:cs="Arial"/>
          <w:color w:val="011893"/>
          <w:sz w:val="20"/>
          <w:szCs w:val="20"/>
        </w:rPr>
        <w:fldChar w:fldCharType="begin" w:fldLock="1"/>
      </w:r>
      <w:r w:rsidR="00FE1B13" w:rsidRPr="008868C1">
        <w:rPr>
          <w:rFonts w:ascii="Arial" w:eastAsia="Arial Unicode MS" w:hAnsi="Arial" w:cs="Arial"/>
          <w:color w:val="011893"/>
          <w:sz w:val="20"/>
          <w:szCs w:val="20"/>
        </w:rPr>
        <w:instrText>ADDIN CSL_CITATION {"citationItems":[{"id":"ITEM-1","itemData":{"DOI":"http://dx.doi.org/10.1300/J184v11n01_04","ISSN":"1087-4208","abstract":"Introduction: Complex Regional Pain Syndrome Type I (CRPS-I) is a devastating pain condition that is refractory to standard care. Preliminary evidence suggests the possibility that neurofeedback training might benefit patients with chronic pain, including patients with CRPS-I. The current study sought to address the need for more information about the effects of neurofeedback on pain in persons with chronic pain by (1) determining the average decrease in pain in patients with CRPS-I following neurofeedback training, (2) identifying the percent of patients reporting pain decreases that are clinically meaningful, and (3) documenting other benefits of neurofeedback training. Method: Eighteen individuals with CRPS-I participating in a multidisciplinary treatment program were administered 0-10 numerical rating scale measures of pain intensity at their primary pain site, as well as pain at other sites and other symptoms, before and after a 30 minute neurofeedback training session. A series of t-tests were performed to determine the significance of any changes in symptoms observed. We also computed the effect sizes and percent change associated with the observed changes in order to help interpret the magnitude of observed improvements in symptoms. Results: There was a substantial and statistically significant pre- to post-session decrease in pain intensity at the primary pain site on average, with half of the study participants reporting changes in pain intensity that were clinically meaningful. Five of seven secondary outcome measures also showed statistically significant improvements following neurofeedback treatment. Conclusions: The findings suggest that many patients who receive neurofeedback training report significant and substantial short-term reductions in their experience of pain, as well as improvements in a number of other pain- and nonpain-specific symptoms. The findings support the need for additional research to further examine the long-term effects and mechanisms of neurofeedback training for patients with chronic pain. (PsycINFO Database Record (c) 2016 APA, all rights reserved)","author":[{"dropping-particle":"","family":"Jensen","given":"M P","non-dropping-particle":"","parse-names":false,"suffix":""},{"dropping-particle":"","family":"Grierson","given":"Caroline","non-dropping-particle":"","parse-names":false,"suffix":""},{"dropping-particle":"","family":"Tracy-Smith","given":"Veronika","non-dropping-particle":"","parse-names":false,"suffix":""},{"dropping-particle":"","family":"Bacigalupi","given":"Stacy C","non-dropping-particle":"","parse-names":false,"suffix":""},{"dropping-particle":"","family":"Othmer","given":"Siegfried","non-dropping-particle":"","parse-names":false,"suffix":""}],"container-title":"Journal of Neurotherapy","editor":[{"dropping-particle":"","family":"Turk","given":"Blanchard Barowsky Bruehl Burton Caro Cleeland Cohen Crombie deCharms Ehde Farrar Hanley Jensen Mueller Othmer Othmer Othmer Perez Putman Quisel Serlin Sime","non-dropping-particle":"","parse-names":false,"suffix":""}],"id":"ITEM-1","issue":"1","issued":{"date-parts":[["2007"]]},"page":"45-53","publisher":"Haworth Press","publisher-place":"Jensen, Mark P.: Department of Rehabilitation Medicine, University of Washington, Box 356490, Seattle, WA, US, 98195-6490, mjensen@u.washington.edu","title":"Neurofeedback treatment for pain associated with complex regional pain syndrome type I.","type":"article-journal","volume":"11"},"uris":["http://www.mendeley.com/documents/?uuid=46ee9e39-be92-4d3e-a700-de634f52fe50"]},{"id":"ITEM-2","itemData":{"DOI":"10.1007/s00586-019-06051-9","ISBN":"0123456789","ISSN":"14320932","PMID":"31254096","abstract":"Purpose: Chronic low back pain (cLBP) affects a quarter of a population during its lifetime. The most severe cases include patients not responding to interventions such as 5-week-long in-hospital multi-disciplinary protocols. This document reports on a pilot study offering an alpha-phase synchronization (APS) brain rehabilitation intervention to a population of n = 16 multi-resistant cLBP patients. Methods: The intervention consists of 20 sessions of highly controlled electroencephalography (EEG) APS operant conditioning (neurofeedback) paradigm delivered in the form of visual feedback. Visual analogue scale for pain, Dallas, Hamilton, and HAD were measured before, after, at 6-month and 12-month follow-up. Full-scalp EEG data were analyzed to study significant changes in the brain’s electrical activity. Results: The intervention showed a great and lasting response of most measured clinical scales. The clinical improvement was lasting beyond the 6-month follow-up endpoints. The EEG data confirm that patients did control (intra-session trends) and learned to better control (intersession trends) their APS neuromarker resulting in (nonsignificant) baseline changes in their resting state activity. Last and most significantly, the alpha-phase concentration (APC) neuromarker, specific to phase rather than amplitude, was found to correlate significantly with the reduction in clinical symptoms in a typical dose–response effect. Conclusion: This first experiment highlights the role of the APC neuromarker in relation to the nucleus accumbens activity and its role on nociception and the chronicity of pain. This study suggests APC rehabilitation could be used clinically for the most severe cases of cLBP. Its excellent safety profile and availability as a home-use intervention makes it a potentially disruptive tool in the context of nonsteroidal anti-inflammatory drugs and opioid abuses. Graphic abstract: These slides can be retrieved under Electronic Supplementary Material.[Figure not available: see fulltext.].","author":[{"dropping-particle":"","family":"Mayaud","given":"Louis","non-dropping-particle":"","parse-names":false,"suffix":""},{"dropping-particle":"","family":"Wu","given":"Hélène","non-dropping-particle":"","parse-names":false,"suffix":""},{"dropping-particle":"","family":"Barthélemy","given":"Quentin","non-dropping-particle":"","parse-names":false,"suffix":""},{"dropping-particle":"","family":"Favennec","given":"Patrick","non-dropping-particle":"","parse-names":false,"suffix":""},{"dropping-particle":"","family":"Delpierre","given":"Yannick","non-dropping-particle":"","parse-names":false,"suffix":""},{"dropping-particle":"","family":"Congedo","given":"Marco","non-dropping-particle":"","parse-names":false,"suffix":""},{"dropping-particle":"","family":"Dupeyron","given":"Arnaud","non-dropping-particle":"","parse-names":false,"suffix":""},{"dropping-particle":"","family":"Ritz","given":"Michel","non-dropping-particle":"","parse-names":false,"suffix":""}],"container-title":"European Spine Journal","id":"ITEM-2","issue":"11","issued":{"date-parts":[["2019"]]},"page":"2487-2501","title":"Alpha-phase synchrony EEG training for multi-resistant chronic low back pain patients: an open-label pilot study","type":"article-journal","volume":"28"},"uris":["http://www.mendeley.com/documents/?uuid=32613f52-6f5d-3b47-9904-5221f91e9ec3"]},{"id":"ITEM-3","itemData":{"DOI":"10.1016/B978-0-12-374534-7.00016-2","ISBN":"978-0-08-092315-4","author":[{"dropping-particle":"","family":"Ibric","given":"Victoria L","non-dropping-particle":"","parse-names":false,"suffix":""},{"dropping-particle":"","family":"Dragomirescu","given":"Liviu G","non-dropping-particle":"","parse-names":false,"suffix":""}],"container-title":"Introduction to Quantitative EEG and Neurofeedback","editor":[{"dropping-particle":"","family":"Budzynski, TH and Budzynski, HK and Evans, JR and Abarbanel","given":"A","non-dropping-particle":"","parse-names":false,"suffix":""}],"id":"ITEM-3","issued":{"date-parts":[["2009"]]},"page":"417-451","publisher":"Elsevier","publisher-place":"SARA BURGERHARTSTRAAT 25, PO BOX 211, 1000 AE AMSTERDAM, NETHERLANDS","title":"Neurofeedback in pain management","type":"chapter"},"uris":["http://www.mendeley.com/documents/?uuid=830b186d-dae3-43cb-9d7d-950f77c56a38"]},{"id":"ITEM-4","itemData":{"DOI":"10.1093/pm/pnz269","ISBN":"9196849983","ISSN":"1526-2375","abstract":"Objective. Chronic pain is common in military veterans with traumatic brain injury (TBI) and post-traumatic stress dis- order (PTSD). Neurofeedback, or electroencephalograph (EEG) biofeedback, has been associated with lower pain but requires frequent travel to a clinic. The current study examined feasibility and explored effectiveness of neuro- feedback delivered with a portable EEG headset linked to an application on a mobile device. Design. Open-label, sin- gle-arm clinical trial. Setting. Home, outside of clinic. Subjects. N¼41 veterans with chronic pain, TBI, and PTSD. Method. Veterans were instructed to perform “mobile neurofeedback” on their own for three months. Clinical re- search staff conducted two home visits and two phone calls to provide technical assistance and troubleshoot diffi- culties. Results. N¼36 veterans returned for follow-up at three months (88% retention). During this time, subjects completed a mean of 33.09 neurofeedback sessions (10 minutes each). Analyses revealed that veterans reported lower pain intensity, pain interference, depression, PTSD symptoms, anger, sleep disturbance, and suicidal ideation after the three-month intervention compared with baseline. Comparing pain ratings before and after individual neu- rofeedback sessions, veterans reported reduced pain intensity 67% of the time immediately following mobile neuro- feedback. There were no serious adverse events reported. Conclusions. This preliminary study found that veterans with chronic pain, TBI, and PTSD were able to use neurofeedback with mobile devices independently after modest training and support. While a double-blind randomized controlled trial is needed for confirmation, the results show promise of a portable, technology-based neuromodulatory approach for pain management with minimal side effects.","author":[{"dropping-particle":"","family":"Elbogen","given":"Eric B","non-dropping-particle":"","parse-names":false,"suffix":""},{"dropping-particle":"","family":"Alsobrooks","given":"Amber","non-dropping-particle":"","parse-names":false,"suffix":""},{"dropping-particle":"","family":"Battles","given":"Sara","non-dropping-particle":"","parse-names":false,"suffix":""},{"dropping-particle":"","family":"Molloy","given":"Kiera","non-dropping-particle":"","parse-names":false,"suffix":""},{"dropping-particle":"","family":"Dennis","given":"Paul A","non-dropping-particle":"","parse-names":false,"suffix":""},{"dropping-particle":"","family":"Beckham","given":"Jean C","non-dropping-particle":"","parse-names":false,"suffix":""},{"dropping-particle":"","family":"McLean","given":"Samuel A","non-dropping-particle":"","parse-names":false,"suffix":""},{"dropping-particle":"","family":"Keith","given":"Julian R","non-dropping-particle":"","parse-names":false,"suffix":""},{"dropping-particle":"","family":"Russoniello","given":"Carmen","non-dropping-particle":"","parse-names":false,"suffix":""}],"container-title":"Pain Medicine","id":"ITEM-4","issue":"0","issued":{"date-parts":[["2019"]]},"page":"1-9","title":"Mobile Neurofeedback for Pain Management in Veterans with TBI and PTSD","type":"article-journal","volume":"0"},"uris":["http://www.mendeley.com/documents/?uuid=e3723e0a-e289-425f-add1-ee2e135d1b1e"]}],"mendeley":{"formattedCitation":"(Elbogen et al., 2019; Ibric &amp; Dragomirescu, 2009; Jensen et al., 2007; Mayaud et al., 2019)","plainTextFormattedCitation":"(Elbogen et al., 2019; Ibric &amp; Dragomirescu, 2009; Jensen et al., 2007; Mayaud et al., 2019)","previouslyFormattedCitation":"(Elbogen et al., 2019; Ibric &amp; Dragomirescu, 2009; Jensen et al., 2007; Mayaud et al., 2019)"},"properties":{"noteIndex":0},"schema":"https://github.com/citation-style-language/schema/raw/master/csl-citation.json"}</w:instrText>
      </w:r>
      <w:r w:rsidR="00760283" w:rsidRPr="008868C1">
        <w:rPr>
          <w:rFonts w:ascii="Arial" w:eastAsia="Arial Unicode MS" w:hAnsi="Arial" w:cs="Arial"/>
          <w:color w:val="011893"/>
          <w:sz w:val="20"/>
          <w:szCs w:val="20"/>
        </w:rPr>
        <w:fldChar w:fldCharType="separate"/>
      </w:r>
      <w:r w:rsidR="00760283" w:rsidRPr="008868C1">
        <w:rPr>
          <w:rFonts w:ascii="Arial" w:eastAsia="Arial Unicode MS" w:hAnsi="Arial" w:cs="Arial"/>
          <w:noProof/>
          <w:color w:val="011893"/>
          <w:sz w:val="20"/>
          <w:szCs w:val="20"/>
        </w:rPr>
        <w:t>(Elbogen et al., 2019; Ibric &amp; Dragomirescu, 2009; Jensen et al., 2007; Mayaud et al., 2019)</w:t>
      </w:r>
      <w:r w:rsidR="00760283" w:rsidRPr="008868C1">
        <w:rPr>
          <w:rFonts w:ascii="Arial" w:eastAsia="Arial Unicode MS" w:hAnsi="Arial" w:cs="Arial"/>
          <w:color w:val="011893"/>
          <w:sz w:val="20"/>
          <w:szCs w:val="20"/>
        </w:rPr>
        <w:fldChar w:fldCharType="end"/>
      </w:r>
      <w:r w:rsidR="00CF059E" w:rsidRPr="008868C1">
        <w:rPr>
          <w:rFonts w:ascii="Arial" w:eastAsia="Arial Unicode MS" w:hAnsi="Arial" w:cs="Arial"/>
          <w:color w:val="011893"/>
          <w:sz w:val="20"/>
          <w:szCs w:val="20"/>
        </w:rPr>
        <w:t>.</w:t>
      </w:r>
      <w:r w:rsidR="004816F3" w:rsidRPr="008868C1">
        <w:rPr>
          <w:rFonts w:ascii="Arial" w:eastAsia="Arial Unicode MS" w:hAnsi="Arial" w:cs="Arial"/>
          <w:color w:val="011893"/>
          <w:sz w:val="20"/>
          <w:szCs w:val="20"/>
        </w:rPr>
        <w:t xml:space="preserve"> Due to lack of adequate reporting of changes in these concomitant therapy </w:t>
      </w:r>
      <w:r w:rsidR="00A3769E" w:rsidRPr="008868C1">
        <w:rPr>
          <w:rFonts w:ascii="Arial" w:eastAsia="Arial Unicode MS" w:hAnsi="Arial" w:cs="Arial"/>
          <w:color w:val="011893"/>
          <w:sz w:val="20"/>
          <w:szCs w:val="20"/>
        </w:rPr>
        <w:t>during</w:t>
      </w:r>
      <w:r w:rsidR="004816F3" w:rsidRPr="008868C1">
        <w:rPr>
          <w:rFonts w:ascii="Arial" w:eastAsia="Arial Unicode MS" w:hAnsi="Arial" w:cs="Arial"/>
          <w:color w:val="011893"/>
          <w:sz w:val="20"/>
          <w:szCs w:val="20"/>
        </w:rPr>
        <w:t xml:space="preserve"> </w:t>
      </w:r>
      <w:r w:rsidR="008F61C2" w:rsidRPr="008868C1">
        <w:rPr>
          <w:rFonts w:ascii="Arial" w:eastAsia="Arial Unicode MS" w:hAnsi="Arial" w:cs="Arial"/>
          <w:color w:val="011893"/>
          <w:sz w:val="20"/>
          <w:szCs w:val="20"/>
        </w:rPr>
        <w:t>neurofeedback</w:t>
      </w:r>
      <w:r w:rsidR="00A3769E" w:rsidRPr="008868C1">
        <w:rPr>
          <w:rFonts w:ascii="Arial" w:eastAsia="Arial Unicode MS" w:hAnsi="Arial" w:cs="Arial"/>
          <w:color w:val="011893"/>
          <w:sz w:val="20"/>
          <w:szCs w:val="20"/>
        </w:rPr>
        <w:t xml:space="preserve"> training</w:t>
      </w:r>
      <w:r w:rsidR="008F61C2" w:rsidRPr="008868C1">
        <w:rPr>
          <w:rFonts w:ascii="Arial" w:eastAsia="Arial Unicode MS" w:hAnsi="Arial" w:cs="Arial"/>
          <w:color w:val="011893"/>
          <w:sz w:val="20"/>
          <w:szCs w:val="20"/>
        </w:rPr>
        <w:t xml:space="preserve">, it is difficult to determine whether these additional therapies had an impact of pain reduction reported by the </w:t>
      </w:r>
      <w:r w:rsidR="00623455" w:rsidRPr="008868C1">
        <w:rPr>
          <w:rFonts w:ascii="Arial" w:eastAsia="Arial Unicode MS" w:hAnsi="Arial" w:cs="Arial"/>
          <w:color w:val="011893"/>
          <w:sz w:val="20"/>
          <w:szCs w:val="20"/>
        </w:rPr>
        <w:t>study cohorts.</w:t>
      </w:r>
    </w:p>
    <w:p w14:paraId="66E86BC3" w14:textId="036B5C06" w:rsidR="00D57B7A"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5</w:t>
      </w:r>
      <w:r w:rsidR="00D57B7A" w:rsidRPr="008868C1">
        <w:rPr>
          <w:rFonts w:ascii="Arial" w:eastAsia="Arial Unicode MS" w:hAnsi="Arial" w:cs="Arial"/>
          <w:b/>
          <w:color w:val="4F81BD" w:themeColor="accent1"/>
          <w:sz w:val="20"/>
          <w:szCs w:val="20"/>
        </w:rPr>
        <w:t>.</w:t>
      </w:r>
      <w:r w:rsidR="00773E72" w:rsidRPr="008868C1">
        <w:rPr>
          <w:rFonts w:ascii="Arial" w:eastAsia="Arial Unicode MS" w:hAnsi="Arial" w:cs="Arial"/>
          <w:b/>
          <w:color w:val="4F81BD" w:themeColor="accent1"/>
          <w:sz w:val="20"/>
          <w:szCs w:val="20"/>
        </w:rPr>
        <w:t>6.</w:t>
      </w:r>
      <w:r w:rsidR="00C37F49" w:rsidRPr="008868C1">
        <w:rPr>
          <w:rFonts w:ascii="Arial" w:eastAsia="Arial Unicode MS" w:hAnsi="Arial" w:cs="Arial"/>
          <w:b/>
          <w:color w:val="4F81BD" w:themeColor="accent1"/>
          <w:sz w:val="20"/>
          <w:szCs w:val="20"/>
        </w:rPr>
        <w:t>4</w:t>
      </w:r>
      <w:r w:rsidR="003461C2" w:rsidRPr="008868C1">
        <w:rPr>
          <w:rFonts w:ascii="Arial" w:eastAsia="Arial Unicode MS" w:hAnsi="Arial" w:cs="Arial"/>
          <w:b/>
          <w:color w:val="4F81BD" w:themeColor="accent1"/>
          <w:sz w:val="20"/>
          <w:szCs w:val="20"/>
        </w:rPr>
        <w:t xml:space="preserve"> </w:t>
      </w:r>
      <w:r w:rsidR="00D57B7A" w:rsidRPr="008868C1">
        <w:rPr>
          <w:rFonts w:ascii="Arial" w:eastAsia="Arial Unicode MS" w:hAnsi="Arial" w:cs="Arial"/>
          <w:b/>
          <w:color w:val="4F81BD" w:themeColor="accent1"/>
          <w:sz w:val="20"/>
          <w:szCs w:val="20"/>
        </w:rPr>
        <w:t xml:space="preserve">Benefit of </w:t>
      </w:r>
      <w:r w:rsidR="00A24B7B" w:rsidRPr="008868C1">
        <w:rPr>
          <w:rFonts w:ascii="Arial" w:eastAsia="Arial Unicode MS" w:hAnsi="Arial" w:cs="Arial"/>
          <w:b/>
          <w:color w:val="4F81BD" w:themeColor="accent1"/>
          <w:sz w:val="20"/>
          <w:szCs w:val="20"/>
        </w:rPr>
        <w:t>Neurofeedback</w:t>
      </w:r>
      <w:r w:rsidR="00D57B7A" w:rsidRPr="008868C1">
        <w:rPr>
          <w:rFonts w:ascii="Arial" w:eastAsia="Arial Unicode MS" w:hAnsi="Arial" w:cs="Arial"/>
          <w:b/>
          <w:color w:val="4F81BD" w:themeColor="accent1"/>
          <w:sz w:val="20"/>
          <w:szCs w:val="20"/>
        </w:rPr>
        <w:t xml:space="preserve"> in </w:t>
      </w:r>
      <w:r w:rsidR="00F667DA" w:rsidRPr="008868C1">
        <w:rPr>
          <w:rFonts w:ascii="Arial" w:eastAsia="Arial Unicode MS" w:hAnsi="Arial" w:cs="Arial"/>
          <w:b/>
          <w:color w:val="4F81BD" w:themeColor="accent1"/>
          <w:sz w:val="20"/>
          <w:szCs w:val="20"/>
        </w:rPr>
        <w:t>Pain-associated</w:t>
      </w:r>
      <w:r w:rsidR="00D57B7A" w:rsidRPr="008868C1">
        <w:rPr>
          <w:rFonts w:ascii="Arial" w:eastAsia="Arial Unicode MS" w:hAnsi="Arial" w:cs="Arial"/>
          <w:b/>
          <w:color w:val="4F81BD" w:themeColor="accent1"/>
          <w:sz w:val="20"/>
          <w:szCs w:val="20"/>
        </w:rPr>
        <w:t xml:space="preserve"> Symptom Management</w:t>
      </w:r>
    </w:p>
    <w:p w14:paraId="66E86BC4" w14:textId="05359002" w:rsidR="00D57B7A" w:rsidRPr="008868C1" w:rsidRDefault="00F667DA" w:rsidP="008868C1">
      <w:pPr>
        <w:jc w:val="both"/>
        <w:rPr>
          <w:rFonts w:ascii="Arial" w:eastAsia="Arial Unicode MS" w:hAnsi="Arial" w:cs="Arial"/>
          <w:sz w:val="20"/>
          <w:szCs w:val="20"/>
        </w:rPr>
      </w:pPr>
      <w:r w:rsidRPr="008868C1">
        <w:rPr>
          <w:rFonts w:ascii="Arial" w:eastAsia="Arial Unicode MS" w:hAnsi="Arial" w:cs="Arial"/>
          <w:sz w:val="20"/>
          <w:szCs w:val="20"/>
        </w:rPr>
        <w:t>Pain-associated</w:t>
      </w:r>
      <w:r w:rsidR="00E965E9" w:rsidRPr="008868C1">
        <w:rPr>
          <w:rFonts w:ascii="Arial" w:eastAsia="Arial Unicode MS" w:hAnsi="Arial" w:cs="Arial"/>
          <w:sz w:val="20"/>
          <w:szCs w:val="20"/>
        </w:rPr>
        <w:t xml:space="preserve"> symptoms had been investigated in </w:t>
      </w:r>
      <w:r w:rsidR="00613CF4" w:rsidRPr="008868C1">
        <w:rPr>
          <w:rFonts w:ascii="Arial" w:eastAsia="Arial Unicode MS" w:hAnsi="Arial" w:cs="Arial"/>
          <w:sz w:val="20"/>
          <w:szCs w:val="20"/>
        </w:rPr>
        <w:t>16</w:t>
      </w:r>
      <w:r w:rsidR="00B32628" w:rsidRPr="008868C1">
        <w:rPr>
          <w:rFonts w:ascii="Arial" w:eastAsia="Arial Unicode MS" w:hAnsi="Arial" w:cs="Arial"/>
          <w:sz w:val="20"/>
          <w:szCs w:val="20"/>
        </w:rPr>
        <w:t xml:space="preserve"> out of </w:t>
      </w:r>
      <w:r w:rsidR="00613CF4" w:rsidRPr="008868C1">
        <w:rPr>
          <w:rFonts w:ascii="Arial" w:eastAsia="Arial Unicode MS" w:hAnsi="Arial" w:cs="Arial"/>
          <w:sz w:val="20"/>
          <w:szCs w:val="20"/>
        </w:rPr>
        <w:t>21</w:t>
      </w:r>
      <w:r w:rsidR="00B32628" w:rsidRPr="008868C1">
        <w:rPr>
          <w:rFonts w:ascii="Arial" w:eastAsia="Arial Unicode MS" w:hAnsi="Arial" w:cs="Arial"/>
          <w:sz w:val="20"/>
          <w:szCs w:val="20"/>
        </w:rPr>
        <w:t xml:space="preserve"> </w:t>
      </w:r>
      <w:r w:rsidR="00E965E9" w:rsidRPr="008868C1">
        <w:rPr>
          <w:rFonts w:ascii="Arial" w:eastAsia="Arial Unicode MS" w:hAnsi="Arial" w:cs="Arial"/>
          <w:sz w:val="20"/>
          <w:szCs w:val="20"/>
        </w:rPr>
        <w:t>studies includ</w:t>
      </w:r>
      <w:r w:rsidR="0088637C" w:rsidRPr="008868C1">
        <w:rPr>
          <w:rFonts w:ascii="Arial" w:eastAsia="Arial Unicode MS" w:hAnsi="Arial" w:cs="Arial"/>
          <w:sz w:val="20"/>
          <w:szCs w:val="20"/>
        </w:rPr>
        <w:t xml:space="preserve">ed. </w:t>
      </w:r>
      <w:r w:rsidR="008B62D4" w:rsidRPr="008868C1">
        <w:rPr>
          <w:rFonts w:ascii="Arial" w:eastAsia="Arial Unicode MS" w:hAnsi="Arial" w:cs="Arial"/>
          <w:sz w:val="20"/>
          <w:szCs w:val="20"/>
        </w:rPr>
        <w:t>8</w:t>
      </w:r>
      <w:r w:rsidR="00E965E9" w:rsidRPr="008868C1">
        <w:rPr>
          <w:rFonts w:ascii="Arial" w:eastAsia="Arial Unicode MS" w:hAnsi="Arial" w:cs="Arial"/>
          <w:sz w:val="20"/>
          <w:szCs w:val="20"/>
        </w:rPr>
        <w:t xml:space="preserve"> out of </w:t>
      </w:r>
      <w:r w:rsidR="008B62D4" w:rsidRPr="008868C1">
        <w:rPr>
          <w:rFonts w:ascii="Arial" w:eastAsia="Arial Unicode MS" w:hAnsi="Arial" w:cs="Arial"/>
          <w:sz w:val="20"/>
          <w:szCs w:val="20"/>
        </w:rPr>
        <w:t>8</w:t>
      </w:r>
      <w:r w:rsidR="00E965E9" w:rsidRPr="008868C1">
        <w:rPr>
          <w:rFonts w:ascii="Arial" w:eastAsia="Arial Unicode MS" w:hAnsi="Arial" w:cs="Arial"/>
          <w:sz w:val="20"/>
          <w:szCs w:val="20"/>
        </w:rPr>
        <w:t xml:space="preserve"> studies investigating depression</w:t>
      </w:r>
      <w:r w:rsidR="00725E7D" w:rsidRPr="008868C1">
        <w:rPr>
          <w:rFonts w:ascii="Arial" w:eastAsia="Arial Unicode MS" w:hAnsi="Arial" w:cs="Arial"/>
          <w:sz w:val="20"/>
          <w:szCs w:val="20"/>
        </w:rPr>
        <w:t xml:space="preserve"> </w:t>
      </w:r>
      <w:r w:rsidR="0097557B"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10.1016/B978-0-12-374534-7.00016-2","ISBN":"978-0-08-092315-4","author":[{"dropping-particle":"","family":"Ibric","given":"Victoria L","non-dropping-particle":"","parse-names":false,"suffix":""},{"dropping-particle":"","family":"Dragomirescu","given":"Liviu G","non-dropping-particle":"","parse-names":false,"suffix":""}],"container-title":"Introduction to Quantitative EEG and Neurofeedback","editor":[{"dropping-particle":"","family":"Budzynski, TH and Budzynski, HK and Evans, JR and Abarbanel","given":"A","non-dropping-particle":"","parse-names":false,"suffix":""}],"id":"ITEM-1","issued":{"date-parts":[["2009"]]},"page":"417-451","publisher":"Elsevier","publisher-place":"SARA BURGERHARTSTRAAT 25, PO BOX 211, 1000 AE AMSTERDAM, NETHERLANDS","title":"Neurofeedback in pain management","type":"chapter"},"uris":["http://www.mendeley.com/documents/?uuid=830b186d-dae3-43cb-9d7d-950f77c56a38"]},{"id":"ITEM-2","itemData":{"DOI":"10.1007/s00586-019-06051-9","ISBN":"0123456789","ISSN":"14320932","PMID":"31254096","abstract":"Purpose: Chronic low back pain (cLBP) affects a quarter of a population during its lifetime. The most severe cases include patients not responding to interventions such as 5-week-long in-hospital multi-disciplinary protocols. This document reports on a pilot study offering an alpha-phase synchronization (APS) brain rehabilitation intervention to a population of n = 16 multi-resistant cLBP patients. Methods: The intervention consists of 20 sessions of highly controlled electroencephalography (EEG) APS operant conditioning (neurofeedback) paradigm delivered in the form of visual feedback. Visual analogue scale for pain, Dallas, Hamilton, and HAD were measured before, after, at 6-month and 12-month follow-up. Full-scalp EEG data were analyzed to study significant changes in the brain’s electrical activity. Results: The intervention showed a great and lasting response of most measured clinical scales. The clinical improvement was lasting beyond the 6-month follow-up endpoints. The EEG data confirm that patients did control (intra-session trends) and learned to better control (intersession trends) their APS neuromarker resulting in (nonsignificant) baseline changes in their resting state activity. Last and most significantly, the alpha-phase concentration (APC) neuromarker, specific to phase rather than amplitude, was found to correlate significantly with the reduction in clinical symptoms in a typical dose–response effect. Conclusion: This first experiment highlights the role of the APC neuromarker in relation to the nucleus accumbens activity and its role on nociception and the chronicity of pain. This study suggests APC rehabilitation could be used clinically for the most severe cases of cLBP. Its excellent safety profile and availability as a home-use intervention makes it a potentially disruptive tool in the context of nonsteroidal anti-inflammatory drugs and opioid abuses. Graphic abstract: These slides can be retrieved under Electronic Supplementary Material.[Figure not available: see fulltext.].","author":[{"dropping-particle":"","family":"Mayaud","given":"Louis","non-dropping-particle":"","parse-names":false,"suffix":""},{"dropping-particle":"","family":"Wu","given":"Hélène","non-dropping-particle":"","parse-names":false,"suffix":""},{"dropping-particle":"","family":"Barthélemy","given":"Quentin","non-dropping-particle":"","parse-names":false,"suffix":""},{"dropping-particle":"","family":"Favennec","given":"Patrick","non-dropping-particle":"","parse-names":false,"suffix":""},{"dropping-particle":"","family":"Delpierre","given":"Yannick","non-dropping-particle":"","parse-names":false,"suffix":""},{"dropping-particle":"","family":"Congedo","given":"Marco","non-dropping-particle":"","parse-names":false,"suffix":""},{"dropping-particle":"","family":"Dupeyron","given":"Arnaud","non-dropping-particle":"","parse-names":false,"suffix":""},{"dropping-particle":"","family":"Ritz","given":"Michel","non-dropping-particle":"","parse-names":false,"suffix":""}],"container-title":"European Spine Journal","id":"ITEM-2","issue":"11","issued":{"date-parts":[["2019"]]},"page":"2487-2501","title":"Alpha-phase synchrony EEG training for multi-resistant chronic low back pain patients: an open-label pilot study","type":"article-journal","volume":"28"},"uris":["http://www.mendeley.com/documents/?uuid=32613f52-6f5d-3b47-9904-5221f91e9ec3"]},{"id":"ITEM-3","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3","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id":"ITEM-4","itemData":{"DOI":"10.1093/pm/pnz269","ISBN":"9196849983","ISSN":"1526-2375","abstract":"Objective. Chronic pain is common in military veterans with traumatic brain injury (TBI) and post-traumatic stress dis- order (PTSD). Neurofeedback, or electroencephalograph (EEG) biofeedback, has been associated with lower pain but requires frequent travel to a clinic. The current study examined feasibility and explored effectiveness of neuro- feedback delivered with a portable EEG headset linked to an application on a mobile device. Design. Open-label, sin- gle-arm clinical trial. Setting. Home, outside of clinic. Subjects. N¼41 veterans with chronic pain, TBI, and PTSD. Method. Veterans were instructed to perform “mobile neurofeedback” on their own for three months. Clinical re- search staff conducted two home visits and two phone calls to provide technical assistance and troubleshoot diffi- culties. Results. N¼36 veterans returned for follow-up at three months (88% retention). During this time, subjects completed a mean of 33.09 neurofeedback sessions (10 minutes each). Analyses revealed that veterans reported lower pain intensity, pain interference, depression, PTSD symptoms, anger, sleep disturbance, and suicidal ideation after the three-month intervention compared with baseline. Comparing pain ratings before and after individual neu- rofeedback sessions, veterans reported reduced pain intensity 67% of the time immediately following mobile neuro- feedback. There were no serious adverse events reported. Conclusions. This preliminary study found that veterans with chronic pain, TBI, and PTSD were able to use neurofeedback with mobile devices independently after modest training and support. While a double-blind randomized controlled trial is needed for confirmation, the results show promise of a portable, technology-based neuromodulatory approach for pain management with minimal side effects.","author":[{"dropping-particle":"","family":"Elbogen","given":"Eric B","non-dropping-particle":"","parse-names":false,"suffix":""},{"dropping-particle":"","family":"Alsobrooks","given":"Amber","non-dropping-particle":"","parse-names":false,"suffix":""},{"dropping-particle":"","family":"Battles","given":"Sara","non-dropping-particle":"","parse-names":false,"suffix":""},{"dropping-particle":"","family":"Molloy","given":"Kiera","non-dropping-particle":"","parse-names":false,"suffix":""},{"dropping-particle":"","family":"Dennis","given":"Paul A","non-dropping-particle":"","parse-names":false,"suffix":""},{"dropping-particle":"","family":"Beckham","given":"Jean C","non-dropping-particle":"","parse-names":false,"suffix":""},{"dropping-particle":"","family":"McLean","given":"Samuel A","non-dropping-particle":"","parse-names":false,"suffix":""},{"dropping-particle":"","family":"Keith","given":"Julian R","non-dropping-particle":"","parse-names":false,"suffix":""},{"dropping-particle":"","family":"Russoniello","given":"Carmen","non-dropping-particle":"","parse-names":false,"suffix":""}],"container-title":"Pain Medicine","id":"ITEM-4","issue":"0","issued":{"date-parts":[["2019"]]},"page":"1-9","title":"Mobile Neurofeedback for Pain Management in Veterans with TBI and PTSD","type":"article-journal","volume":"0"},"uris":["http://www.mendeley.com/documents/?uuid=e3723e0a-e289-425f-add1-ee2e135d1b1e"]},{"id":"ITEM-5","itemData":{"ISSN":"13000012","PMID":"18095199","abstract":"EEG Biofeedback (Neurofeedback-NFB) is a learning strategy that enables people to alter their brainwaves. In the present case study, we applied a NFB protocol on three patients with Fibromyalgia Syndrome (FMS). The existing symptoms and clinical conditions of the patients attributed to FMS, Visual Analog Scale for pain and fatigue, Hamilton Depression and Anxiety Inventory Scales, Beck Depression and Anxiety Inventory Scales, and SF-36 were recorded before and after NFB training. Most of the symptoms were decreased after ten sessions. There was also improvement in all of the scales after the treatment. The results of the present study may suggest NFB training as a novel treatment method in FMS.","author":[{"dropping-particle":"","family":"Kayiran","given":"Sadi","non-dropping-particle":"","parse-names":false,"suffix":""},{"dropping-particle":"","family":"Dursun","given":"Erbil","non-dropping-particle":"","parse-names":false,"suffix":""},{"dropping-particle":"","family":"Ermutlu","given":"Numan","non-dropping-particle":"","parse-names":false,"suffix":""},{"dropping-particle":"","family":"Dursun","given":"Nigar","non-dropping-particle":"","parse-names":false,"suffix":""},{"dropping-particle":"","family":"Karamursel","given":"Sacit","non-dropping-particle":"","parse-names":false,"suffix":""}],"container-title":"Agri","id":"ITEM-5","issue":"3","issued":{"date-parts":[["2007"]]},"page":"47-52","title":"Neurofeedback in fibromyalgia syndrome","type":"article-journal","volume":"19"},"uris":["http://www.mendeley.com/documents/?uuid=2a6ae228-3a33-3b4b-ac6e-464a18046c87"]},{"id":"ITEM-6","itemData":{"DOI":"10.1016/B978-0-12-801291-8.00006-6","ISBN":"978-0-12-801464-6; 978-0-12-801291-8","author":[{"dropping-particle":"","family":"Koberda","given":"J Lucas","non-dropping-particle":"","parse-names":false,"suffix":""}],"container-title":"Z Score Neurofeedback","editor":[{"dropping-particle":"","family":"JF","given":"Thatcher RW and Lubar","non-dropping-particle":"","parse-names":false,"suffix":""}],"id":"ITEM-6","issued":{"date-parts":[["2015"]]},"page":"115-139","publisher":"Elsevier","publisher-place":"525 B STREET, SUITE 1900, SAN DIEGO, CA 92101-4495 USA","title":"LORETA Z-Score Neurofeedback in Chronic Pain and Headaches","type":"chapter"},"uris":["http://www.mendeley.com/documents/?uuid=83ae0b89-4a39-4907-a330-c954cbccd856"]},{"id":"ITEM-7","itemData":{"DOI":"http://dx.doi.org/10.1016/B978-0-12-801291-8.00005-4","ISSN":"978-0-12-801291-8 (Hardcover)","abstract":"The current chapter focuses on the Z-score LORETA neurofeedback as a potential therapy in depression/anxiety and cognitive dysfunction. Our neurology center conducted Z-score LORETA NFB therapy for 31 patients with depression and/or associated anxiety. In addition to depression and anxiety, these patients frequently reported other coexisting problems including cognitive dysfunction, OCD, and chronic pain. Most patients were found to have quantitative electroencephalogram (QEEG) abnormalities including alpha power increase, asymmetry, or LORETA electrical dysregulation in frontal areas. Detailed analysis of our patients diagnosed with depression and/or anxiety showed that out of 31 included in the study, 24 (77%) were found to have both subjective and objective (improvement of QEEG abnormalities) improvement of the symptoms within 10 sessions of LORETA Z-score NFB. In this chapter, I would like to present some of our patients who successfully completed Z-score LORETA NFB with marked improvement in both depression and cognitive function. Cognitive function, which is often impaired in patients with depression, usually improves after NFB therapy. (PsycINFO Database Record (c) 2019 APA, all rights reserved)","author":[{"dropping-particle":"","family":"Koberda","given":"J Lucas","non-dropping-particle":"","parse-names":false,"suffix":""}],"container-title":"Z score neurofeedback: Clinical applications.","editor":[{"dropping-particle":"","family":"Alonzo Choi, Kessler, Koberda, Koberda, Koberda, Koberda, Pittenger, Riva-Posse, Schlaepfer, Stevens, Thatcher, Williams","given":"Andersen","non-dropping-particle":"","parse-names":false,"suffix":""}],"id":"ITEM-7","issued":{"date-parts":[["2015"]]},"page":"93-113","publisher":"Elsevier Academic Press","publisher-place":"San Diego, CA, US","title":"Z-score LORETA neurofeedback as a potential therapy in depression/anxiety and cognitive dysfunction.","type":"article-journal"},"uris":["http://www.mendeley.com/documents/?uuid=c37a23be-c5cc-46fd-a2ac-266973cec9d6"]},{"id":"ITEM-8","itemData":{"DOI":"http://dx.doi.org/10.1080/10874208.2013.813204","ISSN":"1087-4208","abstract":"Z-score LORETA neurofeedback (NFB) has been found in case reports to be an effective and promising form of neuromodulation, relieving many neuropsychiatric symptoms. LORETA imaging that identifies dysregulation in the structures of the brain that are involved in pain regulation has made it possible to design a targeted NFB therapy. This article describes the effective delivery of targeted LORETA NFB to treat chronic pain in four selected patients. (PsycINFO Database Record (c) 2016 APA, all rights reserved)","author":[{"dropping-particle":"","family":"Koberda","given":"J Lucas","non-dropping-particle":"","parse-names":false,"suffix":""},{"dropping-particle":"","family":"Koberda","given":"Paula","non-dropping-particle":"","parse-names":false,"suffix":""},{"dropping-particle":"","family":"Bienkiewicz","given":"Andrew A","non-dropping-particle":"","parse-names":false,"suffix":""},{"dropping-particle":"","family":"Moses","given":"Andrew","non-dropping-particle":"","parse-names":false,"suffix":""},{"dropping-particle":"","family":"Koberda","given":"Laura","non-dropping-particle":"","parse-names":false,"suffix":""}],"container-title":"Journal of Neurotherapy","editor":[{"dropping-particle":"","family":"Caro Ibric, Jensen, Jensen, Kayiran, Kayiran, Kenchadze, Koberda, Koberda, Koberda, Moisset, Moont, Prinsloo, Sawamoto, Sime, Stern, Stokes, Thatcher, Thatcher, Thatcher, Thatcher, Walker","given":"Hanakawa","non-dropping-particle":"","parse-names":false,"suffix":""}],"id":"ITEM-8","issue":"3","issued":{"date-parts":[["2013"]]},"page":"179-190","publisher":"Taylor &amp; Francis","publisher-place":"Koberda, J. Lucas: Tallahassee Neurobalance Center, 4838 Kerry Forest Parkway, Tallahassee, FL, US, 32309, jlkoberda@yahoo.com","title":"Pain management using 19-electrode Z-score LORETA neurofeedback.","type":"article-journal","volume":"17"},"uris":["http://www.mendeley.com/documents/?uuid=cf82e039-7b66-456b-b4f3-b8920a79d2da"]}],"mendeley":{"formattedCitation":"(Elbogen et al., 2019; Ibric &amp; Dragomirescu, 2009; Kayiran et al., 2007; Kayıran et al., 2010; Koberda, 2015a, 2015b; Koberda et al., 2013; Mayaud et al., 2019)","plainTextFormattedCitation":"(Elbogen et al., 2019; Ibric &amp; Dragomirescu, 2009; Kayiran et al., 2007; Kayıran et al., 2010; Koberda, 2015a, 2015b; Koberda et al., 2013; Mayaud et al., 2019)","previouslyFormattedCitation":"(Elbogen et al., 2019; Ibric &amp; Dragomirescu, 2009; Kayiran et al., 2007; Kayıran et al., 2010; Koberda, 2015a, 2015b; Koberda et al., 2013; Mayaud et al., 2019)"},"properties":{"noteIndex":0},"schema":"https://github.com/citation-style-language/schema/raw/master/csl-citation.json"}</w:instrText>
      </w:r>
      <w:r w:rsidR="0097557B"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Elbogen et al., 2019; Ibric &amp; Dragomirescu, 2009; Kayiran et al., 2007; Kayıran et al., 2010; Koberda, 2015a, 2015b; Koberda et al., 2013; Mayaud et al., 2019)</w:t>
      </w:r>
      <w:r w:rsidR="0097557B" w:rsidRPr="008868C1">
        <w:rPr>
          <w:rFonts w:ascii="Arial" w:eastAsia="Arial Unicode MS" w:hAnsi="Arial" w:cs="Arial"/>
          <w:sz w:val="20"/>
          <w:szCs w:val="20"/>
        </w:rPr>
        <w:fldChar w:fldCharType="end"/>
      </w:r>
      <w:r w:rsidR="005C6567" w:rsidRPr="008868C1">
        <w:rPr>
          <w:rFonts w:ascii="Arial" w:eastAsia="Arial Unicode MS" w:hAnsi="Arial" w:cs="Arial"/>
          <w:sz w:val="20"/>
          <w:szCs w:val="20"/>
        </w:rPr>
        <w:t xml:space="preserve">, </w:t>
      </w:r>
      <w:r w:rsidR="008B62D4" w:rsidRPr="008868C1">
        <w:rPr>
          <w:rFonts w:ascii="Arial" w:eastAsia="Arial Unicode MS" w:hAnsi="Arial" w:cs="Arial"/>
          <w:sz w:val="20"/>
          <w:szCs w:val="20"/>
        </w:rPr>
        <w:t>5</w:t>
      </w:r>
      <w:r w:rsidR="00E965E9" w:rsidRPr="008868C1">
        <w:rPr>
          <w:rFonts w:ascii="Arial" w:eastAsia="Arial Unicode MS" w:hAnsi="Arial" w:cs="Arial"/>
          <w:sz w:val="20"/>
          <w:szCs w:val="20"/>
        </w:rPr>
        <w:t xml:space="preserve"> out of </w:t>
      </w:r>
      <w:r w:rsidR="008B62D4" w:rsidRPr="008868C1">
        <w:rPr>
          <w:rFonts w:ascii="Arial" w:eastAsia="Arial Unicode MS" w:hAnsi="Arial" w:cs="Arial"/>
          <w:sz w:val="20"/>
          <w:szCs w:val="20"/>
        </w:rPr>
        <w:t>5</w:t>
      </w:r>
      <w:r w:rsidR="00E965E9" w:rsidRPr="008868C1">
        <w:rPr>
          <w:rFonts w:ascii="Arial" w:eastAsia="Arial Unicode MS" w:hAnsi="Arial" w:cs="Arial"/>
          <w:sz w:val="20"/>
          <w:szCs w:val="20"/>
        </w:rPr>
        <w:t xml:space="preserve"> studies investigating anxiety</w:t>
      </w:r>
      <w:r w:rsidR="00737A3A" w:rsidRPr="008868C1">
        <w:rPr>
          <w:rFonts w:ascii="Arial" w:eastAsia="Arial Unicode MS" w:hAnsi="Arial" w:cs="Arial"/>
          <w:sz w:val="20"/>
          <w:szCs w:val="20"/>
        </w:rPr>
        <w:t xml:space="preserve"> </w:t>
      </w:r>
      <w:r w:rsidR="00727323" w:rsidRPr="008868C1">
        <w:rPr>
          <w:rFonts w:ascii="Arial" w:eastAsia="Arial Unicode MS" w:hAnsi="Arial" w:cs="Arial"/>
          <w:sz w:val="20"/>
          <w:szCs w:val="20"/>
        </w:rPr>
        <w:fldChar w:fldCharType="begin" w:fldLock="1"/>
      </w:r>
      <w:r w:rsidR="00E20EF4" w:rsidRPr="008868C1">
        <w:rPr>
          <w:rFonts w:ascii="Arial" w:eastAsia="Arial Unicode MS" w:hAnsi="Arial" w:cs="Arial"/>
          <w:sz w:val="20"/>
          <w:szCs w:val="20"/>
        </w:rPr>
        <w:instrText>ADDIN CSL_CITATION {"citationItems":[{"id":"ITEM-1","itemData":{"DOI":"http://dx.doi.org/10.1016/B978-0-12-801291-8.00005-4","ISSN":"978-0-12-801291-8 (Hardcover)","abstract":"The current chapter focuses on the Z-score LORETA neurofeedback as a potential therapy in depression/anxiety and cognitive dysfunction. Our neurology center conducted Z-score LORETA NFB therapy for 31 patients with depression and/or associated anxiety. In addition to depression and anxiety, these patients frequently reported other coexisting problems including cognitive dysfunction, OCD, and chronic pain. Most patients were found to have quantitative electroencephalogram (QEEG) abnormalities including alpha power increase, asymmetry, or LORETA electrical dysregulation in frontal areas. Detailed analysis of our patients diagnosed with depression and/or anxiety showed that out of 31 included in the study, 24 (77%) were found to have both subjective and objective (improvement of QEEG abnormalities) improvement of the symptoms within 10 sessions of LORETA Z-score NFB. In this chapter, I would like to present some of our patients who successfully completed Z-score LORETA NFB with marked improvement in both depression and cognitive function. Cognitive function, which is often impaired in patients with depression, usually improves after NFB therapy. (PsycINFO Database Record (c) 2019 APA, all rights reserved)","author":[{"dropping-particle":"","family":"Koberda","given":"J Lucas","non-dropping-particle":"","parse-names":false,"suffix":""}],"container-title":"Z score neurofeedback: Clinical applications.","editor":[{"dropping-particle":"","family":"Alonzo Choi, Kessler, Koberda, Koberda, Koberda, Koberda, Pittenger, Riva-Posse, Schlaepfer, Stevens, Thatcher, Williams","given":"Andersen","non-dropping-particle":"","parse-names":false,"suffix":""}],"id":"ITEM-1","issued":{"date-parts":[["2015"]]},"page":"93-113","publisher":"Elsevier Academic Press","publisher-place":"San Diego, CA, US","title":"Z-score LORETA neurofeedback as a potential therapy in depression/anxiety and cognitive dysfunction.","type":"article-journal"},"uris":["http://www.mendeley.com/documents/?uuid=c37a23be-c5cc-46fd-a2ac-266973cec9d6"]},{"id":"ITEM-2","itemData":{"ISSN":"13000012","PMID":"18095199","abstract":"EEG Biofeedback (Neurofeedback-NFB) is a learning strategy that enables people to alter their brainwaves. In the present case study, we applied a NFB protocol on three patients with Fibromyalgia Syndrome (FMS). The existing symptoms and clinical conditions of the patients attributed to FMS, Visual Analog Scale for pain and fatigue, Hamilton Depression and Anxiety Inventory Scales, Beck Depression and Anxiety Inventory Scales, and SF-36 were recorded before and after NFB training. Most of the symptoms were decreased after ten sessions. There was also improvement in all of the scales after the treatment. The results of the present study may suggest NFB training as a novel treatment method in FMS.","author":[{"dropping-particle":"","family":"Kayiran","given":"Sadi","non-dropping-particle":"","parse-names":false,"suffix":""},{"dropping-particle":"","family":"Dursun","given":"Erbil","non-dropping-particle":"","parse-names":false,"suffix":""},{"dropping-particle":"","family":"Ermutlu","given":"Numan","non-dropping-particle":"","parse-names":false,"suffix":""},{"dropping-particle":"","family":"Dursun","given":"Nigar","non-dropping-particle":"","parse-names":false,"suffix":""},{"dropping-particle":"","family":"Karamursel","given":"Sacit","non-dropping-particle":"","parse-names":false,"suffix":""}],"container-title":"Agri","id":"ITEM-2","issue":"3","issued":{"date-parts":[["2007"]]},"page":"47-52","title":"Neurofeedback in fibromyalgia syndrome","type":"article-journal","volume":"19"},"uris":["http://www.mendeley.com/documents/?uuid=2a6ae228-3a33-3b4b-ac6e-464a18046c87"]},{"id":"ITEM-3","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3","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id":"ITEM-4","itemData":{"DOI":"10.1016/B978-0-12-374534-7.00016-2","ISBN":"978-0-08-092315-4","author":[{"dropping-particle":"","family":"Ibric","given":"Victoria L","non-dropping-particle":"","parse-names":false,"suffix":""},{"dropping-particle":"","family":"Dragomirescu","given":"Liviu G","non-dropping-particle":"","parse-names":false,"suffix":""}],"container-title":"Introduction to Quantitative EEG and Neurofeedback","editor":[{"dropping-particle":"","family":"Budzynski, TH and Budzynski, HK and Evans, JR and Abarbanel","given":"A","non-dropping-particle":"","parse-names":false,"suffix":""}],"id":"ITEM-4","issued":{"date-parts":[["2009"]]},"page":"417-451","publisher":"Elsevier","publisher-place":"SARA BURGERHARTSTRAAT 25, PO BOX 211, 1000 AE AMSTERDAM, NETHERLANDS","title":"Neurofeedback in pain management","type":"chapter"},"uris":["http://www.mendeley.com/documents/?uuid=830b186d-dae3-43cb-9d7d-950f77c56a38"]},{"id":"ITEM-5","itemData":{"DOI":"10.1007/s00586-019-06051-9","ISBN":"0123456789","ISSN":"14320932","PMID":"31254096","abstract":"Purpose: Chronic low back pain (cLBP) affects a quarter of a population during its lifetime. The most severe cases include patients not responding to interventions such as 5-week-long in-hospital multi-disciplinary protocols. This document reports on a pilot study offering an alpha-phase synchronization (APS) brain rehabilitation intervention to a population of n = 16 multi-resistant cLBP patients. Methods: The intervention consists of 20 sessions of highly controlled electroencephalography (EEG) APS operant conditioning (neurofeedback) paradigm delivered in the form of visual feedback. Visual analogue scale for pain, Dallas, Hamilton, and HAD were measured before, after, at 6-month and 12-month follow-up. Full-scalp EEG data were analyzed to study significant changes in the brain’s electrical activity. Results: The intervention showed a great and lasting response of most measured clinical scales. The clinical improvement was lasting beyond the 6-month follow-up endpoints. The EEG data confirm that patients did control (intra-session trends) and learned to better control (intersession trends) their APS neuromarker resulting in (nonsignificant) baseline changes in their resting state activity. Last and most significantly, the alpha-phase concentration (APC) neuromarker, specific to phase rather than amplitude, was found to correlate significantly with the reduction in clinical symptoms in a typical dose–response effect. Conclusion: This first experiment highlights the role of the APC neuromarker in relation to the nucleus accumbens activity and its role on nociception and the chronicity of pain. This study suggests APC rehabilitation could be used clinically for the most severe cases of cLBP. Its excellent safety profile and availability as a home-use intervention makes it a potentially disruptive tool in the context of nonsteroidal anti-inflammatory drugs and opioid abuses. Graphic abstract: These slides can be retrieved under Electronic Supplementary Material.[Figure not available: see fulltext.].","author":[{"dropping-particle":"","family":"Mayaud","given":"Louis","non-dropping-particle":"","parse-names":false,"suffix":""},{"dropping-particle":"","family":"Wu","given":"Hélène","non-dropping-particle":"","parse-names":false,"suffix":""},{"dropping-particle":"","family":"Barthélemy","given":"Quentin","non-dropping-particle":"","parse-names":false,"suffix":""},{"dropping-particle":"","family":"Favennec","given":"Patrick","non-dropping-particle":"","parse-names":false,"suffix":""},{"dropping-particle":"","family":"Delpierre","given":"Yannick","non-dropping-particle":"","parse-names":false,"suffix":""},{"dropping-particle":"","family":"Congedo","given":"Marco","non-dropping-particle":"","parse-names":false,"suffix":""},{"dropping-particle":"","family":"Dupeyron","given":"Arnaud","non-dropping-particle":"","parse-names":false,"suffix":""},{"dropping-particle":"","family":"Ritz","given":"Michel","non-dropping-particle":"","parse-names":false,"suffix":""}],"container-title":"European Spine Journal","id":"ITEM-5","issue":"11","issued":{"date-parts":[["2019"]]},"page":"2487-2501","title":"Alpha-phase synchrony EEG training for multi-resistant chronic low back pain patients: an open-label pilot study","type":"article-journal","volume":"28"},"uris":["http://www.mendeley.com/documents/?uuid=32613f52-6f5d-3b47-9904-5221f91e9ec3"]}],"mendeley":{"formattedCitation":"(Ibric &amp; Dragomirescu, 2009; Kayiran et al., 2007; Kayıran et al., 2010; Koberda, 2015b; Mayaud et al., 2019)","plainTextFormattedCitation":"(Ibric &amp; Dragomirescu, 2009; Kayiran et al., 2007; Kayıran et al., 2010; Koberda, 2015b; Mayaud et al., 2019)","previouslyFormattedCitation":"(Ibric &amp; Dragomirescu, 2009; Kayiran et al., 2007; Kayıran et al., 2010; Koberda, 2015b; Mayaud et al., 2019)"},"properties":{"noteIndex":0},"schema":"https://github.com/citation-style-language/schema/raw/master/csl-citation.json"}</w:instrText>
      </w:r>
      <w:r w:rsidR="00727323" w:rsidRPr="008868C1">
        <w:rPr>
          <w:rFonts w:ascii="Arial" w:eastAsia="Arial Unicode MS" w:hAnsi="Arial" w:cs="Arial"/>
          <w:sz w:val="20"/>
          <w:szCs w:val="20"/>
        </w:rPr>
        <w:fldChar w:fldCharType="separate"/>
      </w:r>
      <w:r w:rsidR="003434A0" w:rsidRPr="008868C1">
        <w:rPr>
          <w:rFonts w:ascii="Arial" w:eastAsia="Arial Unicode MS" w:hAnsi="Arial" w:cs="Arial"/>
          <w:noProof/>
          <w:sz w:val="20"/>
          <w:szCs w:val="20"/>
        </w:rPr>
        <w:t>(Ibric &amp; Dragomirescu, 2009; Kayiran et al., 2007; Kayıran et al., 2010; Koberda, 2015b; Mayaud et al., 2019)</w:t>
      </w:r>
      <w:r w:rsidR="00727323" w:rsidRPr="008868C1">
        <w:rPr>
          <w:rFonts w:ascii="Arial" w:eastAsia="Arial Unicode MS" w:hAnsi="Arial" w:cs="Arial"/>
          <w:sz w:val="20"/>
          <w:szCs w:val="20"/>
        </w:rPr>
        <w:fldChar w:fldCharType="end"/>
      </w:r>
      <w:r w:rsidR="00E965E9" w:rsidRPr="008868C1">
        <w:rPr>
          <w:rFonts w:ascii="Arial" w:eastAsia="Arial Unicode MS" w:hAnsi="Arial" w:cs="Arial"/>
          <w:sz w:val="20"/>
          <w:szCs w:val="20"/>
        </w:rPr>
        <w:t xml:space="preserve">, </w:t>
      </w:r>
      <w:r w:rsidR="00024B03" w:rsidRPr="008868C1">
        <w:rPr>
          <w:rFonts w:ascii="Arial" w:eastAsia="Arial Unicode MS" w:hAnsi="Arial" w:cs="Arial"/>
          <w:sz w:val="20"/>
          <w:szCs w:val="20"/>
        </w:rPr>
        <w:t>4</w:t>
      </w:r>
      <w:r w:rsidR="00E965E9" w:rsidRPr="008868C1">
        <w:rPr>
          <w:rFonts w:ascii="Arial" w:eastAsia="Arial Unicode MS" w:hAnsi="Arial" w:cs="Arial"/>
          <w:sz w:val="20"/>
          <w:szCs w:val="20"/>
        </w:rPr>
        <w:t xml:space="preserve"> out of </w:t>
      </w:r>
      <w:r w:rsidR="00803BBC" w:rsidRPr="008868C1">
        <w:rPr>
          <w:rFonts w:ascii="Arial" w:eastAsia="Arial Unicode MS" w:hAnsi="Arial" w:cs="Arial"/>
          <w:sz w:val="20"/>
          <w:szCs w:val="20"/>
        </w:rPr>
        <w:t>5</w:t>
      </w:r>
      <w:r w:rsidR="008D6072" w:rsidRPr="008868C1">
        <w:rPr>
          <w:rFonts w:ascii="Arial" w:eastAsia="Arial Unicode MS" w:hAnsi="Arial" w:cs="Arial"/>
          <w:sz w:val="20"/>
          <w:szCs w:val="20"/>
        </w:rPr>
        <w:t xml:space="preserve"> studies</w:t>
      </w:r>
      <w:r w:rsidR="00F77B33" w:rsidRPr="008868C1">
        <w:rPr>
          <w:rFonts w:ascii="Arial" w:eastAsia="Arial Unicode MS" w:hAnsi="Arial" w:cs="Arial"/>
          <w:sz w:val="20"/>
          <w:szCs w:val="20"/>
        </w:rPr>
        <w:t xml:space="preserve"> </w:t>
      </w:r>
      <w:r w:rsidR="00613ECA" w:rsidRPr="008868C1">
        <w:rPr>
          <w:rFonts w:ascii="Arial" w:eastAsia="Arial Unicode MS" w:hAnsi="Arial" w:cs="Arial"/>
          <w:sz w:val="20"/>
          <w:szCs w:val="20"/>
        </w:rPr>
        <w:t xml:space="preserve">investigating fatigue </w:t>
      </w:r>
      <w:r w:rsidR="00727323"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1","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id":"ITEM-2","itemData":{"ISSN":"13000012","PMID":"18095199","abstract":"EEG Biofeedback (Neurofeedback-NFB) is a learning strategy that enables people to alter their brainwaves. In the present case study, we applied a NFB protocol on three patients with Fibromyalgia Syndrome (FMS). The existing symptoms and clinical conditions of the patients attributed to FMS, Visual Analog Scale for pain and fatigue, Hamilton Depression and Anxiety Inventory Scales, Beck Depression and Anxiety Inventory Scales, and SF-36 were recorded before and after NFB training. Most of the symptoms were decreased after ten sessions. There was also improvement in all of the scales after the treatment. The results of the present study may suggest NFB training as a novel treatment method in FMS.","author":[{"dropping-particle":"","family":"Kayiran","given":"Sadi","non-dropping-particle":"","parse-names":false,"suffix":""},{"dropping-particle":"","family":"Dursun","given":"Erbil","non-dropping-particle":"","parse-names":false,"suffix":""},{"dropping-particle":"","family":"Ermutlu","given":"Numan","non-dropping-particle":"","parse-names":false,"suffix":""},{"dropping-particle":"","family":"Dursun","given":"Nigar","non-dropping-particle":"","parse-names":false,"suffix":""},{"dropping-particle":"","family":"Karamursel","given":"Sacit","non-dropping-particle":"","parse-names":false,"suffix":""}],"container-title":"Agri","id":"ITEM-2","issue":"3","issued":{"date-parts":[["2007"]]},"page":"47-52","title":"Neurofeedback in fibromyalgia syndrome","type":"article-journal","volume":"19"},"uris":["http://www.mendeley.com/documents/?uuid=2a6ae228-3a33-3b4b-ac6e-464a18046c87"]},{"id":"ITEM-3","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3","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id":"ITEM-4","itemData":{"DOI":"http://dx.doi.org/10.1007/s10484-011-9159-9","ISSN":"1090-0586","abstract":"Fibromyalgia (FMS) is a chronic, painful disorder often associated with measurable deficiencies in attention. Since EEG biofeedback (EEG-BF) has been used successfully to treat attention problems, we reasoned that this modality might be helpful in the treatment of attention problems in FMS. We also speculated that improvement in central nervous system (CNS) function might be accompanied by improvement in FMS somatic symptoms. We studied fifteen FMS patients with attention problems, demonstrated by visual and auditory continuous performance testing (CPT), while completing 40 or more EEG-BF sessions. Training consisted of a \"SMR protocol\" that augmented 12-15 Hz brainwaves (sensory motor rhythm; SMR), while simultaneously inhibiting 4-7 Hz brainwaves (theta) and 22-30 Hz brainwaves (high beta). Serial measurements of pain, fatigue, psychological distress, morning stiffness, and tenderness were also obtained. Sixty-three FMS patients who received standard medical care, but who did not receive EEG-BF, served as controls. Visual, but not auditory, attention improved significantly (P &lt; 0.008). EEG-BF treated subjects also showed improvement in tenderness, pain and fatigue. Somatic symptoms did not change significantly in controls. Visual attention parameters and certain somatic features of FMS appear to improve with an EEG-BF SMR protocol. EEG-BF training in FMS deserves further study. © 2011 Springer Science+Business Media, LLC.","author":[{"dropping-particle":"","family":"Caro","given":"Xavier J.","non-dropping-particle":"","parse-names":false,"suffix":""},{"dropping-particle":"","family":"Winter","given":"Earl F.","non-dropping-particle":"","parse-names":false,"suffix":""}],"container-title":"Applied Psychophysiology Biofeedback","id":"ITEM-4","issue":"3","issued":{"date-parts":[["2011","9"]]},"page":"193-200","publisher":"Springer New York (233 Spring Street, New York NY 10013-1578, United States)","publisher-place":"X.J. Caro, Northridge Hospital Medical Center, 18350 Roscoe Boulevard, Northridge, CA 91325, United States. E-mail: xjcaro@earthlink.net","title":"EEG biofeedback treatment improves certain attention and somatic symptoms in fibromyalgia: A pilot study","type":"article-journal","volume":"36"},"uris":["http://www.mendeley.com/documents/?uuid=c5803f53-5bfb-4b52-905c-e45eb3f83355"]},{"id":"ITEM-5","itemData":{"DOI":"https://dx.doi.org/10.1007/s10484-013-9214-9","ISSN":"1573-3270","abstract":"Chronic pain, usually refractory to analgesics, is a significant problem for many individuals with spinal cord injury (SCI). Preliminary studies suggest that electroencephalography (EEG) biofeedback (also known as neurofeedback, NF) has the potential to help patients with otherwise refractory chronic pain. However, there remain many unanswered questions about the effects and mechanisms of this treatment. We studied 13 individuals with SCI and chronic pain with NF. Ten of the 13 individuals completed 4 sessions each of three different neurofeedback protocols assigned in random order for a total of 12 NF sessions. All three protocols had similar immediate effects on pain intensity. In addition, the participants reported modest pre- to post-treatment decreases in worst pain and pain unpleasantness following completion of the 12 NF sessions. These improvements were maintained at 3-month follow-up. The majority of the participants felt they benefited from and were satisfied with the treatment. No significant effects on measures of other outcome domains (sleep quality, pain interference and fatigue) were observed, although there was a non-significant trend for an increase in fatigue. Finally, pre- to post-treatment changes in EEG bandwidth activity, consistent with the training protocols, were observed in theta and alpha but not beta frequencies. The findings provide preliminary support for the potential efficacy of NF for the treatment of SCI-related pain, and suggest that further clinical studies are warranted.","author":[{"dropping-particle":"","family":"Jensen","given":"M P","non-dropping-particle":"","parse-names":false,"suffix":""},{"dropping-particle":"","family":"Gertz","given":"Kevin J","non-dropping-particle":"","parse-names":false,"suffix":""},{"dropping-particle":"","family":"Kupper","given":"Amy E","non-dropping-particle":"","parse-names":false,"suffix":""},{"dropping-particle":"","family":"Braden","given":"Alan L","non-dropping-particle":"","parse-names":false,"suffix":""},{"dropping-particle":"","family":"Howe","given":"Jon D","non-dropping-particle":"","parse-names":false,"suffix":""},{"dropping-particle":"","family":"Hakimian","given":"Shahin","non-dropping-particle":"","parse-names":false,"suffix":""},{"dropping-particle":"","family":"Sherlin","given":"Leslie H","non-dropping-particle":"","parse-names":false,"suffix":""}],"collection-title":"Biofeedback &amp; Self Regulation","container-title":"Applied psychophysiology and biofeedback","editor":[{"dropping-particle":"","family":"Amtmann Bazanova, Boord, Bromm, Bromm, Bromm, Cardenas, Caro, Chen, Chen, Cook, Egner, Egner, Ehde, Finnerup, Gannon, Gevensleben, Gevensleben, Hammond, Hays, Huber, Jasper, Jensen, Jensen, Jensen, Jensen, Jensen, Kayiran, Krupp, Llinas, Raymond, Ros, Sa","given":"Bakhshayesh","non-dropping-particle":"","parse-names":false,"suffix":""}],"id":"ITEM-5","issue":"2","issued":{"date-parts":[["2013","6"]]},"page":"101-108","publisher":"Springer New York (233 Spring Street, New York NY 10013-1578, United States)","publisher-place":"Germany","title":"Steps toward developing an EEG biofeedback treatment for chronic pain.","type":"article-journal","volume":"38"},"uris":["http://www.mendeley.com/documents/?uuid=ed4ac84d-ec48-4a55-b6f7-767b09ff1b62"]}],"mendeley":{"formattedCitation":"(Caro &amp; Winter, 2011; Jensen, Gertz, et al., 2013; Kayiran et al., 2007; Kayıran et al., 2010; Prinsloo et al., 2018)","plainTextFormattedCitation":"(Caro &amp; Winter, 2011; Jensen, Gertz, et al., 2013; Kayiran et al., 2007; Kayıran et al., 2010; Prinsloo et al., 2018)","previouslyFormattedCitation":"(Caro &amp; Winter, 2011; Jensen, Gertz, et al., 2013; Kayiran et al., 2007; Kayıran et al., 2010; Prinsloo et al., 2018)"},"properties":{"noteIndex":0},"schema":"https://github.com/citation-style-language/schema/raw/master/csl-citation.json"}</w:instrText>
      </w:r>
      <w:r w:rsidR="00727323"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Caro &amp; Winter, 2011; Jensen, Gertz, et al., 2013; Kayiran et al., 2007; Kayıran et al., 2010; Prinsloo et al., 2018)</w:t>
      </w:r>
      <w:r w:rsidR="00727323" w:rsidRPr="008868C1">
        <w:rPr>
          <w:rFonts w:ascii="Arial" w:eastAsia="Arial Unicode MS" w:hAnsi="Arial" w:cs="Arial"/>
          <w:sz w:val="20"/>
          <w:szCs w:val="20"/>
        </w:rPr>
        <w:fldChar w:fldCharType="end"/>
      </w:r>
      <w:r w:rsidR="008D6072" w:rsidRPr="008868C1">
        <w:rPr>
          <w:rFonts w:ascii="Arial" w:eastAsia="Arial Unicode MS" w:hAnsi="Arial" w:cs="Arial"/>
          <w:sz w:val="20"/>
          <w:szCs w:val="20"/>
        </w:rPr>
        <w:t xml:space="preserve"> and </w:t>
      </w:r>
      <w:r w:rsidR="0044043B" w:rsidRPr="008868C1">
        <w:rPr>
          <w:rFonts w:ascii="Arial" w:eastAsia="Arial Unicode MS" w:hAnsi="Arial" w:cs="Arial"/>
          <w:sz w:val="20"/>
          <w:szCs w:val="20"/>
        </w:rPr>
        <w:t>4</w:t>
      </w:r>
      <w:r w:rsidR="00E965E9" w:rsidRPr="008868C1">
        <w:rPr>
          <w:rFonts w:ascii="Arial" w:eastAsia="Arial Unicode MS" w:hAnsi="Arial" w:cs="Arial"/>
          <w:sz w:val="20"/>
          <w:szCs w:val="20"/>
        </w:rPr>
        <w:t xml:space="preserve"> </w:t>
      </w:r>
      <w:r w:rsidR="00D86687" w:rsidRPr="008868C1">
        <w:rPr>
          <w:rFonts w:ascii="Arial" w:eastAsia="Arial Unicode MS" w:hAnsi="Arial" w:cs="Arial"/>
          <w:sz w:val="20"/>
          <w:szCs w:val="20"/>
        </w:rPr>
        <w:t xml:space="preserve">out of </w:t>
      </w:r>
      <w:r w:rsidR="00C31025" w:rsidRPr="008868C1">
        <w:rPr>
          <w:rFonts w:ascii="Arial" w:eastAsia="Arial Unicode MS" w:hAnsi="Arial" w:cs="Arial"/>
          <w:sz w:val="20"/>
          <w:szCs w:val="20"/>
        </w:rPr>
        <w:t>6</w:t>
      </w:r>
      <w:r w:rsidR="00D86687" w:rsidRPr="008868C1">
        <w:rPr>
          <w:rFonts w:ascii="Arial" w:eastAsia="Arial Unicode MS" w:hAnsi="Arial" w:cs="Arial"/>
          <w:sz w:val="20"/>
          <w:szCs w:val="20"/>
        </w:rPr>
        <w:t xml:space="preserve"> </w:t>
      </w:r>
      <w:r w:rsidR="0074455B" w:rsidRPr="008868C1">
        <w:rPr>
          <w:rFonts w:ascii="Arial" w:eastAsia="Arial Unicode MS" w:hAnsi="Arial" w:cs="Arial"/>
          <w:sz w:val="20"/>
          <w:szCs w:val="20"/>
        </w:rPr>
        <w:t>studies</w:t>
      </w:r>
      <w:r w:rsidR="00613ECA" w:rsidRPr="008868C1">
        <w:rPr>
          <w:rFonts w:ascii="Arial" w:eastAsia="Arial Unicode MS" w:hAnsi="Arial" w:cs="Arial"/>
          <w:sz w:val="20"/>
          <w:szCs w:val="20"/>
        </w:rPr>
        <w:t xml:space="preserve"> investigating sleep </w:t>
      </w:r>
      <w:r w:rsidR="0074455B" w:rsidRPr="008868C1">
        <w:rPr>
          <w:rFonts w:ascii="Arial" w:eastAsia="Arial Unicode MS" w:hAnsi="Arial" w:cs="Arial"/>
          <w:sz w:val="20"/>
          <w:szCs w:val="20"/>
        </w:rPr>
        <w:fldChar w:fldCharType="begin" w:fldLock="1"/>
      </w:r>
      <w:r w:rsidR="00231103" w:rsidRPr="008868C1">
        <w:rPr>
          <w:rFonts w:ascii="Arial" w:eastAsia="Arial Unicode MS" w:hAnsi="Arial" w:cs="Arial"/>
          <w:sz w:val="20"/>
          <w:szCs w:val="20"/>
        </w:rPr>
        <w:instrText>ADDIN CSL_CITATION {"citationItems":[{"id":"ITEM-1","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1","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id":"ITEM-2","itemData":{"DOI":"https://dx.doi.org/10.1007/s10484-013-9214-9","ISSN":"1573-3270","abstract":"Chronic pain, usually refractory to analgesics, is a significant problem for many individuals with spinal cord injury (SCI). Preliminary studies suggest that electroencephalography (EEG) biofeedback (also known as neurofeedback, NF) has the potential to help patients with otherwise refractory chronic pain. However, there remain many unanswered questions about the effects and mechanisms of this treatment. We studied 13 individuals with SCI and chronic pain with NF. Ten of the 13 individuals completed 4 sessions each of three different neurofeedback protocols assigned in random order for a total of 12 NF sessions. All three protocols had similar immediate effects on pain intensity. In addition, the participants reported modest pre- to post-treatment decreases in worst pain and pain unpleasantness following completion of the 12 NF sessions. These improvements were maintained at 3-month follow-up. The majority of the participants felt they benefited from and were satisfied with the treatment. No significant effects on measures of other outcome domains (sleep quality, pain interference and fatigue) were observed, although there was a non-significant trend for an increase in fatigue. Finally, pre- to post-treatment changes in EEG bandwidth activity, consistent with the training protocols, were observed in theta and alpha but not beta frequencies. The findings provide preliminary support for the potential efficacy of NF for the treatment of SCI-related pain, and suggest that further clinical studies are warranted.","author":[{"dropping-particle":"","family":"Jensen","given":"M P","non-dropping-particle":"","parse-names":false,"suffix":""},{"dropping-particle":"","family":"Gertz","given":"Kevin J","non-dropping-particle":"","parse-names":false,"suffix":""},{"dropping-particle":"","family":"Kupper","given":"Amy E","non-dropping-particle":"","parse-names":false,"suffix":""},{"dropping-particle":"","family":"Braden","given":"Alan L","non-dropping-particle":"","parse-names":false,"suffix":""},{"dropping-particle":"","family":"Howe","given":"Jon D","non-dropping-particle":"","parse-names":false,"suffix":""},{"dropping-particle":"","family":"Hakimian","given":"Shahin","non-dropping-particle":"","parse-names":false,"suffix":""},{"dropping-particle":"","family":"Sherlin","given":"Leslie H","non-dropping-particle":"","parse-names":false,"suffix":""}],"collection-title":"Biofeedback &amp; Self Regulation","container-title":"Applied psychophysiology and biofeedback","editor":[{"dropping-particle":"","family":"Amtmann Bazanova, Boord, Bromm, Bromm, Bromm, Cardenas, Caro, Chen, Chen, Cook, Egner, Egner, Ehde, Finnerup, Gannon, Gevensleben, Gevensleben, Hammond, Hays, Huber, Jasper, Jensen, Jensen, Jensen, Jensen, Jensen, Kayiran, Krupp, Llinas, Raymond, Ros, Sa","given":"Bakhshayesh","non-dropping-particle":"","parse-names":false,"suffix":""}],"id":"ITEM-2","issue":"2","issued":{"date-parts":[["2013","6"]]},"page":"101-108","publisher":"Springer New York (233 Spring Street, New York NY 10013-1578, United States)","publisher-place":"Germany","title":"Steps toward developing an EEG biofeedback treatment for chronic pain.","type":"article-journal","volume":"38"},"uris":["http://www.mendeley.com/documents/?uuid=ed4ac84d-ec48-4a55-b6f7-767b09ff1b62"]},{"id":"ITEM-3","itemData":{"DOI":"10.1016/B978-0-12-374534-7.00016-2","ISBN":"978-0-08-092315-4","author":[{"dropping-particle":"","family":"Ibric","given":"Victoria L","non-dropping-particle":"","parse-names":false,"suffix":""},{"dropping-particle":"","family":"Dragomirescu","given":"Liviu G","non-dropping-particle":"","parse-names":false,"suffix":""}],"container-title":"Introduction to Quantitative EEG and Neurofeedback","editor":[{"dropping-particle":"","family":"Budzynski, TH and Budzynski, HK and Evans, JR and Abarbanel","given":"A","non-dropping-particle":"","parse-names":false,"suffix":""}],"id":"ITEM-3","issued":{"date-parts":[["2009"]]},"page":"417-451","publisher":"Elsevier","publisher-place":"SARA BURGERHARTSTRAAT 25, PO BOX 211, 1000 AE AMSTERDAM, NETHERLANDS","title":"Neurofeedback in pain management","type":"chapter"},"uris":["http://www.mendeley.com/documents/?uuid=830b186d-dae3-43cb-9d7d-950f77c56a38"]},{"id":"ITEM-4","itemData":{"DOI":"https://dx.doi.org/10.1016/j.neuroimage.2018.11.001","ISSN":"1095-9572","abstract":"Volitional neural modulation using neurofeedback has been indicated as a potential treatment for chronic conditions that involve peripheral and central neural dysregulation. Here we utilized neurofeedback in patients suffering from Fibromyalgia - a chronic pain syndrome that involves sleep disturbance and emotion dysregulation. These ancillary symptoms, which have an amplificating effect on pain, are known to be mediated by heightened limbic activity. In order to reliably probe limbic activity in a scalable manner fit for EEG-neurofeedback training, we utilized an Electrical Finger Print (EFP) model of amygdala-BOLD signal (termed Amyg-EFP), that has been successfully validated in our lab in the context of volitional neuromodulation. We anticipated that Amyg-EFP-neurofeedback training aimed at limbic down modulation would improve chronic pain in patients suffering from Fibromyalgia, by reducing sleep disorder improving emotion regulation. We further expected that improved clinical status would correspond with successful training as indicated by improved down modulation of the Amygdala-EFP signal. Thirty-Four Fibromyalgia patients (31F; age 35.6+/-11.82) participated in a randomized placebo-controlled trial with biweekly Amyg-EFP-neurofeedback sessions or sham neurofeedback (n=9) for a total duration of five consecutive weeks. Following training, participants in the real-neurofeedback group were divided into good (n=13) or poor (n=12) modulators according to their success in the neurofeedback training. Before and after treatment, self-reports on pain, depression, anxiety, fatigue and sleep quality were obtained, as well as objective sleep indices. Long-term clinical follow-up was made available, within up to three years of the neurofeedback training completion. REM latency and objective sleep quality index were robustly improved following the treatment course only in the real-neurofeedback group (time x group p &lt; 0.05) and to a greater extent among good modulators (time x sub-group p &lt; 0.05). In contrast, self-report measures did not reveal a treatment-specific response at the end of the neurofeedback training. However, the follow-up assessment revealed a delayed improvement in chronic pain and subjective sleep experience, evident only in the real-neurofeedback group (time x group p &lt; 0.05). Moderation analysis showed that the enduring clinical effects on pain evident in the follow-up assessment were predicted by the immediate improvements following trai…","author":[{"dropping-particle":"","family":"Goldway","given":"Noam","non-dropping-particle":"","parse-names":false,"suffix":""},{"dropping-particle":"","family":"Ablin","given":"Jacob","non-dropping-particle":"","parse-names":false,"suffix":""},{"dropping-particle":"","family":"Lubin","given":"Omer","non-dropping-particle":"","parse-names":false,"suffix":""},{"dropping-particle":"","family":"Zamir","given":"Yoav","non-dropping-particle":"","parse-names":false,"suffix":""},{"dropping-particle":"","family":"Keynan","given":"Jackob Nimrod","non-dropping-particle":"","parse-names":false,"suffix":""},{"dropping-particle":"","family":"Or-Borichev","given":"Ayelet","non-dropping-particle":"","parse-names":false,"suffix":""},{"dropping-particle":"","family":"Cavazza","given":"Marc","non-dropping-particle":"","parse-names":false,"suffix":""},{"dropping-particle":"","family":"Charles","given":"Fred","non-dropping-particle":"","parse-names":false,"suffix":""},{"dropping-particle":"","family":"Intrator","given":"Nathan","non-dropping-particle":"","parse-names":false,"suffix":""},{"dropping-particle":"","family":"Brill","given":"Silviu","non-dropping-particle":"","parse-names":false,"suffix":""},{"dropping-particle":"","family":"Ben-Simon","given":"Eti","non-dropping-particle":"","parse-names":false,"suffix":""},{"dropping-particle":"","family":"Sharon","given":"Haggai","non-dropping-particle":"","parse-names":false,"suffix":""},{"dropping-particle":"","family":"Hendler","given":"Talma","non-dropping-particle":"","parse-names":false,"suffix":""}],"container-title":"NeuroImage","id":"ITEM-4","issued":{"date-parts":[["2019"]]},"page":"758-770","publisher-place":"United States","title":"Volitional limbic neuromodulation exerts a beneficial clinical effect on Fibromyalgia.","type":"article-journal","volume":"186"},"uris":["http://www.mendeley.com/documents/?uuid=8a00a917-97b6-423a-ba69-74337c41939b"]},{"id":"ITEM-5","itemData":{"DOI":"10.1093/pm/pnz269","ISBN":"9196849983","ISSN":"1526-2375","abstract":"Objective. Chronic pain is common in military veterans with traumatic brain injury (TBI) and post-traumatic stress dis- order (PTSD). Neurofeedback, or electroencephalograph (EEG) biofeedback, has been associated with lower pain but requires frequent travel to a clinic. The current study examined feasibility and explored effectiveness of neuro- feedback delivered with a portable EEG headset linked to an application on a mobile device. Design. Open-label, sin- gle-arm clinical trial. Setting. Home, outside of clinic. Subjects. N¼41 veterans with chronic pain, TBI, and PTSD. Method. Veterans were instructed to perform “mobile neurofeedback” on their own for three months. Clinical re- search staff conducted two home visits and two phone calls to provide technical assistance and troubleshoot diffi- culties. Results. N¼36 veterans returned for follow-up at three months (88% retention). During this time, subjects completed a mean of 33.09 neurofeedback sessions (10 minutes each). Analyses revealed that veterans reported lower pain intensity, pain interference, depression, PTSD symptoms, anger, sleep disturbance, and suicidal ideation after the three-month intervention compared with baseline. Comparing pain ratings before and after individual neu- rofeedback sessions, veterans reported reduced pain intensity 67% of the time immediately following mobile neuro- feedback. There were no serious adverse events reported. Conclusions. This preliminary study found that veterans with chronic pain, TBI, and PTSD were able to use neurofeedback with mobile devices independently after modest training and support. While a double-blind randomized controlled trial is needed for confirmation, the results show promise of a portable, technology-based neuromodulatory approach for pain management with minimal side effects.","author":[{"dropping-particle":"","family":"Elbogen","given":"Eric B","non-dropping-particle":"","parse-names":false,"suffix":""},{"dropping-particle":"","family":"Alsobrooks","given":"Amber","non-dropping-particle":"","parse-names":false,"suffix":""},{"dropping-particle":"","family":"Battles","given":"Sara","non-dropping-particle":"","parse-names":false,"suffix":""},{"dropping-particle":"","family":"Molloy","given":"Kiera","non-dropping-particle":"","parse-names":false,"suffix":""},{"dropping-particle":"","family":"Dennis","given":"Paul A","non-dropping-particle":"","parse-names":false,"suffix":""},{"dropping-particle":"","family":"Beckham","given":"Jean C","non-dropping-particle":"","parse-names":false,"suffix":""},{"dropping-particle":"","family":"McLean","given":"Samuel A","non-dropping-particle":"","parse-names":false,"suffix":""},{"dropping-particle":"","family":"Keith","given":"Julian R","non-dropping-particle":"","parse-names":false,"suffix":""},{"dropping-particle":"","family":"Russoniello","given":"Carmen","non-dropping-particle":"","parse-names":false,"suffix":""}],"container-title":"Pain Medicine","id":"ITEM-5","issue":"0","issued":{"date-parts":[["2019"]]},"page":"1-9","title":"Mobile Neurofeedback for Pain Management in Veterans with TBI and PTSD","type":"article-journal","volume":"0"},"uris":["http://www.mendeley.com/documents/?uuid=e3723e0a-e289-425f-add1-ee2e135d1b1e"]},{"id":"ITEM-6","itemData":{"DOI":"http://dx.doi.org/10.1093/milmed/usz335","ISSN":"1930-613X","PMID":"31603218","abstract":"INTRODUCTION: Neurofeedback therapy (NFT) has demonstrated effectiveness for reducing persistent symptoms following traumatic brain injury (TBI); however, its reliance on NFT experts for administration and high number of treatment sessions limits its use in military medicine. Here, we assess the feasibility of live Z-score training (LZT)-a variant of NFT that requires fewer treatment sessions and can be administered by nonexperts-for use in a military clinical setting. MATERIALS AND METHODS: A single group design feasibility study was conducted to assess acceptability, tolerance, treatment satisfaction, and change in symptoms after a 6-week LZT intervention in 38 Service Members (SMs) with persistent symptoms comorbid with or secondary to mild TBI. Acceptance and feasibility were assessed using treatment completion and patients' satisfaction with treatment. To evaluate changes in symptom status, a battery of self-report questionnaires was administered at baseline, posttreatment, and 3-month follow-up to evaluate changes in psychological, neurobehavioral, sleep, pain, and headache symptoms, as well as self-efficacy in symptom management and life satisfaction. RESULT(S): Participants tolerated the treatment well and reported a positive experience. Symptom improvement was observed, including depressive, neurobehavioral, and pain-related symptoms, with effects sustained at 3-month follow-up. CONCLUSION(S): LZT treatment appears to be a feasible, non-pharmacological therapy amenable to SMs. Results from this pilot study promote further investigation of LZT as an intervention for SMs with persistent symptoms following TBI.Copyright © Association of Military Surgeons of the United States 2019. All rights reserved. For permissions, please e-mail: journals.permissions@oup.com.","author":[{"dropping-particle":"","family":"Hershaw","given":"Jamie N","non-dropping-particle":"","parse-names":false,"suffix":""},{"dropping-particle":"","family":"Hill-Pearson","given":"Candace A","non-dropping-particle":"","parse-names":false,"suffix":""},{"dropping-particle":"","family":"Arango","given":"Jorge I","non-dropping-particle":"","parse-names":false,"suffix":""},{"dropping-particle":"","family":"Souvignier","given":"Capt Alicia R","non-dropping-particle":"","parse-names":false,"suffix":""},{"dropping-particle":"","family":"Pazdan","given":"Capt Renee M","non-dropping-particle":"","parse-names":false,"suffix":""}],"container-title":"Military medicine","id":"ITEM-6","issued":{"date-parts":[["2020","10","11"]]},"note":"Hershaw, Jamie N\nHill-Pearson, Candace A\nArango, Jorge I\nSouvignier, Capt Alicia R\nPazdan, Capt Renee M","publisher":"NLM (Medline)","publisher-place":"United Kingdom","title":"Semi-Automated Neurofeedback Therapy for Persistent Postconcussive Symptoms in a Military Clinical Setting: A Feasibility Study","type":"article-journal"},"uris":["http://www.mendeley.com/documents/?uuid=8b95eab3-20f5-4614-b33c-412a2db4e55d"]}],"mendeley":{"formattedCitation":"(Elbogen et al., 2019; Goldway et al., 2019; Hershaw et al., 2020; Ibric &amp; Dragomirescu, 2009; Jensen, Gertz, et al., 2013; Prinsloo et al., 2018)","plainTextFormattedCitation":"(Elbogen et al., 2019; Goldway et al., 2019; Hershaw et al., 2020; Ibric &amp; Dragomirescu, 2009; Jensen, Gertz, et al., 2013; Prinsloo et al., 2018)","previouslyFormattedCitation":"(Elbogen et al., 2019; Goldway et al., 2019; Hershaw et al., 2020; Ibric &amp; Dragomirescu, 2009; Jensen, Gertz, et al., 2013; Prinsloo et al., 2018)"},"properties":{"noteIndex":0},"schema":"https://github.com/citation-style-language/schema/raw/master/csl-citation.json"}</w:instrText>
      </w:r>
      <w:r w:rsidR="0074455B" w:rsidRPr="008868C1">
        <w:rPr>
          <w:rFonts w:ascii="Arial" w:eastAsia="Arial Unicode MS" w:hAnsi="Arial" w:cs="Arial"/>
          <w:sz w:val="20"/>
          <w:szCs w:val="20"/>
        </w:rPr>
        <w:fldChar w:fldCharType="separate"/>
      </w:r>
      <w:r w:rsidR="00A846AC" w:rsidRPr="008868C1">
        <w:rPr>
          <w:rFonts w:ascii="Arial" w:eastAsia="Arial Unicode MS" w:hAnsi="Arial" w:cs="Arial"/>
          <w:noProof/>
          <w:sz w:val="20"/>
          <w:szCs w:val="20"/>
        </w:rPr>
        <w:t>(Elbogen et al., 2019; Goldway et al., 2019; Hershaw et al., 2020; Ibric &amp; Dragomirescu, 2009; Jensen, Gertz, et al., 2013; Prinsloo et al., 2018)</w:t>
      </w:r>
      <w:r w:rsidR="0074455B" w:rsidRPr="008868C1">
        <w:rPr>
          <w:rFonts w:ascii="Arial" w:eastAsia="Arial Unicode MS" w:hAnsi="Arial" w:cs="Arial"/>
          <w:sz w:val="20"/>
          <w:szCs w:val="20"/>
        </w:rPr>
        <w:fldChar w:fldCharType="end"/>
      </w:r>
      <w:r w:rsidR="0074455B" w:rsidRPr="008868C1">
        <w:rPr>
          <w:rFonts w:ascii="Arial" w:eastAsia="Arial Unicode MS" w:hAnsi="Arial" w:cs="Arial"/>
          <w:sz w:val="20"/>
          <w:szCs w:val="20"/>
        </w:rPr>
        <w:t xml:space="preserve"> </w:t>
      </w:r>
      <w:r w:rsidR="00E965E9" w:rsidRPr="008868C1">
        <w:rPr>
          <w:rFonts w:ascii="Arial" w:eastAsia="Arial Unicode MS" w:hAnsi="Arial" w:cs="Arial"/>
          <w:sz w:val="20"/>
          <w:szCs w:val="20"/>
        </w:rPr>
        <w:t xml:space="preserve">in chronic pain patients reported an </w:t>
      </w:r>
      <w:r w:rsidR="008D6072" w:rsidRPr="008868C1">
        <w:rPr>
          <w:rFonts w:ascii="Arial" w:eastAsia="Arial Unicode MS" w:hAnsi="Arial" w:cs="Arial"/>
          <w:sz w:val="20"/>
          <w:szCs w:val="20"/>
        </w:rPr>
        <w:t xml:space="preserve">improvement </w:t>
      </w:r>
      <w:r w:rsidR="00703EEB" w:rsidRPr="008868C1">
        <w:rPr>
          <w:rFonts w:ascii="Arial" w:eastAsia="Arial Unicode MS" w:hAnsi="Arial" w:cs="Arial"/>
          <w:sz w:val="20"/>
          <w:szCs w:val="20"/>
        </w:rPr>
        <w:t xml:space="preserve">in these symptoms </w:t>
      </w:r>
      <w:r w:rsidR="008D6072" w:rsidRPr="008868C1">
        <w:rPr>
          <w:rFonts w:ascii="Arial" w:eastAsia="Arial Unicode MS" w:hAnsi="Arial" w:cs="Arial"/>
          <w:sz w:val="20"/>
          <w:szCs w:val="20"/>
        </w:rPr>
        <w:t>after neurofeedback.</w:t>
      </w:r>
      <w:r w:rsidR="005D55CC" w:rsidRPr="008868C1">
        <w:rPr>
          <w:rFonts w:ascii="Arial" w:eastAsia="Arial Unicode MS" w:hAnsi="Arial" w:cs="Arial"/>
          <w:sz w:val="20"/>
          <w:szCs w:val="20"/>
        </w:rPr>
        <w:t xml:space="preserve"> Other condition</w:t>
      </w:r>
      <w:r w:rsidR="0019161B" w:rsidRPr="008868C1">
        <w:rPr>
          <w:rFonts w:ascii="Arial" w:eastAsia="Arial Unicode MS" w:hAnsi="Arial" w:cs="Arial"/>
          <w:sz w:val="20"/>
          <w:szCs w:val="20"/>
        </w:rPr>
        <w:t>-</w:t>
      </w:r>
      <w:r w:rsidR="005D55CC" w:rsidRPr="008868C1">
        <w:rPr>
          <w:rFonts w:ascii="Arial" w:eastAsia="Arial Unicode MS" w:hAnsi="Arial" w:cs="Arial"/>
          <w:sz w:val="20"/>
          <w:szCs w:val="20"/>
        </w:rPr>
        <w:t>specific symptoms have also been reported to improve post-therapy.</w:t>
      </w:r>
      <w:r w:rsidR="00905816" w:rsidRPr="008868C1">
        <w:rPr>
          <w:rFonts w:ascii="Arial" w:eastAsia="Arial Unicode MS" w:hAnsi="Arial" w:cs="Arial"/>
          <w:sz w:val="20"/>
          <w:szCs w:val="20"/>
        </w:rPr>
        <w:t xml:space="preserve"> </w:t>
      </w:r>
      <w:r w:rsidR="005D55CC" w:rsidRPr="008868C1">
        <w:rPr>
          <w:rFonts w:ascii="Arial" w:eastAsia="Arial Unicode MS" w:hAnsi="Arial" w:cs="Arial"/>
          <w:sz w:val="20"/>
          <w:szCs w:val="20"/>
        </w:rPr>
        <w:t>These</w:t>
      </w:r>
      <w:r w:rsidR="00703EEB" w:rsidRPr="008868C1">
        <w:rPr>
          <w:rFonts w:ascii="Arial" w:eastAsia="Arial Unicode MS" w:hAnsi="Arial" w:cs="Arial"/>
          <w:sz w:val="20"/>
          <w:szCs w:val="20"/>
        </w:rPr>
        <w:t xml:space="preserve"> have been summarised in Table </w:t>
      </w:r>
      <w:r w:rsidR="00EC4B24" w:rsidRPr="008868C1">
        <w:rPr>
          <w:rFonts w:ascii="Arial" w:eastAsia="Arial Unicode MS" w:hAnsi="Arial" w:cs="Arial"/>
          <w:sz w:val="20"/>
          <w:szCs w:val="20"/>
        </w:rPr>
        <w:t>1</w:t>
      </w:r>
      <w:r w:rsidR="005D55CC" w:rsidRPr="008868C1">
        <w:rPr>
          <w:rFonts w:ascii="Arial" w:eastAsia="Arial Unicode MS" w:hAnsi="Arial" w:cs="Arial"/>
          <w:sz w:val="20"/>
          <w:szCs w:val="20"/>
        </w:rPr>
        <w:t>.</w:t>
      </w:r>
    </w:p>
    <w:p w14:paraId="66E86BC5" w14:textId="3011E9A8" w:rsidR="006B00AA" w:rsidRPr="008868C1" w:rsidRDefault="000C68CC" w:rsidP="008868C1">
      <w:pPr>
        <w:jc w:val="both"/>
        <w:rPr>
          <w:rFonts w:ascii="Arial" w:eastAsia="Arial Unicode MS" w:hAnsi="Arial" w:cs="Arial"/>
          <w:b/>
          <w:color w:val="4F81BD" w:themeColor="accent1"/>
          <w:sz w:val="20"/>
          <w:szCs w:val="20"/>
        </w:rPr>
      </w:pPr>
      <w:r w:rsidRPr="008868C1">
        <w:rPr>
          <w:rFonts w:ascii="Arial" w:eastAsia="Arial Unicode MS" w:hAnsi="Arial" w:cs="Arial"/>
          <w:b/>
          <w:color w:val="4F81BD" w:themeColor="accent1"/>
          <w:sz w:val="20"/>
          <w:szCs w:val="20"/>
        </w:rPr>
        <w:t>5</w:t>
      </w:r>
      <w:r w:rsidR="006B00AA" w:rsidRPr="008868C1">
        <w:rPr>
          <w:rFonts w:ascii="Arial" w:eastAsia="Arial Unicode MS" w:hAnsi="Arial" w:cs="Arial"/>
          <w:b/>
          <w:color w:val="4F81BD" w:themeColor="accent1"/>
          <w:sz w:val="20"/>
          <w:szCs w:val="20"/>
        </w:rPr>
        <w:t>.</w:t>
      </w:r>
      <w:r w:rsidR="00773E72" w:rsidRPr="008868C1">
        <w:rPr>
          <w:rFonts w:ascii="Arial" w:eastAsia="Arial Unicode MS" w:hAnsi="Arial" w:cs="Arial"/>
          <w:b/>
          <w:color w:val="4F81BD" w:themeColor="accent1"/>
          <w:sz w:val="20"/>
          <w:szCs w:val="20"/>
        </w:rPr>
        <w:t>6.</w:t>
      </w:r>
      <w:r w:rsidR="00C37F49" w:rsidRPr="008868C1">
        <w:rPr>
          <w:rFonts w:ascii="Arial" w:eastAsia="Arial Unicode MS" w:hAnsi="Arial" w:cs="Arial"/>
          <w:b/>
          <w:color w:val="4F81BD" w:themeColor="accent1"/>
          <w:sz w:val="20"/>
          <w:szCs w:val="20"/>
        </w:rPr>
        <w:t>5</w:t>
      </w:r>
      <w:r w:rsidR="006B00AA" w:rsidRPr="008868C1">
        <w:rPr>
          <w:rFonts w:ascii="Arial" w:eastAsia="Arial Unicode MS" w:hAnsi="Arial" w:cs="Arial"/>
          <w:b/>
          <w:color w:val="4F81BD" w:themeColor="accent1"/>
          <w:sz w:val="20"/>
          <w:szCs w:val="20"/>
        </w:rPr>
        <w:t xml:space="preserve"> </w:t>
      </w:r>
      <w:r w:rsidR="00DE51C8" w:rsidRPr="008868C1">
        <w:rPr>
          <w:rFonts w:ascii="Arial" w:eastAsia="Arial Unicode MS" w:hAnsi="Arial" w:cs="Arial"/>
          <w:b/>
          <w:color w:val="4F81BD" w:themeColor="accent1"/>
          <w:sz w:val="20"/>
          <w:szCs w:val="20"/>
        </w:rPr>
        <w:t>Side Effects</w:t>
      </w:r>
      <w:r w:rsidR="006B00AA" w:rsidRPr="008868C1">
        <w:rPr>
          <w:rFonts w:ascii="Arial" w:eastAsia="Arial Unicode MS" w:hAnsi="Arial" w:cs="Arial"/>
          <w:b/>
          <w:color w:val="4F81BD" w:themeColor="accent1"/>
          <w:sz w:val="20"/>
          <w:szCs w:val="20"/>
        </w:rPr>
        <w:t xml:space="preserve"> reported </w:t>
      </w:r>
      <w:r w:rsidR="00A24B7B" w:rsidRPr="008868C1">
        <w:rPr>
          <w:rFonts w:ascii="Arial" w:eastAsia="Arial Unicode MS" w:hAnsi="Arial" w:cs="Arial"/>
          <w:b/>
          <w:color w:val="4F81BD" w:themeColor="accent1"/>
          <w:sz w:val="20"/>
          <w:szCs w:val="20"/>
        </w:rPr>
        <w:t>in</w:t>
      </w:r>
      <w:r w:rsidR="006B00AA" w:rsidRPr="008868C1">
        <w:rPr>
          <w:rFonts w:ascii="Arial" w:eastAsia="Arial Unicode MS" w:hAnsi="Arial" w:cs="Arial"/>
          <w:b/>
          <w:color w:val="4F81BD" w:themeColor="accent1"/>
          <w:sz w:val="20"/>
          <w:szCs w:val="20"/>
        </w:rPr>
        <w:t xml:space="preserve"> Neurofeedback</w:t>
      </w:r>
      <w:r w:rsidR="00A24B7B" w:rsidRPr="008868C1">
        <w:rPr>
          <w:rFonts w:ascii="Arial" w:eastAsia="Arial Unicode MS" w:hAnsi="Arial" w:cs="Arial"/>
          <w:b/>
          <w:color w:val="4F81BD" w:themeColor="accent1"/>
          <w:sz w:val="20"/>
          <w:szCs w:val="20"/>
        </w:rPr>
        <w:t xml:space="preserve"> Studies </w:t>
      </w:r>
    </w:p>
    <w:p w14:paraId="66E86BC6" w14:textId="5959A17A" w:rsidR="006B00AA" w:rsidRDefault="00464394"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Adverse events have been reported by </w:t>
      </w:r>
      <w:r w:rsidR="000511C9" w:rsidRPr="008868C1">
        <w:rPr>
          <w:rFonts w:ascii="Arial" w:eastAsia="Arial Unicode MS" w:hAnsi="Arial" w:cs="Arial"/>
          <w:sz w:val="20"/>
          <w:szCs w:val="20"/>
        </w:rPr>
        <w:t xml:space="preserve">five </w:t>
      </w:r>
      <w:r w:rsidRPr="008868C1">
        <w:rPr>
          <w:rFonts w:ascii="Arial" w:eastAsia="Arial Unicode MS" w:hAnsi="Arial" w:cs="Arial"/>
          <w:sz w:val="20"/>
          <w:szCs w:val="20"/>
        </w:rPr>
        <w:t>studies included in this review.</w:t>
      </w:r>
      <w:r w:rsidR="006B6E6B" w:rsidRPr="008868C1">
        <w:rPr>
          <w:rFonts w:ascii="Arial" w:eastAsia="Arial Unicode MS" w:hAnsi="Arial" w:cs="Arial"/>
          <w:sz w:val="20"/>
          <w:szCs w:val="20"/>
        </w:rPr>
        <w:t xml:space="preserve"> </w:t>
      </w:r>
      <w:r w:rsidR="00D3769B" w:rsidRPr="008868C1">
        <w:rPr>
          <w:rFonts w:ascii="Arial" w:eastAsia="Arial Unicode MS" w:hAnsi="Arial" w:cs="Arial"/>
          <w:sz w:val="20"/>
          <w:szCs w:val="20"/>
        </w:rPr>
        <w:t>S</w:t>
      </w:r>
      <w:r w:rsidR="0055153B" w:rsidRPr="008868C1">
        <w:rPr>
          <w:rFonts w:ascii="Arial" w:eastAsia="Arial Unicode MS" w:hAnsi="Arial" w:cs="Arial"/>
          <w:sz w:val="20"/>
          <w:szCs w:val="20"/>
        </w:rPr>
        <w:t>tud</w:t>
      </w:r>
      <w:r w:rsidR="00D3769B" w:rsidRPr="008868C1">
        <w:rPr>
          <w:rFonts w:ascii="Arial" w:eastAsia="Arial Unicode MS" w:hAnsi="Arial" w:cs="Arial"/>
          <w:sz w:val="20"/>
          <w:szCs w:val="20"/>
        </w:rPr>
        <w:t>ies</w:t>
      </w:r>
      <w:r w:rsidR="0055153B" w:rsidRPr="008868C1">
        <w:rPr>
          <w:rFonts w:ascii="Arial" w:eastAsia="Arial Unicode MS" w:hAnsi="Arial" w:cs="Arial"/>
          <w:sz w:val="20"/>
          <w:szCs w:val="20"/>
        </w:rPr>
        <w:t xml:space="preserve"> involving paraplegic patients with central neuropathic pain reported occasional headaches and hypersensitivity in the soles of the feet due to </w:t>
      </w:r>
      <w:r w:rsidR="0009036C" w:rsidRPr="008868C1">
        <w:rPr>
          <w:rFonts w:ascii="Arial" w:eastAsia="Arial Unicode MS" w:hAnsi="Arial" w:cs="Arial"/>
          <w:sz w:val="20"/>
          <w:szCs w:val="20"/>
        </w:rPr>
        <w:t>some recovery</w:t>
      </w:r>
      <w:r w:rsidR="0055153B" w:rsidRPr="008868C1">
        <w:rPr>
          <w:rFonts w:ascii="Arial" w:eastAsia="Arial Unicode MS" w:hAnsi="Arial" w:cs="Arial"/>
          <w:sz w:val="20"/>
          <w:szCs w:val="20"/>
        </w:rPr>
        <w:t xml:space="preserve"> of proprioception which was managed by reducing the frequency of training session</w:t>
      </w:r>
      <w:r w:rsidR="00D3769B" w:rsidRPr="008868C1">
        <w:rPr>
          <w:rFonts w:ascii="Arial" w:eastAsia="Arial Unicode MS" w:hAnsi="Arial" w:cs="Arial"/>
          <w:sz w:val="20"/>
          <w:szCs w:val="20"/>
        </w:rPr>
        <w:t xml:space="preserve"> </w:t>
      </w:r>
      <w:r w:rsidR="0055153B"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3389/fnins.2019.00762","ISSN":"1662-453X","abstract":"Background: Neurofeedback (NFB) is a neuromodulatory technique that enables voluntary modulation of brain activity in order to treat neurological condition, such as central neuropathic pain (CNP). A distinctive feature of this technique is that it actively involves participants in the therapy. In this feasibility study, we present results of participant self-managed NFB treatment of CNP. Methods: Fifteen chronic spinal cord injured (SCI) participants (13M, 2F), with chronic CNP equal or greater than 4 on the Visual Numeric Scale, took part in the study. After initial training in hospital (up to 4 sessions), they practiced NF at home, on average 2-3 times a week, over a period of several weeks (min 4, max 20). The NFB protocol consisted of upregulating the alpha (9-12 Hz) and downregulating the theta (4-8 Hz) and the higher beta band (20-30 Hz) power from electrode location C4, for 30 min. The output measures were pain before and after NFB, EEG before and during NFB and pain questionnaires. We analyzed EEG results and show NFB strategies based on the Power Spectrum Density of each single participant. Results: Twelve participants achieved statistically significant reduction in pain and in eight participants this reduction was clinically significant (larger than 30%). The most successfully regulated frequency band during NFB was alpha. However, most participants upregulated their individual alpha band, that had an average dominant frequency at alpha(p) = 7.6 +/- 0.8 Hz (median 8 Hz) that is lower than the average of the general population, which is around 10 Hz. Ten out of fifteen participants significantly upregulated their individual alpha power (alpha(p) +/- 2 Hz) as compared to 4 participants who upregulated the power in the fixed alpha band (8-12 Hz). Eight out of the twelve participants who achieved a significant reduction of pain, significantly upregulated their individual alpha band power. There was a significantly larger increase in alpha power (p &lt; 0.0001) and decrease of theta power (p &lt; 0.04) in participant specific rather than in fixed frequency bands. Conclusion: Neurofeedback is a neuromodulatory technique that gives participants control over their pain and can be self-administered at home. Regulation of individual frequency band was related to a significant reduction in pain.","author":[{"dropping-particle":"","family":"Vučković","given":"Aleksandra","non-dropping-particle":"","parse-names":false,"suffix":""},{"dropping-particle":"","family":"Altaleb","given":"Manaf Kadum Hussein","non-dropping-particle":"","parse-names":false,"suffix":""},{"dropping-particle":"","family":"Fraser","given":"Matthew","non-dropping-particle":"","parse-names":false,"suffix":""},{"dropping-particle":"","family":"McGeady","given":"Ciarán","non-dropping-particle":"","parse-names":false,"suffix":""},{"dropping-particle":"","family":"Purcell","given":"Mariel","non-dropping-particle":"","parse-names":false,"suffix":""}],"container-title":"Frontiers in Neuroscience","id":"ITEM-1","issued":{"date-parts":[["2019","7","25"]]},"publisher":"FRONTIERS MEDIA SA","publisher-place":"AVENUE DU TRIBUNAL FEDERAL 34, LAUSANNE, CH-1015, SWITZERLAND","title":"EEG Correlates of Self-Managed Neurofeedback Treatment of Central Neuropathic Pain in Chronic Spinal Cord Injury","type":"article-journal","volume":"13"},"uris":["http://www.mendeley.com/documents/?uuid=fda1543f-ae2a-4daa-8813-f0415d0dce43"]},{"id":"ITEM-2","itemData":{"DOI":"10.1186/s12984-019-0588-7","ISSN":"1743-0003","abstract":"Background: Central Neuropathic Pain (CNP) is a frequent chronic condition in people with spinal cord injury (SCI). Previously, we showed that using laboratory brain-computer interface (BCI) technology for neurofeedback (NFB) training, it was possible to reduce CNP in people with SCI. In this study, we show results of patient self-managed treatment in their homes with a BCI-NFB using a consumer EEG device. Methods: Users: People with chronic SCI (17 M, 3 F, 50.6 ± 14.1 years old), and CNP ≥4 on a Visual Numerical Scale. Location: Laboratory training (up to 4 sessions) followed by home self-managed NFB. User Activity: Upregulating the EEG alpha band power by 10% above a threshold and at the same time downregulating the theta and upper beta (20-30 Hz) band power by 10% at electrode location C4. Technology: A consumer grade multichannel EEG headset (Epoch, Emotiv, USA), a tablet computer and custom made NFB software. Evaluation: EEG analysis, before and after NFB assessment, interviews and questionnaires. Results: Effectiveness: Out of 20 initially assessed participants, 15 took part in the study. Participants used the system for 6.9 ± 5.5 (median 4) weeks. Twelve participants regulated their brainwaves in a frequency specific manner and were most successful upregulating the alpha band power. However they typically upregulated power around their individual alpha peak (7.6 ± 0.8 Hz) that was lower than in people without CNP. The reduction in pain experienced was statistically significant in 12 and clinically significant (greater than 30%) in 8 participants. Efficiency: The donning was between 5 and 15 min, and approximately 10-20% of EEG data recorded in the home environment was noise. Participants were mildly stressed when self-administering NFB at home (2.4 on a scale 1-10). User satisfaction: Nine participants who completed the final assessment reported a high level of satisfaction (QUESQ, 4.5 ± 0.8), naming effectiveness, ease of use and comfort as main priorities. The main factors influencing frequency of NFB training were: health related issues, free time and pain intensity.","author":[{"dropping-particle":"","family":"Al-Taleb","given":"M.","non-dropping-particle":"","parse-names":false,"suffix":""},{"dropping-particle":"","family":"Purcell","given":"M","non-dropping-particle":"","parse-names":false,"suffix":""},{"dropping-particle":"","family":"Fraser","given":"M","non-dropping-particle":"","parse-names":false,"suffix":""},{"dropping-particle":"","family":"Petric-Gray","given":"N","non-dropping-particle":"","parse-names":false,"suffix":""},{"dropping-particle":"","family":"Vuckovic","given":"A","non-dropping-particle":"","parse-names":false,"suffix":""}],"container-title":"Journal of NeuroEngineering and Rehabilitation","id":"ITEM-2","issued":{"date-parts":[["2019"]]},"title":"Home used, patient self-managed, brain-computer interface for the management of central neuropathic pain post spinal cord injury: usability study","type":"article-journal"},"uris":["http://www.mendeley.com/documents/?uuid=4263bae6-6bff-3c68-81b1-c97da5827658"]}],"mendeley":{"formattedCitation":"(Al-Taleb et al., 2019; Vučković et al., 2019)","plainTextFormattedCitation":"(Al-Taleb et al., 2019; Vučković et al., 2019)","previouslyFormattedCitation":"(Al-Taleb et al., 2019; Vučković et al., 2019)"},"properties":{"noteIndex":0},"schema":"https://github.com/citation-style-language/schema/raw/master/csl-citation.json"}</w:instrText>
      </w:r>
      <w:r w:rsidR="0055153B"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Al-Taleb et al., 2019; Vučković et al., 2019)</w:t>
      </w:r>
      <w:r w:rsidR="0055153B" w:rsidRPr="008868C1">
        <w:rPr>
          <w:rFonts w:ascii="Arial" w:eastAsia="Arial Unicode MS" w:hAnsi="Arial" w:cs="Arial"/>
          <w:sz w:val="20"/>
          <w:szCs w:val="20"/>
        </w:rPr>
        <w:fldChar w:fldCharType="end"/>
      </w:r>
      <w:r w:rsidR="0055153B" w:rsidRPr="008868C1">
        <w:rPr>
          <w:rFonts w:ascii="Arial" w:eastAsia="Arial Unicode MS" w:hAnsi="Arial" w:cs="Arial"/>
          <w:sz w:val="20"/>
          <w:szCs w:val="20"/>
        </w:rPr>
        <w:t xml:space="preserve">. </w:t>
      </w:r>
      <w:r w:rsidR="00F333DF" w:rsidRPr="008868C1">
        <w:rPr>
          <w:rFonts w:ascii="Arial" w:eastAsia="Arial Unicode MS" w:hAnsi="Arial" w:cs="Arial"/>
          <w:sz w:val="20"/>
          <w:szCs w:val="20"/>
        </w:rPr>
        <w:t>Another</w:t>
      </w:r>
      <w:r w:rsidR="00DD0066" w:rsidRPr="008868C1">
        <w:rPr>
          <w:rFonts w:ascii="Arial" w:eastAsia="Arial Unicode MS" w:hAnsi="Arial" w:cs="Arial"/>
          <w:sz w:val="20"/>
          <w:szCs w:val="20"/>
        </w:rPr>
        <w:t xml:space="preserve"> </w:t>
      </w:r>
      <w:r w:rsidR="006B6E6B" w:rsidRPr="008868C1">
        <w:rPr>
          <w:rFonts w:ascii="Arial" w:eastAsia="Arial Unicode MS" w:hAnsi="Arial" w:cs="Arial"/>
          <w:sz w:val="20"/>
          <w:szCs w:val="20"/>
        </w:rPr>
        <w:t>stud</w:t>
      </w:r>
      <w:r w:rsidR="00F333DF" w:rsidRPr="008868C1">
        <w:rPr>
          <w:rFonts w:ascii="Arial" w:eastAsia="Arial Unicode MS" w:hAnsi="Arial" w:cs="Arial"/>
          <w:sz w:val="20"/>
          <w:szCs w:val="20"/>
        </w:rPr>
        <w:t>y</w:t>
      </w:r>
      <w:r w:rsidR="006B6E6B" w:rsidRPr="008868C1">
        <w:rPr>
          <w:rFonts w:ascii="Arial" w:eastAsia="Arial Unicode MS" w:hAnsi="Arial" w:cs="Arial"/>
          <w:sz w:val="20"/>
          <w:szCs w:val="20"/>
        </w:rPr>
        <w:t xml:space="preserve"> looking at paraplegic patients with central neuropathic pain reported spasms and uncontrolled movements of </w:t>
      </w:r>
      <w:r w:rsidR="0019161B" w:rsidRPr="008868C1">
        <w:rPr>
          <w:rFonts w:ascii="Arial" w:eastAsia="Arial Unicode MS" w:hAnsi="Arial" w:cs="Arial"/>
          <w:sz w:val="20"/>
          <w:szCs w:val="20"/>
        </w:rPr>
        <w:t xml:space="preserve">the </w:t>
      </w:r>
      <w:r w:rsidR="006B6E6B" w:rsidRPr="008868C1">
        <w:rPr>
          <w:rFonts w:ascii="Arial" w:eastAsia="Arial Unicode MS" w:hAnsi="Arial" w:cs="Arial"/>
          <w:sz w:val="20"/>
          <w:szCs w:val="20"/>
        </w:rPr>
        <w:t>lower limb</w:t>
      </w:r>
      <w:r w:rsidR="00F8578C" w:rsidRPr="008868C1">
        <w:rPr>
          <w:rFonts w:ascii="Arial" w:eastAsia="Arial Unicode MS" w:hAnsi="Arial" w:cs="Arial"/>
          <w:sz w:val="20"/>
          <w:szCs w:val="20"/>
        </w:rPr>
        <w:t xml:space="preserve"> in </w:t>
      </w:r>
      <w:r w:rsidR="006B138D" w:rsidRPr="008868C1">
        <w:rPr>
          <w:rFonts w:ascii="Arial" w:eastAsia="Arial Unicode MS" w:hAnsi="Arial" w:cs="Arial"/>
          <w:sz w:val="20"/>
          <w:szCs w:val="20"/>
        </w:rPr>
        <w:t>those patients with incomplete paraplegia</w:t>
      </w:r>
      <w:r w:rsidR="00F333DF" w:rsidRPr="008868C1">
        <w:rPr>
          <w:rFonts w:ascii="Arial" w:eastAsia="Arial Unicode MS" w:hAnsi="Arial" w:cs="Arial"/>
          <w:sz w:val="20"/>
          <w:szCs w:val="20"/>
        </w:rPr>
        <w:t xml:space="preserve"> </w:t>
      </w:r>
      <w:r w:rsidR="006B138D"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186/s12883-015-0445-7","ISSN":"14712377","abstract":"Background: Central neuropathic pain has a prevalence of 40% in patients with spinal cord injury. Electroencephalography (EEG) studies showed that this type of pain has identifiable signatures, that could potentially be targeted by a neuromodulation therapy. The aim of the study was to investigate the putative mechanism of neurofeedback training on central neuropathic pain and its underlying brain signatures in patients with chronic paraplegia. Methods: Patients' EEG activity was modulated from the sensory-motor cortex, electrode location C3/Cz/C4/P4 in up to 40 training sessions Results. Six out of seven patients reported immediate reduction of pain during neurofeedback training. Best results were achieved with suppressing and higher β (20-30Hz) power and reinforcing aα power at C4. Four patients reported clinically significant long-term reduction of pain (&gt;30%) which lasted at least a month beyond the therapy. EEG during neurofeedback revealed a wide spread modulation of power in all three frequency bands accompanied with changes in the coherence most notable in the beta band. The standardized low resolution electromagnetic tomography analysis of EEG before and after neurofeedback therapy showed the statistically significant reduction of power in beta frequency band in all tested patients. Areas with reduced power included the Dorsolateral Prefrontal Cortex, the Anterior Cingulate Cortex and the Insular Cortex. Conclusions: Neurofeedback training produces both immediate and longer term reduction of central neuropathic pain that is accompanied with a measurable short and long term modulation of cortical activity. Controlled trials are required to confirm the efficacy of this neurofeedback protocol on treatment of pain. The study is a registered UKCRN clinical trial Nr 9824.","author":[{"dropping-particle":"","family":"Hassan","given":"Muhammad Abul","non-dropping-particle":"","parse-names":false,"suffix":""},{"dropping-particle":"","family":"Fraser","given":"Matthew","non-dropping-particle":"","parse-names":false,"suffix":""},{"dropping-particle":"","family":"Conway","given":"Bernard A","non-dropping-particle":"","parse-names":false,"suffix":""},{"dropping-particle":"","family":"Allan","given":"David B","non-dropping-particle":"","parse-names":false,"suffix":""},{"dropping-particle":"","family":"Vuckovic","given":"Aleksandra","non-dropping-particle":"","parse-names":false,"suffix":""}],"container-title":"BMC Neurology","id":"ITEM-1","issue":"1","issued":{"date-parts":[["2015"]]},"title":"The mechanism of neurofeedback training for treatment of central neuropathic pain in paraplegia: A pilot study","type":"article-journal","volume":"15"},"uris":["http://www.mendeley.com/documents/?uuid=54fe06f5-0b3b-349e-9630-39fbc4b5498c"]},{"id":"ITEM-2","itemData":{"DOI":"10.3389/fnins.2019.00762","ISSN":"1662-453X","abstract":"Background: Neurofeedback (NFB) is a neuromodulatory technique that enables voluntary modulation of brain activity in order to treat neurological condition, such as central neuropathic pain (CNP). A distinctive feature of this technique is that it actively involves participants in the therapy. In this feasibility study, we present results of participant self-managed NFB treatment of CNP. Methods: Fifteen chronic spinal cord injured (SCI) participants (13M, 2F), with chronic CNP equal or greater than 4 on the Visual Numeric Scale, took part in the study. After initial training in hospital (up to 4 sessions), they practiced NF at home, on average 2-3 times a week, over a period of several weeks (min 4, max 20). The NFB protocol consisted of upregulating the alpha (9-12 Hz) and downregulating the theta (4-8 Hz) and the higher beta band (20-30 Hz) power from electrode location C4, for 30 min. The output measures were pain before and after NFB, EEG before and during NFB and pain questionnaires. We analyzed EEG results and show NFB strategies based on the Power Spectrum Density of each single participant. Results: Twelve participants achieved statistically significant reduction in pain and in eight participants this reduction was clinically significant (larger than 30%). The most successfully regulated frequency band during NFB was alpha. However, most participants upregulated their individual alpha band, that had an average dominant frequency at alpha(p) = 7.6 +/- 0.8 Hz (median 8 Hz) that is lower than the average of the general population, which is around 10 Hz. Ten out of fifteen participants significantly upregulated their individual alpha power (alpha(p) +/- 2 Hz) as compared to 4 participants who upregulated the power in the fixed alpha band (8-12 Hz). Eight out of the twelve participants who achieved a significant reduction of pain, significantly upregulated their individual alpha band power. There was a significantly larger increase in alpha power (p &lt; 0.0001) and decrease of theta power (p &lt; 0.04) in participant specific rather than in fixed frequency bands. Conclusion: Neurofeedback is a neuromodulatory technique that gives participants control over their pain and can be self-administered at home. Regulation of individual frequency band was related to a significant reduction in pain.","author":[{"dropping-particle":"","family":"Vučković","given":"Aleksandra","non-dropping-particle":"","parse-names":false,"suffix":""},{"dropping-particle":"","family":"Altaleb","given":"Manaf Kadum Hussein","non-dropping-particle":"","parse-names":false,"suffix":""},{"dropping-particle":"","family":"Fraser","given":"Matthew","non-dropping-particle":"","parse-names":false,"suffix":""},{"dropping-particle":"","family":"McGeady","given":"Ciarán","non-dropping-particle":"","parse-names":false,"suffix":""},{"dropping-particle":"","family":"Purcell","given":"Mariel","non-dropping-particle":"","parse-names":false,"suffix":""}],"container-title":"Frontiers in Neuroscience","id":"ITEM-2","issued":{"date-parts":[["2019","7","25"]]},"publisher":"FRONTIERS MEDIA SA","publisher-place":"AVENUE DU TRIBUNAL FEDERAL 34, LAUSANNE, CH-1015, SWITZERLAND","title":"EEG Correlates of Self-Managed Neurofeedback Treatment of Central Neuropathic Pain in Chronic Spinal Cord Injury","type":"article-journal","volume":"13"},"uris":["http://www.mendeley.com/documents/?uuid=fda1543f-ae2a-4daa-8813-f0415d0dce43"]}],"mendeley":{"formattedCitation":"(Hassan et al., 2015; Vučković et al., 2019)","plainTextFormattedCitation":"(Hassan et al., 2015; Vučković et al., 2019)","previouslyFormattedCitation":"(Hassan et al., 2015; Vučković et al., 2019)"},"properties":{"noteIndex":0},"schema":"https://github.com/citation-style-language/schema/raw/master/csl-citation.json"}</w:instrText>
      </w:r>
      <w:r w:rsidR="006B138D"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Hassan et al., 2015; Vučković et al., 2019)</w:t>
      </w:r>
      <w:r w:rsidR="006B138D" w:rsidRPr="008868C1">
        <w:rPr>
          <w:rFonts w:ascii="Arial" w:eastAsia="Arial Unicode MS" w:hAnsi="Arial" w:cs="Arial"/>
          <w:sz w:val="20"/>
          <w:szCs w:val="20"/>
        </w:rPr>
        <w:fldChar w:fldCharType="end"/>
      </w:r>
      <w:r w:rsidR="00F8578C" w:rsidRPr="008868C1">
        <w:rPr>
          <w:rFonts w:ascii="Arial" w:eastAsia="Arial Unicode MS" w:hAnsi="Arial" w:cs="Arial"/>
          <w:sz w:val="20"/>
          <w:szCs w:val="20"/>
        </w:rPr>
        <w:t>.</w:t>
      </w:r>
      <w:r w:rsidR="006B138D" w:rsidRPr="008868C1">
        <w:rPr>
          <w:rFonts w:ascii="Arial" w:eastAsia="Arial Unicode MS" w:hAnsi="Arial" w:cs="Arial"/>
          <w:sz w:val="20"/>
          <w:szCs w:val="20"/>
        </w:rPr>
        <w:t xml:space="preserve"> </w:t>
      </w:r>
      <w:r w:rsidR="000E0AB8" w:rsidRPr="008868C1">
        <w:rPr>
          <w:rFonts w:ascii="Arial" w:eastAsia="Arial Unicode MS" w:hAnsi="Arial" w:cs="Arial"/>
          <w:sz w:val="20"/>
          <w:szCs w:val="20"/>
        </w:rPr>
        <w:t>However</w:t>
      </w:r>
      <w:r w:rsidR="000243E0" w:rsidRPr="008868C1">
        <w:rPr>
          <w:rFonts w:ascii="Arial" w:eastAsia="Arial Unicode MS" w:hAnsi="Arial" w:cs="Arial"/>
          <w:sz w:val="20"/>
          <w:szCs w:val="20"/>
        </w:rPr>
        <w:t>,</w:t>
      </w:r>
      <w:r w:rsidR="000E0AB8" w:rsidRPr="008868C1">
        <w:rPr>
          <w:rFonts w:ascii="Arial" w:eastAsia="Arial Unicode MS" w:hAnsi="Arial" w:cs="Arial"/>
          <w:sz w:val="20"/>
          <w:szCs w:val="20"/>
        </w:rPr>
        <w:t xml:space="preserve"> none of these side effects led to </w:t>
      </w:r>
      <w:r w:rsidR="0019161B" w:rsidRPr="008868C1">
        <w:rPr>
          <w:rFonts w:ascii="Arial" w:eastAsia="Arial Unicode MS" w:hAnsi="Arial" w:cs="Arial"/>
          <w:sz w:val="20"/>
          <w:szCs w:val="20"/>
        </w:rPr>
        <w:t xml:space="preserve">the </w:t>
      </w:r>
      <w:r w:rsidR="000E0AB8" w:rsidRPr="008868C1">
        <w:rPr>
          <w:rFonts w:ascii="Arial" w:eastAsia="Arial Unicode MS" w:hAnsi="Arial" w:cs="Arial"/>
          <w:sz w:val="20"/>
          <w:szCs w:val="20"/>
        </w:rPr>
        <w:t>withdrawal of patients from the study. In contrast, i</w:t>
      </w:r>
      <w:r w:rsidR="00B04473" w:rsidRPr="008868C1">
        <w:rPr>
          <w:rFonts w:ascii="Arial" w:eastAsia="Arial Unicode MS" w:hAnsi="Arial" w:cs="Arial"/>
          <w:sz w:val="20"/>
          <w:szCs w:val="20"/>
        </w:rPr>
        <w:t xml:space="preserve">n a study looking at patients with Traumatic Brain Injury, increased nausea and </w:t>
      </w:r>
      <w:r w:rsidR="00703EEB" w:rsidRPr="008868C1">
        <w:rPr>
          <w:rFonts w:ascii="Arial" w:eastAsia="Arial Unicode MS" w:hAnsi="Arial" w:cs="Arial"/>
          <w:sz w:val="20"/>
          <w:szCs w:val="20"/>
        </w:rPr>
        <w:t xml:space="preserve">increasing </w:t>
      </w:r>
      <w:r w:rsidR="00B04473" w:rsidRPr="008868C1">
        <w:rPr>
          <w:rFonts w:ascii="Arial" w:eastAsia="Arial Unicode MS" w:hAnsi="Arial" w:cs="Arial"/>
          <w:sz w:val="20"/>
          <w:szCs w:val="20"/>
        </w:rPr>
        <w:t xml:space="preserve">intensity of pre-existing headache led to withdrawal of </w:t>
      </w:r>
      <w:r w:rsidR="000511C9" w:rsidRPr="008868C1">
        <w:rPr>
          <w:rFonts w:ascii="Arial" w:eastAsia="Arial Unicode MS" w:hAnsi="Arial" w:cs="Arial"/>
          <w:sz w:val="20"/>
          <w:szCs w:val="20"/>
        </w:rPr>
        <w:t xml:space="preserve">five </w:t>
      </w:r>
      <w:r w:rsidR="00B04473" w:rsidRPr="008868C1">
        <w:rPr>
          <w:rFonts w:ascii="Arial" w:eastAsia="Arial Unicode MS" w:hAnsi="Arial" w:cs="Arial"/>
          <w:sz w:val="20"/>
          <w:szCs w:val="20"/>
        </w:rPr>
        <w:t>patients from the study</w:t>
      </w:r>
      <w:r w:rsidR="00037E7A" w:rsidRPr="008868C1">
        <w:rPr>
          <w:rFonts w:ascii="Arial" w:eastAsia="Arial Unicode MS" w:hAnsi="Arial" w:cs="Arial"/>
          <w:sz w:val="20"/>
          <w:szCs w:val="20"/>
        </w:rPr>
        <w:t xml:space="preserve"> </w:t>
      </w:r>
      <w:r w:rsidR="006B138D" w:rsidRPr="008868C1">
        <w:rPr>
          <w:rFonts w:ascii="Arial" w:eastAsia="Arial Unicode MS" w:hAnsi="Arial" w:cs="Arial"/>
          <w:sz w:val="20"/>
          <w:szCs w:val="20"/>
        </w:rPr>
        <w:fldChar w:fldCharType="begin" w:fldLock="1"/>
      </w:r>
      <w:r w:rsidR="00231103" w:rsidRPr="008868C1">
        <w:rPr>
          <w:rFonts w:ascii="Arial" w:eastAsia="Arial Unicode MS" w:hAnsi="Arial" w:cs="Arial"/>
          <w:sz w:val="20"/>
          <w:szCs w:val="20"/>
        </w:rPr>
        <w:instrText>ADDIN CSL_CITATION {"citationItems":[{"id":"ITEM-1","itemData":{"DOI":"http://dx.doi.org/10.1093/milmed/usz335","ISSN":"1930-613X","PMID":"31603218","abstract":"INTRODUCTION: Neurofeedback therapy (NFT) has demonstrated effectiveness for reducing persistent symptoms following traumatic brain injury (TBI); however, its reliance on NFT experts for administration and high number of treatment sessions limits its use in military medicine. Here, we assess the feasibility of live Z-score training (LZT)-a variant of NFT that requires fewer treatment sessions and can be administered by nonexperts-for use in a military clinical setting. MATERIALS AND METHODS: A single group design feasibility study was conducted to assess acceptability, tolerance, treatment satisfaction, and change in symptoms after a 6-week LZT intervention in 38 Service Members (SMs) with persistent symptoms comorbid with or secondary to mild TBI. Acceptance and feasibility were assessed using treatment completion and patients' satisfaction with treatment. To evaluate changes in symptom status, a battery of self-report questionnaires was administered at baseline, posttreatment, and 3-month follow-up to evaluate changes in psychological, neurobehavioral, sleep, pain, and headache symptoms, as well as self-efficacy in symptom management and life satisfaction. RESULT(S): Participants tolerated the treatment well and reported a positive experience. Symptom improvement was observed, including depressive, neurobehavioral, and pain-related symptoms, with effects sustained at 3-month follow-up. CONCLUSION(S): LZT treatment appears to be a feasible, non-pharmacological therapy amenable to SMs. Results from this pilot study promote further investigation of LZT as an intervention for SMs with persistent symptoms following TBI.Copyright © Association of Military Surgeons of the United States 2019. All rights reserved. For permissions, please e-mail: journals.permissions@oup.com.","author":[{"dropping-particle":"","family":"Hershaw","given":"Jamie N","non-dropping-particle":"","parse-names":false,"suffix":""},{"dropping-particle":"","family":"Hill-Pearson","given":"Candace A","non-dropping-particle":"","parse-names":false,"suffix":""},{"dropping-particle":"","family":"Arango","given":"Jorge I","non-dropping-particle":"","parse-names":false,"suffix":""},{"dropping-particle":"","family":"Souvignier","given":"Capt Alicia R","non-dropping-particle":"","parse-names":false,"suffix":""},{"dropping-particle":"","family":"Pazdan","given":"Capt Renee M","non-dropping-particle":"","parse-names":false,"suffix":""}],"container-title":"Military medicine","id":"ITEM-1","issued":{"date-parts":[["2020","10","11"]]},"note":"Hershaw, Jamie N\nHill-Pearson, Candace A\nArango, Jorge I\nSouvignier, Capt Alicia R\nPazdan, Capt Renee M","publisher":"NLM (Medline)","publisher-place":"United Kingdom","title":"Semi-Automated Neurofeedback Therapy for Persistent Postconcussive Symptoms in a Military Clinical Setting: A Feasibility Study","type":"article-journal"},"uris":["http://www.mendeley.com/documents/?uuid=8b95eab3-20f5-4614-b33c-412a2db4e55d"]}],"mendeley":{"formattedCitation":"(Hershaw et al., 2020)","plainTextFormattedCitation":"(Hershaw et al., 2020)","previouslyFormattedCitation":"(Hershaw et al., 2020)"},"properties":{"noteIndex":0},"schema":"https://github.com/citation-style-language/schema/raw/master/csl-citation.json"}</w:instrText>
      </w:r>
      <w:r w:rsidR="006B138D" w:rsidRPr="008868C1">
        <w:rPr>
          <w:rFonts w:ascii="Arial" w:eastAsia="Arial Unicode MS" w:hAnsi="Arial" w:cs="Arial"/>
          <w:sz w:val="20"/>
          <w:szCs w:val="20"/>
        </w:rPr>
        <w:fldChar w:fldCharType="separate"/>
      </w:r>
      <w:r w:rsidR="00A846AC" w:rsidRPr="008868C1">
        <w:rPr>
          <w:rFonts w:ascii="Arial" w:eastAsia="Arial Unicode MS" w:hAnsi="Arial" w:cs="Arial"/>
          <w:noProof/>
          <w:sz w:val="20"/>
          <w:szCs w:val="20"/>
        </w:rPr>
        <w:t>(Hershaw et al., 2020)</w:t>
      </w:r>
      <w:r w:rsidR="006B138D" w:rsidRPr="008868C1">
        <w:rPr>
          <w:rFonts w:ascii="Arial" w:eastAsia="Arial Unicode MS" w:hAnsi="Arial" w:cs="Arial"/>
          <w:sz w:val="20"/>
          <w:szCs w:val="20"/>
        </w:rPr>
        <w:fldChar w:fldCharType="end"/>
      </w:r>
      <w:r w:rsidR="00B04473" w:rsidRPr="008868C1">
        <w:rPr>
          <w:rFonts w:ascii="Arial" w:eastAsia="Arial Unicode MS" w:hAnsi="Arial" w:cs="Arial"/>
          <w:sz w:val="20"/>
          <w:szCs w:val="20"/>
        </w:rPr>
        <w:t>.</w:t>
      </w:r>
      <w:r w:rsidR="00EA4562" w:rsidRPr="008868C1">
        <w:rPr>
          <w:rFonts w:ascii="Arial" w:eastAsia="Arial Unicode MS" w:hAnsi="Arial" w:cs="Arial"/>
          <w:sz w:val="20"/>
          <w:szCs w:val="20"/>
        </w:rPr>
        <w:t xml:space="preserve"> </w:t>
      </w:r>
      <w:r w:rsidR="00703EEB" w:rsidRPr="008868C1">
        <w:rPr>
          <w:rFonts w:ascii="Arial" w:eastAsia="Arial Unicode MS" w:hAnsi="Arial" w:cs="Arial"/>
          <w:sz w:val="20"/>
          <w:szCs w:val="20"/>
        </w:rPr>
        <w:t xml:space="preserve">This was the only study which reported termination of therapy due to side effects. </w:t>
      </w:r>
      <w:r w:rsidR="00EA4562" w:rsidRPr="008868C1">
        <w:rPr>
          <w:rFonts w:ascii="Arial" w:eastAsia="Arial Unicode MS" w:hAnsi="Arial" w:cs="Arial"/>
          <w:sz w:val="20"/>
          <w:szCs w:val="20"/>
        </w:rPr>
        <w:t xml:space="preserve">Other studies in </w:t>
      </w:r>
      <w:r w:rsidR="007F4F5F" w:rsidRPr="008868C1">
        <w:rPr>
          <w:rFonts w:ascii="Arial" w:eastAsia="Arial Unicode MS" w:hAnsi="Arial" w:cs="Arial"/>
          <w:sz w:val="20"/>
          <w:szCs w:val="20"/>
        </w:rPr>
        <w:t>a similar group of</w:t>
      </w:r>
      <w:r w:rsidR="00EA4562" w:rsidRPr="008868C1">
        <w:rPr>
          <w:rFonts w:ascii="Arial" w:eastAsia="Arial Unicode MS" w:hAnsi="Arial" w:cs="Arial"/>
          <w:sz w:val="20"/>
          <w:szCs w:val="20"/>
        </w:rPr>
        <w:t xml:space="preserve"> patients</w:t>
      </w:r>
      <w:r w:rsidR="007F4F5F" w:rsidRPr="008868C1">
        <w:rPr>
          <w:rFonts w:ascii="Arial" w:eastAsia="Arial Unicode MS" w:hAnsi="Arial" w:cs="Arial"/>
          <w:sz w:val="20"/>
          <w:szCs w:val="20"/>
        </w:rPr>
        <w:t xml:space="preserve"> with traumatic </w:t>
      </w:r>
      <w:r w:rsidR="007C286F" w:rsidRPr="008868C1">
        <w:rPr>
          <w:rFonts w:ascii="Arial" w:eastAsia="Arial Unicode MS" w:hAnsi="Arial" w:cs="Arial"/>
          <w:sz w:val="20"/>
          <w:szCs w:val="20"/>
        </w:rPr>
        <w:t>brain</w:t>
      </w:r>
      <w:r w:rsidR="007F4F5F" w:rsidRPr="008868C1">
        <w:rPr>
          <w:rFonts w:ascii="Arial" w:eastAsia="Arial Unicode MS" w:hAnsi="Arial" w:cs="Arial"/>
          <w:sz w:val="20"/>
          <w:szCs w:val="20"/>
        </w:rPr>
        <w:t xml:space="preserve"> injury</w:t>
      </w:r>
      <w:r w:rsidR="00AE76C2" w:rsidRPr="008868C1">
        <w:rPr>
          <w:rFonts w:ascii="Arial" w:eastAsia="Arial Unicode MS" w:hAnsi="Arial" w:cs="Arial"/>
          <w:sz w:val="20"/>
          <w:szCs w:val="20"/>
        </w:rPr>
        <w:t xml:space="preserve"> </w:t>
      </w:r>
      <w:r w:rsidR="00236355"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1093/pm/pnz269","ISBN":"9196849983","ISSN":"1526-2375","abstract":"Objective. Chronic pain is common in military veterans with traumatic brain injury (TBI) and post-traumatic stress dis- order (PTSD). Neurofeedback, or electroencephalograph (EEG) biofeedback, has been associated with lower pain but requires frequent travel to a clinic. The current study examined feasibility and explored effectiveness of neuro- feedback delivered with a portable EEG headset linked to an application on a mobile device. Design. Open-label, sin- gle-arm clinical trial. Setting. Home, outside of clinic. Subjects. N¼41 veterans with chronic pain, TBI, and PTSD. Method. Veterans were instructed to perform “mobile neurofeedback” on their own for three months. Clinical re- search staff conducted two home visits and two phone calls to provide technical assistance and troubleshoot diffi- culties. Results. N¼36 veterans returned for follow-up at three months (88% retention). During this time, subjects completed a mean of 33.09 neurofeedback sessions (10 minutes each). Analyses revealed that veterans reported lower pain intensity, pain interference, depression, PTSD symptoms, anger, sleep disturbance, and suicidal ideation after the three-month intervention compared with baseline. Comparing pain ratings before and after individual neu- rofeedback sessions, veterans reported reduced pain intensity 67% of the time immediately following mobile neuro- feedback. There were no serious adverse events reported. Conclusions. This preliminary study found that veterans with chronic pain, TBI, and PTSD were able to use neurofeedback with mobile devices independently after modest training and support. While a double-blind randomized controlled trial is needed for confirmation, the results show promise of a portable, technology-based neuromodulatory approach for pain management with minimal side effects.","author":[{"dropping-particle":"","family":"Elbogen","given":"Eric B","non-dropping-particle":"","parse-names":false,"suffix":""},{"dropping-particle":"","family":"Alsobrooks","given":"Amber","non-dropping-particle":"","parse-names":false,"suffix":""},{"dropping-particle":"","family":"Battles","given":"Sara","non-dropping-particle":"","parse-names":false,"suffix":""},{"dropping-particle":"","family":"Molloy","given":"Kiera","non-dropping-particle":"","parse-names":false,"suffix":""},{"dropping-particle":"","family":"Dennis","given":"Paul A","non-dropping-particle":"","parse-names":false,"suffix":""},{"dropping-particle":"","family":"Beckham","given":"Jean C","non-dropping-particle":"","parse-names":false,"suffix":""},{"dropping-particle":"","family":"McLean","given":"Samuel A","non-dropping-particle":"","parse-names":false,"suffix":""},{"dropping-particle":"","family":"Keith","given":"Julian R","non-dropping-particle":"","parse-names":false,"suffix":""},{"dropping-particle":"","family":"Russoniello","given":"Carmen","non-dropping-particle":"","parse-names":false,"suffix":""}],"container-title":"Pain Medicine","id":"ITEM-1","issue":"0","issued":{"date-parts":[["2019"]]},"page":"1-9","title":"Mobile Neurofeedback for Pain Management in Veterans with TBI and PTSD","type":"article-journal","volume":"0"},"uris":["http://www.mendeley.com/documents/?uuid=e3723e0a-e289-425f-add1-ee2e135d1b1e"]}],"mendeley":{"formattedCitation":"(Elbogen et al., 2019)","plainTextFormattedCitation":"(Elbogen et al., 2019)","previouslyFormattedCitation":"(Elbogen et al., 2019)"},"properties":{"noteIndex":0},"schema":"https://github.com/citation-style-language/schema/raw/master/csl-citation.json"}</w:instrText>
      </w:r>
      <w:r w:rsidR="00236355"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Elbogen et al., 2019)</w:t>
      </w:r>
      <w:r w:rsidR="00236355" w:rsidRPr="008868C1">
        <w:rPr>
          <w:rFonts w:ascii="Arial" w:eastAsia="Arial Unicode MS" w:hAnsi="Arial" w:cs="Arial"/>
          <w:sz w:val="20"/>
          <w:szCs w:val="20"/>
        </w:rPr>
        <w:fldChar w:fldCharType="end"/>
      </w:r>
      <w:r w:rsidR="00EA4562" w:rsidRPr="008868C1">
        <w:rPr>
          <w:rFonts w:ascii="Arial" w:eastAsia="Arial Unicode MS" w:hAnsi="Arial" w:cs="Arial"/>
          <w:sz w:val="20"/>
          <w:szCs w:val="20"/>
        </w:rPr>
        <w:t xml:space="preserve"> reported symptoms of drowsiness, irritability, headaches, dizziness, vibration and muscle twitching.</w:t>
      </w:r>
      <w:r w:rsidR="00B04473" w:rsidRPr="008868C1">
        <w:rPr>
          <w:rFonts w:ascii="Arial" w:eastAsia="Arial Unicode MS" w:hAnsi="Arial" w:cs="Arial"/>
          <w:sz w:val="20"/>
          <w:szCs w:val="20"/>
        </w:rPr>
        <w:t xml:space="preserve"> </w:t>
      </w:r>
    </w:p>
    <w:p w14:paraId="5E94AAB2" w14:textId="086565A7" w:rsidR="00CB5B11" w:rsidRDefault="00CB5B11" w:rsidP="008868C1">
      <w:pPr>
        <w:jc w:val="both"/>
        <w:rPr>
          <w:rFonts w:ascii="Arial" w:eastAsia="Arial Unicode MS" w:hAnsi="Arial" w:cs="Arial"/>
          <w:sz w:val="20"/>
          <w:szCs w:val="20"/>
        </w:rPr>
      </w:pPr>
    </w:p>
    <w:p w14:paraId="34F97C3A" w14:textId="621F9EA0" w:rsidR="00CB5B11" w:rsidRDefault="00CB5B11" w:rsidP="008868C1">
      <w:pPr>
        <w:jc w:val="both"/>
        <w:rPr>
          <w:rFonts w:ascii="Arial" w:eastAsia="Arial Unicode MS" w:hAnsi="Arial" w:cs="Arial"/>
          <w:sz w:val="20"/>
          <w:szCs w:val="20"/>
        </w:rPr>
      </w:pPr>
    </w:p>
    <w:p w14:paraId="72154CFE" w14:textId="77777777" w:rsidR="00CB5B11" w:rsidRPr="008868C1" w:rsidRDefault="00CB5B11" w:rsidP="008868C1">
      <w:pPr>
        <w:jc w:val="both"/>
        <w:rPr>
          <w:rFonts w:ascii="Arial" w:eastAsia="Arial Unicode MS" w:hAnsi="Arial" w:cs="Arial"/>
          <w:sz w:val="20"/>
          <w:szCs w:val="20"/>
        </w:rPr>
      </w:pPr>
    </w:p>
    <w:p w14:paraId="66E86BCA" w14:textId="77777777" w:rsidR="0046107E" w:rsidRPr="008868C1" w:rsidRDefault="000C68CC" w:rsidP="008868C1">
      <w:pPr>
        <w:pStyle w:val="Heading2"/>
        <w:spacing w:after="240"/>
        <w:jc w:val="both"/>
        <w:rPr>
          <w:rFonts w:ascii="Arial" w:eastAsia="Arial Unicode MS" w:hAnsi="Arial" w:cs="Arial"/>
          <w:color w:val="365F91" w:themeColor="accent1" w:themeShade="BF"/>
          <w:sz w:val="20"/>
          <w:szCs w:val="20"/>
          <w:u w:val="single"/>
        </w:rPr>
      </w:pPr>
      <w:r w:rsidRPr="008868C1">
        <w:rPr>
          <w:rFonts w:ascii="Arial" w:eastAsia="Arial Unicode MS" w:hAnsi="Arial" w:cs="Arial"/>
          <w:color w:val="365F91" w:themeColor="accent1" w:themeShade="BF"/>
          <w:sz w:val="20"/>
          <w:szCs w:val="20"/>
          <w:u w:val="single"/>
        </w:rPr>
        <w:lastRenderedPageBreak/>
        <w:t>6</w:t>
      </w:r>
      <w:r w:rsidR="0046107E" w:rsidRPr="008868C1">
        <w:rPr>
          <w:rFonts w:ascii="Arial" w:eastAsia="Arial Unicode MS" w:hAnsi="Arial" w:cs="Arial"/>
          <w:color w:val="365F91" w:themeColor="accent1" w:themeShade="BF"/>
          <w:sz w:val="20"/>
          <w:szCs w:val="20"/>
          <w:u w:val="single"/>
        </w:rPr>
        <w:t>. DISCUSSION</w:t>
      </w:r>
    </w:p>
    <w:p w14:paraId="6FBE7F8D" w14:textId="260E4172" w:rsidR="00024FD0" w:rsidRPr="008868C1" w:rsidRDefault="00024FD0"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Neurofeedback </w:t>
      </w:r>
      <w:r w:rsidR="00DA6C70" w:rsidRPr="008868C1">
        <w:rPr>
          <w:rFonts w:ascii="Arial" w:eastAsia="Arial Unicode MS" w:hAnsi="Arial" w:cs="Arial"/>
          <w:sz w:val="20"/>
          <w:szCs w:val="20"/>
        </w:rPr>
        <w:t xml:space="preserve">is </w:t>
      </w:r>
      <w:r w:rsidR="001B76BF" w:rsidRPr="008868C1">
        <w:rPr>
          <w:rFonts w:ascii="Arial" w:eastAsia="Arial Unicode MS" w:hAnsi="Arial" w:cs="Arial"/>
          <w:sz w:val="20"/>
          <w:szCs w:val="20"/>
        </w:rPr>
        <w:t xml:space="preserve">a novel approach </w:t>
      </w:r>
      <w:r w:rsidR="009D080C" w:rsidRPr="008868C1">
        <w:rPr>
          <w:rFonts w:ascii="Arial" w:eastAsia="Arial Unicode MS" w:hAnsi="Arial" w:cs="Arial"/>
          <w:sz w:val="20"/>
          <w:szCs w:val="20"/>
        </w:rPr>
        <w:t>to</w:t>
      </w:r>
      <w:r w:rsidR="003741E8" w:rsidRPr="008868C1">
        <w:rPr>
          <w:rFonts w:ascii="Arial" w:eastAsia="Arial Unicode MS" w:hAnsi="Arial" w:cs="Arial"/>
          <w:sz w:val="20"/>
          <w:szCs w:val="20"/>
        </w:rPr>
        <w:t>wards</w:t>
      </w:r>
      <w:r w:rsidR="009D080C" w:rsidRPr="008868C1">
        <w:rPr>
          <w:rFonts w:ascii="Arial" w:eastAsia="Arial Unicode MS" w:hAnsi="Arial" w:cs="Arial"/>
          <w:sz w:val="20"/>
          <w:szCs w:val="20"/>
        </w:rPr>
        <w:t xml:space="preserve"> </w:t>
      </w:r>
      <w:r w:rsidR="002665C6" w:rsidRPr="008868C1">
        <w:rPr>
          <w:rFonts w:ascii="Arial" w:eastAsia="Arial Unicode MS" w:hAnsi="Arial" w:cs="Arial"/>
          <w:sz w:val="20"/>
          <w:szCs w:val="20"/>
        </w:rPr>
        <w:t xml:space="preserve">pain management through </w:t>
      </w:r>
      <w:r w:rsidR="00B11289" w:rsidRPr="008868C1">
        <w:rPr>
          <w:rFonts w:ascii="Arial" w:eastAsia="Arial Unicode MS" w:hAnsi="Arial" w:cs="Arial"/>
          <w:sz w:val="20"/>
          <w:szCs w:val="20"/>
        </w:rPr>
        <w:t xml:space="preserve">training </w:t>
      </w:r>
      <w:r w:rsidR="00C869E3" w:rsidRPr="008868C1">
        <w:rPr>
          <w:rFonts w:ascii="Arial" w:eastAsia="Arial Unicode MS" w:hAnsi="Arial" w:cs="Arial"/>
          <w:sz w:val="20"/>
          <w:szCs w:val="20"/>
        </w:rPr>
        <w:t>patients</w:t>
      </w:r>
      <w:r w:rsidR="00B11289" w:rsidRPr="008868C1">
        <w:rPr>
          <w:rFonts w:ascii="Arial" w:eastAsia="Arial Unicode MS" w:hAnsi="Arial" w:cs="Arial"/>
          <w:sz w:val="20"/>
          <w:szCs w:val="20"/>
        </w:rPr>
        <w:t xml:space="preserve"> to </w:t>
      </w:r>
      <w:r w:rsidR="00EE4138" w:rsidRPr="008868C1">
        <w:rPr>
          <w:rFonts w:ascii="Arial" w:eastAsia="Arial Unicode MS" w:hAnsi="Arial" w:cs="Arial"/>
          <w:sz w:val="20"/>
          <w:szCs w:val="20"/>
        </w:rPr>
        <w:t xml:space="preserve">develop </w:t>
      </w:r>
      <w:r w:rsidR="00B11289" w:rsidRPr="008868C1">
        <w:rPr>
          <w:rFonts w:ascii="Arial" w:eastAsia="Arial Unicode MS" w:hAnsi="Arial" w:cs="Arial"/>
          <w:sz w:val="20"/>
          <w:szCs w:val="20"/>
        </w:rPr>
        <w:t>voluntary control</w:t>
      </w:r>
      <w:r w:rsidR="00EF7080" w:rsidRPr="008868C1">
        <w:rPr>
          <w:rFonts w:ascii="Arial" w:eastAsia="Arial Unicode MS" w:hAnsi="Arial" w:cs="Arial"/>
          <w:sz w:val="20"/>
          <w:szCs w:val="20"/>
        </w:rPr>
        <w:t xml:space="preserve"> over their </w:t>
      </w:r>
      <w:r w:rsidR="00EE4138" w:rsidRPr="008868C1">
        <w:rPr>
          <w:rFonts w:ascii="Arial" w:eastAsia="Arial Unicode MS" w:hAnsi="Arial" w:cs="Arial"/>
          <w:sz w:val="20"/>
          <w:szCs w:val="20"/>
        </w:rPr>
        <w:t xml:space="preserve">brain </w:t>
      </w:r>
      <w:r w:rsidR="00E85E1A" w:rsidRPr="008868C1">
        <w:rPr>
          <w:rFonts w:ascii="Arial" w:eastAsia="Arial Unicode MS" w:hAnsi="Arial" w:cs="Arial"/>
          <w:sz w:val="20"/>
          <w:szCs w:val="20"/>
        </w:rPr>
        <w:t>activity</w:t>
      </w:r>
      <w:r w:rsidR="00EF7080" w:rsidRPr="008868C1">
        <w:rPr>
          <w:rFonts w:ascii="Arial" w:eastAsia="Arial Unicode MS" w:hAnsi="Arial" w:cs="Arial"/>
          <w:sz w:val="20"/>
          <w:szCs w:val="20"/>
        </w:rPr>
        <w:t>.</w:t>
      </w:r>
      <w:r w:rsidR="00B018CC" w:rsidRPr="008868C1">
        <w:rPr>
          <w:rFonts w:ascii="Arial" w:eastAsia="Arial Unicode MS" w:hAnsi="Arial" w:cs="Arial"/>
          <w:sz w:val="20"/>
          <w:szCs w:val="20"/>
        </w:rPr>
        <w:t xml:space="preserve"> The application of neurofeedback </w:t>
      </w:r>
      <w:r w:rsidR="007B1890" w:rsidRPr="008868C1">
        <w:rPr>
          <w:rFonts w:ascii="Arial" w:eastAsia="Arial Unicode MS" w:hAnsi="Arial" w:cs="Arial"/>
          <w:sz w:val="20"/>
          <w:szCs w:val="20"/>
        </w:rPr>
        <w:t>has been studied</w:t>
      </w:r>
      <w:r w:rsidR="00B018CC" w:rsidRPr="008868C1">
        <w:rPr>
          <w:rFonts w:ascii="Arial" w:eastAsia="Arial Unicode MS" w:hAnsi="Arial" w:cs="Arial"/>
          <w:sz w:val="20"/>
          <w:szCs w:val="20"/>
        </w:rPr>
        <w:t xml:space="preserve"> increasingly </w:t>
      </w:r>
      <w:r w:rsidR="00EE6B3D" w:rsidRPr="008868C1">
        <w:rPr>
          <w:rFonts w:ascii="Arial" w:eastAsia="Arial Unicode MS" w:hAnsi="Arial" w:cs="Arial"/>
          <w:sz w:val="20"/>
          <w:szCs w:val="20"/>
        </w:rPr>
        <w:t xml:space="preserve">in patients with a </w:t>
      </w:r>
      <w:r w:rsidR="00C171D9" w:rsidRPr="008868C1">
        <w:rPr>
          <w:rFonts w:ascii="Arial" w:eastAsia="Arial Unicode MS" w:hAnsi="Arial" w:cs="Arial"/>
          <w:sz w:val="20"/>
          <w:szCs w:val="20"/>
        </w:rPr>
        <w:t>variety</w:t>
      </w:r>
      <w:r w:rsidR="00EE6B3D" w:rsidRPr="008868C1">
        <w:rPr>
          <w:rFonts w:ascii="Arial" w:eastAsia="Arial Unicode MS" w:hAnsi="Arial" w:cs="Arial"/>
          <w:sz w:val="20"/>
          <w:szCs w:val="20"/>
        </w:rPr>
        <w:t xml:space="preserve"> of conditions over the last decade.</w:t>
      </w:r>
      <w:r w:rsidR="00F673F2" w:rsidRPr="008868C1">
        <w:rPr>
          <w:rFonts w:ascii="Arial" w:eastAsia="Arial Unicode MS" w:hAnsi="Arial" w:cs="Arial"/>
          <w:sz w:val="20"/>
          <w:szCs w:val="20"/>
        </w:rPr>
        <w:t xml:space="preserve"> </w:t>
      </w:r>
      <w:r w:rsidR="00684F2A" w:rsidRPr="008868C1">
        <w:rPr>
          <w:rFonts w:ascii="Arial" w:eastAsia="Arial Unicode MS" w:hAnsi="Arial" w:cs="Arial"/>
          <w:sz w:val="20"/>
          <w:szCs w:val="20"/>
        </w:rPr>
        <w:t xml:space="preserve">However, there has been no review of the efficacy of neurofeedback </w:t>
      </w:r>
      <w:r w:rsidR="002E4443" w:rsidRPr="008868C1">
        <w:rPr>
          <w:rFonts w:ascii="Arial" w:eastAsia="Arial Unicode MS" w:hAnsi="Arial" w:cs="Arial"/>
          <w:sz w:val="20"/>
          <w:szCs w:val="20"/>
        </w:rPr>
        <w:t>in</w:t>
      </w:r>
      <w:r w:rsidR="007B1890" w:rsidRPr="008868C1">
        <w:rPr>
          <w:rFonts w:ascii="Arial" w:eastAsia="Arial Unicode MS" w:hAnsi="Arial" w:cs="Arial"/>
          <w:sz w:val="20"/>
          <w:szCs w:val="20"/>
        </w:rPr>
        <w:t xml:space="preserve"> the</w:t>
      </w:r>
      <w:r w:rsidR="002E4443" w:rsidRPr="008868C1">
        <w:rPr>
          <w:rFonts w:ascii="Arial" w:eastAsia="Arial Unicode MS" w:hAnsi="Arial" w:cs="Arial"/>
          <w:sz w:val="20"/>
          <w:szCs w:val="20"/>
        </w:rPr>
        <w:t xml:space="preserve"> management of chronic pain</w:t>
      </w:r>
      <w:r w:rsidR="00384D3B" w:rsidRPr="008868C1">
        <w:rPr>
          <w:rFonts w:ascii="Arial" w:eastAsia="Arial Unicode MS" w:hAnsi="Arial" w:cs="Arial"/>
          <w:sz w:val="20"/>
          <w:szCs w:val="20"/>
        </w:rPr>
        <w:t xml:space="preserve"> </w:t>
      </w:r>
      <w:r w:rsidR="0093635E" w:rsidRPr="008868C1">
        <w:rPr>
          <w:rFonts w:ascii="Arial" w:eastAsia="Arial Unicode MS" w:hAnsi="Arial" w:cs="Arial"/>
          <w:sz w:val="20"/>
          <w:szCs w:val="20"/>
        </w:rPr>
        <w:t>to date</w:t>
      </w:r>
      <w:r w:rsidR="002E4443" w:rsidRPr="008868C1">
        <w:rPr>
          <w:rFonts w:ascii="Arial" w:eastAsia="Arial Unicode MS" w:hAnsi="Arial" w:cs="Arial"/>
          <w:sz w:val="20"/>
          <w:szCs w:val="20"/>
        </w:rPr>
        <w:t xml:space="preserve">. </w:t>
      </w:r>
      <w:r w:rsidR="005F4513" w:rsidRPr="008868C1">
        <w:rPr>
          <w:rFonts w:ascii="Arial" w:eastAsia="Arial Unicode MS" w:hAnsi="Arial" w:cs="Arial"/>
          <w:sz w:val="20"/>
          <w:szCs w:val="20"/>
        </w:rPr>
        <w:t xml:space="preserve">This is the first review to </w:t>
      </w:r>
      <w:r w:rsidR="00117599" w:rsidRPr="008868C1">
        <w:rPr>
          <w:rFonts w:ascii="Arial" w:eastAsia="Arial Unicode MS" w:hAnsi="Arial" w:cs="Arial"/>
          <w:sz w:val="20"/>
          <w:szCs w:val="20"/>
        </w:rPr>
        <w:t xml:space="preserve">synthesize the evidence regarding </w:t>
      </w:r>
      <w:r w:rsidR="00143C15" w:rsidRPr="008868C1">
        <w:rPr>
          <w:rFonts w:ascii="Arial" w:eastAsia="Arial Unicode MS" w:hAnsi="Arial" w:cs="Arial"/>
          <w:sz w:val="20"/>
          <w:szCs w:val="20"/>
        </w:rPr>
        <w:t xml:space="preserve">the </w:t>
      </w:r>
      <w:r w:rsidR="00117599" w:rsidRPr="008868C1">
        <w:rPr>
          <w:rFonts w:ascii="Arial" w:eastAsia="Arial Unicode MS" w:hAnsi="Arial" w:cs="Arial"/>
          <w:sz w:val="20"/>
          <w:szCs w:val="20"/>
        </w:rPr>
        <w:t xml:space="preserve">efficacy of neurofeedback in improving </w:t>
      </w:r>
      <w:r w:rsidR="007B1890" w:rsidRPr="008868C1">
        <w:rPr>
          <w:rFonts w:ascii="Arial" w:eastAsia="Arial Unicode MS" w:hAnsi="Arial" w:cs="Arial"/>
          <w:sz w:val="20"/>
          <w:szCs w:val="20"/>
        </w:rPr>
        <w:t>both pain and pain-associated symptoms across a range of chronic pain conditions.</w:t>
      </w:r>
      <w:r w:rsidR="00EE1AA1" w:rsidRPr="008868C1">
        <w:rPr>
          <w:rFonts w:ascii="Arial" w:eastAsia="Arial Unicode MS" w:hAnsi="Arial" w:cs="Arial"/>
          <w:sz w:val="20"/>
          <w:szCs w:val="20"/>
        </w:rPr>
        <w:t xml:space="preserve"> Here, we have elaborated </w:t>
      </w:r>
      <w:r w:rsidR="00921CFA" w:rsidRPr="008868C1">
        <w:rPr>
          <w:rFonts w:ascii="Arial" w:eastAsia="Arial Unicode MS" w:hAnsi="Arial" w:cs="Arial"/>
          <w:sz w:val="20"/>
          <w:szCs w:val="20"/>
        </w:rPr>
        <w:t xml:space="preserve">on the different neurofeedback </w:t>
      </w:r>
      <w:r w:rsidR="00B90E0D" w:rsidRPr="008868C1">
        <w:rPr>
          <w:rFonts w:ascii="Arial" w:eastAsia="Arial Unicode MS" w:hAnsi="Arial" w:cs="Arial"/>
          <w:sz w:val="20"/>
          <w:szCs w:val="20"/>
        </w:rPr>
        <w:t xml:space="preserve">protocols </w:t>
      </w:r>
      <w:r w:rsidR="009A30A5" w:rsidRPr="008868C1">
        <w:rPr>
          <w:rFonts w:ascii="Arial" w:eastAsia="Arial Unicode MS" w:hAnsi="Arial" w:cs="Arial"/>
          <w:sz w:val="20"/>
          <w:szCs w:val="20"/>
        </w:rPr>
        <w:t>investigated</w:t>
      </w:r>
      <w:r w:rsidR="00700E08" w:rsidRPr="008868C1">
        <w:rPr>
          <w:rFonts w:ascii="Arial" w:eastAsia="Arial Unicode MS" w:hAnsi="Arial" w:cs="Arial"/>
          <w:sz w:val="20"/>
          <w:szCs w:val="20"/>
        </w:rPr>
        <w:t xml:space="preserve"> by the studies so far and highlighted potential issues </w:t>
      </w:r>
      <w:r w:rsidR="00E824A0" w:rsidRPr="008868C1">
        <w:rPr>
          <w:rFonts w:ascii="Arial" w:eastAsia="Arial Unicode MS" w:hAnsi="Arial" w:cs="Arial"/>
          <w:sz w:val="20"/>
          <w:szCs w:val="20"/>
        </w:rPr>
        <w:t>pertaining</w:t>
      </w:r>
      <w:r w:rsidR="0019161B" w:rsidRPr="008868C1">
        <w:rPr>
          <w:rFonts w:ascii="Arial" w:eastAsia="Arial Unicode MS" w:hAnsi="Arial" w:cs="Arial"/>
          <w:sz w:val="20"/>
          <w:szCs w:val="20"/>
        </w:rPr>
        <w:t xml:space="preserve"> to</w:t>
      </w:r>
      <w:r w:rsidR="00E824A0" w:rsidRPr="008868C1">
        <w:rPr>
          <w:rFonts w:ascii="Arial" w:eastAsia="Arial Unicode MS" w:hAnsi="Arial" w:cs="Arial"/>
          <w:sz w:val="20"/>
          <w:szCs w:val="20"/>
        </w:rPr>
        <w:t xml:space="preserve"> the </w:t>
      </w:r>
      <w:r w:rsidR="00700E08" w:rsidRPr="008868C1">
        <w:rPr>
          <w:rFonts w:ascii="Arial" w:eastAsia="Arial Unicode MS" w:hAnsi="Arial" w:cs="Arial"/>
          <w:sz w:val="20"/>
          <w:szCs w:val="20"/>
        </w:rPr>
        <w:t>design</w:t>
      </w:r>
      <w:r w:rsidR="00E824A0" w:rsidRPr="008868C1">
        <w:rPr>
          <w:rFonts w:ascii="Arial" w:eastAsia="Arial Unicode MS" w:hAnsi="Arial" w:cs="Arial"/>
          <w:sz w:val="20"/>
          <w:szCs w:val="20"/>
        </w:rPr>
        <w:t xml:space="preserve"> of </w:t>
      </w:r>
      <w:r w:rsidR="00234A8E" w:rsidRPr="008868C1">
        <w:rPr>
          <w:rFonts w:ascii="Arial" w:eastAsia="Arial Unicode MS" w:hAnsi="Arial" w:cs="Arial"/>
          <w:sz w:val="20"/>
          <w:szCs w:val="20"/>
        </w:rPr>
        <w:t xml:space="preserve">neurofeedback </w:t>
      </w:r>
      <w:r w:rsidR="003732F3" w:rsidRPr="008868C1">
        <w:rPr>
          <w:rFonts w:ascii="Arial" w:eastAsia="Arial Unicode MS" w:hAnsi="Arial" w:cs="Arial"/>
          <w:sz w:val="20"/>
          <w:szCs w:val="20"/>
        </w:rPr>
        <w:t>studies.</w:t>
      </w:r>
    </w:p>
    <w:p w14:paraId="60F11198" w14:textId="4D3366C3" w:rsidR="0074549F" w:rsidRPr="008868C1" w:rsidRDefault="0046107E"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The results of </w:t>
      </w:r>
      <w:r w:rsidR="00113275" w:rsidRPr="008868C1">
        <w:rPr>
          <w:rFonts w:ascii="Arial" w:eastAsia="Arial Unicode MS" w:hAnsi="Arial" w:cs="Arial"/>
          <w:sz w:val="20"/>
          <w:szCs w:val="20"/>
        </w:rPr>
        <w:t>the meta-analysis</w:t>
      </w:r>
      <w:r w:rsidR="00264C3F" w:rsidRPr="008868C1">
        <w:rPr>
          <w:rFonts w:ascii="Arial" w:eastAsia="Arial Unicode MS" w:hAnsi="Arial" w:cs="Arial"/>
          <w:sz w:val="20"/>
          <w:szCs w:val="20"/>
        </w:rPr>
        <w:t xml:space="preserve"> </w:t>
      </w:r>
      <w:r w:rsidR="007E644A" w:rsidRPr="008868C1">
        <w:rPr>
          <w:rFonts w:ascii="Arial" w:eastAsia="Arial Unicode MS" w:hAnsi="Arial" w:cs="Arial"/>
          <w:sz w:val="20"/>
          <w:szCs w:val="20"/>
        </w:rPr>
        <w:t>show</w:t>
      </w:r>
      <w:r w:rsidR="00264C3F" w:rsidRPr="008868C1">
        <w:rPr>
          <w:rFonts w:ascii="Arial" w:eastAsia="Arial Unicode MS" w:hAnsi="Arial" w:cs="Arial"/>
          <w:sz w:val="20"/>
          <w:szCs w:val="20"/>
        </w:rPr>
        <w:t xml:space="preserve"> that neurofeedback has a</w:t>
      </w:r>
      <w:r w:rsidR="00C672C1" w:rsidRPr="008868C1">
        <w:rPr>
          <w:rFonts w:ascii="Arial" w:eastAsia="Arial Unicode MS" w:hAnsi="Arial" w:cs="Arial"/>
          <w:sz w:val="20"/>
          <w:szCs w:val="20"/>
        </w:rPr>
        <w:t xml:space="preserve"> </w:t>
      </w:r>
      <w:r w:rsidR="00113275" w:rsidRPr="008868C1">
        <w:rPr>
          <w:rFonts w:ascii="Arial" w:eastAsia="Arial Unicode MS" w:hAnsi="Arial" w:cs="Arial"/>
          <w:sz w:val="20"/>
          <w:szCs w:val="20"/>
        </w:rPr>
        <w:t xml:space="preserve">medium effect </w:t>
      </w:r>
      <w:r w:rsidR="00DA4044" w:rsidRPr="008868C1">
        <w:rPr>
          <w:rFonts w:ascii="Arial" w:eastAsia="Arial Unicode MS" w:hAnsi="Arial" w:cs="Arial"/>
          <w:sz w:val="20"/>
          <w:szCs w:val="20"/>
        </w:rPr>
        <w:t>size</w:t>
      </w:r>
      <w:r w:rsidR="00C672C1" w:rsidRPr="008868C1">
        <w:rPr>
          <w:rFonts w:ascii="Arial" w:eastAsia="Arial Unicode MS" w:hAnsi="Arial" w:cs="Arial"/>
          <w:sz w:val="20"/>
          <w:szCs w:val="20"/>
        </w:rPr>
        <w:t xml:space="preserve"> overall</w:t>
      </w:r>
      <w:r w:rsidR="00DA4044" w:rsidRPr="008868C1">
        <w:rPr>
          <w:rFonts w:ascii="Arial" w:eastAsia="Arial Unicode MS" w:hAnsi="Arial" w:cs="Arial"/>
          <w:sz w:val="20"/>
          <w:szCs w:val="20"/>
        </w:rPr>
        <w:t xml:space="preserve"> in chronic pain population</w:t>
      </w:r>
      <w:r w:rsidR="00F77896" w:rsidRPr="008868C1">
        <w:rPr>
          <w:rFonts w:ascii="Arial" w:eastAsia="Arial Unicode MS" w:hAnsi="Arial" w:cs="Arial"/>
          <w:sz w:val="20"/>
          <w:szCs w:val="20"/>
        </w:rPr>
        <w:t xml:space="preserve">. </w:t>
      </w:r>
      <w:r w:rsidR="007F4F5F" w:rsidRPr="008868C1">
        <w:rPr>
          <w:rFonts w:ascii="Arial" w:eastAsia="Arial Unicode MS" w:hAnsi="Arial" w:cs="Arial"/>
          <w:sz w:val="20"/>
          <w:szCs w:val="20"/>
        </w:rPr>
        <w:t>However, most of the studies conducted to date are of Level IV evidence</w:t>
      </w:r>
      <w:r w:rsidR="007E644A" w:rsidRPr="008868C1">
        <w:rPr>
          <w:rFonts w:ascii="Arial" w:eastAsia="Arial Unicode MS" w:hAnsi="Arial" w:cs="Arial"/>
          <w:sz w:val="20"/>
          <w:szCs w:val="20"/>
        </w:rPr>
        <w:t xml:space="preserve"> (1</w:t>
      </w:r>
      <w:r w:rsidR="00684ABD" w:rsidRPr="008868C1">
        <w:rPr>
          <w:rFonts w:ascii="Arial" w:eastAsia="Arial Unicode MS" w:hAnsi="Arial" w:cs="Arial"/>
          <w:sz w:val="20"/>
          <w:szCs w:val="20"/>
        </w:rPr>
        <w:t>4</w:t>
      </w:r>
      <w:r w:rsidR="007E644A" w:rsidRPr="008868C1">
        <w:rPr>
          <w:rFonts w:ascii="Arial" w:eastAsia="Arial Unicode MS" w:hAnsi="Arial" w:cs="Arial"/>
          <w:sz w:val="20"/>
          <w:szCs w:val="20"/>
        </w:rPr>
        <w:t xml:space="preserve"> studies)</w:t>
      </w:r>
      <w:r w:rsidR="007F4F5F" w:rsidRPr="008868C1">
        <w:rPr>
          <w:rFonts w:ascii="Arial" w:eastAsia="Arial Unicode MS" w:hAnsi="Arial" w:cs="Arial"/>
          <w:sz w:val="20"/>
          <w:szCs w:val="20"/>
        </w:rPr>
        <w:t xml:space="preserve"> with </w:t>
      </w:r>
      <w:r w:rsidR="00EB5777" w:rsidRPr="008868C1">
        <w:rPr>
          <w:rFonts w:ascii="Arial" w:eastAsia="Arial Unicode MS" w:hAnsi="Arial" w:cs="Arial"/>
          <w:sz w:val="20"/>
          <w:szCs w:val="20"/>
        </w:rPr>
        <w:t>relatively f</w:t>
      </w:r>
      <w:r w:rsidR="007F4F5F" w:rsidRPr="008868C1">
        <w:rPr>
          <w:rFonts w:ascii="Arial" w:eastAsia="Arial Unicode MS" w:hAnsi="Arial" w:cs="Arial"/>
          <w:sz w:val="20"/>
          <w:szCs w:val="20"/>
        </w:rPr>
        <w:t xml:space="preserve">ew Level II </w:t>
      </w:r>
      <w:r w:rsidR="007E644A" w:rsidRPr="008868C1">
        <w:rPr>
          <w:rFonts w:ascii="Arial" w:eastAsia="Arial Unicode MS" w:hAnsi="Arial" w:cs="Arial"/>
          <w:sz w:val="20"/>
          <w:szCs w:val="20"/>
        </w:rPr>
        <w:t>(</w:t>
      </w:r>
      <w:r w:rsidR="00276980" w:rsidRPr="008868C1">
        <w:rPr>
          <w:rFonts w:ascii="Arial" w:eastAsia="Arial Unicode MS" w:hAnsi="Arial" w:cs="Arial"/>
          <w:sz w:val="20"/>
          <w:szCs w:val="20"/>
        </w:rPr>
        <w:t>1</w:t>
      </w:r>
      <w:r w:rsidR="007E644A" w:rsidRPr="008868C1">
        <w:rPr>
          <w:rFonts w:ascii="Arial" w:eastAsia="Arial Unicode MS" w:hAnsi="Arial" w:cs="Arial"/>
          <w:sz w:val="20"/>
          <w:szCs w:val="20"/>
        </w:rPr>
        <w:t xml:space="preserve"> studies) </w:t>
      </w:r>
      <w:r w:rsidR="007F4F5F" w:rsidRPr="008868C1">
        <w:rPr>
          <w:rFonts w:ascii="Arial" w:eastAsia="Arial Unicode MS" w:hAnsi="Arial" w:cs="Arial"/>
          <w:sz w:val="20"/>
          <w:szCs w:val="20"/>
        </w:rPr>
        <w:t>and III studies</w:t>
      </w:r>
      <w:r w:rsidR="007E644A" w:rsidRPr="008868C1">
        <w:rPr>
          <w:rFonts w:ascii="Arial" w:eastAsia="Arial Unicode MS" w:hAnsi="Arial" w:cs="Arial"/>
          <w:sz w:val="20"/>
          <w:szCs w:val="20"/>
        </w:rPr>
        <w:t xml:space="preserve"> (</w:t>
      </w:r>
      <w:r w:rsidR="00276980" w:rsidRPr="008868C1">
        <w:rPr>
          <w:rFonts w:ascii="Arial" w:eastAsia="Arial Unicode MS" w:hAnsi="Arial" w:cs="Arial"/>
          <w:sz w:val="20"/>
          <w:szCs w:val="20"/>
        </w:rPr>
        <w:t>6</w:t>
      </w:r>
      <w:r w:rsidR="007E644A" w:rsidRPr="008868C1">
        <w:rPr>
          <w:rFonts w:ascii="Arial" w:eastAsia="Arial Unicode MS" w:hAnsi="Arial" w:cs="Arial"/>
          <w:sz w:val="20"/>
          <w:szCs w:val="20"/>
        </w:rPr>
        <w:t xml:space="preserve"> studies)</w:t>
      </w:r>
      <w:r w:rsidR="007F4F5F" w:rsidRPr="008868C1">
        <w:rPr>
          <w:rFonts w:ascii="Arial" w:eastAsia="Arial Unicode MS" w:hAnsi="Arial" w:cs="Arial"/>
          <w:sz w:val="20"/>
          <w:szCs w:val="20"/>
        </w:rPr>
        <w:t xml:space="preserve">. </w:t>
      </w:r>
      <w:r w:rsidR="0064493A" w:rsidRPr="008868C1">
        <w:rPr>
          <w:rFonts w:ascii="Arial" w:eastAsia="Arial Unicode MS" w:hAnsi="Arial" w:cs="Arial"/>
          <w:sz w:val="20"/>
          <w:szCs w:val="20"/>
        </w:rPr>
        <w:t>The only Level I</w:t>
      </w:r>
      <w:r w:rsidR="00954926" w:rsidRPr="008868C1">
        <w:rPr>
          <w:rFonts w:ascii="Arial" w:eastAsia="Arial Unicode MS" w:hAnsi="Arial" w:cs="Arial"/>
          <w:sz w:val="20"/>
          <w:szCs w:val="20"/>
        </w:rPr>
        <w:t>I</w:t>
      </w:r>
      <w:r w:rsidR="0064493A" w:rsidRPr="008868C1">
        <w:rPr>
          <w:rFonts w:ascii="Arial" w:eastAsia="Arial Unicode MS" w:hAnsi="Arial" w:cs="Arial"/>
          <w:sz w:val="20"/>
          <w:szCs w:val="20"/>
        </w:rPr>
        <w:t xml:space="preserve"> study</w:t>
      </w:r>
      <w:r w:rsidR="00010001" w:rsidRPr="008868C1">
        <w:rPr>
          <w:rFonts w:ascii="Arial" w:eastAsia="Arial Unicode MS" w:hAnsi="Arial" w:cs="Arial"/>
          <w:sz w:val="20"/>
          <w:szCs w:val="20"/>
        </w:rPr>
        <w:t xml:space="preserve"> </w:t>
      </w:r>
      <w:r w:rsidR="0064493A" w:rsidRPr="008868C1">
        <w:rPr>
          <w:rFonts w:ascii="Arial" w:eastAsia="Arial Unicode MS" w:hAnsi="Arial" w:cs="Arial"/>
          <w:sz w:val="20"/>
          <w:szCs w:val="20"/>
        </w:rPr>
        <w:t xml:space="preserve"> performed did report an improvement in pain, however</w:t>
      </w:r>
      <w:r w:rsidR="0019161B" w:rsidRPr="008868C1">
        <w:rPr>
          <w:rFonts w:ascii="Arial" w:eastAsia="Arial Unicode MS" w:hAnsi="Arial" w:cs="Arial"/>
          <w:sz w:val="20"/>
          <w:szCs w:val="20"/>
        </w:rPr>
        <w:t>,</w:t>
      </w:r>
      <w:r w:rsidR="0064493A" w:rsidRPr="008868C1">
        <w:rPr>
          <w:rFonts w:ascii="Arial" w:eastAsia="Arial Unicode MS" w:hAnsi="Arial" w:cs="Arial"/>
          <w:sz w:val="20"/>
          <w:szCs w:val="20"/>
        </w:rPr>
        <w:t xml:space="preserve"> this study is limited by its small sample size</w:t>
      </w:r>
      <w:r w:rsidR="00010001" w:rsidRPr="008868C1">
        <w:rPr>
          <w:rFonts w:ascii="Arial" w:eastAsia="Arial Unicode MS" w:hAnsi="Arial" w:cs="Arial"/>
          <w:sz w:val="20"/>
          <w:szCs w:val="20"/>
        </w:rPr>
        <w:t xml:space="preserve"> </w:t>
      </w:r>
      <w:r w:rsidR="00010001" w:rsidRPr="008868C1">
        <w:rPr>
          <w:rFonts w:ascii="Arial" w:eastAsia="Arial Unicode MS" w:hAnsi="Arial" w:cs="Arial"/>
          <w:sz w:val="20"/>
          <w:szCs w:val="20"/>
        </w:rPr>
        <w:fldChar w:fldCharType="begin" w:fldLock="1"/>
      </w:r>
      <w:r w:rsidR="00010001" w:rsidRPr="008868C1">
        <w:rPr>
          <w:rFonts w:ascii="Arial" w:eastAsia="Arial Unicode MS" w:hAnsi="Arial" w:cs="Arial"/>
          <w:sz w:val="20"/>
          <w:szCs w:val="20"/>
        </w:rPr>
        <w:instrText>ADDIN CSL_CITATION {"citationItems":[{"id":"ITEM-1","itemData":{"DOI":"https://dx.doi.org/10.1371/journal.pone.0123675","ISSN":"1932-6203","abstract":"BACKGROUND: A pilot study has shown that real-time fMRI (rtfMRI) neurofeedback could be an alternative approach for chronic pain treatment. Considering the relative small sample of patients recruited and not strictly controlled condition, it is desirable to perform a replication as well as a double-blinded randomized study with a different control condition in chronic pain patients. Here we conducted a rtfMRI neurofeedback study in a subgroup of pain patients - patients with postherpetic neuralgia (PHN) and used a different sham neurofeedback control. We explored the feasibility of self-regulation of the rostral anterior cingulate cortex (rACC) activation in patients with PHN through rtfMRI neurofeedback and regulation of pain perception., METHODS: Sixteen patients (46-71 years) with PHN were randomly allocated to a experimental group (n = 8) or a control group (n = 8). 2 patients in the control group were excluded for large head motion. The experimental group was given true feedback information from their rACC whereas the control group was given sham feedback information from their posterior cingulate cortex (PCC). All subjects were instructed to perform an imagery task to increase and decrease activation within the target region using rtfMRI neurofeedback., RESULTS: Online analysis showed 6/8 patients in the experimental group were able to increase and decrease the blood oxygen level dependent (BOLD) fMRI signal magnitude during intermittent feedback training. However, this modulation effect was not observed in the control group. Offline analysis showed that the percentage of BOLD signal change of the target region between the last and first training in the experimental group was significantly different from the control group's and was also significantly different than 0. The changes of pain perception reflected by numerical rating scale (NRS) in the experimental group were significantly different from the control group. However, there existed no significant correlations between BOLD signal change and NRS change., CONCLUSION: Patients with PHN could learn to voluntarily control over activation in rACC through rtfMRI neurofeedback and alter their pain perception level. The present study may provide new evidence that rtfMRI neurofeedback training may be a supplemental approach for chronic clinical pain management.","author":[{"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dropping-particle":"","family":"M.","given":"Guan","non-dropping-particle":"","parse-names":false,"suffix":""},{"dropping-particle":"","family":"L.","given":"Ma","non-dropping-particle":"","parse-names":false,"suffix":""},{"dropping-particle":"","family":"L.","given":"Li","non-dropping-particle":"","parse-names":false,"suffix":""},{"dropping-particle":"","family":"B.","given":"Yan","non-dropping-particle":"","parse-names":false,"suffix":""},{"dropping-particle":"","family":"L.","given":"Zhao","non-dropping-particle":"","parse-names":false,"suffix":""},{"dropping-particle":"","family":"L.","given":"Tong","non-dropping-particle":"","parse-names":false,"suffix":""},{"dropping-particle":"","family":"S.","given":"Dou","non-dropping-particle":"","parse-names":false,"suffix":""},{"dropping-particle":"","family":"L.","given":"Xia","non-dropping-particle":"","parse-names":false,"suffix":""},{"dropping-particle":"","family":"M.","given":"Wang","non-dropping-particle":"","parse-names":false,"suffix":""},{"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container-title":"PloS one","id":"ITEM-1","issue":"4","issued":{"date-parts":[["2015","4"]]},"page":"e0123675","publisher":"Public Library of Science (E-mail: plos@plos.org)","publisher-place":"United States","title":"Self-regulation of brain activity in patients with postherpetic neuralgia: a double-blind randomized study using real-time FMRI neurofeedback.","type":"article-journal","volume":"10"},"uris":["http://www.mendeley.com/documents/?uuid=c73e47bd-3242-4ed3-ad1e-0fbba421c0ed"]}],"mendeley":{"formattedCitation":"(Guan et al., 2015)","plainTextFormattedCitation":"(Guan et al., 2015)","previouslyFormattedCitation":"(Guan et al., 2015)"},"properties":{"noteIndex":0},"schema":"https://github.com/citation-style-language/schema/raw/master/csl-citation.json"}</w:instrText>
      </w:r>
      <w:r w:rsidR="00010001" w:rsidRPr="008868C1">
        <w:rPr>
          <w:rFonts w:ascii="Arial" w:eastAsia="Arial Unicode MS" w:hAnsi="Arial" w:cs="Arial"/>
          <w:sz w:val="20"/>
          <w:szCs w:val="20"/>
        </w:rPr>
        <w:fldChar w:fldCharType="separate"/>
      </w:r>
      <w:r w:rsidR="00010001" w:rsidRPr="008868C1">
        <w:rPr>
          <w:rFonts w:ascii="Arial" w:eastAsia="Arial Unicode MS" w:hAnsi="Arial" w:cs="Arial"/>
          <w:noProof/>
          <w:sz w:val="20"/>
          <w:szCs w:val="20"/>
        </w:rPr>
        <w:t>(Guan et al., 2015)</w:t>
      </w:r>
      <w:r w:rsidR="00010001" w:rsidRPr="008868C1">
        <w:rPr>
          <w:rFonts w:ascii="Arial" w:eastAsia="Arial Unicode MS" w:hAnsi="Arial" w:cs="Arial"/>
          <w:sz w:val="20"/>
          <w:szCs w:val="20"/>
        </w:rPr>
        <w:fldChar w:fldCharType="end"/>
      </w:r>
      <w:r w:rsidR="0064493A" w:rsidRPr="008868C1">
        <w:rPr>
          <w:rFonts w:ascii="Arial" w:eastAsia="Arial Unicode MS" w:hAnsi="Arial" w:cs="Arial"/>
          <w:sz w:val="20"/>
          <w:szCs w:val="20"/>
        </w:rPr>
        <w:t>.</w:t>
      </w:r>
      <w:r w:rsidR="003D6F9D" w:rsidRPr="008868C1">
        <w:rPr>
          <w:rFonts w:ascii="Arial" w:eastAsia="Arial Unicode MS" w:hAnsi="Arial" w:cs="Arial"/>
          <w:sz w:val="20"/>
          <w:szCs w:val="20"/>
        </w:rPr>
        <w:t xml:space="preserve"> </w:t>
      </w:r>
      <w:r w:rsidR="00010001" w:rsidRPr="008868C1">
        <w:rPr>
          <w:rFonts w:ascii="Arial" w:eastAsia="Arial Unicode MS" w:hAnsi="Arial" w:cs="Arial"/>
          <w:sz w:val="20"/>
          <w:szCs w:val="20"/>
        </w:rPr>
        <w:t xml:space="preserve">Furthermore, it uses fMRI neurofeedback </w:t>
      </w:r>
      <w:r w:rsidR="00895877" w:rsidRPr="008868C1">
        <w:rPr>
          <w:rFonts w:ascii="Arial" w:eastAsia="Arial Unicode MS" w:hAnsi="Arial" w:cs="Arial"/>
          <w:sz w:val="20"/>
          <w:szCs w:val="20"/>
        </w:rPr>
        <w:t xml:space="preserve">which is less common </w:t>
      </w:r>
      <w:r w:rsidR="00D73FDE" w:rsidRPr="008868C1">
        <w:rPr>
          <w:rFonts w:ascii="Arial" w:eastAsia="Arial Unicode MS" w:hAnsi="Arial" w:cs="Arial"/>
          <w:sz w:val="20"/>
          <w:szCs w:val="20"/>
        </w:rPr>
        <w:t xml:space="preserve">and there are </w:t>
      </w:r>
      <w:r w:rsidR="00F279F8" w:rsidRPr="008868C1">
        <w:rPr>
          <w:rFonts w:ascii="Arial" w:eastAsia="Arial Unicode MS" w:hAnsi="Arial" w:cs="Arial"/>
          <w:sz w:val="20"/>
          <w:szCs w:val="20"/>
        </w:rPr>
        <w:t xml:space="preserve">no </w:t>
      </w:r>
      <w:r w:rsidR="00D73FDE" w:rsidRPr="008868C1">
        <w:rPr>
          <w:rFonts w:ascii="Arial" w:eastAsia="Arial Unicode MS" w:hAnsi="Arial" w:cs="Arial"/>
          <w:sz w:val="20"/>
          <w:szCs w:val="20"/>
        </w:rPr>
        <w:t xml:space="preserve">Level II studies </w:t>
      </w:r>
      <w:r w:rsidR="00010001" w:rsidRPr="008868C1">
        <w:rPr>
          <w:rFonts w:ascii="Arial" w:eastAsia="Arial Unicode MS" w:hAnsi="Arial" w:cs="Arial"/>
          <w:sz w:val="20"/>
          <w:szCs w:val="20"/>
        </w:rPr>
        <w:t>for EEG neurofeedback</w:t>
      </w:r>
      <w:r w:rsidR="00AD5330" w:rsidRPr="008868C1">
        <w:rPr>
          <w:rFonts w:ascii="Arial" w:eastAsia="Arial Unicode MS" w:hAnsi="Arial" w:cs="Arial"/>
          <w:sz w:val="20"/>
          <w:szCs w:val="20"/>
        </w:rPr>
        <w:t xml:space="preserve"> which is </w:t>
      </w:r>
      <w:r w:rsidR="00895877" w:rsidRPr="008868C1">
        <w:rPr>
          <w:rFonts w:ascii="Arial" w:eastAsia="Arial Unicode MS" w:hAnsi="Arial" w:cs="Arial"/>
          <w:sz w:val="20"/>
          <w:szCs w:val="20"/>
        </w:rPr>
        <w:t>a more</w:t>
      </w:r>
      <w:r w:rsidR="00AD5330" w:rsidRPr="008868C1">
        <w:rPr>
          <w:rFonts w:ascii="Arial" w:eastAsia="Arial Unicode MS" w:hAnsi="Arial" w:cs="Arial"/>
          <w:sz w:val="20"/>
          <w:szCs w:val="20"/>
        </w:rPr>
        <w:t xml:space="preserve"> feasible form of therapy.</w:t>
      </w:r>
      <w:r w:rsidR="00AD5330" w:rsidRPr="008868C1" w:rsidDel="00D73FDE">
        <w:rPr>
          <w:rFonts w:ascii="Arial" w:eastAsia="Arial Unicode MS" w:hAnsi="Arial" w:cs="Arial"/>
          <w:sz w:val="20"/>
          <w:szCs w:val="20"/>
        </w:rPr>
        <w:t xml:space="preserve"> </w:t>
      </w:r>
      <w:r w:rsidR="005D0C1A" w:rsidRPr="008868C1">
        <w:rPr>
          <w:rFonts w:ascii="Arial" w:eastAsia="Arial Unicode MS" w:hAnsi="Arial" w:cs="Arial"/>
          <w:sz w:val="20"/>
          <w:szCs w:val="20"/>
        </w:rPr>
        <w:t xml:space="preserve">Out of the </w:t>
      </w:r>
      <w:r w:rsidR="00441AAB" w:rsidRPr="008868C1">
        <w:rPr>
          <w:rFonts w:ascii="Arial" w:eastAsia="Arial Unicode MS" w:hAnsi="Arial" w:cs="Arial"/>
          <w:sz w:val="20"/>
          <w:szCs w:val="20"/>
        </w:rPr>
        <w:t xml:space="preserve">six </w:t>
      </w:r>
      <w:r w:rsidR="005D0C1A" w:rsidRPr="008868C1">
        <w:rPr>
          <w:rFonts w:ascii="Arial" w:eastAsia="Arial Unicode MS" w:hAnsi="Arial" w:cs="Arial"/>
          <w:sz w:val="20"/>
          <w:szCs w:val="20"/>
        </w:rPr>
        <w:t xml:space="preserve">Level III studies, </w:t>
      </w:r>
      <w:r w:rsidR="00441AAB" w:rsidRPr="008868C1">
        <w:rPr>
          <w:rFonts w:ascii="Arial" w:eastAsia="Arial Unicode MS" w:hAnsi="Arial" w:cs="Arial"/>
          <w:sz w:val="20"/>
          <w:szCs w:val="20"/>
        </w:rPr>
        <w:t xml:space="preserve">five </w:t>
      </w:r>
      <w:r w:rsidR="005D0C1A" w:rsidRPr="008868C1">
        <w:rPr>
          <w:rFonts w:ascii="Arial" w:eastAsia="Arial Unicode MS" w:hAnsi="Arial" w:cs="Arial"/>
          <w:sz w:val="20"/>
          <w:szCs w:val="20"/>
        </w:rPr>
        <w:t>reported improvement in pain</w:t>
      </w:r>
      <w:r w:rsidR="000D265E" w:rsidRPr="008868C1">
        <w:rPr>
          <w:rFonts w:ascii="Arial" w:eastAsia="Arial Unicode MS" w:hAnsi="Arial" w:cs="Arial"/>
          <w:sz w:val="20"/>
          <w:szCs w:val="20"/>
        </w:rPr>
        <w:t xml:space="preserve"> </w:t>
      </w:r>
      <w:r w:rsidR="00C534C8" w:rsidRPr="008868C1">
        <w:rPr>
          <w:rFonts w:ascii="Arial" w:eastAsia="Arial Unicode MS" w:hAnsi="Arial" w:cs="Arial"/>
          <w:sz w:val="20"/>
          <w:szCs w:val="20"/>
        </w:rPr>
        <w:fldChar w:fldCharType="begin" w:fldLock="1"/>
      </w:r>
      <w:r w:rsidR="0099601B" w:rsidRPr="008868C1">
        <w:rPr>
          <w:rFonts w:ascii="Arial" w:eastAsia="Arial Unicode MS" w:hAnsi="Arial" w:cs="Arial"/>
          <w:sz w:val="20"/>
          <w:szCs w:val="20"/>
        </w:rPr>
        <w:instrText>ADDIN CSL_CITATION {"citationItems":[{"id":"ITEM-1","itemData":{"DOI":"http://dx.doi.org/10.1016/j.jpainsymman.2018.01.010","ISSN":"0885-3924","abstract":"Context: Chemotherapy-induced peripheral neuropathy (CIPN) is a common side effect of cancer treatment and may adversely affect quality of life (QOL) for years. Objective(s): We explored the long-term effects of electroencephalographic neurofeedback (NFB) as a treatment for CIPN and other aspects of QOL. Method(s): Seventy-one cancer survivors (mean age 62.5; 87% females) with CIPN were randomized to NFB or to a waitlist control (WLC) group. The NFB group underwent 20 sessions of NFB where rewards were given for voluntary changes in electroencephalography. Measurements of pain, cancer-related symptoms, QOL, sleep, and fatigue were obtained at baseline, end of treatment, and one and four months later. Result(s): Seventy one participants enrolled in the study. At the end of treatment, 30 in the NFB group and 32 in the WLC group completed assessments; at four months, 23 in the NFB group and 28 in the WLC completed assessments. Linear mixed model analysis revealed significant group x time interaction for pain severity. A general linear model determined that the NFB group had greater improvements in worst pain (primary outcome) and other symptoms such as numbness, cancer-related symptom severity, symptom interference, physical functioning, general health, and fatigue compared with the WLC group at the end of treatment and four months (all P &lt; 0.05). Effect sizes were moderate or large for most measures. Conclusion(s): NFB appears to result in long-term reduction in multiple CIPN symptoms and improved postchemotherapy QOL and fatigue.Copyright © 2018 American Academy of Hospice and Palliative Medicine","author":[{"dropping-particle":"","family":"Prinsloo","given":"Sarah","non-dropping-particle":"","parse-names":false,"suffix":""},{"dropping-particle":"","family":"Novy","given":"Diane","non-dropping-particle":"","parse-names":false,"suffix":""},{"dropping-particle":"","family":"Driver","given":"Larry","non-dropping-particle":"","parse-names":false,"suffix":""},{"dropping-particle":"","family":"Lyle","given":"Randall","non-dropping-particle":"","parse-names":false,"suffix":""},{"dropping-particle":"","family":"Ramondetta","given":"Lois","non-dropping-particle":"","parse-names":false,"suffix":""},{"dropping-particle":"","family":"Eng","given":"Cathy","non-dropping-particle":"","parse-names":false,"suffix":""},{"dropping-particle":"","family":"Lopez","given":"Gabriel","non-dropping-particle":"","parse-names":false,"suffix":""},{"dropping-particle":"","family":"Li","given":"Yisheng","non-dropping-particle":"","parse-names":false,"suffix":""},{"dropping-particle":"","family":"Cohen","given":"Lorenzo","non-dropping-particle":"","parse-names":false,"suffix":""},{"dropping-particle":"","family":"S.","given":"Prinsloo","non-dropping-particle":"","parse-names":false,"suffix":""},{"dropping-particle":"","family":"D.","given":"Novy","non-dropping-particle":"","parse-names":false,"suffix":""},{"dropping-particle":"","family":"L.","given":"Driver","non-dropping-particle":"","parse-names":false,"suffix":""},{"dropping-particle":"","family":"R.","given":"Lyle","non-dropping-particle":"","parse-names":false,"suffix":""},{"dropping-particle":"","family":"L.","given":"Ramondetta","non-dropping-particle":"","parse-names":false,"suffix":""},{"dropping-particle":"","family":"C.","given":"Eng","non-dropping-particle":"","parse-names":false,"suffix":""},{"dropping-particle":"","family":"G.","given":"Lopez","non-dropping-particle":"","parse-names":false,"suffix":""},{"dropping-particle":"","family":"Y.","given":"Li","non-dropping-particle":"","parse-names":false,"suffix":""}],"container-title":"Journal of Pain and Symptom Management","id":"ITEM-1","issue":"5","issued":{"date-parts":[["2018"]]},"page":"1276-1285","publisher":"Elsevier Inc. (E-mail: usjcs@elsevier.com)","publisher-place":"S. Prinsloo, Department of Palliative, Rehabilitation, and Integrative Medicine, The University of Texas MD Anderson Cancer Center, 1515 Holcombe Boulevard, Unit #1414, FCT 5.6006, Houston, TX 77030, United States. E-mail: SPrinsloo@MDAnderson.org","title":"The Long-Term Impact of Neurofeedback on Symptom Burden and Interference in Patients With Chronic Chemotherapy-Induced Neuropathy: Analysis of a Randomized Controlled Trial","type":"article-journal","volume":"55"},"uris":["http://www.mendeley.com/documents/?uuid=fa09a0da-afe3-4b68-b39e-fed23f1a9f94"]},{"id":"ITEM-2","itemData":{"DOI":"10.5812/ircmj.17799","ISSN":"2074-1804","abstract":"Background: Headache is one of the most prevalent investigated complaints in the neurology clinics and is the most common pain-related complaint worldwide. Stress is a significant factor that causes and triggers headaches. Since healthcare practitioners experience a lot of stress in their careers, they are more prone to headaches. Objectives:This study was designed to evaluate and compares the efficacy of neurofeedback behavioural therapy(NFB)and transcutaneous electrical nerve stimulation (TENS) in the treatment of primary headaches in healthcare providers. Patients and Methods: The current study was a clinical trial, performed in Teheran, IR Iran, with two experimental groups and a control group. Convenient sampling method was used to recruit patients. Independent variables were NFB and TENS and dependent variables were frequency, severity, and duration of headache. Blanchard headache diary was used for assessment. Hence, 45 healthcare providers with primary headache were selected and randomly allocated to one of the NFB, TENS, and control groups by block random assignment method. All three groups completed the headache diary during one week before and after the treatment period as pretest and posttests, respectively. The NFB group was treated in the period between pretest and posttest with fifteen 30-minute treatment sessions three times a week and the TENS group was treated with fifteen 20-minute daily sessions. The control group received none of these treatments. Results: The results from the analysis of covariance showed that treatment with NFB and TENS had caused significant decrease in the frequency, severity, and duration of headache in experimental groups. The results of the LSD post-hoc test indicated that there were significant differences in the frequency, severity, and duration of pain among experimental groups and the control group. Moreover, there were significant differences between pain frequencies in experimental groups. Conclusions: According to the results and given the significant reductions in the frequency, severity, and duration of headaches, it seems that NFB and TENS might have an effective role in reducing primary headaches of healthcare providers. In addition, comparing the two methods, treatment with NFB was more effective in reducing headache frequency and severity","author":[{"dropping-particle":"","family":"Farahani","given":"Davood Moshkani","non-dropping-particle":"","parse-names":false,"suffix":""},{"dropping-particle":"","family":"Tavallaie","given":"Seyed Abbas","non-dropping-particle":"","parse-names":false,"suffix":""},{"dropping-particle":"","family":"Ahmadi","given":"Khodabakhsh","non-dropping-particle":"","parse-names":false,"suffix":""},{"dropping-particle":"","family":"Fathi Ashtiani","given":"Ali","non-dropping-particle":"","parse-names":false,"suffix":""},{"dropping-particle":"","family":"Sheikh","given":"Mahdi","non-dropping-particle":"","parse-names":false,"suffix":""},{"dropping-particle":"","family":"Yahaghi","given":"Emad","non-dropping-particle":"","parse-names":false,"suffix":""},{"dropping-particle":"","family":"D.M.","given":"Farahani","non-dropping-particle":"","parse-names":false,"suffix":""},{"dropping-particle":"","family":"S.A.","given":"Tavallaie","non-dropping-particle":"","parse-names":false,"suffix":""},{"dropping-particle":"","family":"K.","given":"Ahmadi","non-dropping-particle":"","parse-names":false,"suffix":""}],"container-title":"Iranian Red Crescent Medical Journal","id":"ITEM-2","issue":"7","issued":{"date-parts":[["2014","8","5"]]},"page":"e17799","publisher":"KOWSAR PUBL","publisher-place":"PATERSWEG 22,, HOENSBROEK, LIMBURG 6431 GC, NETHERLANDS","title":"Comparison of Neurofeedback and Transcutaneous Electrical Nerve Stimulation Efficacy on Treatment of Primary Headaches: A Randomized Controlled Clinical Trial","type":"article-journal","volume":"16"},"uris":["http://www.mendeley.com/documents/?uuid=352f7221-d3eb-4c85-a8b9-dda432fc27ab"]},{"id":"ITEM-3","itemData":{"DOI":"http://dx.doi.org/10.1007/s10484-010-9135-9","ISSN":"1573-3270","abstract":"We designed a randomized, rater blind study to assess the efficacy of EEG Biofeedback (Neurofeedback-NFB) in patients with fibromyalgia syndrome (FMS). Eighteen patients received twenty sessions of NFB-sensory motor rhythm (SMR) treatment (NFB group) during 4 weeks, and eighteen patients were given 10 mg per day escitalopram treatment (control group) for 8 weeks. Visual Analog Scales for pain and fatigue, Hamilton and Beck Depression and Anxiety Inventory Scales, Fibromyalgia Impact Questionnaire and Short Form 36 were used as outcome measures which were applied at baseline and 2nd, 4th, 8th, 16th, 24th weeks. Mean amplitudes of EEG rhythms (delta, theta, alpha, SMR, beta1 and beta2) and theta/SMR ratio were also measured in NFB group. All post-treatment measurements showed significant improvements in both of the groups (for all parameters p &lt; 0.05). NFB group displayed greater benefits than controls (for all parameters p &lt; 0.05). Therapeutic efficacy of NFB was found to begin at 2nd week and reached to a maximum effect at 4th week. On the other hand, the improvements in SSRI treatment were also detected to begin at 2nd week but reached to a maximum effect at 8th week. No statistically significant changes were noted regarding mean amplitudes of EEG rhythms (p &gt; 0.05 for all). However, theta/SMR ratio showed a significant decrease at 4th week compared to baseline in the NFB group (p &lt; 0.05). These data support the efficacy of NFB as a treatment for pain, psychological symptoms and impaired quality of life associated with fibromyalgia.","author":[{"dropping-particle":"","family":"Kayıran","given":"Sadi","non-dropping-particle":"","parse-names":false,"suffix":""},{"dropping-particle":"","family":"Dursun","given":"Erbil","non-dropping-particle":"","parse-names":false,"suffix":""},{"dropping-particle":"","family":"Dursun","given":"Nigar","non-dropping-particle":"","parse-names":false,"suffix":""},{"dropping-particle":"","family":"Ermutlu","given":"Numan","non-dropping-particle":"","parse-names":false,"suffix":""},{"dropping-particle":"","family":"Karamürsel","given":"Sacit","non-dropping-particle":"","parse-names":false,"suffix":""}],"collection-title":"Biofeedback &amp; Self Regulation","container-title":"Applied psychophysiology and biofeedback","editor":[{"dropping-particle":"","family":"Ahles Alanoglu, Anderberg, Babu, Basmajian, Bennett, Caruso, Carville, Chiarioni, Corapcoglu, Crider, Da Costa, Denk, Draizar, Dursun, Dursun, Dursun, Egner, Egner, Egner, Gentil, Grace, Gracely, Guedj, Hidalgo, Hisli, Ho, Howe, Intiso, Jensen, Jensen, r","given":"Akdemir","non-dropping-particle":"","parse-names":false,"suffix":""}],"id":"ITEM-3","issue":"4","issued":{"date-parts":[["2010"]]},"page":"293-302","publisher":"Springer New York (233 Spring Street, New York NY 10013-1578, United States)","publisher-place":"Germany","title":"Neurofeedback intervention in fibromyalgia syndrome; a randomized, controlled, rater blind clinical trial.","type":"article-journal","volume":"35"},"uris":["http://www.mendeley.com/documents/?uuid=dfbbf7ec-a208-4af8-9ae8-9b2cd0f6c6af"]},{"id":"ITEM-4","itemData":{"DOI":"http://dx.doi.org/10.1007/s10484-011-9159-9","ISSN":"1090-0586","abstract":"Fibromyalgia (FMS) is a chronic, painful disorder often associated with measurable deficiencies in attention. Since EEG biofeedback (EEG-BF) has been used successfully to treat attention problems, we reasoned that this modality might be helpful in the treatment of attention problems in FMS. We also speculated that improvement in central nervous system (CNS) function might be accompanied by improvement in FMS somatic symptoms. We studied fifteen FMS patients with attention problems, demonstrated by visual and auditory continuous performance testing (CPT), while completing 40 or more EEG-BF sessions. Training consisted of a \"SMR protocol\" that augmented 12-15 Hz brainwaves (sensory motor rhythm; SMR), while simultaneously inhibiting 4-7 Hz brainwaves (theta) and 22-30 Hz brainwaves (high beta). Serial measurements of pain, fatigue, psychological distress, morning stiffness, and tenderness were also obtained. Sixty-three FMS patients who received standard medical care, but who did not receive EEG-BF, served as controls. Visual, but not auditory, attention improved significantly (P &lt; 0.008). EEG-BF treated subjects also showed improvement in tenderness, pain and fatigue. Somatic symptoms did not change significantly in controls. Visual attention parameters and certain somatic features of FMS appear to improve with an EEG-BF SMR protocol. EEG-BF training in FMS deserves further study. © 2011 Springer Science+Business Media, LLC.","author":[{"dropping-particle":"","family":"Caro","given":"Xavier J.","non-dropping-particle":"","parse-names":false,"suffix":""},{"dropping-particle":"","family":"Winter","given":"Earl F.","non-dropping-particle":"","parse-names":false,"suffix":""}],"container-title":"Applied Psychophysiology Biofeedback","id":"ITEM-4","issue":"3","issued":{"date-parts":[["2011","9"]]},"page":"193-200","publisher":"Springer New York (233 Spring Street, New York NY 10013-1578, United States)","publisher-place":"X.J. Caro, Northridge Hospital Medical Center, 18350 Roscoe Boulevard, Northridge, CA 91325, United States. E-mail: xjcaro@earthlink.net","title":"EEG biofeedback treatment improves certain attention and somatic symptoms in fibromyalgia: A pilot study","type":"article-journal","volume":"36"},"uris":["http://www.mendeley.com/documents/?uuid=c5803f53-5bfb-4b52-905c-e45eb3f83355"]},{"id":"ITEM-5","itemData":{"DOI":"https://dx.doi.org/10.1016/j.neuroimage.2018.11.001","ISSN":"1095-9572","abstract":"Volitional neural modulation using neurofeedback has been indicated as a potential treatment for chronic conditions that involve peripheral and central neural dysregulation. Here we utilized neurofeedback in patients suffering from Fibromyalgia - a chronic pain syndrome that involves sleep disturbance and emotion dysregulation. These ancillary symptoms, which have an amplificating effect on pain, are known to be mediated by heightened limbic activity. In order to reliably probe limbic activity in a scalable manner fit for EEG-neurofeedback training, we utilized an Electrical Finger Print (EFP) model of amygdala-BOLD signal (termed Amyg-EFP), that has been successfully validated in our lab in the context of volitional neuromodulation. We anticipated that Amyg-EFP-neurofeedback training aimed at limbic down modulation would improve chronic pain in patients suffering from Fibromyalgia, by reducing sleep disorder improving emotion regulation. We further expected that improved clinical status would correspond with successful training as indicated by improved down modulation of the Amygdala-EFP signal. Thirty-Four Fibromyalgia patients (31F; age 35.6+/-11.82) participated in a randomized placebo-controlled trial with biweekly Amyg-EFP-neurofeedback sessions or sham neurofeedback (n=9) for a total duration of five consecutive weeks. Following training, participants in the real-neurofeedback group were divided into good (n=13) or poor (n=12) modulators according to their success in the neurofeedback training. Before and after treatment, self-reports on pain, depression, anxiety, fatigue and sleep quality were obtained, as well as objective sleep indices. Long-term clinical follow-up was made available, within up to three years of the neurofeedback training completion. REM latency and objective sleep quality index were robustly improved following the treatment course only in the real-neurofeedback group (time x group p &lt; 0.05) and to a greater extent among good modulators (time x sub-group p &lt; 0.05). In contrast, self-report measures did not reveal a treatment-specific response at the end of the neurofeedback training. However, the follow-up assessment revealed a delayed improvement in chronic pain and subjective sleep experience, evident only in the real-neurofeedback group (time x group p &lt; 0.05). Moderation analysis showed that the enduring clinical effects on pain evident in the follow-up assessment were predicted by the immediate improvements following trai…","author":[{"dropping-particle":"","family":"Goldway","given":"Noam","non-dropping-particle":"","parse-names":false,"suffix":""},{"dropping-particle":"","family":"Ablin","given":"Jacob","non-dropping-particle":"","parse-names":false,"suffix":""},{"dropping-particle":"","family":"Lubin","given":"Omer","non-dropping-particle":"","parse-names":false,"suffix":""},{"dropping-particle":"","family":"Zamir","given":"Yoav","non-dropping-particle":"","parse-names":false,"suffix":""},{"dropping-particle":"","family":"Keynan","given":"Jackob Nimrod","non-dropping-particle":"","parse-names":false,"suffix":""},{"dropping-particle":"","family":"Or-Borichev","given":"Ayelet","non-dropping-particle":"","parse-names":false,"suffix":""},{"dropping-particle":"","family":"Cavazza","given":"Marc","non-dropping-particle":"","parse-names":false,"suffix":""},{"dropping-particle":"","family":"Charles","given":"Fred","non-dropping-particle":"","parse-names":false,"suffix":""},{"dropping-particle":"","family":"Intrator","given":"Nathan","non-dropping-particle":"","parse-names":false,"suffix":""},{"dropping-particle":"","family":"Brill","given":"Silviu","non-dropping-particle":"","parse-names":false,"suffix":""},{"dropping-particle":"","family":"Ben-Simon","given":"Eti","non-dropping-particle":"","parse-names":false,"suffix":""},{"dropping-particle":"","family":"Sharon","given":"Haggai","non-dropping-particle":"","parse-names":false,"suffix":""},{"dropping-particle":"","family":"Hendler","given":"Talma","non-dropping-particle":"","parse-names":false,"suffix":""}],"container-title":"NeuroImage","id":"ITEM-5","issued":{"date-parts":[["2019"]]},"page":"758-770","publisher-place":"United States","title":"Volitional limbic neuromodulation exerts a beneficial clinical effect on Fibromyalgia.","type":"article-journal","volume":"186"},"uris":["http://www.mendeley.com/documents/?uuid=8a00a917-97b6-423a-ba69-74337c41939b"]}],"mendeley":{"formattedCitation":"(Caro &amp; Winter, 2011; Farahani et al., 2014; Goldway et al., 2019; Kayıran et al., 2010; Prinsloo et al., 2018)","plainTextFormattedCitation":"(Caro &amp; Winter, 2011; Farahani et al., 2014; Goldway et al., 2019; Kayıran et al., 2010; Prinsloo et al., 2018)","previouslyFormattedCitation":"(Caro &amp; Winter, 2011; Farahani et al., 2014; Goldway et al., 2019; Kayıran et al., 2010; Prinsloo et al., 2018)"},"properties":{"noteIndex":0},"schema":"https://github.com/citation-style-language/schema/raw/master/csl-citation.json"}</w:instrText>
      </w:r>
      <w:r w:rsidR="00C534C8" w:rsidRPr="008868C1">
        <w:rPr>
          <w:rFonts w:ascii="Arial" w:eastAsia="Arial Unicode MS" w:hAnsi="Arial" w:cs="Arial"/>
          <w:sz w:val="20"/>
          <w:szCs w:val="20"/>
        </w:rPr>
        <w:fldChar w:fldCharType="separate"/>
      </w:r>
      <w:r w:rsidR="00283E0F" w:rsidRPr="008868C1">
        <w:rPr>
          <w:rFonts w:ascii="Arial" w:eastAsia="Arial Unicode MS" w:hAnsi="Arial" w:cs="Arial"/>
          <w:noProof/>
          <w:sz w:val="20"/>
          <w:szCs w:val="20"/>
        </w:rPr>
        <w:t>(Caro &amp; Winter, 2011; Farahani et al., 2014; Goldway et al., 2019; Kayıran et al., 2010; Prinsloo et al., 2018)</w:t>
      </w:r>
      <w:r w:rsidR="00C534C8" w:rsidRPr="008868C1">
        <w:rPr>
          <w:rFonts w:ascii="Arial" w:eastAsia="Arial Unicode MS" w:hAnsi="Arial" w:cs="Arial"/>
          <w:sz w:val="20"/>
          <w:szCs w:val="20"/>
        </w:rPr>
        <w:fldChar w:fldCharType="end"/>
      </w:r>
      <w:r w:rsidR="005D0C1A" w:rsidRPr="008868C1">
        <w:rPr>
          <w:rFonts w:ascii="Arial" w:eastAsia="Arial Unicode MS" w:hAnsi="Arial" w:cs="Arial"/>
          <w:sz w:val="20"/>
          <w:szCs w:val="20"/>
        </w:rPr>
        <w:t>.</w:t>
      </w:r>
      <w:r w:rsidR="00C534C8" w:rsidRPr="008868C1">
        <w:rPr>
          <w:rFonts w:ascii="Arial" w:eastAsia="Arial Unicode MS" w:hAnsi="Arial" w:cs="Arial"/>
          <w:sz w:val="20"/>
          <w:szCs w:val="20"/>
        </w:rPr>
        <w:t xml:space="preserve"> One of the two Level III studies which did not report improvement in pain only provided one single session of neurofeedback which lasted 20 min, therefore</w:t>
      </w:r>
      <w:r w:rsidR="00517664" w:rsidRPr="008868C1">
        <w:rPr>
          <w:rFonts w:ascii="Arial" w:eastAsia="Arial Unicode MS" w:hAnsi="Arial" w:cs="Arial"/>
          <w:sz w:val="20"/>
          <w:szCs w:val="20"/>
        </w:rPr>
        <w:t>,</w:t>
      </w:r>
      <w:r w:rsidR="00C534C8" w:rsidRPr="008868C1">
        <w:rPr>
          <w:rFonts w:ascii="Arial" w:eastAsia="Arial Unicode MS" w:hAnsi="Arial" w:cs="Arial"/>
          <w:sz w:val="20"/>
          <w:szCs w:val="20"/>
        </w:rPr>
        <w:t xml:space="preserve"> the full benefit of neurofeedback which occurs through operant learning over a series of sessions </w:t>
      </w:r>
      <w:r w:rsidR="006C0D87" w:rsidRPr="008868C1">
        <w:rPr>
          <w:rFonts w:ascii="Arial" w:eastAsia="Arial Unicode MS" w:hAnsi="Arial" w:cs="Arial"/>
          <w:sz w:val="20"/>
          <w:szCs w:val="20"/>
        </w:rPr>
        <w:t>may</w:t>
      </w:r>
      <w:r w:rsidR="00C534C8" w:rsidRPr="008868C1">
        <w:rPr>
          <w:rFonts w:ascii="Arial" w:eastAsia="Arial Unicode MS" w:hAnsi="Arial" w:cs="Arial"/>
          <w:sz w:val="20"/>
          <w:szCs w:val="20"/>
        </w:rPr>
        <w:t xml:space="preserve"> not</w:t>
      </w:r>
      <w:r w:rsidR="006C0D87" w:rsidRPr="008868C1">
        <w:rPr>
          <w:rFonts w:ascii="Arial" w:eastAsia="Arial Unicode MS" w:hAnsi="Arial" w:cs="Arial"/>
          <w:sz w:val="20"/>
          <w:szCs w:val="20"/>
        </w:rPr>
        <w:t xml:space="preserve"> have been</w:t>
      </w:r>
      <w:r w:rsidR="00C534C8" w:rsidRPr="008868C1">
        <w:rPr>
          <w:rFonts w:ascii="Arial" w:eastAsia="Arial Unicode MS" w:hAnsi="Arial" w:cs="Arial"/>
          <w:sz w:val="20"/>
          <w:szCs w:val="20"/>
        </w:rPr>
        <w:t xml:space="preserve"> achieved</w:t>
      </w:r>
      <w:r w:rsidR="006C0D87" w:rsidRPr="008868C1">
        <w:rPr>
          <w:rFonts w:ascii="Arial" w:eastAsia="Arial Unicode MS" w:hAnsi="Arial" w:cs="Arial"/>
          <w:sz w:val="20"/>
          <w:szCs w:val="20"/>
        </w:rPr>
        <w:t xml:space="preserve"> </w:t>
      </w:r>
      <w:r w:rsidR="00C534C8" w:rsidRPr="008868C1">
        <w:rPr>
          <w:rFonts w:ascii="Arial" w:eastAsia="Arial Unicode MS" w:hAnsi="Arial" w:cs="Arial"/>
          <w:sz w:val="20"/>
          <w:szCs w:val="20"/>
        </w:rPr>
        <w:fldChar w:fldCharType="begin" w:fldLock="1"/>
      </w:r>
      <w:r w:rsidR="00C745C7" w:rsidRPr="008868C1">
        <w:rPr>
          <w:rFonts w:ascii="Arial" w:eastAsia="Arial Unicode MS" w:hAnsi="Arial" w:cs="Arial"/>
          <w:sz w:val="20"/>
          <w:szCs w:val="20"/>
        </w:rPr>
        <w:instrText>ADDIN CSL_CITATION {"citationItems":[{"id":"ITEM-1","itemData":{"DOI":"http://dx.doi.org/10.1016/j.clinph.2013.04.009","ISSN":"1388-2457","abstract":"Objective: To (1) evaluate the effects of a single session of four non-pharmacological pain interventions, relative to a sham tDCS procedure, on pain and electroencephalogram- (EEG-) assessed brain oscillations, and (2) determine the extent to which procedure-related changes in pain intensity are associated with changes in brain oscillations. Methods: 30 individuals with spinal cord injury and chronic pain were given an EEG and administered measures of pain before and after five procedures (hypnosis, meditation, transcranial direct current stimulation [tDCS], neurofeedback, and a control sham tDCS procedure). Results: Each procedure was associated with a different pattern of changes in brain activity, and all active procedures were significantly different from the control procedure in at least three bandwidths. Very weak and mostly non-significant associations were found between changes in EEG-assessed brain activity and pain. Conclusions: Different non-pharmacological pain treatments have distinctive effects on brain oscillation patterns. However, changes in EEG-assessed brain oscillations are not significantly associated with changes in pain, and therefore such changes do not appear useful for explaining the benefits of these treatments. Significance: The results provide new findings regarding the unique effects of four non-pharmacological treatments on pain and brain activity. © 2013 International Federation of Clinical Neurophysiology.","author":[{"dropping-particle":"","family":"Jensen","given":"M P.","non-dropping-particle":"","parse-names":false,"suffix":""},{"dropping-particle":"","family":"Sherlin","given":"Leslie H.","non-dropping-particle":"","parse-names":false,"suffix":""},{"dropping-particle":"","family":"Askew","given":"Robert L.","non-dropping-particle":"","parse-names":false,"suffix":""},{"dropping-particle":"","family":"Fregni","given":"Felipe","non-dropping-particle":"","parse-names":false,"suffix":""},{"dropping-particle":"","family":"Witkop","given":"Gregory","non-dropping-particle":"","parse-names":false,"suffix":""},{"dropping-particle":"","family":"Gianas","given":"Ann","non-dropping-particle":"","parse-names":false,"suffix":""},{"dropping-particle":"","family":"Howe","given":"Jon D.","non-dropping-particle":"","parse-names":false,"suffix":""},{"dropping-particle":"","family":"Hakimian","given":"Shahin","non-dropping-particle":"","parse-names":false,"suffix":""}],"container-title":"Clinical Neurophysiology","id":"ITEM-1","issue":"10","issued":{"date-parts":[["2013","10"]]},"page":"2016-2024","publisher":"Elsevier Ireland Ltd (P.O. Box 85, Limerick, Ireland)","publisher-place":"Netherlands","title":"Effects of non-pharmacological pain treatments on brain states","type":"article-journal","volume":"124"},"uris":["http://www.mendeley.com/documents/?uuid=bebb697b-7269-4e8f-a659-bbe4964e0810"]}],"mendeley":{"formattedCitation":"(Jensen, Sherlin, et al., 2013)","plainTextFormattedCitation":"(Jensen, Sherlin, et al., 2013)","previouslyFormattedCitation":"(Jensen, Sherlin, et al., 2013)"},"properties":{"noteIndex":0},"schema":"https://github.com/citation-style-language/schema/raw/master/csl-citation.json"}</w:instrText>
      </w:r>
      <w:r w:rsidR="00C534C8" w:rsidRPr="008868C1">
        <w:rPr>
          <w:rFonts w:ascii="Arial" w:eastAsia="Arial Unicode MS" w:hAnsi="Arial" w:cs="Arial"/>
          <w:sz w:val="20"/>
          <w:szCs w:val="20"/>
        </w:rPr>
        <w:fldChar w:fldCharType="separate"/>
      </w:r>
      <w:r w:rsidR="00B061D2" w:rsidRPr="008868C1">
        <w:rPr>
          <w:rFonts w:ascii="Arial" w:eastAsia="Arial Unicode MS" w:hAnsi="Arial" w:cs="Arial"/>
          <w:noProof/>
          <w:sz w:val="20"/>
          <w:szCs w:val="20"/>
        </w:rPr>
        <w:t>(Jensen, Sherlin, et al., 2013)</w:t>
      </w:r>
      <w:r w:rsidR="00C534C8" w:rsidRPr="008868C1">
        <w:rPr>
          <w:rFonts w:ascii="Arial" w:eastAsia="Arial Unicode MS" w:hAnsi="Arial" w:cs="Arial"/>
          <w:sz w:val="20"/>
          <w:szCs w:val="20"/>
        </w:rPr>
        <w:fldChar w:fldCharType="end"/>
      </w:r>
      <w:r w:rsidR="00C534C8" w:rsidRPr="008868C1">
        <w:rPr>
          <w:rFonts w:ascii="Arial" w:eastAsia="Arial Unicode MS" w:hAnsi="Arial" w:cs="Arial"/>
          <w:sz w:val="20"/>
          <w:szCs w:val="20"/>
        </w:rPr>
        <w:t xml:space="preserve">. </w:t>
      </w:r>
      <w:r w:rsidR="00A73B47" w:rsidRPr="008868C1">
        <w:rPr>
          <w:rFonts w:ascii="Arial" w:eastAsia="Arial Unicode MS" w:hAnsi="Arial" w:cs="Arial"/>
          <w:sz w:val="20"/>
          <w:szCs w:val="20"/>
        </w:rPr>
        <w:t>Out of the 1</w:t>
      </w:r>
      <w:r w:rsidR="00B85A58" w:rsidRPr="008868C1">
        <w:rPr>
          <w:rFonts w:ascii="Arial" w:eastAsia="Arial Unicode MS" w:hAnsi="Arial" w:cs="Arial"/>
          <w:sz w:val="20"/>
          <w:szCs w:val="20"/>
        </w:rPr>
        <w:t>4</w:t>
      </w:r>
      <w:r w:rsidR="00A73B47" w:rsidRPr="008868C1">
        <w:rPr>
          <w:rFonts w:ascii="Arial" w:eastAsia="Arial Unicode MS" w:hAnsi="Arial" w:cs="Arial"/>
          <w:sz w:val="20"/>
          <w:szCs w:val="20"/>
        </w:rPr>
        <w:t xml:space="preserve"> Level IV studies, </w:t>
      </w:r>
      <w:r w:rsidR="00BF70C9" w:rsidRPr="008868C1">
        <w:rPr>
          <w:rFonts w:ascii="Arial" w:eastAsia="Arial Unicode MS" w:hAnsi="Arial" w:cs="Arial"/>
          <w:sz w:val="20"/>
          <w:szCs w:val="20"/>
        </w:rPr>
        <w:t>1</w:t>
      </w:r>
      <w:r w:rsidR="00DD7E9D" w:rsidRPr="008868C1">
        <w:rPr>
          <w:rFonts w:ascii="Arial" w:eastAsia="Arial Unicode MS" w:hAnsi="Arial" w:cs="Arial"/>
          <w:sz w:val="20"/>
          <w:szCs w:val="20"/>
        </w:rPr>
        <w:t>3</w:t>
      </w:r>
      <w:r w:rsidR="00BF70C9" w:rsidRPr="008868C1">
        <w:rPr>
          <w:rFonts w:ascii="Arial" w:eastAsia="Arial Unicode MS" w:hAnsi="Arial" w:cs="Arial"/>
          <w:sz w:val="20"/>
          <w:szCs w:val="20"/>
        </w:rPr>
        <w:t xml:space="preserve"> reported improvement in pain with the remaining one study reporting an improvement in pain disability but not pain intensity</w:t>
      </w:r>
      <w:r w:rsidR="002D173E" w:rsidRPr="008868C1">
        <w:rPr>
          <w:rFonts w:ascii="Arial" w:eastAsia="Arial Unicode MS" w:hAnsi="Arial" w:cs="Arial"/>
          <w:sz w:val="20"/>
          <w:szCs w:val="20"/>
        </w:rPr>
        <w:t xml:space="preserve"> </w:t>
      </w:r>
      <w:r w:rsidR="00BF70C9" w:rsidRPr="008868C1">
        <w:rPr>
          <w:rFonts w:ascii="Arial" w:eastAsia="Arial Unicode MS" w:hAnsi="Arial" w:cs="Arial"/>
          <w:sz w:val="20"/>
          <w:szCs w:val="20"/>
        </w:rPr>
        <w:fldChar w:fldCharType="begin" w:fldLock="1"/>
      </w:r>
      <w:r w:rsidR="00231103" w:rsidRPr="008868C1">
        <w:rPr>
          <w:rFonts w:ascii="Arial" w:eastAsia="Arial Unicode MS" w:hAnsi="Arial" w:cs="Arial"/>
          <w:sz w:val="20"/>
          <w:szCs w:val="20"/>
        </w:rPr>
        <w:instrText>ADDIN CSL_CITATION {"citationItems":[{"id":"ITEM-1","itemData":{"DOI":"http://dx.doi.org/10.1093/milmed/usz335","ISSN":"1930-613X","PMID":"31603218","abstract":"INTRODUCTION: Neurofeedback therapy (NFT) has demonstrated effectiveness for reducing persistent symptoms following traumatic brain injury (TBI); however, its reliance on NFT experts for administration and high number of treatment sessions limits its use in military medicine. Here, we assess the feasibility of live Z-score training (LZT)-a variant of NFT that requires fewer treatment sessions and can be administered by nonexperts-for use in a military clinical setting. MATERIALS AND METHODS: A single group design feasibility study was conducted to assess acceptability, tolerance, treatment satisfaction, and change in symptoms after a 6-week LZT intervention in 38 Service Members (SMs) with persistent symptoms comorbid with or secondary to mild TBI. Acceptance and feasibility were assessed using treatment completion and patients' satisfaction with treatment. To evaluate changes in symptom status, a battery of self-report questionnaires was administered at baseline, posttreatment, and 3-month follow-up to evaluate changes in psychological, neurobehavioral, sleep, pain, and headache symptoms, as well as self-efficacy in symptom management and life satisfaction. RESULT(S): Participants tolerated the treatment well and reported a positive experience. Symptom improvement was observed, including depressive, neurobehavioral, and pain-related symptoms, with effects sustained at 3-month follow-up. CONCLUSION(S): LZT treatment appears to be a feasible, non-pharmacological therapy amenable to SMs. Results from this pilot study promote further investigation of LZT as an intervention for SMs with persistent symptoms following TBI.Copyright © Association of Military Surgeons of the United States 2019. All rights reserved. For permissions, please e-mail: journals.permissions@oup.com.","author":[{"dropping-particle":"","family":"Hershaw","given":"Jamie N","non-dropping-particle":"","parse-names":false,"suffix":""},{"dropping-particle":"","family":"Hill-Pearson","given":"Candace A","non-dropping-particle":"","parse-names":false,"suffix":""},{"dropping-particle":"","family":"Arango","given":"Jorge I","non-dropping-particle":"","parse-names":false,"suffix":""},{"dropping-particle":"","family":"Souvignier","given":"Capt Alicia R","non-dropping-particle":"","parse-names":false,"suffix":""},{"dropping-particle":"","family":"Pazdan","given":"Capt Renee M","non-dropping-particle":"","parse-names":false,"suffix":""}],"container-title":"Military medicine","id":"ITEM-1","issued":{"date-parts":[["2020","10","11"]]},"note":"Hershaw, Jamie N\nHill-Pearson, Candace A\nArango, Jorge I\nSouvignier, Capt Alicia R\nPazdan, Capt Renee M","publisher":"NLM (Medline)","publisher-place":"United Kingdom","title":"Semi-Automated Neurofeedback Therapy for Persistent Postconcussive Symptoms in a Military Clinical Setting: A Feasibility Study","type":"article-journal"},"uris":["http://www.mendeley.com/documents/?uuid=8b95eab3-20f5-4614-b33c-412a2db4e55d"]}],"mendeley":{"formattedCitation":"(Hershaw et al., 2020)","plainTextFormattedCitation":"(Hershaw et al., 2020)","previouslyFormattedCitation":"(Hershaw et al., 2020)"},"properties":{"noteIndex":0},"schema":"https://github.com/citation-style-language/schema/raw/master/csl-citation.json"}</w:instrText>
      </w:r>
      <w:r w:rsidR="00BF70C9" w:rsidRPr="008868C1">
        <w:rPr>
          <w:rFonts w:ascii="Arial" w:eastAsia="Arial Unicode MS" w:hAnsi="Arial" w:cs="Arial"/>
          <w:sz w:val="20"/>
          <w:szCs w:val="20"/>
        </w:rPr>
        <w:fldChar w:fldCharType="separate"/>
      </w:r>
      <w:r w:rsidR="00A846AC" w:rsidRPr="008868C1">
        <w:rPr>
          <w:rFonts w:ascii="Arial" w:eastAsia="Arial Unicode MS" w:hAnsi="Arial" w:cs="Arial"/>
          <w:noProof/>
          <w:sz w:val="20"/>
          <w:szCs w:val="20"/>
        </w:rPr>
        <w:t>(Hershaw et al., 2020)</w:t>
      </w:r>
      <w:r w:rsidR="00BF70C9" w:rsidRPr="008868C1">
        <w:rPr>
          <w:rFonts w:ascii="Arial" w:eastAsia="Arial Unicode MS" w:hAnsi="Arial" w:cs="Arial"/>
          <w:sz w:val="20"/>
          <w:szCs w:val="20"/>
        </w:rPr>
        <w:fldChar w:fldCharType="end"/>
      </w:r>
      <w:r w:rsidR="00BF70C9" w:rsidRPr="008868C1">
        <w:rPr>
          <w:rFonts w:ascii="Arial" w:eastAsia="Arial Unicode MS" w:hAnsi="Arial" w:cs="Arial"/>
          <w:sz w:val="20"/>
          <w:szCs w:val="20"/>
        </w:rPr>
        <w:t>.</w:t>
      </w:r>
      <w:r w:rsidR="00953F72" w:rsidRPr="008868C1">
        <w:rPr>
          <w:rFonts w:ascii="Arial" w:eastAsia="Arial Unicode MS" w:hAnsi="Arial" w:cs="Arial"/>
          <w:sz w:val="20"/>
          <w:szCs w:val="20"/>
        </w:rPr>
        <w:t xml:space="preserve"> </w:t>
      </w:r>
      <w:r w:rsidR="00EE2E13" w:rsidRPr="008868C1">
        <w:rPr>
          <w:rFonts w:ascii="Arial" w:eastAsia="Arial Unicode MS" w:hAnsi="Arial" w:cs="Arial"/>
          <w:sz w:val="20"/>
          <w:szCs w:val="20"/>
        </w:rPr>
        <w:t>Overa</w:t>
      </w:r>
      <w:r w:rsidR="00BA21B9" w:rsidRPr="008868C1">
        <w:rPr>
          <w:rFonts w:ascii="Arial" w:eastAsia="Arial Unicode MS" w:hAnsi="Arial" w:cs="Arial"/>
          <w:sz w:val="20"/>
          <w:szCs w:val="20"/>
        </w:rPr>
        <w:t xml:space="preserve">ll, </w:t>
      </w:r>
      <w:r w:rsidR="00DB5447" w:rsidRPr="008868C1">
        <w:rPr>
          <w:rFonts w:ascii="Arial" w:eastAsia="Arial Unicode MS" w:hAnsi="Arial" w:cs="Arial"/>
          <w:sz w:val="20"/>
          <w:szCs w:val="20"/>
        </w:rPr>
        <w:t>19</w:t>
      </w:r>
      <w:r w:rsidR="005C176A" w:rsidRPr="008868C1">
        <w:rPr>
          <w:rFonts w:ascii="Arial" w:eastAsia="Arial Unicode MS" w:hAnsi="Arial" w:cs="Arial"/>
          <w:sz w:val="20"/>
          <w:szCs w:val="20"/>
        </w:rPr>
        <w:t xml:space="preserve"> out of the  21 studies included in this review have reported a significant improvement in pain. </w:t>
      </w:r>
      <w:r w:rsidR="00E730C3" w:rsidRPr="008868C1">
        <w:rPr>
          <w:rFonts w:ascii="Arial" w:eastAsia="Arial Unicode MS" w:hAnsi="Arial" w:cs="Arial"/>
          <w:sz w:val="20"/>
          <w:szCs w:val="20"/>
        </w:rPr>
        <w:t xml:space="preserve">Seven studies which followed-up patients beyond treatment found that the improvement in symptoms </w:t>
      </w:r>
      <w:r w:rsidR="004713E1" w:rsidRPr="008868C1">
        <w:rPr>
          <w:rFonts w:ascii="Arial" w:eastAsia="Arial Unicode MS" w:hAnsi="Arial" w:cs="Arial"/>
          <w:sz w:val="20"/>
          <w:szCs w:val="20"/>
        </w:rPr>
        <w:t>was</w:t>
      </w:r>
      <w:r w:rsidR="00E730C3" w:rsidRPr="008868C1">
        <w:rPr>
          <w:rFonts w:ascii="Arial" w:eastAsia="Arial Unicode MS" w:hAnsi="Arial" w:cs="Arial"/>
          <w:sz w:val="20"/>
          <w:szCs w:val="20"/>
        </w:rPr>
        <w:t xml:space="preserve"> sustained </w:t>
      </w:r>
      <w:r w:rsidR="00A13A6D" w:rsidRPr="008868C1">
        <w:rPr>
          <w:rFonts w:ascii="Arial" w:eastAsia="Arial Unicode MS" w:hAnsi="Arial" w:cs="Arial"/>
          <w:sz w:val="20"/>
          <w:szCs w:val="20"/>
        </w:rPr>
        <w:t>several months</w:t>
      </w:r>
      <w:r w:rsidR="004713E1" w:rsidRPr="008868C1">
        <w:rPr>
          <w:rFonts w:ascii="Arial" w:eastAsia="Arial Unicode MS" w:hAnsi="Arial" w:cs="Arial"/>
          <w:sz w:val="20"/>
          <w:szCs w:val="20"/>
        </w:rPr>
        <w:t xml:space="preserve"> later</w:t>
      </w:r>
      <w:r w:rsidR="00A13A6D" w:rsidRPr="008868C1">
        <w:rPr>
          <w:rFonts w:ascii="Arial" w:eastAsia="Arial Unicode MS" w:hAnsi="Arial" w:cs="Arial"/>
          <w:sz w:val="20"/>
          <w:szCs w:val="20"/>
        </w:rPr>
        <w:t>.</w:t>
      </w:r>
    </w:p>
    <w:p w14:paraId="7BFF9242" w14:textId="14A6073D" w:rsidR="007A1613" w:rsidRPr="00185617" w:rsidRDefault="0046107E" w:rsidP="008868C1">
      <w:pPr>
        <w:jc w:val="both"/>
        <w:rPr>
          <w:rFonts w:ascii="Arial" w:eastAsia="Arial Unicode MS" w:hAnsi="Arial" w:cs="Arial"/>
          <w:color w:val="011893"/>
          <w:sz w:val="20"/>
          <w:szCs w:val="20"/>
        </w:rPr>
      </w:pPr>
      <w:r w:rsidRPr="00185617">
        <w:rPr>
          <w:rFonts w:ascii="Arial" w:eastAsia="Arial Unicode MS" w:hAnsi="Arial" w:cs="Arial"/>
          <w:color w:val="011893"/>
          <w:sz w:val="20"/>
          <w:szCs w:val="20"/>
        </w:rPr>
        <w:t xml:space="preserve">This review revealed </w:t>
      </w:r>
      <w:r w:rsidR="00B97678" w:rsidRPr="00185617">
        <w:rPr>
          <w:rFonts w:ascii="Arial" w:eastAsia="Arial Unicode MS" w:hAnsi="Arial" w:cs="Arial"/>
          <w:color w:val="011893"/>
          <w:sz w:val="20"/>
          <w:szCs w:val="20"/>
        </w:rPr>
        <w:t>th</w:t>
      </w:r>
      <w:r w:rsidR="00DD1732" w:rsidRPr="00185617">
        <w:rPr>
          <w:rFonts w:ascii="Arial" w:eastAsia="Arial Unicode MS" w:hAnsi="Arial" w:cs="Arial"/>
          <w:color w:val="011893"/>
          <w:sz w:val="20"/>
          <w:szCs w:val="20"/>
        </w:rPr>
        <w:t xml:space="preserve">at one of the key </w:t>
      </w:r>
      <w:r w:rsidRPr="00185617">
        <w:rPr>
          <w:rFonts w:ascii="Arial" w:eastAsia="Arial Unicode MS" w:hAnsi="Arial" w:cs="Arial"/>
          <w:color w:val="011893"/>
          <w:sz w:val="20"/>
          <w:szCs w:val="20"/>
        </w:rPr>
        <w:t xml:space="preserve">methodological </w:t>
      </w:r>
      <w:r w:rsidR="00D80EE0" w:rsidRPr="00185617">
        <w:rPr>
          <w:rFonts w:ascii="Arial" w:eastAsia="Arial Unicode MS" w:hAnsi="Arial" w:cs="Arial"/>
          <w:color w:val="011893"/>
          <w:sz w:val="20"/>
          <w:szCs w:val="20"/>
        </w:rPr>
        <w:t>limitation</w:t>
      </w:r>
      <w:r w:rsidR="00B97678" w:rsidRPr="00185617">
        <w:rPr>
          <w:rFonts w:ascii="Arial" w:eastAsia="Arial Unicode MS" w:hAnsi="Arial" w:cs="Arial"/>
          <w:color w:val="011893"/>
          <w:sz w:val="20"/>
          <w:szCs w:val="20"/>
        </w:rPr>
        <w:t>s</w:t>
      </w:r>
      <w:r w:rsidRPr="00185617">
        <w:rPr>
          <w:rFonts w:ascii="Arial" w:eastAsia="Arial Unicode MS" w:hAnsi="Arial" w:cs="Arial"/>
          <w:color w:val="011893"/>
          <w:sz w:val="20"/>
          <w:szCs w:val="20"/>
        </w:rPr>
        <w:t xml:space="preserve"> in </w:t>
      </w:r>
      <w:r w:rsidR="002D258C" w:rsidRPr="00185617">
        <w:rPr>
          <w:rFonts w:ascii="Arial" w:eastAsia="Arial Unicode MS" w:hAnsi="Arial" w:cs="Arial"/>
          <w:color w:val="011893"/>
          <w:sz w:val="20"/>
          <w:szCs w:val="20"/>
        </w:rPr>
        <w:t>the neurofeedback</w:t>
      </w:r>
      <w:r w:rsidRPr="00185617">
        <w:rPr>
          <w:rFonts w:ascii="Arial" w:eastAsia="Arial Unicode MS" w:hAnsi="Arial" w:cs="Arial"/>
          <w:color w:val="011893"/>
          <w:sz w:val="20"/>
          <w:szCs w:val="20"/>
        </w:rPr>
        <w:t xml:space="preserve"> </w:t>
      </w:r>
      <w:r w:rsidR="002A4330" w:rsidRPr="00185617">
        <w:rPr>
          <w:rFonts w:ascii="Arial" w:eastAsia="Arial Unicode MS" w:hAnsi="Arial" w:cs="Arial"/>
          <w:color w:val="011893"/>
          <w:sz w:val="20"/>
          <w:szCs w:val="20"/>
        </w:rPr>
        <w:t>studies</w:t>
      </w:r>
      <w:r w:rsidR="002D258C" w:rsidRPr="00185617">
        <w:rPr>
          <w:rFonts w:ascii="Arial" w:eastAsia="Arial Unicode MS" w:hAnsi="Arial" w:cs="Arial"/>
          <w:color w:val="011893"/>
          <w:sz w:val="20"/>
          <w:szCs w:val="20"/>
        </w:rPr>
        <w:t xml:space="preserve"> conducted thus far</w:t>
      </w:r>
      <w:r w:rsidR="00DD1732" w:rsidRPr="00185617">
        <w:rPr>
          <w:rFonts w:ascii="Arial" w:eastAsia="Arial Unicode MS" w:hAnsi="Arial" w:cs="Arial"/>
          <w:color w:val="011893"/>
          <w:sz w:val="20"/>
          <w:szCs w:val="20"/>
        </w:rPr>
        <w:t xml:space="preserve"> </w:t>
      </w:r>
      <w:r w:rsidR="00D54ACD" w:rsidRPr="00185617">
        <w:rPr>
          <w:rFonts w:ascii="Arial" w:eastAsia="Arial Unicode MS" w:hAnsi="Arial" w:cs="Arial"/>
          <w:color w:val="011893"/>
          <w:sz w:val="20"/>
          <w:szCs w:val="20"/>
        </w:rPr>
        <w:t>has been t</w:t>
      </w:r>
      <w:r w:rsidR="00E07A3A" w:rsidRPr="00185617">
        <w:rPr>
          <w:rFonts w:ascii="Arial" w:eastAsia="Arial Unicode MS" w:hAnsi="Arial" w:cs="Arial"/>
          <w:color w:val="011893"/>
          <w:sz w:val="20"/>
          <w:szCs w:val="20"/>
        </w:rPr>
        <w:t xml:space="preserve">he </w:t>
      </w:r>
      <w:r w:rsidR="00637B98" w:rsidRPr="00185617">
        <w:rPr>
          <w:rFonts w:ascii="Arial" w:eastAsia="Arial Unicode MS" w:hAnsi="Arial" w:cs="Arial"/>
          <w:color w:val="011893"/>
          <w:sz w:val="20"/>
          <w:szCs w:val="20"/>
        </w:rPr>
        <w:t xml:space="preserve">lack of </w:t>
      </w:r>
      <w:r w:rsidR="00804DCD" w:rsidRPr="00185617">
        <w:rPr>
          <w:rFonts w:ascii="Arial" w:eastAsia="Arial Unicode MS" w:hAnsi="Arial" w:cs="Arial"/>
          <w:color w:val="011893"/>
          <w:sz w:val="20"/>
          <w:szCs w:val="20"/>
        </w:rPr>
        <w:t xml:space="preserve">an </w:t>
      </w:r>
      <w:r w:rsidR="00637B98" w:rsidRPr="00185617">
        <w:rPr>
          <w:rFonts w:ascii="Arial" w:eastAsia="Arial Unicode MS" w:hAnsi="Arial" w:cs="Arial"/>
          <w:color w:val="011893"/>
          <w:sz w:val="20"/>
          <w:szCs w:val="20"/>
        </w:rPr>
        <w:t xml:space="preserve">appropriate control. Only </w:t>
      </w:r>
      <w:r w:rsidR="005B1981" w:rsidRPr="00185617">
        <w:rPr>
          <w:rFonts w:ascii="Arial" w:eastAsia="Arial Unicode MS" w:hAnsi="Arial" w:cs="Arial"/>
          <w:color w:val="011893"/>
          <w:sz w:val="20"/>
          <w:szCs w:val="20"/>
        </w:rPr>
        <w:t xml:space="preserve">two </w:t>
      </w:r>
      <w:r w:rsidR="00637B98" w:rsidRPr="00185617">
        <w:rPr>
          <w:rFonts w:ascii="Arial" w:eastAsia="Arial Unicode MS" w:hAnsi="Arial" w:cs="Arial"/>
          <w:color w:val="011893"/>
          <w:sz w:val="20"/>
          <w:szCs w:val="20"/>
        </w:rPr>
        <w:t>studies used sham neurofeedback as their control</w:t>
      </w:r>
      <w:r w:rsidR="0004623E" w:rsidRPr="00185617">
        <w:rPr>
          <w:rFonts w:ascii="Arial" w:eastAsia="Arial Unicode MS" w:hAnsi="Arial" w:cs="Arial"/>
          <w:color w:val="011893"/>
          <w:sz w:val="20"/>
          <w:szCs w:val="20"/>
        </w:rPr>
        <w:t xml:space="preserve"> </w:t>
      </w:r>
      <w:r w:rsidR="00637B98" w:rsidRPr="00185617">
        <w:rPr>
          <w:rFonts w:ascii="Arial" w:eastAsia="Arial Unicode MS" w:hAnsi="Arial" w:cs="Arial"/>
          <w:color w:val="011893"/>
          <w:sz w:val="20"/>
          <w:szCs w:val="20"/>
        </w:rPr>
        <w:fldChar w:fldCharType="begin" w:fldLock="1"/>
      </w:r>
      <w:r w:rsidR="00ED029D" w:rsidRPr="00185617">
        <w:rPr>
          <w:rFonts w:ascii="Arial" w:eastAsia="Arial Unicode MS" w:hAnsi="Arial" w:cs="Arial"/>
          <w:color w:val="011893"/>
          <w:sz w:val="20"/>
          <w:szCs w:val="20"/>
        </w:rPr>
        <w:instrText>ADDIN CSL_CITATION {"citationItems":[{"id":"ITEM-1","itemData":{"DOI":"https://dx.doi.org/10.1371/journal.pone.0123675","ISSN":"1932-6203","abstract":"BACKGROUND: A pilot study has shown that real-time fMRI (rtfMRI) neurofeedback could be an alternative approach for chronic pain treatment. Considering the relative small sample of patients recruited and not strictly controlled condition, it is desirable to perform a replication as well as a double-blinded randomized study with a different control condition in chronic pain patients. Here we conducted a rtfMRI neurofeedback study in a subgroup of pain patients - patients with postherpetic neuralgia (PHN) and used a different sham neurofeedback control. We explored the feasibility of self-regulation of the rostral anterior cingulate cortex (rACC) activation in patients with PHN through rtfMRI neurofeedback and regulation of pain perception., METHODS: Sixteen patients (46-71 years) with PHN were randomly allocated to a experimental group (n = 8) or a control group (n = 8). 2 patients in the control group were excluded for large head motion. The experimental group was given true feedback information from their rACC whereas the control group was given sham feedback information from their posterior cingulate cortex (PCC). All subjects were instructed to perform an imagery task to increase and decrease activation within the target region using rtfMRI neurofeedback., RESULTS: Online analysis showed 6/8 patients in the experimental group were able to increase and decrease the blood oxygen level dependent (BOLD) fMRI signal magnitude during intermittent feedback training. However, this modulation effect was not observed in the control group. Offline analysis showed that the percentage of BOLD signal change of the target region between the last and first training in the experimental group was significantly different from the control group's and was also significantly different than 0. The changes of pain perception reflected by numerical rating scale (NRS) in the experimental group were significantly different from the control group. However, there existed no significant correlations between BOLD signal change and NRS change., CONCLUSION: Patients with PHN could learn to voluntarily control over activation in rACC through rtfMRI neurofeedback and alter their pain perception level. The present study may provide new evidence that rtfMRI neurofeedback training may be a supplemental approach for chronic clinical pain management.","author":[{"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dropping-particle":"","family":"M.","given":"Guan","non-dropping-particle":"","parse-names":false,"suffix":""},{"dropping-particle":"","family":"L.","given":"Ma","non-dropping-particle":"","parse-names":false,"suffix":""},{"dropping-particle":"","family":"L.","given":"Li","non-dropping-particle":"","parse-names":false,"suffix":""},{"dropping-particle":"","family":"B.","given":"Yan","non-dropping-particle":"","parse-names":false,"suffix":""},{"dropping-particle":"","family":"L.","given":"Zhao","non-dropping-particle":"","parse-names":false,"suffix":""},{"dropping-particle":"","family":"L.","given":"Tong","non-dropping-particle":"","parse-names":false,"suffix":""},{"dropping-particle":"","family":"S.","given":"Dou","non-dropping-particle":"","parse-names":false,"suffix":""},{"dropping-particle":"","family":"L.","given":"Xia","non-dropping-particle":"","parse-names":false,"suffix":""},{"dropping-particle":"","family":"M.","given":"Wang","non-dropping-particle":"","parse-names":false,"suffix":""},{"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container-title":"PloS one","id":"ITEM-1","issue":"4","issued":{"date-parts":[["2015","4"]]},"page":"e0123675","publisher":"Public Library of Science (E-mail: plos@plos.org)","publisher-place":"United States","title":"Self-regulation of brain activity in patients with postherpetic neuralgia: a double-blind randomized study using real-time FMRI neurofeedback.","type":"article-journal","volume":"10"},"uris":["http://www.mendeley.com/documents/?uuid=c73e47bd-3242-4ed3-ad1e-0fbba421c0ed"]},{"id":"ITEM-2","itemData":{"DOI":"https://dx.doi.org/10.1016/j.neuroimage.2018.11.001","ISSN":"1095-9572","abstract":"Volitional neural modulation using neurofeedback has been indicated as a potential treatment for chronic conditions that involve peripheral and central neural dysregulation. Here we utilized neurofeedback in patients suffering from Fibromyalgia - a chronic pain syndrome that involves sleep disturbance and emotion dysregulation. These ancillary symptoms, which have an amplificating effect on pain, are known to be mediated by heightened limbic activity. In order to reliably probe limbic activity in a scalable manner fit for EEG-neurofeedback training, we utilized an Electrical Finger Print (EFP) model of amygdala-BOLD signal (termed Amyg-EFP), that has been successfully validated in our lab in the context of volitional neuromodulation. We anticipated that Amyg-EFP-neurofeedback training aimed at limbic down modulation would improve chronic pain in patients suffering from Fibromyalgia, by reducing sleep disorder improving emotion regulation. We further expected that improved clinical status would correspond with successful training as indicated by improved down modulation of the Amygdala-EFP signal. Thirty-Four Fibromyalgia patients (31F; age 35.6+/-11.82) participated in a randomized placebo-controlled trial with biweekly Amyg-EFP-neurofeedback sessions or sham neurofeedback (n=9) for a total duration of five consecutive weeks. Following training, participants in the real-neurofeedback group were divided into good (n=13) or poor (n=12) modulators according to their success in the neurofeedback training. Before and after treatment, self-reports on pain, depression, anxiety, fatigue and sleep quality were obtained, as well as objective sleep indices. Long-term clinical follow-up was made available, within up to three years of the neurofeedback training completion. REM latency and objective sleep quality index were robustly improved following the treatment course only in the real-neurofeedback group (time x group p &lt; 0.05) and to a greater extent among good modulators (time x sub-group p &lt; 0.05). In contrast, self-report measures did not reveal a treatment-specific response at the end of the neurofeedback training. However, the follow-up assessment revealed a delayed improvement in chronic pain and subjective sleep experience, evident only in the real-neurofeedback group (time x group p &lt; 0.05). Moderation analysis showed that the enduring clinical effects on pain evident in the follow-up assessment were predicted by the immediate improvements following trai…","author":[{"dropping-particle":"","family":"Goldway","given":"Noam","non-dropping-particle":"","parse-names":false,"suffix":""},{"dropping-particle":"","family":"Ablin","given":"Jacob","non-dropping-particle":"","parse-names":false,"suffix":""},{"dropping-particle":"","family":"Lubin","given":"Omer","non-dropping-particle":"","parse-names":false,"suffix":""},{"dropping-particle":"","family":"Zamir","given":"Yoav","non-dropping-particle":"","parse-names":false,"suffix":""},{"dropping-particle":"","family":"Keynan","given":"Jackob Nimrod","non-dropping-particle":"","parse-names":false,"suffix":""},{"dropping-particle":"","family":"Or-Borichev","given":"Ayelet","non-dropping-particle":"","parse-names":false,"suffix":""},{"dropping-particle":"","family":"Cavazza","given":"Marc","non-dropping-particle":"","parse-names":false,"suffix":""},{"dropping-particle":"","family":"Charles","given":"Fred","non-dropping-particle":"","parse-names":false,"suffix":""},{"dropping-particle":"","family":"Intrator","given":"Nathan","non-dropping-particle":"","parse-names":false,"suffix":""},{"dropping-particle":"","family":"Brill","given":"Silviu","non-dropping-particle":"","parse-names":false,"suffix":""},{"dropping-particle":"","family":"Ben-Simon","given":"Eti","non-dropping-particle":"","parse-names":false,"suffix":""},{"dropping-particle":"","family":"Sharon","given":"Haggai","non-dropping-particle":"","parse-names":false,"suffix":""},{"dropping-particle":"","family":"Hendler","given":"Talma","non-dropping-particle":"","parse-names":false,"suffix":""}],"container-title":"NeuroImage","id":"ITEM-2","issued":{"date-parts":[["2019"]]},"page":"758-770","publisher-place":"United States","title":"Volitional limbic neuromodulation exerts a beneficial clinical effect on Fibromyalgia.","type":"article-journal","volume":"186"},"uris":["http://www.mendeley.com/documents/?uuid=8a00a917-97b6-423a-ba69-74337c41939b"]}],"mendeley":{"formattedCitation":"(Goldway et al., 2019; Guan et al., 2015)","plainTextFormattedCitation":"(Goldway et al., 2019; Guan et al., 2015)","previouslyFormattedCitation":"(Goldway et al., 2019; Guan et al., 2015)"},"properties":{"noteIndex":0},"schema":"https://github.com/citation-style-language/schema/raw/master/csl-citation.json"}</w:instrText>
      </w:r>
      <w:r w:rsidR="00637B98" w:rsidRPr="00185617">
        <w:rPr>
          <w:rFonts w:ascii="Arial" w:eastAsia="Arial Unicode MS" w:hAnsi="Arial" w:cs="Arial"/>
          <w:color w:val="011893"/>
          <w:sz w:val="20"/>
          <w:szCs w:val="20"/>
        </w:rPr>
        <w:fldChar w:fldCharType="separate"/>
      </w:r>
      <w:r w:rsidR="003C5150" w:rsidRPr="00185617">
        <w:rPr>
          <w:rFonts w:ascii="Arial" w:eastAsia="Arial Unicode MS" w:hAnsi="Arial" w:cs="Arial"/>
          <w:noProof/>
          <w:color w:val="011893"/>
          <w:sz w:val="20"/>
          <w:szCs w:val="20"/>
        </w:rPr>
        <w:t>(Goldway et al., 2019; Guan et al., 2015)</w:t>
      </w:r>
      <w:r w:rsidR="00637B98" w:rsidRPr="00185617">
        <w:rPr>
          <w:rFonts w:ascii="Arial" w:eastAsia="Arial Unicode MS" w:hAnsi="Arial" w:cs="Arial"/>
          <w:color w:val="011893"/>
          <w:sz w:val="20"/>
          <w:szCs w:val="20"/>
        </w:rPr>
        <w:fldChar w:fldCharType="end"/>
      </w:r>
      <w:r w:rsidR="00121C68" w:rsidRPr="00185617">
        <w:rPr>
          <w:rFonts w:ascii="Arial" w:eastAsia="Arial Unicode MS" w:hAnsi="Arial" w:cs="Arial"/>
          <w:color w:val="011893"/>
          <w:sz w:val="20"/>
          <w:szCs w:val="20"/>
        </w:rPr>
        <w:t xml:space="preserve"> with a majority of controlled trials using standard medical therapy or no therapy as controls. This makes blinding of </w:t>
      </w:r>
      <w:r w:rsidR="00A4692E" w:rsidRPr="00185617">
        <w:rPr>
          <w:rFonts w:ascii="Arial" w:eastAsia="Arial Unicode MS" w:hAnsi="Arial" w:cs="Arial"/>
          <w:color w:val="011893"/>
          <w:sz w:val="20"/>
          <w:szCs w:val="20"/>
        </w:rPr>
        <w:t>patient</w:t>
      </w:r>
      <w:r w:rsidR="00121C68" w:rsidRPr="00185617">
        <w:rPr>
          <w:rFonts w:ascii="Arial" w:eastAsia="Arial Unicode MS" w:hAnsi="Arial" w:cs="Arial"/>
          <w:color w:val="011893"/>
          <w:sz w:val="20"/>
          <w:szCs w:val="20"/>
        </w:rPr>
        <w:t>s impossible resulting in differential reporting of symptom improvement between groups.</w:t>
      </w:r>
      <w:r w:rsidR="00282616" w:rsidRPr="00185617">
        <w:rPr>
          <w:rFonts w:ascii="Arial" w:eastAsia="Arial Unicode MS" w:hAnsi="Arial" w:cs="Arial"/>
          <w:color w:val="011893"/>
          <w:sz w:val="20"/>
          <w:szCs w:val="20"/>
        </w:rPr>
        <w:t xml:space="preserve"> </w:t>
      </w:r>
      <w:r w:rsidR="00680A17" w:rsidRPr="00185617">
        <w:rPr>
          <w:rFonts w:ascii="Arial" w:eastAsia="Arial Unicode MS" w:hAnsi="Arial" w:cs="Arial"/>
          <w:color w:val="011893"/>
          <w:sz w:val="20"/>
          <w:szCs w:val="20"/>
        </w:rPr>
        <w:t xml:space="preserve">Nevertheless, our confidence in these findings is increased by the fact that in the ten studies which reported their analysis of changes in neurophysiological signal following neurofeedback, the changes in pain ratings were supported by significant changes in neurophysiological signals. Hence, it can be inferred that the reduction in pain reported is more likely to be due to changes in neurophysiological signals rather than solely due to any placebo effect. Such conclusions are still susceptible to outcome reporting bias as 11 out of 21 studies in this review did not report changes in EEG or fMRI signal post neurofeedback and publication bias as studies which did not find a reduction in pain are also less likely to be published. </w:t>
      </w:r>
    </w:p>
    <w:p w14:paraId="7DFD467E" w14:textId="0DE4805D" w:rsidR="00A025E6" w:rsidRPr="008868C1" w:rsidRDefault="00356123" w:rsidP="008868C1">
      <w:pPr>
        <w:jc w:val="both"/>
        <w:rPr>
          <w:rFonts w:ascii="Arial" w:eastAsia="Arial Unicode MS" w:hAnsi="Arial" w:cs="Arial"/>
          <w:color w:val="011893"/>
          <w:sz w:val="20"/>
          <w:szCs w:val="20"/>
        </w:rPr>
      </w:pPr>
      <w:r w:rsidRPr="008868C1">
        <w:rPr>
          <w:rFonts w:ascii="Arial" w:eastAsia="Arial Unicode MS" w:hAnsi="Arial" w:cs="Arial"/>
          <w:color w:val="011893"/>
          <w:sz w:val="20"/>
          <w:szCs w:val="20"/>
        </w:rPr>
        <w:t>The percentage reduction in pain reported by the studies varied widely and n</w:t>
      </w:r>
      <w:r w:rsidR="00EA0838" w:rsidRPr="008868C1">
        <w:rPr>
          <w:rFonts w:ascii="Arial" w:eastAsia="Arial Unicode MS" w:hAnsi="Arial" w:cs="Arial"/>
          <w:color w:val="011893"/>
          <w:sz w:val="20"/>
          <w:szCs w:val="20"/>
        </w:rPr>
        <w:t xml:space="preserve">o single protocol has emerged to become widely accepted as the most effective way to deliver neurofeedback. </w:t>
      </w:r>
      <w:r w:rsidR="00E0571F" w:rsidRPr="008868C1">
        <w:rPr>
          <w:rFonts w:ascii="Arial" w:eastAsia="Arial Unicode MS" w:hAnsi="Arial" w:cs="Arial"/>
          <w:color w:val="011893"/>
          <w:sz w:val="20"/>
          <w:szCs w:val="20"/>
        </w:rPr>
        <w:t>Several</w:t>
      </w:r>
      <w:r w:rsidR="00B73403" w:rsidRPr="008868C1">
        <w:rPr>
          <w:rFonts w:ascii="Arial" w:eastAsia="Arial Unicode MS" w:hAnsi="Arial" w:cs="Arial"/>
          <w:color w:val="011893"/>
          <w:sz w:val="20"/>
          <w:szCs w:val="20"/>
        </w:rPr>
        <w:t xml:space="preserve"> factor</w:t>
      </w:r>
      <w:r w:rsidR="00E0571F" w:rsidRPr="008868C1">
        <w:rPr>
          <w:rFonts w:ascii="Arial" w:eastAsia="Arial Unicode MS" w:hAnsi="Arial" w:cs="Arial"/>
          <w:color w:val="011893"/>
          <w:sz w:val="20"/>
          <w:szCs w:val="20"/>
        </w:rPr>
        <w:t>s</w:t>
      </w:r>
      <w:r w:rsidR="00B73403" w:rsidRPr="008868C1">
        <w:rPr>
          <w:rFonts w:ascii="Arial" w:eastAsia="Arial Unicode MS" w:hAnsi="Arial" w:cs="Arial"/>
          <w:color w:val="011893"/>
          <w:sz w:val="20"/>
          <w:szCs w:val="20"/>
        </w:rPr>
        <w:t xml:space="preserve"> could explain </w:t>
      </w:r>
      <w:r w:rsidR="009E177A" w:rsidRPr="008868C1">
        <w:rPr>
          <w:rFonts w:ascii="Arial" w:eastAsia="Arial Unicode MS" w:hAnsi="Arial" w:cs="Arial"/>
          <w:color w:val="011893"/>
          <w:sz w:val="20"/>
          <w:szCs w:val="20"/>
        </w:rPr>
        <w:t>such heterogeneity in pain reduction.</w:t>
      </w:r>
      <w:r w:rsidR="005D1627" w:rsidRPr="008868C1">
        <w:rPr>
          <w:rFonts w:ascii="Arial" w:eastAsia="Arial Unicode MS" w:hAnsi="Arial" w:cs="Arial"/>
          <w:color w:val="011893"/>
          <w:sz w:val="20"/>
          <w:szCs w:val="20"/>
        </w:rPr>
        <w:t xml:space="preserve"> </w:t>
      </w:r>
      <w:r w:rsidR="002F52BA" w:rsidRPr="008868C1">
        <w:rPr>
          <w:rFonts w:ascii="Arial" w:eastAsia="Arial Unicode MS" w:hAnsi="Arial" w:cs="Arial"/>
          <w:color w:val="011893"/>
          <w:sz w:val="20"/>
          <w:szCs w:val="20"/>
        </w:rPr>
        <w:t xml:space="preserve">For instance, </w:t>
      </w:r>
      <w:r w:rsidR="00203986" w:rsidRPr="008868C1">
        <w:rPr>
          <w:rFonts w:ascii="Arial" w:eastAsia="Arial Unicode MS" w:hAnsi="Arial" w:cs="Arial"/>
          <w:color w:val="011893"/>
          <w:sz w:val="20"/>
          <w:szCs w:val="20"/>
        </w:rPr>
        <w:t>s</w:t>
      </w:r>
      <w:r w:rsidR="001C796D" w:rsidRPr="008868C1">
        <w:rPr>
          <w:rFonts w:ascii="Arial" w:eastAsia="Arial Unicode MS" w:hAnsi="Arial" w:cs="Arial"/>
          <w:color w:val="011893"/>
          <w:sz w:val="20"/>
          <w:szCs w:val="20"/>
        </w:rPr>
        <w:t xml:space="preserve">tudies with more training session </w:t>
      </w:r>
      <w:r w:rsidR="00950157" w:rsidRPr="008868C1">
        <w:rPr>
          <w:rFonts w:ascii="Arial" w:eastAsia="Arial Unicode MS" w:hAnsi="Arial" w:cs="Arial"/>
          <w:color w:val="011893"/>
          <w:sz w:val="20"/>
          <w:szCs w:val="20"/>
        </w:rPr>
        <w:t xml:space="preserve">reported higher reduction in pain. This is expected </w:t>
      </w:r>
      <w:r w:rsidR="004A25F9" w:rsidRPr="008868C1">
        <w:rPr>
          <w:rFonts w:ascii="Arial" w:eastAsia="Arial Unicode MS" w:hAnsi="Arial" w:cs="Arial"/>
          <w:color w:val="011893"/>
          <w:sz w:val="20"/>
          <w:szCs w:val="20"/>
        </w:rPr>
        <w:t xml:space="preserve">since </w:t>
      </w:r>
      <w:r w:rsidR="00774746" w:rsidRPr="008868C1">
        <w:rPr>
          <w:rFonts w:ascii="Arial" w:eastAsia="Arial Unicode MS" w:hAnsi="Arial" w:cs="Arial"/>
          <w:color w:val="011893"/>
          <w:sz w:val="20"/>
          <w:szCs w:val="20"/>
        </w:rPr>
        <w:t>practice</w:t>
      </w:r>
      <w:r w:rsidR="00D64BE5" w:rsidRPr="008868C1">
        <w:rPr>
          <w:rFonts w:ascii="Arial" w:eastAsia="Arial Unicode MS" w:hAnsi="Arial" w:cs="Arial"/>
          <w:color w:val="011893"/>
          <w:sz w:val="20"/>
          <w:szCs w:val="20"/>
        </w:rPr>
        <w:t xml:space="preserve"> likely</w:t>
      </w:r>
      <w:r w:rsidR="00774746" w:rsidRPr="008868C1">
        <w:rPr>
          <w:rFonts w:ascii="Arial" w:eastAsia="Arial Unicode MS" w:hAnsi="Arial" w:cs="Arial"/>
          <w:color w:val="011893"/>
          <w:sz w:val="20"/>
          <w:szCs w:val="20"/>
        </w:rPr>
        <w:t xml:space="preserve"> increases the ability of individuals to modulate their brain </w:t>
      </w:r>
      <w:r w:rsidR="00057829" w:rsidRPr="008868C1">
        <w:rPr>
          <w:rFonts w:ascii="Arial" w:eastAsia="Arial Unicode MS" w:hAnsi="Arial" w:cs="Arial"/>
          <w:color w:val="011893"/>
          <w:sz w:val="20"/>
          <w:szCs w:val="20"/>
        </w:rPr>
        <w:t>oscillations</w:t>
      </w:r>
      <w:r w:rsidR="00774746" w:rsidRPr="008868C1">
        <w:rPr>
          <w:rFonts w:ascii="Arial" w:eastAsia="Arial Unicode MS" w:hAnsi="Arial" w:cs="Arial"/>
          <w:color w:val="011893"/>
          <w:sz w:val="20"/>
          <w:szCs w:val="20"/>
        </w:rPr>
        <w:t xml:space="preserve">, therefore, increasing the effectiveness of the </w:t>
      </w:r>
      <w:r w:rsidR="00BA2D5E" w:rsidRPr="008868C1">
        <w:rPr>
          <w:rFonts w:ascii="Arial" w:eastAsia="Arial Unicode MS" w:hAnsi="Arial" w:cs="Arial"/>
          <w:color w:val="011893"/>
          <w:sz w:val="20"/>
          <w:szCs w:val="20"/>
        </w:rPr>
        <w:t>therapy</w:t>
      </w:r>
      <w:r w:rsidR="003B7D4A" w:rsidRPr="008868C1">
        <w:rPr>
          <w:rFonts w:ascii="Arial" w:eastAsia="Arial Unicode MS" w:hAnsi="Arial" w:cs="Arial"/>
          <w:color w:val="011893"/>
          <w:sz w:val="20"/>
          <w:szCs w:val="20"/>
        </w:rPr>
        <w:t xml:space="preserve"> </w:t>
      </w:r>
      <w:r w:rsidR="003B7D4A" w:rsidRPr="008868C1">
        <w:rPr>
          <w:rFonts w:ascii="Arial" w:eastAsia="Arial Unicode MS" w:hAnsi="Arial" w:cs="Arial"/>
          <w:color w:val="011893"/>
          <w:sz w:val="20"/>
          <w:szCs w:val="20"/>
        </w:rPr>
        <w:fldChar w:fldCharType="begin" w:fldLock="1"/>
      </w:r>
      <w:r w:rsidR="00A846AC" w:rsidRPr="008868C1">
        <w:rPr>
          <w:rFonts w:ascii="Arial" w:eastAsia="Arial Unicode MS" w:hAnsi="Arial" w:cs="Arial"/>
          <w:color w:val="011893"/>
          <w:sz w:val="20"/>
          <w:szCs w:val="20"/>
        </w:rPr>
        <w:instrText>ADDIN CSL_CITATION {"citationItems":[{"id":"ITEM-1","itemData":{"DOI":"10.3389/fnhum.2013.00680","ISSN":"16625161","abstract":"Neurophenomenology is a scientific research program aimed to combine neuroscience with phenomenology in order to study human experience. Nevertheless, despite several explicit implementations, the integration of first-person data into the experimental protocols of cognitive neuroscience still faces a number of epistemological and methodological challenges. Notably, the difficulties to simultaneously acquire phenomenological and neuroscientific data have limited its implementation into research projects. In our paper, we propose that neurofeedback paradigms, in which subjects learn to self-regulate their own neural activity, may offer a pragmatic way to integrate first-person and third-person descriptions. Here, information from first- and third-person perspectives is braided together in the iterative causal closed loop, creating experimental situations in which they reciprocally constrain each other. In real-time, the subject is not only actively involved in the process of data acquisition, but also assisted to directly influence the neural data through conscious experience. Thus, neurofeedback may help to gain a deeper phenomenological-physiological understanding of downward causations whereby conscious activities have direct causal effects on neuronal patterns. We discuss possible mechanisms that could mediate such effects and indicate a number of directions for future research.","author":[{"dropping-particle":"","family":"Bagdasaryan","given":"Juliana","non-dropping-particle":"","parse-names":false,"suffix":""},{"dropping-particle":"","family":"Van Quyen","given":"Michel","non-dropping-particle":"Le","parse-names":false,"suffix":""}],"container-title":"Frontiers in Human Neuroscience","id":"ITEM-1","issue":"OCT","issued":{"date-parts":[["2013"]]},"note":"As part of the training, the patient's EEG recordings are measured and the power of certain waves such as alpha wave is shown to the patient in real time in the form of bar graphs or metres which display the patient's their current EEG recording on a scale ranging from their lowest to highest power, therefore encouraging them to increase their power by providing them with feedback of their current EEG on this scale and increasing and decreasing their level on increase or decrease of the desired parametre on their EEG. Therefore use of neurofeedback for any particular condition requires recognition of specific waves which have been associated with the outcome of interest.\n\nDuring the training session, the individual is asked to concentrate on their mental acts and processes and to see whether they can identify any particular mention processes which leads to improvement in the recorded signal. \n\nOne might argue that patietns with chronic pain are already getting feedback in the form of sensation of pain. However this alone is not enough to learn to control tehir pain and rather requires further feedback on their current EEG state. This form of increased awareness of mental activity which are efficacious in controlling enural processes is vital for patients to be able to control their pain.","page":"1-10","title":"Experiencing your brain: Neurofeedback as a new bridge between neuroscience and phenomenology","type":"article-journal","volume":"7"},"uris":["http://www.mendeley.com/documents/?uuid=f1780404-ed55-4d5d-bb6b-038cfd2d0445"]}],"mendeley":{"formattedCitation":"(Bagdasaryan &amp; Le Van Quyen, 2013)","plainTextFormattedCitation":"(Bagdasaryan &amp; Le Van Quyen, 2013)","previouslyFormattedCitation":"(Bagdasaryan &amp; Le Van Quyen, 2013)"},"properties":{"noteIndex":0},"schema":"https://github.com/citation-style-language/schema/raw/master/csl-citation.json"}</w:instrText>
      </w:r>
      <w:r w:rsidR="003B7D4A" w:rsidRPr="008868C1">
        <w:rPr>
          <w:rFonts w:ascii="Arial" w:eastAsia="Arial Unicode MS" w:hAnsi="Arial" w:cs="Arial"/>
          <w:color w:val="011893"/>
          <w:sz w:val="20"/>
          <w:szCs w:val="20"/>
        </w:rPr>
        <w:fldChar w:fldCharType="separate"/>
      </w:r>
      <w:r w:rsidR="003B7D4A" w:rsidRPr="008868C1">
        <w:rPr>
          <w:rFonts w:ascii="Arial" w:eastAsia="Arial Unicode MS" w:hAnsi="Arial" w:cs="Arial"/>
          <w:noProof/>
          <w:color w:val="011893"/>
          <w:sz w:val="20"/>
          <w:szCs w:val="20"/>
        </w:rPr>
        <w:t>(Bagdasaryan &amp; Le Van Quyen, 2013)</w:t>
      </w:r>
      <w:r w:rsidR="003B7D4A" w:rsidRPr="008868C1">
        <w:rPr>
          <w:rFonts w:ascii="Arial" w:eastAsia="Arial Unicode MS" w:hAnsi="Arial" w:cs="Arial"/>
          <w:color w:val="011893"/>
          <w:sz w:val="20"/>
          <w:szCs w:val="20"/>
        </w:rPr>
        <w:fldChar w:fldCharType="end"/>
      </w:r>
      <w:r w:rsidR="00BA2D5E" w:rsidRPr="008868C1">
        <w:rPr>
          <w:rFonts w:ascii="Arial" w:eastAsia="Arial Unicode MS" w:hAnsi="Arial" w:cs="Arial"/>
          <w:color w:val="011893"/>
          <w:sz w:val="20"/>
          <w:szCs w:val="20"/>
        </w:rPr>
        <w:t>.</w:t>
      </w:r>
      <w:r w:rsidR="00203986" w:rsidRPr="008868C1">
        <w:rPr>
          <w:rFonts w:ascii="Arial" w:eastAsia="Arial Unicode MS" w:hAnsi="Arial" w:cs="Arial"/>
          <w:color w:val="011893"/>
          <w:sz w:val="20"/>
          <w:szCs w:val="20"/>
        </w:rPr>
        <w:t xml:space="preserve"> Studies which targeted SMR and theta frequencies reported more pain reduction than other studies, although this cannot be determined with certainty due to </w:t>
      </w:r>
      <w:r w:rsidR="00513AD2" w:rsidRPr="008868C1">
        <w:rPr>
          <w:rFonts w:ascii="Arial" w:eastAsia="Arial Unicode MS" w:hAnsi="Arial" w:cs="Arial"/>
          <w:color w:val="011893"/>
          <w:sz w:val="20"/>
          <w:szCs w:val="20"/>
        </w:rPr>
        <w:t xml:space="preserve">the </w:t>
      </w:r>
      <w:r w:rsidR="00203986" w:rsidRPr="008868C1">
        <w:rPr>
          <w:rFonts w:ascii="Arial" w:eastAsia="Arial Unicode MS" w:hAnsi="Arial" w:cs="Arial"/>
          <w:color w:val="011893"/>
          <w:sz w:val="20"/>
          <w:szCs w:val="20"/>
        </w:rPr>
        <w:t xml:space="preserve">limited number studies </w:t>
      </w:r>
      <w:r w:rsidR="008C671E" w:rsidRPr="008868C1">
        <w:rPr>
          <w:rFonts w:ascii="Arial" w:eastAsia="Arial Unicode MS" w:hAnsi="Arial" w:cs="Arial"/>
          <w:color w:val="011893"/>
          <w:sz w:val="20"/>
          <w:szCs w:val="20"/>
        </w:rPr>
        <w:t>targeting each combination of frequenc</w:t>
      </w:r>
      <w:r w:rsidR="00513AD2" w:rsidRPr="008868C1">
        <w:rPr>
          <w:rFonts w:ascii="Arial" w:eastAsia="Arial Unicode MS" w:hAnsi="Arial" w:cs="Arial"/>
          <w:color w:val="011893"/>
          <w:sz w:val="20"/>
          <w:szCs w:val="20"/>
        </w:rPr>
        <w:t>ies</w:t>
      </w:r>
      <w:r w:rsidR="00203986" w:rsidRPr="008868C1">
        <w:rPr>
          <w:rFonts w:ascii="Arial" w:eastAsia="Arial Unicode MS" w:hAnsi="Arial" w:cs="Arial"/>
          <w:color w:val="011893"/>
          <w:sz w:val="20"/>
          <w:szCs w:val="20"/>
        </w:rPr>
        <w:t>.</w:t>
      </w:r>
      <w:r w:rsidR="008C671E" w:rsidRPr="008868C1">
        <w:rPr>
          <w:rFonts w:ascii="Arial" w:eastAsia="Arial Unicode MS" w:hAnsi="Arial" w:cs="Arial"/>
          <w:color w:val="011893"/>
          <w:sz w:val="20"/>
          <w:szCs w:val="20"/>
        </w:rPr>
        <w:t xml:space="preserve"> </w:t>
      </w:r>
      <w:r w:rsidR="00B52184" w:rsidRPr="008868C1">
        <w:rPr>
          <w:rFonts w:ascii="Arial" w:eastAsia="Arial Unicode MS" w:hAnsi="Arial" w:cs="Arial"/>
          <w:color w:val="011893"/>
          <w:sz w:val="20"/>
          <w:szCs w:val="20"/>
        </w:rPr>
        <w:t>Other factors which could have affected the efficacy of treatment would be region of the scalp from where the feedback signal was provided, forms of feedback signal provided</w:t>
      </w:r>
      <w:r w:rsidR="003545DE" w:rsidRPr="008868C1">
        <w:rPr>
          <w:rFonts w:ascii="Arial" w:eastAsia="Arial Unicode MS" w:hAnsi="Arial" w:cs="Arial"/>
          <w:color w:val="011893"/>
          <w:sz w:val="20"/>
          <w:szCs w:val="20"/>
        </w:rPr>
        <w:t xml:space="preserve"> and </w:t>
      </w:r>
      <w:r w:rsidR="00EA226F" w:rsidRPr="008868C1">
        <w:rPr>
          <w:rFonts w:ascii="Arial" w:eastAsia="Arial Unicode MS" w:hAnsi="Arial" w:cs="Arial"/>
          <w:color w:val="011893"/>
          <w:sz w:val="20"/>
          <w:szCs w:val="20"/>
        </w:rPr>
        <w:t>frequency of training sessions. Heterogeneity between studies</w:t>
      </w:r>
      <w:r w:rsidR="00031EB9" w:rsidRPr="008868C1">
        <w:rPr>
          <w:rFonts w:ascii="Arial" w:eastAsia="Arial Unicode MS" w:hAnsi="Arial" w:cs="Arial"/>
          <w:color w:val="011893"/>
          <w:sz w:val="20"/>
          <w:szCs w:val="20"/>
        </w:rPr>
        <w:t xml:space="preserve"> in several of these variables</w:t>
      </w:r>
      <w:r w:rsidR="00C374E3" w:rsidRPr="008868C1">
        <w:rPr>
          <w:rFonts w:ascii="Arial" w:eastAsia="Arial Unicode MS" w:hAnsi="Arial" w:cs="Arial"/>
          <w:color w:val="011893"/>
          <w:sz w:val="20"/>
          <w:szCs w:val="20"/>
        </w:rPr>
        <w:t xml:space="preserve"> at once makes </w:t>
      </w:r>
      <w:r w:rsidR="00EA226F" w:rsidRPr="008868C1">
        <w:rPr>
          <w:rFonts w:ascii="Arial" w:eastAsia="Arial Unicode MS" w:hAnsi="Arial" w:cs="Arial"/>
          <w:color w:val="011893"/>
          <w:sz w:val="20"/>
          <w:szCs w:val="20"/>
        </w:rPr>
        <w:t xml:space="preserve">it difficult to compare results of two studies to determine which protocol is most efficacious. </w:t>
      </w:r>
      <w:r w:rsidR="008C671E" w:rsidRPr="008868C1">
        <w:rPr>
          <w:rFonts w:ascii="Arial" w:eastAsia="Arial Unicode MS" w:hAnsi="Arial" w:cs="Arial"/>
          <w:color w:val="011893"/>
          <w:sz w:val="20"/>
          <w:szCs w:val="20"/>
        </w:rPr>
        <w:t xml:space="preserve">Nevertheless, </w:t>
      </w:r>
      <w:r w:rsidR="008735C0" w:rsidRPr="008868C1">
        <w:rPr>
          <w:rFonts w:ascii="Arial" w:eastAsia="Arial Unicode MS" w:hAnsi="Arial" w:cs="Arial"/>
          <w:color w:val="011893"/>
          <w:sz w:val="20"/>
          <w:szCs w:val="20"/>
        </w:rPr>
        <w:t xml:space="preserve">pain reduction following </w:t>
      </w:r>
      <w:r w:rsidR="008735C0" w:rsidRPr="008868C1">
        <w:rPr>
          <w:rFonts w:ascii="Arial" w:eastAsia="Arial Unicode MS" w:hAnsi="Arial" w:cs="Arial"/>
          <w:color w:val="011893"/>
          <w:sz w:val="20"/>
          <w:szCs w:val="20"/>
        </w:rPr>
        <w:lastRenderedPageBreak/>
        <w:t xml:space="preserve">neurofeedback was seen in a </w:t>
      </w:r>
      <w:r w:rsidR="000C12E0" w:rsidRPr="008868C1">
        <w:rPr>
          <w:rFonts w:ascii="Arial" w:eastAsia="Arial Unicode MS" w:hAnsi="Arial" w:cs="Arial"/>
          <w:color w:val="011893"/>
          <w:sz w:val="20"/>
          <w:szCs w:val="20"/>
        </w:rPr>
        <w:t>variety</w:t>
      </w:r>
      <w:r w:rsidR="008735C0" w:rsidRPr="008868C1">
        <w:rPr>
          <w:rFonts w:ascii="Arial" w:eastAsia="Arial Unicode MS" w:hAnsi="Arial" w:cs="Arial"/>
          <w:color w:val="011893"/>
          <w:sz w:val="20"/>
          <w:szCs w:val="20"/>
        </w:rPr>
        <w:t xml:space="preserve"> of chronic pain conditions ranging from fibromyalgia to neuropathic pain </w:t>
      </w:r>
      <w:r w:rsidR="000C12E0" w:rsidRPr="008868C1">
        <w:rPr>
          <w:rFonts w:ascii="Arial" w:eastAsia="Arial Unicode MS" w:hAnsi="Arial" w:cs="Arial"/>
          <w:color w:val="011893"/>
          <w:sz w:val="20"/>
          <w:szCs w:val="20"/>
        </w:rPr>
        <w:t>to primary headache</w:t>
      </w:r>
      <w:r w:rsidR="00622C99" w:rsidRPr="008868C1">
        <w:rPr>
          <w:rFonts w:ascii="Arial" w:eastAsia="Arial Unicode MS" w:hAnsi="Arial" w:cs="Arial"/>
          <w:color w:val="011893"/>
          <w:sz w:val="20"/>
          <w:szCs w:val="20"/>
        </w:rPr>
        <w:t xml:space="preserve"> and it is difficult to assess whether it is more effective for </w:t>
      </w:r>
      <w:r w:rsidR="007A2887" w:rsidRPr="008868C1">
        <w:rPr>
          <w:rFonts w:ascii="Arial" w:eastAsia="Arial Unicode MS" w:hAnsi="Arial" w:cs="Arial"/>
          <w:color w:val="011893"/>
          <w:sz w:val="20"/>
          <w:szCs w:val="20"/>
        </w:rPr>
        <w:t>particular chronic pain condition than the other</w:t>
      </w:r>
      <w:r w:rsidR="000D5380" w:rsidRPr="008868C1">
        <w:rPr>
          <w:rFonts w:ascii="Arial" w:eastAsia="Arial Unicode MS" w:hAnsi="Arial" w:cs="Arial"/>
          <w:color w:val="011893"/>
          <w:sz w:val="20"/>
          <w:szCs w:val="20"/>
        </w:rPr>
        <w:t xml:space="preserve"> due to </w:t>
      </w:r>
      <w:r w:rsidR="002E330C" w:rsidRPr="008868C1">
        <w:rPr>
          <w:rFonts w:ascii="Arial" w:eastAsia="Arial Unicode MS" w:hAnsi="Arial" w:cs="Arial"/>
          <w:color w:val="011893"/>
          <w:sz w:val="20"/>
          <w:szCs w:val="20"/>
        </w:rPr>
        <w:t>differences in other aspects of protocol between studies investigating the same chronic pain population.</w:t>
      </w:r>
    </w:p>
    <w:p w14:paraId="4FDEDFF4" w14:textId="3290F46A" w:rsidR="00DC5BB0" w:rsidRPr="008868C1" w:rsidRDefault="00CE6266" w:rsidP="008868C1">
      <w:pPr>
        <w:jc w:val="both"/>
        <w:rPr>
          <w:rFonts w:ascii="Arial" w:eastAsia="Arial Unicode MS" w:hAnsi="Arial" w:cs="Arial"/>
          <w:sz w:val="20"/>
          <w:szCs w:val="20"/>
        </w:rPr>
      </w:pPr>
      <w:r w:rsidRPr="008868C1">
        <w:rPr>
          <w:rFonts w:ascii="Arial" w:eastAsia="Arial Unicode MS" w:hAnsi="Arial" w:cs="Arial"/>
          <w:sz w:val="20"/>
          <w:szCs w:val="20"/>
        </w:rPr>
        <w:t>T</w:t>
      </w:r>
      <w:r w:rsidR="00DC5BB0" w:rsidRPr="008868C1">
        <w:rPr>
          <w:rFonts w:ascii="Arial" w:eastAsia="Arial Unicode MS" w:hAnsi="Arial" w:cs="Arial"/>
          <w:sz w:val="20"/>
          <w:szCs w:val="20"/>
        </w:rPr>
        <w:t xml:space="preserve">he positive impact of neurofeedback in reducing pain appears to be present in several studies with heterogenous methods irrespective of </w:t>
      </w:r>
      <w:r w:rsidR="00EE475D" w:rsidRPr="008868C1">
        <w:rPr>
          <w:rFonts w:ascii="Arial" w:eastAsia="Arial Unicode MS" w:hAnsi="Arial" w:cs="Arial"/>
          <w:sz w:val="20"/>
          <w:szCs w:val="20"/>
        </w:rPr>
        <w:t xml:space="preserve">neurofeedback </w:t>
      </w:r>
      <w:r w:rsidR="00876AAB" w:rsidRPr="008868C1">
        <w:rPr>
          <w:rFonts w:ascii="Arial" w:eastAsia="Arial Unicode MS" w:hAnsi="Arial" w:cs="Arial"/>
          <w:sz w:val="20"/>
          <w:szCs w:val="20"/>
        </w:rPr>
        <w:t>protocol</w:t>
      </w:r>
      <w:r w:rsidR="00EE475D" w:rsidRPr="008868C1">
        <w:rPr>
          <w:rFonts w:ascii="Arial" w:eastAsia="Arial Unicode MS" w:hAnsi="Arial" w:cs="Arial"/>
          <w:sz w:val="20"/>
          <w:szCs w:val="20"/>
        </w:rPr>
        <w:t xml:space="preserve"> </w:t>
      </w:r>
      <w:r w:rsidR="009D7938" w:rsidRPr="008868C1">
        <w:rPr>
          <w:rFonts w:ascii="Arial" w:eastAsia="Arial Unicode MS" w:hAnsi="Arial" w:cs="Arial"/>
          <w:sz w:val="20"/>
          <w:szCs w:val="20"/>
        </w:rPr>
        <w:t xml:space="preserve">chosen. </w:t>
      </w:r>
      <w:r w:rsidR="008C102A" w:rsidRPr="008868C1">
        <w:rPr>
          <w:rFonts w:ascii="Arial" w:eastAsia="Arial Unicode MS" w:hAnsi="Arial" w:cs="Arial"/>
          <w:sz w:val="20"/>
          <w:szCs w:val="20"/>
        </w:rPr>
        <w:t>Th</w:t>
      </w:r>
      <w:r w:rsidR="00D14457" w:rsidRPr="008868C1">
        <w:rPr>
          <w:rFonts w:ascii="Arial" w:eastAsia="Arial Unicode MS" w:hAnsi="Arial" w:cs="Arial"/>
          <w:sz w:val="20"/>
          <w:szCs w:val="20"/>
        </w:rPr>
        <w:t>is</w:t>
      </w:r>
      <w:r w:rsidR="008C102A" w:rsidRPr="008868C1">
        <w:rPr>
          <w:rFonts w:ascii="Arial" w:eastAsia="Arial Unicode MS" w:hAnsi="Arial" w:cs="Arial"/>
          <w:sz w:val="20"/>
          <w:szCs w:val="20"/>
        </w:rPr>
        <w:t xml:space="preserve"> could be due to a few reasons. One possible explanation for this might be that </w:t>
      </w:r>
      <w:r w:rsidR="002B6ADC" w:rsidRPr="008868C1">
        <w:rPr>
          <w:rFonts w:ascii="Arial" w:eastAsia="Arial Unicode MS" w:hAnsi="Arial" w:cs="Arial"/>
          <w:sz w:val="20"/>
          <w:szCs w:val="20"/>
        </w:rPr>
        <w:t xml:space="preserve">electrode locations or frequency targeted </w:t>
      </w:r>
      <w:r w:rsidR="00113D39" w:rsidRPr="008868C1">
        <w:rPr>
          <w:rFonts w:ascii="Arial" w:eastAsia="Arial Unicode MS" w:hAnsi="Arial" w:cs="Arial"/>
          <w:sz w:val="20"/>
          <w:szCs w:val="20"/>
        </w:rPr>
        <w:t>are not important</w:t>
      </w:r>
      <w:r w:rsidR="001E5374" w:rsidRPr="008868C1">
        <w:rPr>
          <w:rFonts w:ascii="Arial" w:eastAsia="Arial Unicode MS" w:hAnsi="Arial" w:cs="Arial"/>
          <w:sz w:val="20"/>
          <w:szCs w:val="20"/>
        </w:rPr>
        <w:t xml:space="preserve"> and sp</w:t>
      </w:r>
      <w:r w:rsidR="00E941D9" w:rsidRPr="008868C1">
        <w:rPr>
          <w:rFonts w:ascii="Arial" w:eastAsia="Arial Unicode MS" w:hAnsi="Arial" w:cs="Arial"/>
          <w:sz w:val="20"/>
          <w:szCs w:val="20"/>
        </w:rPr>
        <w:t>at</w:t>
      </w:r>
      <w:r w:rsidR="001E5374" w:rsidRPr="008868C1">
        <w:rPr>
          <w:rFonts w:ascii="Arial" w:eastAsia="Arial Unicode MS" w:hAnsi="Arial" w:cs="Arial"/>
          <w:sz w:val="20"/>
          <w:szCs w:val="20"/>
        </w:rPr>
        <w:t xml:space="preserve">ial specificity of </w:t>
      </w:r>
      <w:r w:rsidR="00473E3D" w:rsidRPr="008868C1">
        <w:rPr>
          <w:rFonts w:ascii="Arial" w:eastAsia="Arial Unicode MS" w:hAnsi="Arial" w:cs="Arial"/>
          <w:sz w:val="20"/>
          <w:szCs w:val="20"/>
        </w:rPr>
        <w:t xml:space="preserve">frequency change </w:t>
      </w:r>
      <w:r w:rsidR="003F7604" w:rsidRPr="008868C1">
        <w:rPr>
          <w:rFonts w:ascii="Arial" w:eastAsia="Arial Unicode MS" w:hAnsi="Arial" w:cs="Arial"/>
          <w:sz w:val="20"/>
          <w:szCs w:val="20"/>
        </w:rPr>
        <w:t xml:space="preserve">is not </w:t>
      </w:r>
      <w:r w:rsidR="00732E15" w:rsidRPr="008868C1">
        <w:rPr>
          <w:rFonts w:ascii="Arial" w:eastAsia="Arial Unicode MS" w:hAnsi="Arial" w:cs="Arial"/>
          <w:sz w:val="20"/>
          <w:szCs w:val="20"/>
        </w:rPr>
        <w:t>as</w:t>
      </w:r>
      <w:r w:rsidR="0026396B" w:rsidRPr="008868C1">
        <w:rPr>
          <w:rFonts w:ascii="Arial" w:eastAsia="Arial Unicode MS" w:hAnsi="Arial" w:cs="Arial"/>
          <w:sz w:val="20"/>
          <w:szCs w:val="20"/>
        </w:rPr>
        <w:t xml:space="preserve"> important determinant of success</w:t>
      </w:r>
      <w:r w:rsidR="00710057" w:rsidRPr="008868C1">
        <w:rPr>
          <w:rFonts w:ascii="Arial" w:eastAsia="Arial Unicode MS" w:hAnsi="Arial" w:cs="Arial"/>
          <w:sz w:val="20"/>
          <w:szCs w:val="20"/>
        </w:rPr>
        <w:t xml:space="preserve">ful pain reduction </w:t>
      </w:r>
      <w:r w:rsidR="00732E15" w:rsidRPr="008868C1">
        <w:rPr>
          <w:rFonts w:ascii="Arial" w:eastAsia="Arial Unicode MS" w:hAnsi="Arial" w:cs="Arial"/>
          <w:sz w:val="20"/>
          <w:szCs w:val="20"/>
        </w:rPr>
        <w:t>as previously thought</w:t>
      </w:r>
      <w:r w:rsidR="00553335" w:rsidRPr="008868C1">
        <w:rPr>
          <w:rFonts w:ascii="Arial" w:eastAsia="Arial Unicode MS" w:hAnsi="Arial" w:cs="Arial"/>
          <w:sz w:val="20"/>
          <w:szCs w:val="20"/>
        </w:rPr>
        <w:t xml:space="preserve">. </w:t>
      </w:r>
      <w:r w:rsidR="003F7604" w:rsidRPr="008868C1">
        <w:rPr>
          <w:rFonts w:ascii="Arial" w:eastAsia="Arial Unicode MS" w:hAnsi="Arial" w:cs="Arial"/>
          <w:sz w:val="20"/>
          <w:szCs w:val="20"/>
        </w:rPr>
        <w:t xml:space="preserve">Alternatively, </w:t>
      </w:r>
      <w:r w:rsidR="00F038C8" w:rsidRPr="008868C1">
        <w:rPr>
          <w:rFonts w:ascii="Arial" w:eastAsia="Arial Unicode MS" w:hAnsi="Arial" w:cs="Arial"/>
          <w:sz w:val="20"/>
          <w:szCs w:val="20"/>
        </w:rPr>
        <w:t>it</w:t>
      </w:r>
      <w:r w:rsidR="00104FE4" w:rsidRPr="008868C1">
        <w:rPr>
          <w:rFonts w:ascii="Arial" w:eastAsia="Arial Unicode MS" w:hAnsi="Arial" w:cs="Arial"/>
          <w:sz w:val="20"/>
          <w:szCs w:val="20"/>
        </w:rPr>
        <w:t xml:space="preserve"> </w:t>
      </w:r>
      <w:r w:rsidR="005A28A6" w:rsidRPr="008868C1">
        <w:rPr>
          <w:rFonts w:ascii="Arial" w:eastAsia="Arial Unicode MS" w:hAnsi="Arial" w:cs="Arial"/>
          <w:sz w:val="20"/>
          <w:szCs w:val="20"/>
        </w:rPr>
        <w:t xml:space="preserve">might </w:t>
      </w:r>
      <w:r w:rsidR="007F33CA" w:rsidRPr="008868C1">
        <w:rPr>
          <w:rFonts w:ascii="Arial" w:eastAsia="Arial Unicode MS" w:hAnsi="Arial" w:cs="Arial"/>
          <w:sz w:val="20"/>
          <w:szCs w:val="20"/>
        </w:rPr>
        <w:t xml:space="preserve">suggest that providing feedback </w:t>
      </w:r>
      <w:r w:rsidR="00E941D9" w:rsidRPr="008868C1">
        <w:rPr>
          <w:rFonts w:ascii="Arial" w:eastAsia="Arial Unicode MS" w:hAnsi="Arial" w:cs="Arial"/>
          <w:sz w:val="20"/>
          <w:szCs w:val="20"/>
        </w:rPr>
        <w:t>from</w:t>
      </w:r>
      <w:r w:rsidR="007F33CA" w:rsidRPr="008868C1">
        <w:rPr>
          <w:rFonts w:ascii="Arial" w:eastAsia="Arial Unicode MS" w:hAnsi="Arial" w:cs="Arial"/>
          <w:sz w:val="20"/>
          <w:szCs w:val="20"/>
        </w:rPr>
        <w:t xml:space="preserve"> a given electrode </w:t>
      </w:r>
      <w:r w:rsidR="0084699B" w:rsidRPr="008868C1">
        <w:rPr>
          <w:rFonts w:ascii="Arial" w:eastAsia="Arial Unicode MS" w:hAnsi="Arial" w:cs="Arial"/>
          <w:sz w:val="20"/>
          <w:szCs w:val="20"/>
        </w:rPr>
        <w:t>may</w:t>
      </w:r>
      <w:r w:rsidR="00011938" w:rsidRPr="008868C1">
        <w:rPr>
          <w:rFonts w:ascii="Arial" w:eastAsia="Arial Unicode MS" w:hAnsi="Arial" w:cs="Arial"/>
          <w:sz w:val="20"/>
          <w:szCs w:val="20"/>
        </w:rPr>
        <w:t xml:space="preserve"> not</w:t>
      </w:r>
      <w:r w:rsidR="007F33CA" w:rsidRPr="008868C1">
        <w:rPr>
          <w:rFonts w:ascii="Arial" w:eastAsia="Arial Unicode MS" w:hAnsi="Arial" w:cs="Arial"/>
          <w:sz w:val="20"/>
          <w:szCs w:val="20"/>
        </w:rPr>
        <w:t xml:space="preserve"> </w:t>
      </w:r>
      <w:r w:rsidR="00011938" w:rsidRPr="008868C1">
        <w:rPr>
          <w:rFonts w:ascii="Arial" w:eastAsia="Arial Unicode MS" w:hAnsi="Arial" w:cs="Arial"/>
          <w:sz w:val="20"/>
          <w:szCs w:val="20"/>
        </w:rPr>
        <w:t xml:space="preserve">necessarily result </w:t>
      </w:r>
      <w:r w:rsidR="005833D8" w:rsidRPr="008868C1">
        <w:rPr>
          <w:rFonts w:ascii="Arial" w:eastAsia="Arial Unicode MS" w:hAnsi="Arial" w:cs="Arial"/>
          <w:sz w:val="20"/>
          <w:szCs w:val="20"/>
        </w:rPr>
        <w:t xml:space="preserve">in </w:t>
      </w:r>
      <w:r w:rsidR="00A27C66" w:rsidRPr="008868C1">
        <w:rPr>
          <w:rFonts w:ascii="Arial" w:eastAsia="Arial Unicode MS" w:hAnsi="Arial" w:cs="Arial"/>
          <w:sz w:val="20"/>
          <w:szCs w:val="20"/>
        </w:rPr>
        <w:t xml:space="preserve">frequency change specific </w:t>
      </w:r>
      <w:r w:rsidR="00B24D18" w:rsidRPr="008868C1">
        <w:rPr>
          <w:rFonts w:ascii="Arial" w:eastAsia="Arial Unicode MS" w:hAnsi="Arial" w:cs="Arial"/>
          <w:sz w:val="20"/>
          <w:szCs w:val="20"/>
        </w:rPr>
        <w:t>to that electrode</w:t>
      </w:r>
      <w:r w:rsidR="008919DF" w:rsidRPr="008868C1">
        <w:rPr>
          <w:rFonts w:ascii="Arial" w:eastAsia="Arial Unicode MS" w:hAnsi="Arial" w:cs="Arial"/>
          <w:sz w:val="20"/>
          <w:szCs w:val="20"/>
        </w:rPr>
        <w:t xml:space="preserve">, </w:t>
      </w:r>
      <w:r w:rsidR="00AC37E4" w:rsidRPr="008868C1">
        <w:rPr>
          <w:rFonts w:ascii="Arial" w:eastAsia="Arial Unicode MS" w:hAnsi="Arial" w:cs="Arial"/>
          <w:sz w:val="20"/>
          <w:szCs w:val="20"/>
        </w:rPr>
        <w:t>meaning</w:t>
      </w:r>
      <w:r w:rsidR="008919DF" w:rsidRPr="008868C1">
        <w:rPr>
          <w:rFonts w:ascii="Arial" w:eastAsia="Arial Unicode MS" w:hAnsi="Arial" w:cs="Arial"/>
          <w:sz w:val="20"/>
          <w:szCs w:val="20"/>
        </w:rPr>
        <w:t xml:space="preserve"> that </w:t>
      </w:r>
      <w:r w:rsidR="00654EAF" w:rsidRPr="008868C1">
        <w:rPr>
          <w:rFonts w:ascii="Arial" w:eastAsia="Arial Unicode MS" w:hAnsi="Arial" w:cs="Arial"/>
          <w:sz w:val="20"/>
          <w:szCs w:val="20"/>
        </w:rPr>
        <w:t>p</w:t>
      </w:r>
      <w:r w:rsidR="00A87DFD" w:rsidRPr="008868C1">
        <w:rPr>
          <w:rFonts w:ascii="Arial" w:eastAsia="Arial Unicode MS" w:hAnsi="Arial" w:cs="Arial"/>
          <w:sz w:val="20"/>
          <w:szCs w:val="20"/>
        </w:rPr>
        <w:t>articipants may</w:t>
      </w:r>
      <w:r w:rsidR="00C63479" w:rsidRPr="008868C1">
        <w:rPr>
          <w:rFonts w:ascii="Arial" w:eastAsia="Arial Unicode MS" w:hAnsi="Arial" w:cs="Arial"/>
          <w:sz w:val="20"/>
          <w:szCs w:val="20"/>
        </w:rPr>
        <w:t xml:space="preserve"> be increasing the target frequency over all </w:t>
      </w:r>
      <w:r w:rsidR="00331ACD" w:rsidRPr="008868C1">
        <w:rPr>
          <w:rFonts w:ascii="Arial" w:eastAsia="Arial Unicode MS" w:hAnsi="Arial" w:cs="Arial"/>
          <w:sz w:val="20"/>
          <w:szCs w:val="20"/>
        </w:rPr>
        <w:t>electrodes to perform well in neurofeedback even if feedback is only contingent on change in one of those electrodes</w:t>
      </w:r>
      <w:r w:rsidR="00B24D18" w:rsidRPr="008868C1">
        <w:rPr>
          <w:rFonts w:ascii="Arial" w:eastAsia="Arial Unicode MS" w:hAnsi="Arial" w:cs="Arial"/>
          <w:sz w:val="20"/>
          <w:szCs w:val="20"/>
        </w:rPr>
        <w:t xml:space="preserve">. </w:t>
      </w:r>
      <w:r w:rsidR="007E6D0A" w:rsidRPr="008868C1">
        <w:rPr>
          <w:rFonts w:ascii="Arial" w:eastAsia="Arial Unicode MS" w:hAnsi="Arial" w:cs="Arial"/>
          <w:sz w:val="20"/>
          <w:szCs w:val="20"/>
        </w:rPr>
        <w:t>Therefore,</w:t>
      </w:r>
      <w:r w:rsidR="00C61ACF" w:rsidRPr="008868C1">
        <w:rPr>
          <w:rFonts w:ascii="Arial" w:eastAsia="Arial Unicode MS" w:hAnsi="Arial" w:cs="Arial"/>
          <w:sz w:val="20"/>
          <w:szCs w:val="20"/>
        </w:rPr>
        <w:t xml:space="preserve"> </w:t>
      </w:r>
      <w:r w:rsidR="007A7E5F" w:rsidRPr="008868C1">
        <w:rPr>
          <w:rFonts w:ascii="Arial" w:eastAsia="Arial Unicode MS" w:hAnsi="Arial" w:cs="Arial"/>
          <w:sz w:val="20"/>
          <w:szCs w:val="20"/>
        </w:rPr>
        <w:t>it might be the case that</w:t>
      </w:r>
      <w:r w:rsidR="00C61ACF" w:rsidRPr="008868C1">
        <w:rPr>
          <w:rFonts w:ascii="Arial" w:eastAsia="Arial Unicode MS" w:hAnsi="Arial" w:cs="Arial"/>
          <w:sz w:val="20"/>
          <w:szCs w:val="20"/>
        </w:rPr>
        <w:t xml:space="preserve"> increasing control over one’s brain activity in general could reduce pain</w:t>
      </w:r>
      <w:r w:rsidR="005A69A8" w:rsidRPr="008868C1">
        <w:rPr>
          <w:rFonts w:ascii="Arial" w:eastAsia="Arial Unicode MS" w:hAnsi="Arial" w:cs="Arial"/>
          <w:sz w:val="20"/>
          <w:szCs w:val="20"/>
        </w:rPr>
        <w:t xml:space="preserve"> regardless of the </w:t>
      </w:r>
      <w:r w:rsidR="00876AAB" w:rsidRPr="008868C1">
        <w:rPr>
          <w:rFonts w:ascii="Arial" w:eastAsia="Arial Unicode MS" w:hAnsi="Arial" w:cs="Arial"/>
          <w:sz w:val="20"/>
          <w:szCs w:val="20"/>
        </w:rPr>
        <w:t xml:space="preserve">parameters </w:t>
      </w:r>
      <w:r w:rsidR="005A69A8" w:rsidRPr="008868C1">
        <w:rPr>
          <w:rFonts w:ascii="Arial" w:eastAsia="Arial Unicode MS" w:hAnsi="Arial" w:cs="Arial"/>
          <w:sz w:val="20"/>
          <w:szCs w:val="20"/>
        </w:rPr>
        <w:t>being controlled.</w:t>
      </w:r>
      <w:r w:rsidR="00441847" w:rsidRPr="008868C1">
        <w:rPr>
          <w:rFonts w:ascii="Arial" w:eastAsia="Arial Unicode MS" w:hAnsi="Arial" w:cs="Arial"/>
          <w:sz w:val="20"/>
          <w:szCs w:val="20"/>
        </w:rPr>
        <w:t xml:space="preserve"> </w:t>
      </w:r>
      <w:r w:rsidR="00474E75" w:rsidRPr="008868C1">
        <w:rPr>
          <w:rFonts w:ascii="Arial" w:eastAsia="Arial Unicode MS" w:hAnsi="Arial" w:cs="Arial"/>
          <w:sz w:val="20"/>
          <w:szCs w:val="20"/>
        </w:rPr>
        <w:t xml:space="preserve">This raises some fundamental questions relating to </w:t>
      </w:r>
      <w:r w:rsidR="00F357A9" w:rsidRPr="008868C1">
        <w:rPr>
          <w:rFonts w:ascii="Arial" w:eastAsia="Arial Unicode MS" w:hAnsi="Arial" w:cs="Arial"/>
          <w:sz w:val="20"/>
          <w:szCs w:val="20"/>
        </w:rPr>
        <w:t>the mechanism underlying neurofeedback training which need to be answered by future studies</w:t>
      </w:r>
      <w:r w:rsidR="00FF7D09" w:rsidRPr="008868C1">
        <w:rPr>
          <w:rFonts w:ascii="Arial" w:eastAsia="Arial Unicode MS" w:hAnsi="Arial" w:cs="Arial"/>
          <w:sz w:val="20"/>
          <w:szCs w:val="20"/>
        </w:rPr>
        <w:t xml:space="preserve">. </w:t>
      </w:r>
    </w:p>
    <w:p w14:paraId="5D1C35D9" w14:textId="77777777" w:rsidR="00A0499E" w:rsidRPr="008868C1" w:rsidRDefault="00A0499E"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Several studies in this review have reported improvement in pain-associated symptoms, such as depression, anxiety, fatigue, sleep, etc following neurofeedback. It is well-known that the prevalence of depression, anxiety and sleep </w:t>
      </w:r>
      <w:r w:rsidRPr="008868C1">
        <w:rPr>
          <w:rFonts w:ascii="Arial" w:eastAsia="Arial Unicode MS" w:hAnsi="Arial" w:cs="Arial"/>
          <w:sz w:val="20"/>
          <w:szCs w:val="20"/>
        </w:rPr>
        <w:fldChar w:fldCharType="begin" w:fldLock="1"/>
      </w:r>
      <w:r w:rsidRPr="008868C1">
        <w:rPr>
          <w:rFonts w:ascii="Arial" w:eastAsia="Arial Unicode MS" w:hAnsi="Arial" w:cs="Arial"/>
          <w:sz w:val="20"/>
          <w:szCs w:val="20"/>
        </w:rPr>
        <w:instrText>ADDIN CSL_CITATION {"citationItems":[{"id":"ITEM-1","itemData":{"DOI":"10.1016/j.jad.2017.04.026","ISSN":"15732517","abstract":"Background High rates of depression and anxiety have been consistently reported among patients suffering from chronic pain. Prescription opioids are one of the most common modalities for pharmacological treatment of pain, however in recent years medical marijuana(MM) has been increasingly used for pain control in the US and in several countries worldwide. The aim of this study was to compare levels of depression and anxiety among pain patients receiving prescription opioids and MM. Methods Participants were patients suffering from chronic pain treated with prescription opioids (OP,N=474), MM (N=329) or both (OPMM,N=77). Depression and anxiety were assessed using the depression module of the Patient Health Questionnaire (PHQ-9) and the Generalized Anxiety Disorder scale (GAD-7). Results Prevalence of depression among patients in the OP, MM and OPMM groups was 57.1%, 22.3% and 51.4%, respectively and rates of anxiety were 48.4%, 21.5% and 38.7%, respectively. After controlling for confounders, patients in the OP group were significantly more likely to screen positive for depression (Adjusted Odds Ratio(AOR)=6.18;95%CI=4.12–9.338) and anxiety(AOR=4.12;CI=3.84–5.71)) compared to those in the MM group. Individuals in the OPMM group were more prone for depression (AOR for depression=3.34;CI=1.52–7.34)) compared to those in the MM group. Limitations Cross-sectional study, restricting inference of causality. Conclusions Levels of depression and anxiety are higher among chronic pain patients receiving prescription opioids compared to those receiving MM. Findings should be taken into consideration when deciding on the most appropriate treatment modality for chronic pain, particularly among those at risk for depression and anxiety.","author":[{"dropping-particle":"","family":"Feingold","given":"Daniel","non-dropping-particle":"","parse-names":false,"suffix":""},{"dropping-particle":"","family":"Brill","given":"Silviu","non-dropping-particle":"","parse-names":false,"suffix":""},{"dropping-particle":"","family":"Goor-Aryeh","given":"Itay","non-dropping-particle":"","parse-names":false,"suffix":""},{"dropping-particle":"","family":"Delayahu","given":"Yael","non-dropping-particle":"","parse-names":false,"suffix":""},{"dropping-particle":"","family":"Lev-Ran","given":"Shaul","non-dropping-particle":"","parse-names":false,"suffix":""}],"container-title":"Journal of Affective Disorders","id":"ITEM-1","issued":{"date-parts":[["2017"]]},"title":"Depression and anxiety among chronic pain patients receiving prescription opioids and medical marijuana","type":"article-journal"},"uris":["http://www.mendeley.com/documents/?uuid=bd5fce6e-bc7d-4e98-87bd-f97773670eab"]},{"id":"ITEM-2","itemData":{"DOI":"10.2147/CIA.S113576","ISSN":"11781998","abstract":"Aging is an inevitable process and represents the accumulation of bodily alterations over time. Depression and chronic pain are highly prevalent in elderly populations. It is estimated that 13% of the elderly population will suffer simultaneously from the two conditions. Accumulating evidence suggests than neuroinflammation plays a critical role in the pathogenesis of both depression and chronic pain. Apart from the common pathophysiological mechanisms, however, the two entities have several clinical links. Their management is challenging for the pain physician; however, both pharmacologic and nonpharmacologic approaches are available and can be used when the two conditions are comorbid in the elderly patients.","author":[{"dropping-particle":"","family":"Zis","given":"Panagiotis","non-dropping-particle":"","parse-names":false,"suffix":""},{"dropping-particle":"","family":"Daskalaki","given":"Argyro","non-dropping-particle":"","parse-names":false,"suffix":""},{"dropping-particle":"","family":"Bountouni","given":"Ilia","non-dropping-particle":"","parse-names":false,"suffix":""},{"dropping-particle":"","family":"Sykioti","given":"Panagiota","non-dropping-particle":"","parse-names":false,"suffix":""},{"dropping-particle":"","family":"Varrassi","given":"Giustino","non-dropping-particle":"","parse-names":false,"suffix":""},{"dropping-particle":"","family":"Paladini","given":"Antonella","non-dropping-particle":"","parse-names":false,"suffix":""}],"container-title":"Clinical Interventions in Aging","id":"ITEM-2","issued":{"date-parts":[["2017"]]},"title":"Depression and chronic pain in the elderly: Links and management challenges","type":"article"},"uris":["http://www.mendeley.com/documents/?uuid=277a0c14-c95f-411f-8fef-1803caf689b8"]},{"id":"ITEM-3","itemData":{"DOI":"10.1097/j.pain.0000000000000466","ISSN":"18726623","abstract":"Sleep and pain are thought to be bidirectional related on a daily basis in adolescents with chronic pain complaints. In addition, sleep problems have been shown to predict the long-term onset of musculoskeletal pain in middle-aged adults. Yet, the long-term effects of sleep problems on pain duration and different types of pain severity in emerging adults (age: 18-25) are unknown. This study investigated the cross-sectional and longitudinal relationship between sleep problems and chronic pain, and musculoskeletal pain, headache, and abdominal pain severity in a general population of emerging adults. We studied whether these relationships were moderated by sex and whether symptoms of anxiety and depression, fatigue, or physical inactivity mediated these effects. Data of participants from the longitudinal Dutch TRacking Adolescents' Individual Lives Survey were used. Follow-up data were collected in 1753 participants who participated in the fourth (N = 1668, mean age: 19.0 years [SD = 0.6]) and/or fifth (N=1501, mean age: 22.3 years [SD = 0.6]) assessment wave. Autoregressive cross-lagged models were used for analyses. Sleep problems were associated with chronic pain, musculoskeletal pain, headache and abdominal pain severity, and predicted chronic pain and an increase in musculoskeletal pain severity at 3 years of follow-up. This prospective effect was stronger in females than in males and was mediated by fatigue but not by symptoms of anxiety and depression or physical inactivity. Only abdominal pain had a small long-term effect on sleep problems. Our results suggest that sleep problems may be an additional target for treatment in female emerging adults with musculoskeletal pain complaints.","author":[{"dropping-particle":"","family":"Bonvanie","given":"Irma J.","non-dropping-particle":"","parse-names":false,"suffix":""},{"dropping-particle":"","family":"Oldehinkel","given":"Albertine J.","non-dropping-particle":"","parse-names":false,"suffix":""},{"dropping-particle":"","family":"Rosmalen","given":"Judith G.M.","non-dropping-particle":"","parse-names":false,"suffix":""},{"dropping-particle":"","family":"Janssens","given":"Karin A.M.","non-dropping-particle":"","parse-names":false,"suffix":""}],"container-title":"Pain","id":"ITEM-3","issued":{"date-parts":[["2016"]]},"title":"Sleep problems and pain: A longitudinal cohort study in emerging adults","type":"article-journal"},"uris":["http://www.mendeley.com/documents/?uuid=7493c0ae-8731-4647-92f9-5a6358e97cf7"]}],"mendeley":{"formattedCitation":"(Bonvanie et al., 2016; Feingold et al., 2017; Zis et al., 2017)","plainTextFormattedCitation":"(Bonvanie et al., 2016; Feingold et al., 2017; Zis et al., 2017)","previouslyFormattedCitation":"(Bonvanie et al., 2016; Feingold et al., 2017; Zis et al., 2017)"},"properties":{"noteIndex":0},"schema":"https://github.com/citation-style-language/schema/raw/master/csl-citation.json"}</w:instrText>
      </w:r>
      <w:r w:rsidRPr="008868C1">
        <w:rPr>
          <w:rFonts w:ascii="Arial" w:eastAsia="Arial Unicode MS" w:hAnsi="Arial" w:cs="Arial"/>
          <w:sz w:val="20"/>
          <w:szCs w:val="20"/>
        </w:rPr>
        <w:fldChar w:fldCharType="separate"/>
      </w:r>
      <w:r w:rsidRPr="008868C1">
        <w:rPr>
          <w:rFonts w:ascii="Arial" w:eastAsia="Arial Unicode MS" w:hAnsi="Arial" w:cs="Arial"/>
          <w:noProof/>
          <w:sz w:val="20"/>
          <w:szCs w:val="20"/>
        </w:rPr>
        <w:t>(Bonvanie et al., 2016; Feingold et al., 2017; Zis et al., 2017)</w:t>
      </w:r>
      <w:r w:rsidRPr="008868C1">
        <w:rPr>
          <w:rFonts w:ascii="Arial" w:eastAsia="Arial Unicode MS" w:hAnsi="Arial" w:cs="Arial"/>
          <w:sz w:val="20"/>
          <w:szCs w:val="20"/>
        </w:rPr>
        <w:fldChar w:fldCharType="end"/>
      </w:r>
      <w:r w:rsidRPr="008868C1">
        <w:rPr>
          <w:rFonts w:ascii="Arial" w:eastAsia="Arial Unicode MS" w:hAnsi="Arial" w:cs="Arial"/>
          <w:sz w:val="20"/>
          <w:szCs w:val="20"/>
        </w:rPr>
        <w:t xml:space="preserve"> is considerably high in the chronic pain populations and these factors often have a detrimental effect on the ongoing pain of patients. Therefore, neurofeedback can potentially provide a holistic approach to the management of chronic pain patients as the ability of the therapy to simultaneously manage these co-existing conditions may lead to better overall well-being of individuals. -</w:t>
      </w:r>
    </w:p>
    <w:p w14:paraId="1E4AA2BF" w14:textId="710F0FA9" w:rsidR="00A0499E" w:rsidRPr="008868C1" w:rsidRDefault="00A0499E"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The findings of this review are consistent with the findings of previous review </w:t>
      </w:r>
      <w:r w:rsidRPr="008868C1">
        <w:rPr>
          <w:rFonts w:ascii="Arial" w:eastAsia="Arial Unicode MS" w:hAnsi="Arial" w:cs="Arial"/>
          <w:sz w:val="20"/>
          <w:szCs w:val="20"/>
        </w:rPr>
        <w:fldChar w:fldCharType="begin" w:fldLock="1"/>
      </w:r>
      <w:r w:rsidRPr="008868C1">
        <w:rPr>
          <w:rFonts w:ascii="Arial" w:eastAsia="Arial Unicode MS" w:hAnsi="Arial" w:cs="Arial"/>
          <w:sz w:val="20"/>
          <w:szCs w:val="20"/>
        </w:rPr>
        <w:instrText>ADDIN CSL_CITATION {"citationItems":[{"id":"ITEM-1","itemData":{"DOI":"10.1177/1534735415572886","ISSN":"1552695X","abstract":"Background. Many cancer survivors continue to experience ongoing symptoms, such as fatigue and cognitive impairment, which are poorly managed and have few effective, evidence-based treatment options. Neurofeedback is a noninvasive, drug-free form of brain training that may alleviate long-term symptoms reported by cancer patients. Objective. The purpose of this systematic review of the literature was to describe the effectiveness and safety of neurofeedback for managing fatigue and cognitive impairment. Methods. A systematic review of the literature was conducted using Joanna Briggs Institute (JBI) methodology. A comprehensive search of 5 databases was conducted: Medline, CINAHL, AMED, PsycInfo, and Embase. Randomized and nonrandomized controlled trials, controlled before and after studies, cohort, case control studies, and descriptive studies were included in this review. Results. Twenty-seven relevant studies were included in the critical appraisals. The quality of most studies was poor to moderate based on the JBI critical appraisal checklists. Seventeen studies were deemed of sufficient quality to be included in the review: 10 experimental studies and 7 descriptive studies. Of these, only 2 were rated as high-quality studies and the remaining were rated as moderate quality. All 17 included studies reported positive results for at least one fatigue or cognitive outcome in a variety of populations, including 1 study with breast cancer survivors. Neurofeedback interventions were well tolerated with only 3 studies reporting any side effects. Conclusions. Despite issues with methodological quality, the overall positive findings and few reported side effects suggest neurofeedback could be helpful in alleviating fatigue and cognitive impairment. Currently, there is insufficient evidence that neurofeedback is an effective therapy for management of these symptoms in cancer survivors, however, these promising results support the need for further research with this patient population. More information about which neurofeedback technologies, approaches, and protocols could be successfully used with cancer survivors and with minimal side effects is needed. This research will have significance to nurses and physicians in oncology and primary care settings who provide follow-up care and counseling to cancer survivors experiencing debilitating symptoms in order to provide information and education related to evidence-based therapy options.","author":[{"dropping-particle":"","family":"Luctkar-Flude","given":"Marian","non-dropping-particle":"","parse-names":false,"suffix":""},{"dropping-particle":"","family":"Groll","given":"Dianne","non-dropping-particle":"","parse-names":false,"suffix":""}],"container-title":"Integrative Cancer Therapies","id":"ITEM-1","issue":"4","issued":{"date-parts":[["2015"]]},"page":"318-340","title":"A Systematic Review of the Safety and Effect of Neurofeedback on Fatigue and Cognition","type":"article-journal","volume":"14"},"uris":["http://www.mendeley.com/documents/?uuid=bd13eab4-2a5f-4868-a782-24cbf24633ea"]}],"mendeley":{"formattedCitation":"(Luctkar-Flude &amp; Groll, 2015)","plainTextFormattedCitation":"(Luctkar-Flude &amp; Groll, 2015)","previouslyFormattedCitation":"(Luctkar-Flude &amp; Groll, 2015)"},"properties":{"noteIndex":0},"schema":"https://github.com/citation-style-language/schema/raw/master/csl-citation.json"}</w:instrText>
      </w:r>
      <w:r w:rsidRPr="008868C1">
        <w:rPr>
          <w:rFonts w:ascii="Arial" w:eastAsia="Arial Unicode MS" w:hAnsi="Arial" w:cs="Arial"/>
          <w:sz w:val="20"/>
          <w:szCs w:val="20"/>
        </w:rPr>
        <w:fldChar w:fldCharType="separate"/>
      </w:r>
      <w:r w:rsidRPr="008868C1">
        <w:rPr>
          <w:rFonts w:ascii="Arial" w:eastAsia="Arial Unicode MS" w:hAnsi="Arial" w:cs="Arial"/>
          <w:noProof/>
          <w:sz w:val="20"/>
          <w:szCs w:val="20"/>
        </w:rPr>
        <w:t>(Luctkar-Flude &amp; Groll, 2015)</w:t>
      </w:r>
      <w:r w:rsidRPr="008868C1">
        <w:rPr>
          <w:rFonts w:ascii="Arial" w:eastAsia="Arial Unicode MS" w:hAnsi="Arial" w:cs="Arial"/>
          <w:sz w:val="20"/>
          <w:szCs w:val="20"/>
        </w:rPr>
        <w:fldChar w:fldCharType="end"/>
      </w:r>
      <w:r w:rsidRPr="008868C1">
        <w:rPr>
          <w:rFonts w:ascii="Arial" w:eastAsia="Arial Unicode MS" w:hAnsi="Arial" w:cs="Arial"/>
          <w:sz w:val="20"/>
          <w:szCs w:val="20"/>
        </w:rPr>
        <w:t xml:space="preserve"> with regards to the safety of neurofeedback. The side effects reported have been relatively mild and have been reported to often self-resolve over the course of the training. Out of all the studies included in this review, there has been a withdrawal of patients due to side effects in only one of the studies </w:t>
      </w:r>
      <w:r w:rsidRPr="008868C1">
        <w:rPr>
          <w:rFonts w:ascii="Arial" w:eastAsia="Arial Unicode MS" w:hAnsi="Arial" w:cs="Arial"/>
          <w:sz w:val="20"/>
          <w:szCs w:val="20"/>
        </w:rPr>
        <w:fldChar w:fldCharType="begin" w:fldLock="1"/>
      </w:r>
      <w:r w:rsidR="00231103" w:rsidRPr="008868C1">
        <w:rPr>
          <w:rFonts w:ascii="Arial" w:eastAsia="Arial Unicode MS" w:hAnsi="Arial" w:cs="Arial"/>
          <w:sz w:val="20"/>
          <w:szCs w:val="20"/>
        </w:rPr>
        <w:instrText>ADDIN CSL_CITATION {"citationItems":[{"id":"ITEM-1","itemData":{"DOI":"http://dx.doi.org/10.1093/milmed/usz335","ISSN":"1930-613X","PMID":"31603218","abstract":"INTRODUCTION: Neurofeedback therapy (NFT) has demonstrated effectiveness for reducing persistent symptoms following traumatic brain injury (TBI); however, its reliance on NFT experts for administration and high number of treatment sessions limits its use in military medicine. Here, we assess the feasibility of live Z-score training (LZT)-a variant of NFT that requires fewer treatment sessions and can be administered by nonexperts-for use in a military clinical setting. MATERIALS AND METHODS: A single group design feasibility study was conducted to assess acceptability, tolerance, treatment satisfaction, and change in symptoms after a 6-week LZT intervention in 38 Service Members (SMs) with persistent symptoms comorbid with or secondary to mild TBI. Acceptance and feasibility were assessed using treatment completion and patients' satisfaction with treatment. To evaluate changes in symptom status, a battery of self-report questionnaires was administered at baseline, posttreatment, and 3-month follow-up to evaluate changes in psychological, neurobehavioral, sleep, pain, and headache symptoms, as well as self-efficacy in symptom management and life satisfaction. RESULT(S): Participants tolerated the treatment well and reported a positive experience. Symptom improvement was observed, including depressive, neurobehavioral, and pain-related symptoms, with effects sustained at 3-month follow-up. CONCLUSION(S): LZT treatment appears to be a feasible, non-pharmacological therapy amenable to SMs. Results from this pilot study promote further investigation of LZT as an intervention for SMs with persistent symptoms following TBI.Copyright © Association of Military Surgeons of the United States 2019. All rights reserved. For permissions, please e-mail: journals.permissions@oup.com.","author":[{"dropping-particle":"","family":"Hershaw","given":"Jamie N","non-dropping-particle":"","parse-names":false,"suffix":""},{"dropping-particle":"","family":"Hill-Pearson","given":"Candace A","non-dropping-particle":"","parse-names":false,"suffix":""},{"dropping-particle":"","family":"Arango","given":"Jorge I","non-dropping-particle":"","parse-names":false,"suffix":""},{"dropping-particle":"","family":"Souvignier","given":"Capt Alicia R","non-dropping-particle":"","parse-names":false,"suffix":""},{"dropping-particle":"","family":"Pazdan","given":"Capt Renee M","non-dropping-particle":"","parse-names":false,"suffix":""}],"container-title":"Military medicine","id":"ITEM-1","issued":{"date-parts":[["2020","10","11"]]},"note":"Hershaw, Jamie N\nHill-Pearson, Candace A\nArango, Jorge I\nSouvignier, Capt Alicia R\nPazdan, Capt Renee M","publisher":"NLM (Medline)","publisher-place":"United Kingdom","title":"Semi-Automated Neurofeedback Therapy for Persistent Postconcussive Symptoms in a Military Clinical Setting: A Feasibility Study","type":"article-journal"},"uris":["http://www.mendeley.com/documents/?uuid=8b95eab3-20f5-4614-b33c-412a2db4e55d"]}],"mendeley":{"formattedCitation":"(Hershaw et al., 2020)","plainTextFormattedCitation":"(Hershaw et al., 2020)","previouslyFormattedCitation":"(Hershaw et al., 2020)"},"properties":{"noteIndex":0},"schema":"https://github.com/citation-style-language/schema/raw/master/csl-citation.json"}</w:instrText>
      </w:r>
      <w:r w:rsidRPr="008868C1">
        <w:rPr>
          <w:rFonts w:ascii="Arial" w:eastAsia="Arial Unicode MS" w:hAnsi="Arial" w:cs="Arial"/>
          <w:sz w:val="20"/>
          <w:szCs w:val="20"/>
        </w:rPr>
        <w:fldChar w:fldCharType="separate"/>
      </w:r>
      <w:r w:rsidR="00A846AC" w:rsidRPr="008868C1">
        <w:rPr>
          <w:rFonts w:ascii="Arial" w:eastAsia="Arial Unicode MS" w:hAnsi="Arial" w:cs="Arial"/>
          <w:noProof/>
          <w:sz w:val="20"/>
          <w:szCs w:val="20"/>
        </w:rPr>
        <w:t>(Hershaw et al., 2020)</w:t>
      </w:r>
      <w:r w:rsidRPr="008868C1">
        <w:rPr>
          <w:rFonts w:ascii="Arial" w:eastAsia="Arial Unicode MS" w:hAnsi="Arial" w:cs="Arial"/>
          <w:sz w:val="20"/>
          <w:szCs w:val="20"/>
        </w:rPr>
        <w:fldChar w:fldCharType="end"/>
      </w:r>
      <w:r w:rsidRPr="008868C1">
        <w:rPr>
          <w:rFonts w:ascii="Arial" w:eastAsia="Arial Unicode MS" w:hAnsi="Arial" w:cs="Arial"/>
          <w:sz w:val="20"/>
          <w:szCs w:val="20"/>
        </w:rPr>
        <w:t>. Nonetheless, the majority of patients in most of the studies have been able to complete neurofeedback training without any adverse events.</w:t>
      </w:r>
    </w:p>
    <w:p w14:paraId="55678034" w14:textId="20778C81" w:rsidR="00EF1864" w:rsidRPr="008868C1" w:rsidRDefault="00EF1864" w:rsidP="008868C1">
      <w:pPr>
        <w:jc w:val="both"/>
        <w:rPr>
          <w:rFonts w:ascii="Arial" w:eastAsia="Arial Unicode MS" w:hAnsi="Arial" w:cs="Arial"/>
          <w:sz w:val="20"/>
          <w:szCs w:val="20"/>
        </w:rPr>
      </w:pPr>
      <w:r w:rsidRPr="008868C1">
        <w:rPr>
          <w:rFonts w:ascii="Arial" w:eastAsia="Arial Unicode MS" w:hAnsi="Arial" w:cs="Arial"/>
          <w:sz w:val="20"/>
          <w:szCs w:val="20"/>
        </w:rPr>
        <w:t>Whil</w:t>
      </w:r>
      <w:r w:rsidR="00775292" w:rsidRPr="008868C1">
        <w:rPr>
          <w:rFonts w:ascii="Arial" w:eastAsia="Arial Unicode MS" w:hAnsi="Arial" w:cs="Arial"/>
          <w:sz w:val="20"/>
          <w:szCs w:val="20"/>
        </w:rPr>
        <w:t>st</w:t>
      </w:r>
      <w:r w:rsidRPr="008868C1">
        <w:rPr>
          <w:rFonts w:ascii="Arial" w:eastAsia="Arial Unicode MS" w:hAnsi="Arial" w:cs="Arial"/>
          <w:sz w:val="20"/>
          <w:szCs w:val="20"/>
        </w:rPr>
        <w:t xml:space="preserve"> neurofeedback has </w:t>
      </w:r>
      <w:r w:rsidR="00775292" w:rsidRPr="008868C1">
        <w:rPr>
          <w:rFonts w:ascii="Arial" w:eastAsia="Arial Unicode MS" w:hAnsi="Arial" w:cs="Arial"/>
          <w:sz w:val="20"/>
          <w:szCs w:val="20"/>
        </w:rPr>
        <w:t>shown promising results in improving</w:t>
      </w:r>
      <w:r w:rsidRPr="008868C1">
        <w:rPr>
          <w:rFonts w:ascii="Arial" w:eastAsia="Arial Unicode MS" w:hAnsi="Arial" w:cs="Arial"/>
          <w:sz w:val="20"/>
          <w:szCs w:val="20"/>
        </w:rPr>
        <w:t xml:space="preserve"> pain and pain-associated symptoms</w:t>
      </w:r>
      <w:r w:rsidR="00775292" w:rsidRPr="008868C1">
        <w:rPr>
          <w:rFonts w:ascii="Arial" w:eastAsia="Arial Unicode MS" w:hAnsi="Arial" w:cs="Arial"/>
          <w:sz w:val="20"/>
          <w:szCs w:val="20"/>
        </w:rPr>
        <w:t xml:space="preserve"> in the studies so far</w:t>
      </w:r>
      <w:r w:rsidRPr="008868C1">
        <w:rPr>
          <w:rFonts w:ascii="Arial" w:eastAsia="Arial Unicode MS" w:hAnsi="Arial" w:cs="Arial"/>
          <w:sz w:val="20"/>
          <w:szCs w:val="20"/>
        </w:rPr>
        <w:t>, our review points to the need for higher quality evidence in order for neurofeedback treatment to be</w:t>
      </w:r>
      <w:r w:rsidR="00E9537D" w:rsidRPr="008868C1">
        <w:rPr>
          <w:rFonts w:ascii="Arial" w:eastAsia="Arial Unicode MS" w:hAnsi="Arial" w:cs="Arial"/>
          <w:sz w:val="20"/>
          <w:szCs w:val="20"/>
        </w:rPr>
        <w:t>come</w:t>
      </w:r>
      <w:r w:rsidRPr="008868C1">
        <w:rPr>
          <w:rFonts w:ascii="Arial" w:eastAsia="Arial Unicode MS" w:hAnsi="Arial" w:cs="Arial"/>
          <w:sz w:val="20"/>
          <w:szCs w:val="20"/>
        </w:rPr>
        <w:t xml:space="preserve"> more widely adopted. </w:t>
      </w:r>
      <w:r w:rsidR="008230EA" w:rsidRPr="008868C1">
        <w:rPr>
          <w:rFonts w:ascii="Arial" w:eastAsia="Arial Unicode MS" w:hAnsi="Arial" w:cs="Arial"/>
          <w:sz w:val="20"/>
          <w:szCs w:val="20"/>
        </w:rPr>
        <w:t>Neurofeedback</w:t>
      </w:r>
      <w:r w:rsidRPr="008868C1">
        <w:rPr>
          <w:rFonts w:ascii="Arial" w:eastAsia="Arial Unicode MS" w:hAnsi="Arial" w:cs="Arial"/>
          <w:sz w:val="20"/>
          <w:szCs w:val="20"/>
        </w:rPr>
        <w:t xml:space="preserve"> can be used to provide pain management to patients in their home environment on a regular basis at much lower costs as and when required. This has already been demonstrated by three Level IV studies included in this review which used home-based EEG neurofeedback therapy using head-sets to alleviate central neuropathic pain</w:t>
      </w:r>
      <w:r w:rsidR="007B5685" w:rsidRPr="008868C1">
        <w:rPr>
          <w:rFonts w:ascii="Arial" w:eastAsia="Arial Unicode MS" w:hAnsi="Arial" w:cs="Arial"/>
          <w:sz w:val="20"/>
          <w:szCs w:val="20"/>
        </w:rPr>
        <w:t xml:space="preserve"> </w:t>
      </w:r>
      <w:r w:rsidRPr="008868C1">
        <w:rPr>
          <w:rFonts w:ascii="Arial" w:eastAsia="Arial Unicode MS" w:hAnsi="Arial" w:cs="Arial"/>
          <w:sz w:val="20"/>
          <w:szCs w:val="20"/>
        </w:rPr>
        <w:fldChar w:fldCharType="begin" w:fldLock="1"/>
      </w:r>
      <w:r w:rsidR="0006178A" w:rsidRPr="008868C1">
        <w:rPr>
          <w:rFonts w:ascii="Arial" w:eastAsia="Arial Unicode MS" w:hAnsi="Arial" w:cs="Arial"/>
          <w:sz w:val="20"/>
          <w:szCs w:val="20"/>
        </w:rPr>
        <w:instrText>ADDIN CSL_CITATION {"citationItems":[{"id":"ITEM-1","itemData":{"DOI":"10.3389/fnins.2019.00762","ISSN":"1662-453X","abstract":"Background: Neurofeedback (NFB) is a neuromodulatory technique that enables voluntary modulation of brain activity in order to treat neurological condition, such as central neuropathic pain (CNP). A distinctive feature of this technique is that it actively involves participants in the therapy. In this feasibility study, we present results of participant self-managed NFB treatment of CNP. Methods: Fifteen chronic spinal cord injured (SCI) participants (13M, 2F), with chronic CNP equal or greater than 4 on the Visual Numeric Scale, took part in the study. After initial training in hospital (up to 4 sessions), they practiced NF at home, on average 2-3 times a week, over a period of several weeks (min 4, max 20). The NFB protocol consisted of upregulating the alpha (9-12 Hz) and downregulating the theta (4-8 Hz) and the higher beta band (20-30 Hz) power from electrode location C4, for 30 min. The output measures were pain before and after NFB, EEG before and during NFB and pain questionnaires. We analyzed EEG results and show NFB strategies based on the Power Spectrum Density of each single participant. Results: Twelve participants achieved statistically significant reduction in pain and in eight participants this reduction was clinically significant (larger than 30%). The most successfully regulated frequency band during NFB was alpha. However, most participants upregulated their individual alpha band, that had an average dominant frequency at alpha(p) = 7.6 +/- 0.8 Hz (median 8 Hz) that is lower than the average of the general population, which is around 10 Hz. Ten out of fifteen participants significantly upregulated their individual alpha power (alpha(p) +/- 2 Hz) as compared to 4 participants who upregulated the power in the fixed alpha band (8-12 Hz). Eight out of the twelve participants who achieved a significant reduction of pain, significantly upregulated their individual alpha band power. There was a significantly larger increase in alpha power (p &lt; 0.0001) and decrease of theta power (p &lt; 0.04) in participant specific rather than in fixed frequency bands. Conclusion: Neurofeedback is a neuromodulatory technique that gives participants control over their pain and can be self-administered at home. Regulation of individual frequency band was related to a significant reduction in pain.","author":[{"dropping-particle":"","family":"Vučković","given":"Aleksandra","non-dropping-particle":"","parse-names":false,"suffix":""},{"dropping-particle":"","family":"Altaleb","given":"Manaf Kadum Hussein","non-dropping-particle":"","parse-names":false,"suffix":""},{"dropping-particle":"","family":"Fraser","given":"Matthew","non-dropping-particle":"","parse-names":false,"suffix":""},{"dropping-particle":"","family":"McGeady","given":"Ciarán","non-dropping-particle":"","parse-names":false,"suffix":""},{"dropping-particle":"","family":"Purcell","given":"Mariel","non-dropping-particle":"","parse-names":false,"suffix":""}],"container-title":"Frontiers in Neuroscience","id":"ITEM-1","issued":{"date-parts":[["2019","7","25"]]},"publisher":"FRONTIERS MEDIA SA","publisher-place":"AVENUE DU TRIBUNAL FEDERAL 34, LAUSANNE, CH-1015, SWITZERLAND","title":"EEG Correlates of Self-Managed Neurofeedback Treatment of Central Neuropathic Pain in Chronic Spinal Cord Injury","type":"article-journal","volume":"13"},"uris":["http://www.mendeley.com/documents/?uuid=fda1543f-ae2a-4daa-8813-f0415d0dce43"]},{"id":"ITEM-2","itemData":{"DOI":"10.1186/s12984-019-0588-7","ISSN":"1743-0003","abstract":"Background: Central Neuropathic Pain (CNP) is a frequent chronic condition in people with spinal cord injury (SCI). Previously, we showed that using laboratory brain-computer interface (BCI) technology for neurofeedback (NFB) training, it was possible to reduce CNP in people with SCI. In this study, we show results of patient self-managed treatment in their homes with a BCI-NFB using a consumer EEG device. Methods: Users: People with chronic SCI (17 M, 3 F, 50.6 ± 14.1 years old), and CNP ≥4 on a Visual Numerical Scale. Location: Laboratory training (up to 4 sessions) followed by home self-managed NFB. User Activity: Upregulating the EEG alpha band power by 10% above a threshold and at the same time downregulating the theta and upper beta (20-30 Hz) band power by 10% at electrode location C4. Technology: A consumer grade multichannel EEG headset (Epoch, Emotiv, USA), a tablet computer and custom made NFB software. Evaluation: EEG analysis, before and after NFB assessment, interviews and questionnaires. Results: Effectiveness: Out of 20 initially assessed participants, 15 took part in the study. Participants used the system for 6.9 ± 5.5 (median 4) weeks. Twelve participants regulated their brainwaves in a frequency specific manner and were most successful upregulating the alpha band power. However they typically upregulated power around their individual alpha peak (7.6 ± 0.8 Hz) that was lower than in people without CNP. The reduction in pain experienced was statistically significant in 12 and clinically significant (greater than 30%) in 8 participants. Efficiency: The donning was between 5 and 15 min, and approximately 10-20% of EEG data recorded in the home environment was noise. Participants were mildly stressed when self-administering NFB at home (2.4 on a scale 1-10). User satisfaction: Nine participants who completed the final assessment reported a high level of satisfaction (QUESQ, 4.5 ± 0.8), naming effectiveness, ease of use and comfort as main priorities. The main factors influencing frequency of NFB training were: health related issues, free time and pain intensity.","author":[{"dropping-particle":"","family":"Al-Taleb","given":"M.","non-dropping-particle":"","parse-names":false,"suffix":""},{"dropping-particle":"","family":"Purcell","given":"M","non-dropping-particle":"","parse-names":false,"suffix":""},{"dropping-particle":"","family":"Fraser","given":"M","non-dropping-particle":"","parse-names":false,"suffix":""},{"dropping-particle":"","family":"Petric-Gray","given":"N","non-dropping-particle":"","parse-names":false,"suffix":""},{"dropping-particle":"","family":"Vuckovic","given":"A","non-dropping-particle":"","parse-names":false,"suffix":""}],"container-title":"Journal of NeuroEngineering and Rehabilitation","id":"ITEM-2","issued":{"date-parts":[["2019"]]},"title":"Home used, patient self-managed, brain-computer interface for the management of central neuropathic pain post spinal cord injury: usability study","type":"article-journal"},"uris":["http://www.mendeley.com/documents/?uuid=4263bae6-6bff-3c68-81b1-c97da5827658"]},{"id":"ITEM-3","itemData":{"DOI":"10.1093/pm/pnz269","ISBN":"9196849983","ISSN":"1526-2375","abstract":"Objective. Chronic pain is common in military veterans with traumatic brain injury (TBI) and post-traumatic stress dis- order (PTSD). Neurofeedback, or electroencephalograph (EEG) biofeedback, has been associated with lower pain but requires frequent travel to a clinic. The current study examined feasibility and explored effectiveness of neuro- feedback delivered with a portable EEG headset linked to an application on a mobile device. Design. Open-label, sin- gle-arm clinical trial. Setting. Home, outside of clinic. Subjects. N¼41 veterans with chronic pain, TBI, and PTSD. Method. Veterans were instructed to perform “mobile neurofeedback” on their own for three months. Clinical re- search staff conducted two home visits and two phone calls to provide technical assistance and troubleshoot diffi- culties. Results. N¼36 veterans returned for follow-up at three months (88% retention). During this time, subjects completed a mean of 33.09 neurofeedback sessions (10 minutes each). Analyses revealed that veterans reported lower pain intensity, pain interference, depression, PTSD symptoms, anger, sleep disturbance, and suicidal ideation after the three-month intervention compared with baseline. Comparing pain ratings before and after individual neu- rofeedback sessions, veterans reported reduced pain intensity 67% of the time immediately following mobile neuro- feedback. There were no serious adverse events reported. Conclusions. This preliminary study found that veterans with chronic pain, TBI, and PTSD were able to use neurofeedback with mobile devices independently after modest training and support. While a double-blind randomized controlled trial is needed for confirmation, the results show promise of a portable, technology-based neuromodulatory approach for pain management with minimal side effects.","author":[{"dropping-particle":"","family":"Elbogen","given":"Eric B","non-dropping-particle":"","parse-names":false,"suffix":""},{"dropping-particle":"","family":"Alsobrooks","given":"Amber","non-dropping-particle":"","parse-names":false,"suffix":""},{"dropping-particle":"","family":"Battles","given":"Sara","non-dropping-particle":"","parse-names":false,"suffix":""},{"dropping-particle":"","family":"Molloy","given":"Kiera","non-dropping-particle":"","parse-names":false,"suffix":""},{"dropping-particle":"","family":"Dennis","given":"Paul A","non-dropping-particle":"","parse-names":false,"suffix":""},{"dropping-particle":"","family":"Beckham","given":"Jean C","non-dropping-particle":"","parse-names":false,"suffix":""},{"dropping-particle":"","family":"McLean","given":"Samuel A","non-dropping-particle":"","parse-names":false,"suffix":""},{"dropping-particle":"","family":"Keith","given":"Julian R","non-dropping-particle":"","parse-names":false,"suffix":""},{"dropping-particle":"","family":"Russoniello","given":"Carmen","non-dropping-particle":"","parse-names":false,"suffix":""}],"container-title":"Pain Medicine","id":"ITEM-3","issue":"0","issued":{"date-parts":[["2019"]]},"page":"1-9","title":"Mobile Neurofeedback for Pain Management in Veterans with TBI and PTSD","type":"article-journal","volume":"0"},"uris":["http://www.mendeley.com/documents/?uuid=e3723e0a-e289-425f-add1-ee2e135d1b1e"]}],"mendeley":{"formattedCitation":"(Al-Taleb et al., 2019; Elbogen et al., 2019; Vučković et al., 2019)","plainTextFormattedCitation":"(Al-Taleb et al., 2019; Elbogen et al., 2019; Vučković et al., 2019)","previouslyFormattedCitation":"(Al-Taleb et al., 2019; Elbogen et al., 2019; Vučković et al., 2019)"},"properties":{"noteIndex":0},"schema":"https://github.com/citation-style-language/schema/raw/master/csl-citation.json"}</w:instrText>
      </w:r>
      <w:r w:rsidRPr="008868C1">
        <w:rPr>
          <w:rFonts w:ascii="Arial" w:eastAsia="Arial Unicode MS" w:hAnsi="Arial" w:cs="Arial"/>
          <w:sz w:val="20"/>
          <w:szCs w:val="20"/>
        </w:rPr>
        <w:fldChar w:fldCharType="separate"/>
      </w:r>
      <w:r w:rsidR="009E377C" w:rsidRPr="008868C1">
        <w:rPr>
          <w:rFonts w:ascii="Arial" w:eastAsia="Arial Unicode MS" w:hAnsi="Arial" w:cs="Arial"/>
          <w:noProof/>
          <w:sz w:val="20"/>
          <w:szCs w:val="20"/>
        </w:rPr>
        <w:t>(Al-Taleb et al., 2019; Elbogen et al., 2019; Vučković et al., 2019)</w:t>
      </w:r>
      <w:r w:rsidRPr="008868C1">
        <w:rPr>
          <w:rFonts w:ascii="Arial" w:eastAsia="Arial Unicode MS" w:hAnsi="Arial" w:cs="Arial"/>
          <w:sz w:val="20"/>
          <w:szCs w:val="20"/>
        </w:rPr>
        <w:fldChar w:fldCharType="end"/>
      </w:r>
      <w:r w:rsidRPr="008868C1">
        <w:rPr>
          <w:rFonts w:ascii="Arial" w:eastAsia="Arial Unicode MS" w:hAnsi="Arial" w:cs="Arial"/>
          <w:sz w:val="20"/>
          <w:szCs w:val="20"/>
        </w:rPr>
        <w:t>.</w:t>
      </w:r>
      <w:r w:rsidR="008230EA" w:rsidRPr="008868C1">
        <w:rPr>
          <w:rFonts w:ascii="Arial" w:eastAsia="Arial Unicode MS" w:hAnsi="Arial" w:cs="Arial"/>
          <w:sz w:val="20"/>
          <w:szCs w:val="20"/>
        </w:rPr>
        <w:t xml:space="preserve"> Such </w:t>
      </w:r>
      <w:r w:rsidR="00DF37C7" w:rsidRPr="008868C1">
        <w:rPr>
          <w:rFonts w:ascii="Arial" w:eastAsia="Arial Unicode MS" w:hAnsi="Arial" w:cs="Arial"/>
          <w:sz w:val="20"/>
          <w:szCs w:val="20"/>
        </w:rPr>
        <w:t xml:space="preserve">non-invasive therapy </w:t>
      </w:r>
      <w:r w:rsidR="00025979" w:rsidRPr="008868C1">
        <w:rPr>
          <w:rFonts w:ascii="Arial" w:eastAsia="Arial Unicode MS" w:hAnsi="Arial" w:cs="Arial"/>
          <w:sz w:val="20"/>
          <w:szCs w:val="20"/>
        </w:rPr>
        <w:t>can</w:t>
      </w:r>
      <w:r w:rsidR="00DF37C7" w:rsidRPr="008868C1">
        <w:rPr>
          <w:rFonts w:ascii="Arial" w:eastAsia="Arial Unicode MS" w:hAnsi="Arial" w:cs="Arial"/>
          <w:sz w:val="20"/>
          <w:szCs w:val="20"/>
        </w:rPr>
        <w:t xml:space="preserve"> benefit a</w:t>
      </w:r>
      <w:r w:rsidR="00DB7270" w:rsidRPr="008868C1">
        <w:rPr>
          <w:rFonts w:ascii="Arial" w:eastAsia="Arial Unicode MS" w:hAnsi="Arial" w:cs="Arial"/>
          <w:sz w:val="20"/>
          <w:szCs w:val="20"/>
        </w:rPr>
        <w:t xml:space="preserve"> large number of patients with pain refractory to pharmacological therapy</w:t>
      </w:r>
      <w:r w:rsidR="00CF776A" w:rsidRPr="008868C1">
        <w:rPr>
          <w:rFonts w:ascii="Arial" w:eastAsia="Arial Unicode MS" w:hAnsi="Arial" w:cs="Arial"/>
          <w:sz w:val="20"/>
          <w:szCs w:val="20"/>
        </w:rPr>
        <w:t>.</w:t>
      </w:r>
      <w:r w:rsidR="00C13598" w:rsidRPr="008868C1">
        <w:rPr>
          <w:rFonts w:ascii="Arial" w:eastAsia="Arial Unicode MS" w:hAnsi="Arial" w:cs="Arial"/>
          <w:sz w:val="20"/>
          <w:szCs w:val="20"/>
        </w:rPr>
        <w:t xml:space="preserve"> Th</w:t>
      </w:r>
      <w:r w:rsidR="000B27C2" w:rsidRPr="008868C1">
        <w:rPr>
          <w:rFonts w:ascii="Arial" w:eastAsia="Arial Unicode MS" w:hAnsi="Arial" w:cs="Arial"/>
          <w:sz w:val="20"/>
          <w:szCs w:val="20"/>
        </w:rPr>
        <w:t>ese</w:t>
      </w:r>
      <w:r w:rsidR="00C13598" w:rsidRPr="008868C1">
        <w:rPr>
          <w:rFonts w:ascii="Arial" w:eastAsia="Arial Unicode MS" w:hAnsi="Arial" w:cs="Arial"/>
          <w:sz w:val="20"/>
          <w:szCs w:val="20"/>
        </w:rPr>
        <w:t xml:space="preserve"> patients have been estimated to form 40-60</w:t>
      </w:r>
      <w:r w:rsidR="00E53B6E" w:rsidRPr="008868C1">
        <w:rPr>
          <w:rFonts w:ascii="Arial" w:eastAsia="Arial Unicode MS" w:hAnsi="Arial" w:cs="Arial"/>
          <w:sz w:val="20"/>
          <w:szCs w:val="20"/>
        </w:rPr>
        <w:t>%</w:t>
      </w:r>
      <w:r w:rsidR="00C13598" w:rsidRPr="008868C1">
        <w:rPr>
          <w:rFonts w:ascii="Arial" w:eastAsia="Arial Unicode MS" w:hAnsi="Arial" w:cs="Arial"/>
          <w:sz w:val="20"/>
          <w:szCs w:val="20"/>
        </w:rPr>
        <w:t xml:space="preserve"> of the chronic pain population</w:t>
      </w:r>
      <w:r w:rsidR="00F20303" w:rsidRPr="008868C1">
        <w:rPr>
          <w:rFonts w:ascii="Arial" w:eastAsia="Arial Unicode MS" w:hAnsi="Arial" w:cs="Arial"/>
          <w:sz w:val="20"/>
          <w:szCs w:val="20"/>
        </w:rPr>
        <w:t xml:space="preserve"> </w:t>
      </w:r>
      <w:r w:rsidR="00DB7270" w:rsidRPr="008868C1">
        <w:rPr>
          <w:rFonts w:ascii="Arial" w:eastAsia="Arial Unicode MS" w:hAnsi="Arial" w:cs="Arial"/>
          <w:sz w:val="20"/>
          <w:szCs w:val="20"/>
        </w:rPr>
        <w:fldChar w:fldCharType="begin" w:fldLock="1"/>
      </w:r>
      <w:r w:rsidR="000F6ECD" w:rsidRPr="008868C1">
        <w:rPr>
          <w:rFonts w:ascii="Arial" w:eastAsia="Arial Unicode MS" w:hAnsi="Arial" w:cs="Arial"/>
          <w:sz w:val="20"/>
          <w:szCs w:val="20"/>
        </w:rPr>
        <w:instrText>ADDIN CSL_CITATION {"citationItems":[{"id":"ITEM-1","itemData":{"DOI":"10.1016/j.ejpain.2005.06.009","ISSN":"10903801","author":[{"dropping-particle":"","family":"Breivik","given":"H","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id":"ITEM-1","issue":"4","issued":{"date-parts":[["2006","5"]]},"page":"287-287","title":"Survey of chronic pain in Europe: Prevalence, impact on daily life, and treatment","type":"article-journal","volume":"10"},"uris":["http://www.mendeley.com/documents/?uuid=e2fe7ba0-0702-3d0a-a9ac-701e42ab8ef1"]},{"id":"ITEM-2","itemData":{"DOI":"10.1093/annonc/mdp001","abstract":"Background: The European Pain in Cancer survey sought to increase understanding of cancer-related pain and treatment across Europe. Patients and methods: Patients with all stages of cancer participated in a two-phase telephone survey conducted in 11 European countries and Israel in 2006-2007. The survey screened for patients experiencing pain at least weekly, then randomly selected adult patients with pain of at least moderate intensity occurring several times per week for the last month completed a detailed attitudinal questionnaire. Results: Of 5084 adult patients contacted, 56% suffered moderate-to-severe pain at least monthly. Of 573 patients randomly selected for the second survey phase, 77% were receiving prescription-only analgesics, with 41% taking strong opioids either alone or with other drugs for cancer-related pain. Of those prescribed analgesics, 63% experienced breakthrough pain. In all, 69% reported pain-related difficulties with everyday activities; however, 50% believed that their quality of life was not considered a priority in their overall care by their health care professional. Conclusions: Across Europe and Israel, treatment of cancer pain is suboptimal. Pain and pain relief should be considered integral to the diagnosis and treatment of cancer; management guidelines should be revised to improve pain control in patients with cancer.","author":[{"dropping-particle":"","family":"Breivik","given":"H","non-dropping-particle":"","parse-names":false,"suffix":""},{"dropping-particle":"","family":"Cherny","given":"N","non-dropping-particle":"","parse-names":false,"suffix":""},{"dropping-particle":"","family":"Collett","given":"B","non-dropping-particle":"","parse-names":false,"suffix":""},{"dropping-particle":"","family":"Conno","given":"F","non-dropping-particle":"De","parse-names":false,"suffix":""},{"dropping-particle":"","family":"Filbet","given":"M","non-dropping-particle":"","parse-names":false,"suffix":""},{"dropping-particle":"","family":"Foubert","given":"A J","non-dropping-particle":"","parse-names":false,"suffix":""},{"dropping-particle":"","family":"Cohen","given":"R","non-dropping-particle":"","parse-names":false,"suffix":""},{"dropping-particle":"","family":"Dow","given":"L","non-dropping-particle":"","parse-names":false,"suffix":""}],"container-title":"Annals of Oncology","id":"ITEM-2","issued":{"date-parts":[["2009"]]},"page":"1420-1433","title":"Cancer-related pain: a pan-European survey of prevalence, treatment, and patient attitudes","type":"article-journal","volume":"20"},"uris":["http://www.mendeley.com/documents/?uuid=91a20842-0770-3c49-b746-fd4bc6877934"]}],"mendeley":{"formattedCitation":"(Breivik et al., 2006, 2009)","plainTextFormattedCitation":"(Breivik et al., 2006, 2009)","previouslyFormattedCitation":"(Breivik et al., 2006, 2009)"},"properties":{"noteIndex":0},"schema":"https://github.com/citation-style-language/schema/raw/master/csl-citation.json"}</w:instrText>
      </w:r>
      <w:r w:rsidR="00DB7270" w:rsidRPr="008868C1">
        <w:rPr>
          <w:rFonts w:ascii="Arial" w:eastAsia="Arial Unicode MS" w:hAnsi="Arial" w:cs="Arial"/>
          <w:sz w:val="20"/>
          <w:szCs w:val="20"/>
        </w:rPr>
        <w:fldChar w:fldCharType="separate"/>
      </w:r>
      <w:r w:rsidR="0099601B" w:rsidRPr="008868C1">
        <w:rPr>
          <w:rFonts w:ascii="Arial" w:eastAsia="Arial Unicode MS" w:hAnsi="Arial" w:cs="Arial"/>
          <w:noProof/>
          <w:sz w:val="20"/>
          <w:szCs w:val="20"/>
        </w:rPr>
        <w:t>(Breivik et al., 2006, 2009)</w:t>
      </w:r>
      <w:r w:rsidR="00DB7270" w:rsidRPr="008868C1">
        <w:rPr>
          <w:rFonts w:ascii="Arial" w:eastAsia="Arial Unicode MS" w:hAnsi="Arial" w:cs="Arial"/>
          <w:sz w:val="20"/>
          <w:szCs w:val="20"/>
        </w:rPr>
        <w:fldChar w:fldCharType="end"/>
      </w:r>
      <w:r w:rsidR="00F20303" w:rsidRPr="008868C1">
        <w:rPr>
          <w:rFonts w:ascii="Arial" w:eastAsia="Arial Unicode MS" w:hAnsi="Arial" w:cs="Arial"/>
          <w:sz w:val="20"/>
          <w:szCs w:val="20"/>
        </w:rPr>
        <w:t>.</w:t>
      </w:r>
      <w:r w:rsidR="00DB7270" w:rsidRPr="008868C1">
        <w:rPr>
          <w:rFonts w:ascii="Arial" w:eastAsia="Arial Unicode MS" w:hAnsi="Arial" w:cs="Arial"/>
          <w:sz w:val="20"/>
          <w:szCs w:val="20"/>
        </w:rPr>
        <w:t xml:space="preserve"> Numerous approaches are available to deliver such neurofeedback interventions</w:t>
      </w:r>
      <w:r w:rsidR="00025979" w:rsidRPr="008868C1">
        <w:rPr>
          <w:rFonts w:ascii="Arial" w:eastAsia="Arial Unicode MS" w:hAnsi="Arial" w:cs="Arial"/>
          <w:sz w:val="20"/>
          <w:szCs w:val="20"/>
        </w:rPr>
        <w:t xml:space="preserve">, with its </w:t>
      </w:r>
      <w:r w:rsidR="00905A84" w:rsidRPr="008868C1">
        <w:rPr>
          <w:rFonts w:ascii="Arial" w:eastAsia="Arial Unicode MS" w:hAnsi="Arial" w:cs="Arial"/>
          <w:sz w:val="20"/>
          <w:szCs w:val="20"/>
        </w:rPr>
        <w:t xml:space="preserve">full </w:t>
      </w:r>
      <w:r w:rsidR="00025979" w:rsidRPr="008868C1">
        <w:rPr>
          <w:rFonts w:ascii="Arial" w:eastAsia="Arial Unicode MS" w:hAnsi="Arial" w:cs="Arial"/>
          <w:sz w:val="20"/>
          <w:szCs w:val="20"/>
        </w:rPr>
        <w:t xml:space="preserve">potential </w:t>
      </w:r>
      <w:r w:rsidR="00905A84" w:rsidRPr="008868C1">
        <w:rPr>
          <w:rFonts w:ascii="Arial" w:eastAsia="Arial Unicode MS" w:hAnsi="Arial" w:cs="Arial"/>
          <w:sz w:val="20"/>
          <w:szCs w:val="20"/>
        </w:rPr>
        <w:t>yet to be explored</w:t>
      </w:r>
      <w:r w:rsidR="00025979" w:rsidRPr="008868C1">
        <w:rPr>
          <w:rFonts w:ascii="Arial" w:eastAsia="Arial Unicode MS" w:hAnsi="Arial" w:cs="Arial"/>
          <w:sz w:val="20"/>
          <w:szCs w:val="20"/>
        </w:rPr>
        <w:t>.</w:t>
      </w:r>
    </w:p>
    <w:p w14:paraId="66E86BD3" w14:textId="77777777" w:rsidR="00287352" w:rsidRPr="008868C1" w:rsidRDefault="00287352" w:rsidP="008868C1">
      <w:pPr>
        <w:pStyle w:val="Heading2"/>
        <w:spacing w:after="240"/>
        <w:jc w:val="both"/>
        <w:rPr>
          <w:rFonts w:ascii="Arial" w:eastAsia="Arial Unicode MS" w:hAnsi="Arial" w:cs="Arial"/>
          <w:color w:val="365F91" w:themeColor="accent1" w:themeShade="BF"/>
          <w:sz w:val="20"/>
          <w:szCs w:val="20"/>
          <w:u w:val="single"/>
        </w:rPr>
      </w:pPr>
      <w:r w:rsidRPr="008868C1">
        <w:rPr>
          <w:rFonts w:ascii="Arial" w:eastAsia="Arial Unicode MS" w:hAnsi="Arial" w:cs="Arial"/>
          <w:color w:val="365F91" w:themeColor="accent1" w:themeShade="BF"/>
          <w:sz w:val="20"/>
          <w:szCs w:val="20"/>
          <w:u w:val="single"/>
        </w:rPr>
        <w:t>7. CONCLUSIONS</w:t>
      </w:r>
    </w:p>
    <w:p w14:paraId="66E86BD5" w14:textId="72767DDB" w:rsidR="007F5293" w:rsidRPr="008868C1" w:rsidRDefault="00720BA4" w:rsidP="008868C1">
      <w:pPr>
        <w:jc w:val="both"/>
        <w:rPr>
          <w:rFonts w:ascii="Arial" w:eastAsia="Arial Unicode MS" w:hAnsi="Arial" w:cs="Arial"/>
          <w:sz w:val="20"/>
          <w:szCs w:val="20"/>
        </w:rPr>
      </w:pPr>
      <w:r w:rsidRPr="008868C1">
        <w:rPr>
          <w:rFonts w:ascii="Arial" w:eastAsia="Arial Unicode MS" w:hAnsi="Arial" w:cs="Arial"/>
          <w:sz w:val="20"/>
          <w:szCs w:val="20"/>
        </w:rPr>
        <w:t xml:space="preserve">Neurofeedback is an emerging novel non-pharmacological therapy for </w:t>
      </w:r>
      <w:r w:rsidR="000B27C2" w:rsidRPr="008868C1">
        <w:rPr>
          <w:rFonts w:ascii="Arial" w:eastAsia="Arial Unicode MS" w:hAnsi="Arial" w:cs="Arial"/>
          <w:sz w:val="20"/>
          <w:szCs w:val="20"/>
        </w:rPr>
        <w:t xml:space="preserve">the </w:t>
      </w:r>
      <w:r w:rsidRPr="008868C1">
        <w:rPr>
          <w:rFonts w:ascii="Arial" w:eastAsia="Arial Unicode MS" w:hAnsi="Arial" w:cs="Arial"/>
          <w:sz w:val="20"/>
          <w:szCs w:val="20"/>
        </w:rPr>
        <w:t xml:space="preserve">management of patients with chronic pain. </w:t>
      </w:r>
      <w:r w:rsidR="00E86B86" w:rsidRPr="008868C1">
        <w:rPr>
          <w:rFonts w:ascii="Arial" w:eastAsia="Arial Unicode MS" w:hAnsi="Arial" w:cs="Arial"/>
          <w:sz w:val="20"/>
          <w:szCs w:val="20"/>
        </w:rPr>
        <w:t xml:space="preserve">Our review reports that there is nascent but mostly low-quality evidence for a reduction in pain, </w:t>
      </w:r>
      <w:r w:rsidR="005F696D" w:rsidRPr="008868C1">
        <w:rPr>
          <w:rFonts w:ascii="Arial" w:eastAsia="Arial Unicode MS" w:hAnsi="Arial" w:cs="Arial"/>
          <w:sz w:val="20"/>
          <w:szCs w:val="20"/>
        </w:rPr>
        <w:t xml:space="preserve">additional improvement in </w:t>
      </w:r>
      <w:r w:rsidR="00380007" w:rsidRPr="008868C1">
        <w:rPr>
          <w:rFonts w:ascii="Arial" w:eastAsia="Arial Unicode MS" w:hAnsi="Arial" w:cs="Arial"/>
          <w:sz w:val="20"/>
          <w:szCs w:val="20"/>
        </w:rPr>
        <w:t>pain-associated symptoms</w:t>
      </w:r>
      <w:r w:rsidR="00287352" w:rsidRPr="008868C1">
        <w:rPr>
          <w:rFonts w:ascii="Arial" w:eastAsia="Arial Unicode MS" w:hAnsi="Arial" w:cs="Arial"/>
          <w:sz w:val="20"/>
          <w:szCs w:val="20"/>
        </w:rPr>
        <w:t xml:space="preserve"> and relatively few side effects </w:t>
      </w:r>
      <w:r w:rsidR="008A740E" w:rsidRPr="008868C1">
        <w:rPr>
          <w:rFonts w:ascii="Arial" w:eastAsia="Arial Unicode MS" w:hAnsi="Arial" w:cs="Arial"/>
          <w:sz w:val="20"/>
          <w:szCs w:val="20"/>
        </w:rPr>
        <w:t>following neurofeedback therapy</w:t>
      </w:r>
      <w:r w:rsidR="007D6175" w:rsidRPr="008868C1">
        <w:rPr>
          <w:rFonts w:ascii="Arial" w:eastAsia="Arial Unicode MS" w:hAnsi="Arial" w:cs="Arial"/>
          <w:sz w:val="20"/>
          <w:szCs w:val="20"/>
        </w:rPr>
        <w:t>.</w:t>
      </w:r>
      <w:r w:rsidR="00325979" w:rsidRPr="008868C1">
        <w:rPr>
          <w:rFonts w:ascii="Arial" w:eastAsia="Arial Unicode MS" w:hAnsi="Arial" w:cs="Arial"/>
          <w:sz w:val="20"/>
          <w:szCs w:val="20"/>
        </w:rPr>
        <w:t xml:space="preserve"> T</w:t>
      </w:r>
      <w:r w:rsidR="00D5028A" w:rsidRPr="008868C1">
        <w:rPr>
          <w:rFonts w:ascii="Arial" w:eastAsia="Arial Unicode MS" w:hAnsi="Arial" w:cs="Arial"/>
          <w:sz w:val="20"/>
          <w:szCs w:val="20"/>
        </w:rPr>
        <w:t>he studies reviewed involved a variety of</w:t>
      </w:r>
      <w:r w:rsidR="00383AE8" w:rsidRPr="008868C1">
        <w:rPr>
          <w:rFonts w:ascii="Arial" w:eastAsia="Arial Unicode MS" w:hAnsi="Arial" w:cs="Arial"/>
          <w:sz w:val="20"/>
          <w:szCs w:val="20"/>
        </w:rPr>
        <w:t xml:space="preserve"> </w:t>
      </w:r>
      <w:r w:rsidR="00287352" w:rsidRPr="008868C1">
        <w:rPr>
          <w:rFonts w:ascii="Arial" w:eastAsia="Arial Unicode MS" w:hAnsi="Arial" w:cs="Arial"/>
          <w:sz w:val="20"/>
          <w:szCs w:val="20"/>
        </w:rPr>
        <w:t>neurofeedback systems, approaches and protocols</w:t>
      </w:r>
      <w:r w:rsidR="005F696D" w:rsidRPr="008868C1">
        <w:rPr>
          <w:rFonts w:ascii="Arial" w:eastAsia="Arial Unicode MS" w:hAnsi="Arial" w:cs="Arial"/>
          <w:sz w:val="20"/>
          <w:szCs w:val="20"/>
        </w:rPr>
        <w:t>. T</w:t>
      </w:r>
      <w:r w:rsidR="00287352" w:rsidRPr="008868C1">
        <w:rPr>
          <w:rFonts w:ascii="Arial" w:eastAsia="Arial Unicode MS" w:hAnsi="Arial" w:cs="Arial"/>
          <w:sz w:val="20"/>
          <w:szCs w:val="20"/>
        </w:rPr>
        <w:t xml:space="preserve">hese have not </w:t>
      </w:r>
      <w:r w:rsidR="004C29E8" w:rsidRPr="008868C1">
        <w:rPr>
          <w:rFonts w:ascii="Arial" w:eastAsia="Arial Unicode MS" w:hAnsi="Arial" w:cs="Arial"/>
          <w:sz w:val="20"/>
          <w:szCs w:val="20"/>
        </w:rPr>
        <w:t xml:space="preserve">yet </w:t>
      </w:r>
      <w:r w:rsidR="00287352" w:rsidRPr="008868C1">
        <w:rPr>
          <w:rFonts w:ascii="Arial" w:eastAsia="Arial Unicode MS" w:hAnsi="Arial" w:cs="Arial"/>
          <w:sz w:val="20"/>
          <w:szCs w:val="20"/>
        </w:rPr>
        <w:t>been</w:t>
      </w:r>
      <w:r w:rsidR="004C29E8" w:rsidRPr="008868C1">
        <w:rPr>
          <w:rFonts w:ascii="Arial" w:eastAsia="Arial Unicode MS" w:hAnsi="Arial" w:cs="Arial"/>
          <w:sz w:val="20"/>
          <w:szCs w:val="20"/>
        </w:rPr>
        <w:t xml:space="preserve"> fully</w:t>
      </w:r>
      <w:r w:rsidR="00287352" w:rsidRPr="008868C1">
        <w:rPr>
          <w:rFonts w:ascii="Arial" w:eastAsia="Arial Unicode MS" w:hAnsi="Arial" w:cs="Arial"/>
          <w:sz w:val="20"/>
          <w:szCs w:val="20"/>
        </w:rPr>
        <w:t xml:space="preserve"> </w:t>
      </w:r>
      <w:r w:rsidR="002D258C" w:rsidRPr="008868C1">
        <w:rPr>
          <w:rFonts w:ascii="Arial" w:eastAsia="Arial Unicode MS" w:hAnsi="Arial" w:cs="Arial"/>
          <w:sz w:val="20"/>
          <w:szCs w:val="20"/>
        </w:rPr>
        <w:t>investigated</w:t>
      </w:r>
      <w:r w:rsidR="00287352" w:rsidRPr="008868C1">
        <w:rPr>
          <w:rFonts w:ascii="Arial" w:eastAsia="Arial Unicode MS" w:hAnsi="Arial" w:cs="Arial"/>
          <w:sz w:val="20"/>
          <w:szCs w:val="20"/>
        </w:rPr>
        <w:t xml:space="preserve"> in order to determine the most efficacious way to deliver this therapy. </w:t>
      </w:r>
      <w:r w:rsidR="00325979" w:rsidRPr="008868C1">
        <w:rPr>
          <w:rFonts w:ascii="Arial" w:eastAsia="Arial Unicode MS" w:hAnsi="Arial" w:cs="Arial"/>
          <w:sz w:val="20"/>
          <w:szCs w:val="20"/>
        </w:rPr>
        <w:t xml:space="preserve">The only high-quality RCT </w:t>
      </w:r>
      <w:r w:rsidR="00325979" w:rsidRPr="008868C1">
        <w:rPr>
          <w:rFonts w:ascii="Arial" w:eastAsia="Arial Unicode MS" w:hAnsi="Arial" w:cs="Arial"/>
          <w:sz w:val="20"/>
          <w:szCs w:val="20"/>
        </w:rPr>
        <w:fldChar w:fldCharType="begin" w:fldLock="1"/>
      </w:r>
      <w:r w:rsidR="00325979" w:rsidRPr="008868C1">
        <w:rPr>
          <w:rFonts w:ascii="Arial" w:eastAsia="Arial Unicode MS" w:hAnsi="Arial" w:cs="Arial"/>
          <w:sz w:val="20"/>
          <w:szCs w:val="20"/>
        </w:rPr>
        <w:instrText>ADDIN CSL_CITATION {"citationItems":[{"id":"ITEM-1","itemData":{"DOI":"https://dx.doi.org/10.1371/journal.pone.0123675","ISSN":"1932-6203","abstract":"BACKGROUND: A pilot study has shown that real-time fMRI (rtfMRI) neurofeedback could be an alternative approach for chronic pain treatment. Considering the relative small sample of patients recruited and not strictly controlled condition, it is desirable to perform a replication as well as a double-blinded randomized study with a different control condition in chronic pain patients. Here we conducted a rtfMRI neurofeedback study in a subgroup of pain patients - patients with postherpetic neuralgia (PHN) and used a different sham neurofeedback control. We explored the feasibility of self-regulation of the rostral anterior cingulate cortex (rACC) activation in patients with PHN through rtfMRI neurofeedback and regulation of pain perception., METHODS: Sixteen patients (46-71 years) with PHN were randomly allocated to a experimental group (n = 8) or a control group (n = 8). 2 patients in the control group were excluded for large head motion. The experimental group was given true feedback information from their rACC whereas the control group was given sham feedback information from their posterior cingulate cortex (PCC). All subjects were instructed to perform an imagery task to increase and decrease activation within the target region using rtfMRI neurofeedback., RESULTS: Online analysis showed 6/8 patients in the experimental group were able to increase and decrease the blood oxygen level dependent (BOLD) fMRI signal magnitude during intermittent feedback training. However, this modulation effect was not observed in the control group. Offline analysis showed that the percentage of BOLD signal change of the target region between the last and first training in the experimental group was significantly different from the control group's and was also significantly different than 0. The changes of pain perception reflected by numerical rating scale (NRS) in the experimental group were significantly different from the control group. However, there existed no significant correlations between BOLD signal change and NRS change., CONCLUSION: Patients with PHN could learn to voluntarily control over activation in rACC through rtfMRI neurofeedback and alter their pain perception level. The present study may provide new evidence that rtfMRI neurofeedback training may be a supplemental approach for chronic clinical pain management.","author":[{"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dropping-particle":"","family":"M.","given":"Guan","non-dropping-particle":"","parse-names":false,"suffix":""},{"dropping-particle":"","family":"L.","given":"Ma","non-dropping-particle":"","parse-names":false,"suffix":""},{"dropping-particle":"","family":"L.","given":"Li","non-dropping-particle":"","parse-names":false,"suffix":""},{"dropping-particle":"","family":"B.","given":"Yan","non-dropping-particle":"","parse-names":false,"suffix":""},{"dropping-particle":"","family":"L.","given":"Zhao","non-dropping-particle":"","parse-names":false,"suffix":""},{"dropping-particle":"","family":"L.","given":"Tong","non-dropping-particle":"","parse-names":false,"suffix":""},{"dropping-particle":"","family":"S.","given":"Dou","non-dropping-particle":"","parse-names":false,"suffix":""},{"dropping-particle":"","family":"L.","given":"Xia","non-dropping-particle":"","parse-names":false,"suffix":""},{"dropping-particle":"","family":"M.","given":"Wang","non-dropping-particle":"","parse-names":false,"suffix":""},{"dropping-particle":"","family":"Guan","given":"Min","non-dropping-particle":"","parse-names":false,"suffix":""},{"dropping-particle":"","family":"Ma","given":"Lijia","non-dropping-particle":"","parse-names":false,"suffix":""},{"dropping-particle":"","family":"Li","given":"Li","non-dropping-particle":"","parse-names":false,"suffix":""},{"dropping-particle":"","family":"Yan","given":"Bin","non-dropping-particle":"","parse-names":false,"suffix":""},{"dropping-particle":"","family":"Zhao","given":"Lu","non-dropping-particle":"","parse-names":false,"suffix":""},{"dropping-particle":"","family":"Tong","given":"Li","non-dropping-particle":"","parse-names":false,"suffix":""},{"dropping-particle":"","family":"Dou","given":"Shewei","non-dropping-particle":"","parse-names":false,"suffix":""},{"dropping-particle":"","family":"Xia","given":"Linjie","non-dropping-particle":"","parse-names":false,"suffix":""},{"dropping-particle":"","family":"Wang","given":"Meiyun","non-dropping-particle":"","parse-names":false,"suffix":""},{"dropping-particle":"","family":"Shi","given":"Dapeng","non-dropping-particle":"","parse-names":false,"suffix":""}],"container-title":"PloS one","id":"ITEM-1","issue":"4","issued":{"date-parts":[["2015","4"]]},"page":"e0123675","publisher":"Public Library of Science (E-mail: plos@plos.org)","publisher-place":"United States","title":"Self-regulation of brain activity in patients with postherpetic neuralgia: a double-blind randomized study using real-time FMRI neurofeedback.","type":"article-journal","volume":"10"},"uris":["http://www.mendeley.com/documents/?uuid=c73e47bd-3242-4ed3-ad1e-0fbba421c0ed"]}],"mendeley":{"formattedCitation":"(Guan et al., 2015)","plainTextFormattedCitation":"(Guan et al., 2015)","previouslyFormattedCitation":"(Guan et al., 2015)"},"properties":{"noteIndex":0},"schema":"https://github.com/citation-style-language/schema/raw/master/csl-citation.json"}</w:instrText>
      </w:r>
      <w:r w:rsidR="00325979" w:rsidRPr="008868C1">
        <w:rPr>
          <w:rFonts w:ascii="Arial" w:eastAsia="Arial Unicode MS" w:hAnsi="Arial" w:cs="Arial"/>
          <w:sz w:val="20"/>
          <w:szCs w:val="20"/>
        </w:rPr>
        <w:fldChar w:fldCharType="separate"/>
      </w:r>
      <w:r w:rsidR="00325979" w:rsidRPr="008868C1">
        <w:rPr>
          <w:rFonts w:ascii="Arial" w:eastAsia="Arial Unicode MS" w:hAnsi="Arial" w:cs="Arial"/>
          <w:noProof/>
          <w:sz w:val="20"/>
          <w:szCs w:val="20"/>
        </w:rPr>
        <w:t>(Guan et al., 2015)</w:t>
      </w:r>
      <w:r w:rsidR="00325979" w:rsidRPr="008868C1">
        <w:rPr>
          <w:rFonts w:ascii="Arial" w:eastAsia="Arial Unicode MS" w:hAnsi="Arial" w:cs="Arial"/>
          <w:sz w:val="20"/>
          <w:szCs w:val="20"/>
        </w:rPr>
        <w:fldChar w:fldCharType="end"/>
      </w:r>
      <w:r w:rsidR="00325979" w:rsidRPr="008868C1">
        <w:rPr>
          <w:rFonts w:ascii="Arial" w:eastAsia="Arial Unicode MS" w:hAnsi="Arial" w:cs="Arial"/>
          <w:sz w:val="20"/>
          <w:szCs w:val="20"/>
        </w:rPr>
        <w:t xml:space="preserve"> conducted was limited by a small sample size. </w:t>
      </w:r>
      <w:r w:rsidR="00287352" w:rsidRPr="008868C1">
        <w:rPr>
          <w:rFonts w:ascii="Arial" w:eastAsia="Arial Unicode MS" w:hAnsi="Arial" w:cs="Arial"/>
          <w:sz w:val="20"/>
          <w:szCs w:val="20"/>
        </w:rPr>
        <w:t>There is a n</w:t>
      </w:r>
      <w:r w:rsidR="00542AD9" w:rsidRPr="008868C1">
        <w:rPr>
          <w:rFonts w:ascii="Arial" w:eastAsia="Arial Unicode MS" w:hAnsi="Arial" w:cs="Arial"/>
          <w:sz w:val="20"/>
          <w:szCs w:val="20"/>
        </w:rPr>
        <w:t xml:space="preserve">eed for </w:t>
      </w:r>
      <w:r w:rsidR="00287352" w:rsidRPr="008868C1">
        <w:rPr>
          <w:rFonts w:ascii="Arial" w:eastAsia="Arial Unicode MS" w:hAnsi="Arial" w:cs="Arial"/>
          <w:sz w:val="20"/>
          <w:szCs w:val="20"/>
        </w:rPr>
        <w:t xml:space="preserve">more robust well-designed RCTs which address the methodological limitations of current studies and include a larger sample size, double-blinded </w:t>
      </w:r>
      <w:r w:rsidR="00287352" w:rsidRPr="008868C1">
        <w:rPr>
          <w:rFonts w:ascii="Arial" w:eastAsia="Arial Unicode MS" w:hAnsi="Arial" w:cs="Arial"/>
          <w:sz w:val="20"/>
          <w:szCs w:val="20"/>
        </w:rPr>
        <w:lastRenderedPageBreak/>
        <w:t>protocol and appropriate sham neurofeedback control.</w:t>
      </w:r>
      <w:r w:rsidR="00D864FA" w:rsidRPr="008868C1">
        <w:rPr>
          <w:rFonts w:ascii="Arial" w:eastAsia="Arial Unicode MS" w:hAnsi="Arial" w:cs="Arial"/>
          <w:sz w:val="20"/>
          <w:szCs w:val="20"/>
        </w:rPr>
        <w:t xml:space="preserve"> Future studies should aim to publish </w:t>
      </w:r>
      <w:r w:rsidR="00826A38" w:rsidRPr="008868C1">
        <w:rPr>
          <w:rFonts w:ascii="Arial" w:eastAsia="Arial Unicode MS" w:hAnsi="Arial" w:cs="Arial"/>
          <w:sz w:val="20"/>
          <w:szCs w:val="20"/>
        </w:rPr>
        <w:t xml:space="preserve">data on changes in neurophysiological signals as well as pain ratings before and after training </w:t>
      </w:r>
      <w:r w:rsidR="00DB6396" w:rsidRPr="008868C1">
        <w:rPr>
          <w:rFonts w:ascii="Arial" w:eastAsia="Arial Unicode MS" w:hAnsi="Arial" w:cs="Arial"/>
          <w:sz w:val="20"/>
          <w:szCs w:val="20"/>
        </w:rPr>
        <w:t>in order</w:t>
      </w:r>
      <w:r w:rsidR="009254F0" w:rsidRPr="008868C1">
        <w:rPr>
          <w:rFonts w:ascii="Arial" w:eastAsia="Arial Unicode MS" w:hAnsi="Arial" w:cs="Arial"/>
          <w:sz w:val="20"/>
          <w:szCs w:val="20"/>
        </w:rPr>
        <w:t xml:space="preserve"> to enable determination of </w:t>
      </w:r>
      <w:r w:rsidR="00547D31" w:rsidRPr="008868C1">
        <w:rPr>
          <w:rFonts w:ascii="Arial" w:eastAsia="Arial Unicode MS" w:hAnsi="Arial" w:cs="Arial"/>
          <w:sz w:val="20"/>
          <w:szCs w:val="20"/>
        </w:rPr>
        <w:t xml:space="preserve">whether </w:t>
      </w:r>
      <w:r w:rsidR="009254F0" w:rsidRPr="008868C1">
        <w:rPr>
          <w:rFonts w:ascii="Arial" w:eastAsia="Arial Unicode MS" w:hAnsi="Arial" w:cs="Arial"/>
          <w:sz w:val="20"/>
          <w:szCs w:val="20"/>
        </w:rPr>
        <w:t>true “EEG learning”</w:t>
      </w:r>
      <w:r w:rsidR="00547D31" w:rsidRPr="008868C1">
        <w:rPr>
          <w:rFonts w:ascii="Arial" w:eastAsia="Arial Unicode MS" w:hAnsi="Arial" w:cs="Arial"/>
          <w:sz w:val="20"/>
          <w:szCs w:val="20"/>
        </w:rPr>
        <w:t xml:space="preserve"> has actually occurred</w:t>
      </w:r>
      <w:r w:rsidR="00DA5B02" w:rsidRPr="008868C1">
        <w:rPr>
          <w:rFonts w:ascii="Arial" w:eastAsia="Arial Unicode MS" w:hAnsi="Arial" w:cs="Arial"/>
          <w:sz w:val="20"/>
          <w:szCs w:val="20"/>
        </w:rPr>
        <w:t>.</w:t>
      </w:r>
      <w:r w:rsidR="00826A38" w:rsidRPr="008868C1">
        <w:rPr>
          <w:rFonts w:ascii="Arial" w:eastAsia="Arial Unicode MS" w:hAnsi="Arial" w:cs="Arial"/>
          <w:sz w:val="20"/>
          <w:szCs w:val="20"/>
        </w:rPr>
        <w:t xml:space="preserve"> </w:t>
      </w:r>
      <w:r w:rsidR="004B46C9" w:rsidRPr="008868C1">
        <w:rPr>
          <w:rFonts w:ascii="Arial" w:eastAsia="Arial Unicode MS" w:hAnsi="Arial" w:cs="Arial"/>
          <w:sz w:val="20"/>
          <w:szCs w:val="20"/>
        </w:rPr>
        <w:t xml:space="preserve"> Despite these limitations, the results of current studies </w:t>
      </w:r>
      <w:r w:rsidR="00E22156" w:rsidRPr="008868C1">
        <w:rPr>
          <w:rFonts w:ascii="Arial" w:eastAsia="Arial Unicode MS" w:hAnsi="Arial" w:cs="Arial"/>
          <w:sz w:val="20"/>
          <w:szCs w:val="20"/>
        </w:rPr>
        <w:t>are</w:t>
      </w:r>
      <w:r w:rsidR="004B46C9" w:rsidRPr="008868C1">
        <w:rPr>
          <w:rFonts w:ascii="Arial" w:eastAsia="Arial Unicode MS" w:hAnsi="Arial" w:cs="Arial"/>
          <w:sz w:val="20"/>
          <w:szCs w:val="20"/>
        </w:rPr>
        <w:t xml:space="preserve"> very promising and warrant </w:t>
      </w:r>
      <w:r w:rsidR="00E22156" w:rsidRPr="008868C1">
        <w:rPr>
          <w:rFonts w:ascii="Arial" w:eastAsia="Arial Unicode MS" w:hAnsi="Arial" w:cs="Arial"/>
          <w:sz w:val="20"/>
          <w:szCs w:val="20"/>
        </w:rPr>
        <w:t>further research</w:t>
      </w:r>
      <w:r w:rsidR="004B46C9" w:rsidRPr="008868C1">
        <w:rPr>
          <w:rFonts w:ascii="Arial" w:eastAsia="Arial Unicode MS" w:hAnsi="Arial" w:cs="Arial"/>
          <w:sz w:val="20"/>
          <w:szCs w:val="20"/>
        </w:rPr>
        <w:t xml:space="preserve"> in this field in order to fully explore the potential of this therapy.</w:t>
      </w:r>
      <w:r w:rsidR="0097378A" w:rsidRPr="008868C1">
        <w:rPr>
          <w:rFonts w:ascii="Arial" w:eastAsia="Arial Unicode MS" w:hAnsi="Arial" w:cs="Arial"/>
          <w:sz w:val="20"/>
          <w:szCs w:val="20"/>
        </w:rPr>
        <w:t xml:space="preserve"> This review provides information on studies </w:t>
      </w:r>
      <w:r w:rsidR="00CD3241" w:rsidRPr="008868C1">
        <w:rPr>
          <w:rFonts w:ascii="Arial" w:eastAsia="Arial Unicode MS" w:hAnsi="Arial" w:cs="Arial"/>
          <w:sz w:val="20"/>
          <w:szCs w:val="20"/>
        </w:rPr>
        <w:t>to date</w:t>
      </w:r>
      <w:r w:rsidR="0097378A" w:rsidRPr="008868C1">
        <w:rPr>
          <w:rFonts w:ascii="Arial" w:eastAsia="Arial Unicode MS" w:hAnsi="Arial" w:cs="Arial"/>
          <w:sz w:val="20"/>
          <w:szCs w:val="20"/>
        </w:rPr>
        <w:t xml:space="preserve"> in order to assist </w:t>
      </w:r>
      <w:r w:rsidR="000B27C2" w:rsidRPr="008868C1">
        <w:rPr>
          <w:rFonts w:ascii="Arial" w:eastAsia="Arial Unicode MS" w:hAnsi="Arial" w:cs="Arial"/>
          <w:sz w:val="20"/>
          <w:szCs w:val="20"/>
        </w:rPr>
        <w:t xml:space="preserve">the </w:t>
      </w:r>
      <w:r w:rsidR="0097378A" w:rsidRPr="008868C1">
        <w:rPr>
          <w:rFonts w:ascii="Arial" w:eastAsia="Arial Unicode MS" w:hAnsi="Arial" w:cs="Arial"/>
          <w:sz w:val="20"/>
          <w:szCs w:val="20"/>
        </w:rPr>
        <w:t>development of robust protocols for future neurofeedback studies</w:t>
      </w:r>
      <w:r w:rsidR="00A250B9" w:rsidRPr="008868C1">
        <w:rPr>
          <w:rFonts w:ascii="Arial" w:eastAsia="Arial Unicode MS" w:hAnsi="Arial" w:cs="Arial"/>
          <w:sz w:val="20"/>
          <w:szCs w:val="20"/>
        </w:rPr>
        <w:t xml:space="preserve">. </w:t>
      </w:r>
    </w:p>
    <w:p w14:paraId="6C8DD3A6" w14:textId="51E0B83C" w:rsidR="00830EB3" w:rsidRPr="008868C1" w:rsidRDefault="00FD0D50" w:rsidP="008868C1">
      <w:pPr>
        <w:jc w:val="both"/>
        <w:rPr>
          <w:rFonts w:ascii="Arial" w:eastAsia="Arial Unicode MS" w:hAnsi="Arial" w:cs="Arial"/>
          <w:sz w:val="20"/>
          <w:szCs w:val="20"/>
        </w:rPr>
      </w:pPr>
      <w:r w:rsidRPr="008868C1">
        <w:rPr>
          <w:rFonts w:ascii="Arial" w:eastAsia="Arial Unicode MS" w:hAnsi="Arial" w:cs="Arial"/>
          <w:b/>
          <w:bCs/>
          <w:sz w:val="20"/>
          <w:szCs w:val="20"/>
        </w:rPr>
        <w:t xml:space="preserve">Acknowledgments: </w:t>
      </w:r>
      <w:r w:rsidRPr="008868C1">
        <w:rPr>
          <w:rFonts w:ascii="Arial" w:eastAsia="Arial Unicode MS" w:hAnsi="Arial" w:cs="Arial"/>
          <w:sz w:val="20"/>
          <w:szCs w:val="20"/>
        </w:rPr>
        <w:t>None</w:t>
      </w:r>
    </w:p>
    <w:p w14:paraId="3508A898" w14:textId="4A70052D" w:rsidR="00C924FA" w:rsidRPr="008868C1" w:rsidRDefault="00C924FA" w:rsidP="008868C1">
      <w:pPr>
        <w:jc w:val="both"/>
        <w:rPr>
          <w:rFonts w:ascii="Arial" w:eastAsia="Arial Unicode MS" w:hAnsi="Arial" w:cs="Arial"/>
          <w:sz w:val="20"/>
          <w:szCs w:val="20"/>
        </w:rPr>
      </w:pPr>
      <w:r w:rsidRPr="008868C1">
        <w:rPr>
          <w:rFonts w:ascii="Arial" w:eastAsia="Arial Unicode MS" w:hAnsi="Arial" w:cs="Arial"/>
          <w:b/>
          <w:bCs/>
          <w:sz w:val="20"/>
          <w:szCs w:val="20"/>
        </w:rPr>
        <w:t>Author Contributions:</w:t>
      </w:r>
      <w:r w:rsidRPr="008868C1">
        <w:rPr>
          <w:rFonts w:ascii="Arial" w:eastAsia="Arial Unicode MS" w:hAnsi="Arial" w:cs="Arial"/>
          <w:sz w:val="20"/>
          <w:szCs w:val="20"/>
        </w:rPr>
        <w:t xml:space="preserve"> KP and HS conducted the </w:t>
      </w:r>
      <w:r w:rsidR="00172947" w:rsidRPr="008868C1">
        <w:rPr>
          <w:rFonts w:ascii="Arial" w:eastAsia="Arial Unicode MS" w:hAnsi="Arial" w:cs="Arial"/>
          <w:sz w:val="20"/>
          <w:szCs w:val="20"/>
        </w:rPr>
        <w:t>literature search, screening and data extraction. MS</w:t>
      </w:r>
      <w:r w:rsidR="00802208" w:rsidRPr="008868C1">
        <w:rPr>
          <w:rFonts w:ascii="Arial" w:eastAsia="Arial Unicode MS" w:hAnsi="Arial" w:cs="Arial"/>
          <w:sz w:val="20"/>
          <w:szCs w:val="20"/>
        </w:rPr>
        <w:t xml:space="preserve"> </w:t>
      </w:r>
      <w:r w:rsidR="004C3E0C" w:rsidRPr="008868C1">
        <w:rPr>
          <w:rFonts w:ascii="Arial" w:eastAsia="Arial Unicode MS" w:hAnsi="Arial" w:cs="Arial"/>
          <w:sz w:val="20"/>
          <w:szCs w:val="20"/>
        </w:rPr>
        <w:t xml:space="preserve">acted as </w:t>
      </w:r>
      <w:r w:rsidR="00802208" w:rsidRPr="008868C1">
        <w:rPr>
          <w:rFonts w:ascii="Arial" w:eastAsia="Arial Unicode MS" w:hAnsi="Arial" w:cs="Arial"/>
          <w:sz w:val="20"/>
          <w:szCs w:val="20"/>
        </w:rPr>
        <w:t xml:space="preserve">the third reviewer </w:t>
      </w:r>
      <w:r w:rsidR="00AC1816" w:rsidRPr="008868C1">
        <w:rPr>
          <w:rFonts w:ascii="Arial" w:eastAsia="Arial Unicode MS" w:hAnsi="Arial" w:cs="Arial"/>
          <w:sz w:val="20"/>
          <w:szCs w:val="20"/>
        </w:rPr>
        <w:t>i</w:t>
      </w:r>
      <w:r w:rsidR="004C3E0C" w:rsidRPr="008868C1">
        <w:rPr>
          <w:rFonts w:ascii="Arial" w:eastAsia="Arial Unicode MS" w:hAnsi="Arial" w:cs="Arial"/>
          <w:sz w:val="20"/>
          <w:szCs w:val="20"/>
        </w:rPr>
        <w:t>n cases of disagreement.</w:t>
      </w:r>
      <w:r w:rsidR="00957AE8" w:rsidRPr="008868C1">
        <w:rPr>
          <w:rFonts w:ascii="Arial" w:eastAsia="Arial Unicode MS" w:hAnsi="Arial" w:cs="Arial"/>
          <w:sz w:val="20"/>
          <w:szCs w:val="20"/>
        </w:rPr>
        <w:t xml:space="preserve"> KP</w:t>
      </w:r>
      <w:r w:rsidR="002222E6" w:rsidRPr="008868C1">
        <w:rPr>
          <w:rFonts w:ascii="Arial" w:eastAsia="Arial Unicode MS" w:hAnsi="Arial" w:cs="Arial"/>
          <w:sz w:val="20"/>
          <w:szCs w:val="20"/>
        </w:rPr>
        <w:t xml:space="preserve"> conducted the meta-analysis of the data in RevMan</w:t>
      </w:r>
      <w:r w:rsidR="008E4E17" w:rsidRPr="008868C1">
        <w:rPr>
          <w:rFonts w:ascii="Arial" w:eastAsia="Arial Unicode MS" w:hAnsi="Arial" w:cs="Arial"/>
          <w:sz w:val="20"/>
          <w:szCs w:val="20"/>
        </w:rPr>
        <w:t xml:space="preserve"> and wrote the manuscript.</w:t>
      </w:r>
      <w:r w:rsidR="00AC1816" w:rsidRPr="008868C1">
        <w:rPr>
          <w:rFonts w:ascii="Arial" w:eastAsia="Arial Unicode MS" w:hAnsi="Arial" w:cs="Arial"/>
          <w:sz w:val="20"/>
          <w:szCs w:val="20"/>
        </w:rPr>
        <w:t xml:space="preserve"> All authors were </w:t>
      </w:r>
      <w:r w:rsidR="003E753B" w:rsidRPr="008868C1">
        <w:rPr>
          <w:rFonts w:ascii="Arial" w:eastAsia="Arial Unicode MS" w:hAnsi="Arial" w:cs="Arial"/>
          <w:sz w:val="20"/>
          <w:szCs w:val="20"/>
        </w:rPr>
        <w:t xml:space="preserve">involved in </w:t>
      </w:r>
      <w:r w:rsidR="00E04A78" w:rsidRPr="008868C1">
        <w:rPr>
          <w:rFonts w:ascii="Arial" w:eastAsia="Arial Unicode MS" w:hAnsi="Arial" w:cs="Arial"/>
          <w:sz w:val="20"/>
          <w:szCs w:val="20"/>
        </w:rPr>
        <w:t xml:space="preserve">the analysis and interpretation of the data and revising the manuscript for </w:t>
      </w:r>
      <w:r w:rsidR="00F229DF" w:rsidRPr="008868C1">
        <w:rPr>
          <w:rFonts w:ascii="Arial" w:eastAsia="Arial Unicode MS" w:hAnsi="Arial" w:cs="Arial"/>
          <w:sz w:val="20"/>
          <w:szCs w:val="20"/>
        </w:rPr>
        <w:t>important intellectual content.</w:t>
      </w:r>
    </w:p>
    <w:p w14:paraId="6CDE80E6" w14:textId="77777777" w:rsidR="006B52B2" w:rsidRPr="008868C1" w:rsidRDefault="006B52B2" w:rsidP="008868C1">
      <w:pPr>
        <w:jc w:val="both"/>
        <w:rPr>
          <w:rFonts w:ascii="Arial" w:eastAsia="Arial Unicode MS" w:hAnsi="Arial" w:cs="Arial"/>
          <w:sz w:val="20"/>
          <w:szCs w:val="20"/>
        </w:rPr>
      </w:pPr>
    </w:p>
    <w:p w14:paraId="66E86BDD" w14:textId="77777777" w:rsidR="00ED25AB" w:rsidRPr="008868C1" w:rsidRDefault="000C68CC" w:rsidP="008868C1">
      <w:pPr>
        <w:pStyle w:val="Heading2"/>
        <w:spacing w:after="240"/>
        <w:jc w:val="both"/>
        <w:rPr>
          <w:rFonts w:ascii="Arial" w:eastAsia="Arial Unicode MS" w:hAnsi="Arial" w:cs="Arial"/>
          <w:color w:val="365F91" w:themeColor="accent1" w:themeShade="BF"/>
          <w:sz w:val="20"/>
          <w:szCs w:val="20"/>
          <w:u w:val="single"/>
        </w:rPr>
      </w:pPr>
      <w:r w:rsidRPr="008868C1">
        <w:rPr>
          <w:rFonts w:ascii="Arial" w:eastAsia="Arial Unicode MS" w:hAnsi="Arial" w:cs="Arial"/>
          <w:color w:val="365F91" w:themeColor="accent1" w:themeShade="BF"/>
          <w:sz w:val="20"/>
          <w:szCs w:val="20"/>
          <w:u w:val="single"/>
        </w:rPr>
        <w:t>9</w:t>
      </w:r>
      <w:r w:rsidR="00ED25AB" w:rsidRPr="008868C1">
        <w:rPr>
          <w:rFonts w:ascii="Arial" w:eastAsia="Arial Unicode MS" w:hAnsi="Arial" w:cs="Arial"/>
          <w:color w:val="365F91" w:themeColor="accent1" w:themeShade="BF"/>
          <w:sz w:val="20"/>
          <w:szCs w:val="20"/>
          <w:u w:val="single"/>
        </w:rPr>
        <w:t>. REFERENCES</w:t>
      </w:r>
    </w:p>
    <w:p w14:paraId="36FBC048" w14:textId="507FFB28" w:rsidR="00C55A7B" w:rsidRPr="00C55A7B" w:rsidRDefault="00ED25AB" w:rsidP="00C55A7B">
      <w:pPr>
        <w:widowControl w:val="0"/>
        <w:autoSpaceDE w:val="0"/>
        <w:autoSpaceDN w:val="0"/>
        <w:adjustRightInd w:val="0"/>
        <w:spacing w:line="240" w:lineRule="auto"/>
        <w:ind w:left="480" w:hanging="480"/>
        <w:rPr>
          <w:rFonts w:ascii="Arial" w:hAnsi="Arial" w:cs="Arial"/>
          <w:noProof/>
          <w:sz w:val="20"/>
        </w:rPr>
      </w:pPr>
      <w:r w:rsidRPr="008868C1">
        <w:rPr>
          <w:rFonts w:ascii="Arial" w:eastAsia="Arial Unicode MS" w:hAnsi="Arial" w:cs="Arial"/>
          <w:sz w:val="20"/>
          <w:szCs w:val="20"/>
        </w:rPr>
        <w:fldChar w:fldCharType="begin" w:fldLock="1"/>
      </w:r>
      <w:r w:rsidRPr="008868C1">
        <w:rPr>
          <w:rFonts w:ascii="Arial" w:eastAsia="Arial Unicode MS" w:hAnsi="Arial" w:cs="Arial"/>
          <w:sz w:val="20"/>
          <w:szCs w:val="20"/>
        </w:rPr>
        <w:instrText xml:space="preserve">ADDIN Mendeley Bibliography CSL_BIBLIOGRAPHY </w:instrText>
      </w:r>
      <w:r w:rsidRPr="008868C1">
        <w:rPr>
          <w:rFonts w:ascii="Arial" w:eastAsia="Arial Unicode MS" w:hAnsi="Arial" w:cs="Arial"/>
          <w:sz w:val="20"/>
          <w:szCs w:val="20"/>
        </w:rPr>
        <w:fldChar w:fldCharType="separate"/>
      </w:r>
      <w:r w:rsidR="00C55A7B" w:rsidRPr="00C55A7B">
        <w:rPr>
          <w:rFonts w:ascii="Arial" w:hAnsi="Arial" w:cs="Arial"/>
          <w:noProof/>
          <w:sz w:val="20"/>
        </w:rPr>
        <w:t xml:space="preserve">Al-Taleb, M., Purcell, M., Fraser, M., Petric-Gray, N., &amp; Vuckovic, A. (2019). Home used, patient self-managed, brain-computer interface for the management of central neuropathic pain post spinal cord injury: usability study. </w:t>
      </w:r>
      <w:r w:rsidR="00C55A7B" w:rsidRPr="00C55A7B">
        <w:rPr>
          <w:rFonts w:ascii="Arial" w:hAnsi="Arial" w:cs="Arial"/>
          <w:i/>
          <w:iCs/>
          <w:noProof/>
          <w:sz w:val="20"/>
        </w:rPr>
        <w:t>Journal of NeuroEngineering and Rehabilitation</w:t>
      </w:r>
      <w:r w:rsidR="00C55A7B" w:rsidRPr="00C55A7B">
        <w:rPr>
          <w:rFonts w:ascii="Arial" w:hAnsi="Arial" w:cs="Arial"/>
          <w:noProof/>
          <w:sz w:val="20"/>
        </w:rPr>
        <w:t>. https://doi.org/10.1186/s12984-019-0588-7</w:t>
      </w:r>
    </w:p>
    <w:p w14:paraId="730C53A8"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Bagdasaryan, J., &amp; Le Van Quyen, M. (2013). Experiencing your brain: Neurofeedback as a new bridge between neuroscience and phenomenology. </w:t>
      </w:r>
      <w:r w:rsidRPr="00C55A7B">
        <w:rPr>
          <w:rFonts w:ascii="Arial" w:hAnsi="Arial" w:cs="Arial"/>
          <w:i/>
          <w:iCs/>
          <w:noProof/>
          <w:sz w:val="20"/>
        </w:rPr>
        <w:t>Frontiers in Human Neuroscience</w:t>
      </w:r>
      <w:r w:rsidRPr="00C55A7B">
        <w:rPr>
          <w:rFonts w:ascii="Arial" w:hAnsi="Arial" w:cs="Arial"/>
          <w:noProof/>
          <w:sz w:val="20"/>
        </w:rPr>
        <w:t xml:space="preserve">, </w:t>
      </w:r>
      <w:r w:rsidRPr="00C55A7B">
        <w:rPr>
          <w:rFonts w:ascii="Arial" w:hAnsi="Arial" w:cs="Arial"/>
          <w:i/>
          <w:iCs/>
          <w:noProof/>
          <w:sz w:val="20"/>
        </w:rPr>
        <w:t>7</w:t>
      </w:r>
      <w:r w:rsidRPr="00C55A7B">
        <w:rPr>
          <w:rFonts w:ascii="Arial" w:hAnsi="Arial" w:cs="Arial"/>
          <w:noProof/>
          <w:sz w:val="20"/>
        </w:rPr>
        <w:t>(OCT), 1–10. https://doi.org/10.3389/fnhum.2013.00680</w:t>
      </w:r>
    </w:p>
    <w:p w14:paraId="3AF25B81"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Bonvanie, I. J., Oldehinkel, A. J., Rosmalen, J. G. M., &amp; Janssens, K. A. M. (2016). Sleep problems and pain: A longitudinal cohort study in emerging adults. </w:t>
      </w:r>
      <w:r w:rsidRPr="00C55A7B">
        <w:rPr>
          <w:rFonts w:ascii="Arial" w:hAnsi="Arial" w:cs="Arial"/>
          <w:i/>
          <w:iCs/>
          <w:noProof/>
          <w:sz w:val="20"/>
        </w:rPr>
        <w:t>Pain</w:t>
      </w:r>
      <w:r w:rsidRPr="00C55A7B">
        <w:rPr>
          <w:rFonts w:ascii="Arial" w:hAnsi="Arial" w:cs="Arial"/>
          <w:noProof/>
          <w:sz w:val="20"/>
        </w:rPr>
        <w:t>. https://doi.org/10.1097/j.pain.0000000000000466</w:t>
      </w:r>
    </w:p>
    <w:p w14:paraId="7EAD26EC"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Boord, P., Siddall, P. J., Tran, Y., Herbert, D., Middleton, J., &amp; Craig, A. (2008). Electroencephalographic slowing and reduced reactivity in neuropathic pain following spinal cord injury. </w:t>
      </w:r>
      <w:r w:rsidRPr="00C55A7B">
        <w:rPr>
          <w:rFonts w:ascii="Arial" w:hAnsi="Arial" w:cs="Arial"/>
          <w:i/>
          <w:iCs/>
          <w:noProof/>
          <w:sz w:val="20"/>
        </w:rPr>
        <w:t>Spinal Cord</w:t>
      </w:r>
      <w:r w:rsidRPr="00C55A7B">
        <w:rPr>
          <w:rFonts w:ascii="Arial" w:hAnsi="Arial" w:cs="Arial"/>
          <w:noProof/>
          <w:sz w:val="20"/>
        </w:rPr>
        <w:t>. https://doi.org/10.1038/sj.sc.3102077</w:t>
      </w:r>
    </w:p>
    <w:p w14:paraId="53BB1B60"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Breivik, H., Cherny, N., Collett, B., De Conno, F., Filbet, M., Foubert, A. J., Cohen, R., &amp; Dow, L. (2009). Cancer-related pain: a pan-European survey of prevalence, treatment, and patient attitudes. </w:t>
      </w:r>
      <w:r w:rsidRPr="00C55A7B">
        <w:rPr>
          <w:rFonts w:ascii="Arial" w:hAnsi="Arial" w:cs="Arial"/>
          <w:i/>
          <w:iCs/>
          <w:noProof/>
          <w:sz w:val="20"/>
        </w:rPr>
        <w:t>Annals of Oncology</w:t>
      </w:r>
      <w:r w:rsidRPr="00C55A7B">
        <w:rPr>
          <w:rFonts w:ascii="Arial" w:hAnsi="Arial" w:cs="Arial"/>
          <w:noProof/>
          <w:sz w:val="20"/>
        </w:rPr>
        <w:t xml:space="preserve">, </w:t>
      </w:r>
      <w:r w:rsidRPr="00C55A7B">
        <w:rPr>
          <w:rFonts w:ascii="Arial" w:hAnsi="Arial" w:cs="Arial"/>
          <w:i/>
          <w:iCs/>
          <w:noProof/>
          <w:sz w:val="20"/>
        </w:rPr>
        <w:t>20</w:t>
      </w:r>
      <w:r w:rsidRPr="00C55A7B">
        <w:rPr>
          <w:rFonts w:ascii="Arial" w:hAnsi="Arial" w:cs="Arial"/>
          <w:noProof/>
          <w:sz w:val="20"/>
        </w:rPr>
        <w:t>, 1420–1433. https://doi.org/10.1093/annonc/mdp001</w:t>
      </w:r>
    </w:p>
    <w:p w14:paraId="4C162497"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Breivik, H., Collett, B., Ventafridda, V., Cohen, R., &amp; Gallacher, D. (2006). Survey of chronic pain in Europe: Prevalence, impact on daily life, and treatment. </w:t>
      </w:r>
      <w:r w:rsidRPr="00C55A7B">
        <w:rPr>
          <w:rFonts w:ascii="Arial" w:hAnsi="Arial" w:cs="Arial"/>
          <w:i/>
          <w:iCs/>
          <w:noProof/>
          <w:sz w:val="20"/>
        </w:rPr>
        <w:t>European Journal of Pain</w:t>
      </w:r>
      <w:r w:rsidRPr="00C55A7B">
        <w:rPr>
          <w:rFonts w:ascii="Arial" w:hAnsi="Arial" w:cs="Arial"/>
          <w:noProof/>
          <w:sz w:val="20"/>
        </w:rPr>
        <w:t xml:space="preserve">, </w:t>
      </w:r>
      <w:r w:rsidRPr="00C55A7B">
        <w:rPr>
          <w:rFonts w:ascii="Arial" w:hAnsi="Arial" w:cs="Arial"/>
          <w:i/>
          <w:iCs/>
          <w:noProof/>
          <w:sz w:val="20"/>
        </w:rPr>
        <w:t>10</w:t>
      </w:r>
      <w:r w:rsidRPr="00C55A7B">
        <w:rPr>
          <w:rFonts w:ascii="Arial" w:hAnsi="Arial" w:cs="Arial"/>
          <w:noProof/>
          <w:sz w:val="20"/>
        </w:rPr>
        <w:t>(4), 287–287. https://doi.org/10.1016/j.ejpain.2005.06.009</w:t>
      </w:r>
    </w:p>
    <w:p w14:paraId="08869238"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Bushnell, M. C., Čeko, M., &amp; Low, L. A. (2013). Cognitive and emotional control of pain and its disruption in chronic pain. In </w:t>
      </w:r>
      <w:r w:rsidRPr="00C55A7B">
        <w:rPr>
          <w:rFonts w:ascii="Arial" w:hAnsi="Arial" w:cs="Arial"/>
          <w:i/>
          <w:iCs/>
          <w:noProof/>
          <w:sz w:val="20"/>
        </w:rPr>
        <w:t>Nature Reviews Neuroscience</w:t>
      </w:r>
      <w:r w:rsidRPr="00C55A7B">
        <w:rPr>
          <w:rFonts w:ascii="Arial" w:hAnsi="Arial" w:cs="Arial"/>
          <w:noProof/>
          <w:sz w:val="20"/>
        </w:rPr>
        <w:t xml:space="preserve"> (Vol. 14, Issue 7, pp. 502–511). https://doi.org/10.1038/nrn3516</w:t>
      </w:r>
    </w:p>
    <w:p w14:paraId="2DA42E42"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Caro, X. J., &amp; Winter, E. F. (2011). EEG biofeedback treatment improves certain attention and somatic symptoms in fibromyalgia: A pilot study. </w:t>
      </w:r>
      <w:r w:rsidRPr="00C55A7B">
        <w:rPr>
          <w:rFonts w:ascii="Arial" w:hAnsi="Arial" w:cs="Arial"/>
          <w:i/>
          <w:iCs/>
          <w:noProof/>
          <w:sz w:val="20"/>
        </w:rPr>
        <w:t>Applied Psychophysiology Biofeedback</w:t>
      </w:r>
      <w:r w:rsidRPr="00C55A7B">
        <w:rPr>
          <w:rFonts w:ascii="Arial" w:hAnsi="Arial" w:cs="Arial"/>
          <w:noProof/>
          <w:sz w:val="20"/>
        </w:rPr>
        <w:t xml:space="preserve">, </w:t>
      </w:r>
      <w:r w:rsidRPr="00C55A7B">
        <w:rPr>
          <w:rFonts w:ascii="Arial" w:hAnsi="Arial" w:cs="Arial"/>
          <w:i/>
          <w:iCs/>
          <w:noProof/>
          <w:sz w:val="20"/>
        </w:rPr>
        <w:t>36</w:t>
      </w:r>
      <w:r w:rsidRPr="00C55A7B">
        <w:rPr>
          <w:rFonts w:ascii="Arial" w:hAnsi="Arial" w:cs="Arial"/>
          <w:noProof/>
          <w:sz w:val="20"/>
        </w:rPr>
        <w:t>(3), 193–200. https://doi.org/http://dx.doi.org/10.1007/s10484-011-9159-9</w:t>
      </w:r>
    </w:p>
    <w:p w14:paraId="0E8F717F"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Carvalho, R., Dias, N., &amp; Cerqueira, J. J. (2019). Brain-machine interface of upper limb recovery in stroke patients rehabilitation: A systematic review. In </w:t>
      </w:r>
      <w:r w:rsidRPr="00C55A7B">
        <w:rPr>
          <w:rFonts w:ascii="Arial" w:hAnsi="Arial" w:cs="Arial"/>
          <w:i/>
          <w:iCs/>
          <w:noProof/>
          <w:sz w:val="20"/>
        </w:rPr>
        <w:t>Physiotherapy Research International</w:t>
      </w:r>
      <w:r w:rsidRPr="00C55A7B">
        <w:rPr>
          <w:rFonts w:ascii="Arial" w:hAnsi="Arial" w:cs="Arial"/>
          <w:noProof/>
          <w:sz w:val="20"/>
        </w:rPr>
        <w:t>. https://doi.org/10.1002/pri.1764</w:t>
      </w:r>
    </w:p>
    <w:p w14:paraId="3001CE9C"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Collura, T. F., &amp; Siever, D. (2009). Audio-Visual Entrainment in Relation to Mental Health and EEG. In </w:t>
      </w:r>
      <w:r w:rsidRPr="00C55A7B">
        <w:rPr>
          <w:rFonts w:ascii="Arial" w:hAnsi="Arial" w:cs="Arial"/>
          <w:i/>
          <w:iCs/>
          <w:noProof/>
          <w:sz w:val="20"/>
        </w:rPr>
        <w:t>Introduction to Quantitative EEG and Neurofeedback</w:t>
      </w:r>
      <w:r w:rsidRPr="00C55A7B">
        <w:rPr>
          <w:rFonts w:ascii="Arial" w:hAnsi="Arial" w:cs="Arial"/>
          <w:noProof/>
          <w:sz w:val="20"/>
        </w:rPr>
        <w:t>. https://doi.org/10.1016/B978-0-12-374534-7.00008-3</w:t>
      </w:r>
    </w:p>
    <w:p w14:paraId="505FF65C"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DeCharms, R. C., Maeda, F., Glover, G. H., Ludlow, D., Pauly, J. M., Soneji, D., Gabrieli, J. D. E., &amp; </w:t>
      </w:r>
      <w:r w:rsidRPr="00C55A7B">
        <w:rPr>
          <w:rFonts w:ascii="Arial" w:hAnsi="Arial" w:cs="Arial"/>
          <w:noProof/>
          <w:sz w:val="20"/>
        </w:rPr>
        <w:lastRenderedPageBreak/>
        <w:t xml:space="preserve">Mackey, S. C. (2005). Control over brain activation and pain learned by using real-time functional MRI. </w:t>
      </w:r>
      <w:r w:rsidRPr="00C55A7B">
        <w:rPr>
          <w:rFonts w:ascii="Arial" w:hAnsi="Arial" w:cs="Arial"/>
          <w:i/>
          <w:iCs/>
          <w:noProof/>
          <w:sz w:val="20"/>
        </w:rPr>
        <w:t>Proceedings of the National Academy of Sciences of the United States of America</w:t>
      </w:r>
      <w:r w:rsidRPr="00C55A7B">
        <w:rPr>
          <w:rFonts w:ascii="Arial" w:hAnsi="Arial" w:cs="Arial"/>
          <w:noProof/>
          <w:sz w:val="20"/>
        </w:rPr>
        <w:t xml:space="preserve">, </w:t>
      </w:r>
      <w:r w:rsidRPr="00C55A7B">
        <w:rPr>
          <w:rFonts w:ascii="Arial" w:hAnsi="Arial" w:cs="Arial"/>
          <w:i/>
          <w:iCs/>
          <w:noProof/>
          <w:sz w:val="20"/>
        </w:rPr>
        <w:t>102</w:t>
      </w:r>
      <w:r w:rsidRPr="00C55A7B">
        <w:rPr>
          <w:rFonts w:ascii="Arial" w:hAnsi="Arial" w:cs="Arial"/>
          <w:noProof/>
          <w:sz w:val="20"/>
        </w:rPr>
        <w:t>(51), 18626–18631. https://doi.org/10.1073/pnas.0505210102</w:t>
      </w:r>
    </w:p>
    <w:p w14:paraId="0C7B1066"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Dos Santos Pinheiro, E. S., De Queirós, F. C., Montoya, P., Santos, C. L., Do Nascimento, M. A., Ito, C. H., Silva, M., Santos, D. B. N., Benevides, S., Miranda, J. G. V., Sá, K. N., &amp; Baptista, A. F. (2016). Electroencephalographic patterns in chronic pain: A systematic review of the literature. </w:t>
      </w:r>
      <w:r w:rsidRPr="00C55A7B">
        <w:rPr>
          <w:rFonts w:ascii="Arial" w:hAnsi="Arial" w:cs="Arial"/>
          <w:i/>
          <w:iCs/>
          <w:noProof/>
          <w:sz w:val="20"/>
        </w:rPr>
        <w:t>PLoS ONE</w:t>
      </w:r>
      <w:r w:rsidRPr="00C55A7B">
        <w:rPr>
          <w:rFonts w:ascii="Arial" w:hAnsi="Arial" w:cs="Arial"/>
          <w:noProof/>
          <w:sz w:val="20"/>
        </w:rPr>
        <w:t xml:space="preserve">, </w:t>
      </w:r>
      <w:r w:rsidRPr="00C55A7B">
        <w:rPr>
          <w:rFonts w:ascii="Arial" w:hAnsi="Arial" w:cs="Arial"/>
          <w:i/>
          <w:iCs/>
          <w:noProof/>
          <w:sz w:val="20"/>
        </w:rPr>
        <w:t>11</w:t>
      </w:r>
      <w:r w:rsidRPr="00C55A7B">
        <w:rPr>
          <w:rFonts w:ascii="Arial" w:hAnsi="Arial" w:cs="Arial"/>
          <w:noProof/>
          <w:sz w:val="20"/>
        </w:rPr>
        <w:t>(2), 1–26. https://doi.org/10.1371/journal.pone.0149085</w:t>
      </w:r>
    </w:p>
    <w:p w14:paraId="6830DEE3"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Dworkin, R. H., Turk, D. C., Farrar, J. T., Haythornthwaite, J. A., Jensen, M. P., Katz, N. P., Kerns, R. D., Stucki, G., Allen, R. R., Bellamy, N., Carr, D. B., Chandler, J., Cowan, P., Dionne, R., Galer, B. S., Hertz, S., Jadad, A. R., Kramer, L. D., Manning, D. C., … Witter, J. (2005). Core outcome measures for chronic pain clinical trials: IMMPACT recommendations. </w:t>
      </w:r>
      <w:r w:rsidRPr="00C55A7B">
        <w:rPr>
          <w:rFonts w:ascii="Arial" w:hAnsi="Arial" w:cs="Arial"/>
          <w:i/>
          <w:iCs/>
          <w:noProof/>
          <w:sz w:val="20"/>
        </w:rPr>
        <w:t>Pain</w:t>
      </w:r>
      <w:r w:rsidRPr="00C55A7B">
        <w:rPr>
          <w:rFonts w:ascii="Arial" w:hAnsi="Arial" w:cs="Arial"/>
          <w:noProof/>
          <w:sz w:val="20"/>
        </w:rPr>
        <w:t xml:space="preserve">, </w:t>
      </w:r>
      <w:r w:rsidRPr="00C55A7B">
        <w:rPr>
          <w:rFonts w:ascii="Arial" w:hAnsi="Arial" w:cs="Arial"/>
          <w:i/>
          <w:iCs/>
          <w:noProof/>
          <w:sz w:val="20"/>
        </w:rPr>
        <w:t>113</w:t>
      </w:r>
      <w:r w:rsidRPr="00C55A7B">
        <w:rPr>
          <w:rFonts w:ascii="Arial" w:hAnsi="Arial" w:cs="Arial"/>
          <w:noProof/>
          <w:sz w:val="20"/>
        </w:rPr>
        <w:t>(1–2), 9–19. https://doi.org/10.1016/j.pain.2004.09.012</w:t>
      </w:r>
    </w:p>
    <w:p w14:paraId="35E38F65"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Elbogen, E. B., Alsobrooks, A., Battles, S., Molloy, K., Dennis, P. A., Beckham, J. C., McLean, S. A., Keith, J. R., &amp; Russoniello, C. (2019). Mobile Neurofeedback for Pain Management in Veterans with TBI and PTSD. </w:t>
      </w:r>
      <w:r w:rsidRPr="00C55A7B">
        <w:rPr>
          <w:rFonts w:ascii="Arial" w:hAnsi="Arial" w:cs="Arial"/>
          <w:i/>
          <w:iCs/>
          <w:noProof/>
          <w:sz w:val="20"/>
        </w:rPr>
        <w:t>Pain Medicine</w:t>
      </w:r>
      <w:r w:rsidRPr="00C55A7B">
        <w:rPr>
          <w:rFonts w:ascii="Arial" w:hAnsi="Arial" w:cs="Arial"/>
          <w:noProof/>
          <w:sz w:val="20"/>
        </w:rPr>
        <w:t xml:space="preserve">, </w:t>
      </w:r>
      <w:r w:rsidRPr="00C55A7B">
        <w:rPr>
          <w:rFonts w:ascii="Arial" w:hAnsi="Arial" w:cs="Arial"/>
          <w:i/>
          <w:iCs/>
          <w:noProof/>
          <w:sz w:val="20"/>
        </w:rPr>
        <w:t>0</w:t>
      </w:r>
      <w:r w:rsidRPr="00C55A7B">
        <w:rPr>
          <w:rFonts w:ascii="Arial" w:hAnsi="Arial" w:cs="Arial"/>
          <w:noProof/>
          <w:sz w:val="20"/>
        </w:rPr>
        <w:t>(0), 1–9. https://doi.org/10.1093/pm/pnz269</w:t>
      </w:r>
    </w:p>
    <w:p w14:paraId="7600E2DD"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Farahani, D. M., Tavallaie, S. A., Ahmadi, K., Fathi Ashtiani, A., Sheikh, M., Yahaghi, E., D.M., F., S.A., T., &amp; K., A. (2014). Comparison of Neurofeedback and Transcutaneous Electrical Nerve Stimulation Efficacy on Treatment of Primary Headaches: A Randomized Controlled Clinical Trial. </w:t>
      </w:r>
      <w:r w:rsidRPr="00C55A7B">
        <w:rPr>
          <w:rFonts w:ascii="Arial" w:hAnsi="Arial" w:cs="Arial"/>
          <w:i/>
          <w:iCs/>
          <w:noProof/>
          <w:sz w:val="20"/>
        </w:rPr>
        <w:t>Iranian Red Crescent Medical Journal</w:t>
      </w:r>
      <w:r w:rsidRPr="00C55A7B">
        <w:rPr>
          <w:rFonts w:ascii="Arial" w:hAnsi="Arial" w:cs="Arial"/>
          <w:noProof/>
          <w:sz w:val="20"/>
        </w:rPr>
        <w:t xml:space="preserve">, </w:t>
      </w:r>
      <w:r w:rsidRPr="00C55A7B">
        <w:rPr>
          <w:rFonts w:ascii="Arial" w:hAnsi="Arial" w:cs="Arial"/>
          <w:i/>
          <w:iCs/>
          <w:noProof/>
          <w:sz w:val="20"/>
        </w:rPr>
        <w:t>16</w:t>
      </w:r>
      <w:r w:rsidRPr="00C55A7B">
        <w:rPr>
          <w:rFonts w:ascii="Arial" w:hAnsi="Arial" w:cs="Arial"/>
          <w:noProof/>
          <w:sz w:val="20"/>
        </w:rPr>
        <w:t>(7), e17799. https://doi.org/10.5812/ircmj.17799</w:t>
      </w:r>
    </w:p>
    <w:p w14:paraId="1B0C3BF0"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Fayaz, A., Croft, P., Langford, R. M., Donaldson, L. J., &amp; Jones, G. T. (2016). Prevalence of chronic pain in the UK: a systematic review and meta-analysis of population studies. </w:t>
      </w:r>
      <w:r w:rsidRPr="00C55A7B">
        <w:rPr>
          <w:rFonts w:ascii="Arial" w:hAnsi="Arial" w:cs="Arial"/>
          <w:i/>
          <w:iCs/>
          <w:noProof/>
          <w:sz w:val="20"/>
        </w:rPr>
        <w:t>Open</w:t>
      </w:r>
      <w:r w:rsidRPr="00C55A7B">
        <w:rPr>
          <w:rFonts w:ascii="Arial" w:hAnsi="Arial" w:cs="Arial"/>
          <w:noProof/>
          <w:sz w:val="20"/>
        </w:rPr>
        <w:t xml:space="preserve">, </w:t>
      </w:r>
      <w:r w:rsidRPr="00C55A7B">
        <w:rPr>
          <w:rFonts w:ascii="Arial" w:hAnsi="Arial" w:cs="Arial"/>
          <w:i/>
          <w:iCs/>
          <w:noProof/>
          <w:sz w:val="20"/>
        </w:rPr>
        <w:t>6</w:t>
      </w:r>
      <w:r w:rsidRPr="00C55A7B">
        <w:rPr>
          <w:rFonts w:ascii="Arial" w:hAnsi="Arial" w:cs="Arial"/>
          <w:noProof/>
          <w:sz w:val="20"/>
        </w:rPr>
        <w:t>, 10364. https://doi.org/10.1136/bmjopen-2015</w:t>
      </w:r>
    </w:p>
    <w:p w14:paraId="3F641F35"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Feingold, D., Brill, S., Goor-Aryeh, I., Delayahu, Y., &amp; Lev-Ran, S. (2017). Depression and anxiety among chronic pain patients receiving prescription opioids and medical marijuana. </w:t>
      </w:r>
      <w:r w:rsidRPr="00C55A7B">
        <w:rPr>
          <w:rFonts w:ascii="Arial" w:hAnsi="Arial" w:cs="Arial"/>
          <w:i/>
          <w:iCs/>
          <w:noProof/>
          <w:sz w:val="20"/>
        </w:rPr>
        <w:t>Journal of Affective Disorders</w:t>
      </w:r>
      <w:r w:rsidRPr="00C55A7B">
        <w:rPr>
          <w:rFonts w:ascii="Arial" w:hAnsi="Arial" w:cs="Arial"/>
          <w:noProof/>
          <w:sz w:val="20"/>
        </w:rPr>
        <w:t>. https://doi.org/10.1016/j.jad.2017.04.026</w:t>
      </w:r>
    </w:p>
    <w:p w14:paraId="7F0E16DB"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Gaskin, D. J., &amp; Richard, P. (2012). </w:t>
      </w:r>
      <w:r w:rsidRPr="00C55A7B">
        <w:rPr>
          <w:rFonts w:ascii="Arial" w:hAnsi="Arial" w:cs="Arial"/>
          <w:i/>
          <w:iCs/>
          <w:noProof/>
          <w:sz w:val="20"/>
        </w:rPr>
        <w:t>The Economic Costs of Pain in the United States</w:t>
      </w:r>
      <w:r w:rsidRPr="00C55A7B">
        <w:rPr>
          <w:rFonts w:ascii="Arial" w:hAnsi="Arial" w:cs="Arial"/>
          <w:noProof/>
          <w:sz w:val="20"/>
        </w:rPr>
        <w:t>. https://doi.org/10.1016/j.jpain.2012.03.009</w:t>
      </w:r>
    </w:p>
    <w:p w14:paraId="5A8FD142"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Goldway, N., Ablin, J., Lubin, O., Zamir, Y., Keynan, J. N., Or-Borichev, A., Cavazza, M., Charles, F., Intrator, N., Brill, S., Ben-Simon, E., Sharon, H., &amp; Hendler, T. (2019). Volitional limbic neuromodulation exerts a beneficial clinical effect on Fibromyalgia. </w:t>
      </w:r>
      <w:r w:rsidRPr="00C55A7B">
        <w:rPr>
          <w:rFonts w:ascii="Arial" w:hAnsi="Arial" w:cs="Arial"/>
          <w:i/>
          <w:iCs/>
          <w:noProof/>
          <w:sz w:val="20"/>
        </w:rPr>
        <w:t>NeuroImage</w:t>
      </w:r>
      <w:r w:rsidRPr="00C55A7B">
        <w:rPr>
          <w:rFonts w:ascii="Arial" w:hAnsi="Arial" w:cs="Arial"/>
          <w:noProof/>
          <w:sz w:val="20"/>
        </w:rPr>
        <w:t xml:space="preserve">, </w:t>
      </w:r>
      <w:r w:rsidRPr="00C55A7B">
        <w:rPr>
          <w:rFonts w:ascii="Arial" w:hAnsi="Arial" w:cs="Arial"/>
          <w:i/>
          <w:iCs/>
          <w:noProof/>
          <w:sz w:val="20"/>
        </w:rPr>
        <w:t>186</w:t>
      </w:r>
      <w:r w:rsidRPr="00C55A7B">
        <w:rPr>
          <w:rFonts w:ascii="Arial" w:hAnsi="Arial" w:cs="Arial"/>
          <w:noProof/>
          <w:sz w:val="20"/>
        </w:rPr>
        <w:t>, 758–770. https://doi.org/https://dx.doi.org/10.1016/j.neuroimage.2018.11.001</w:t>
      </w:r>
    </w:p>
    <w:p w14:paraId="5A5BBB00"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Guan, M., Ma, L., Li, L., Yan, B., Zhao, L., Tong, L., Dou, S., Xia, L., Wang, M., Shi, D., M., G., L., M., L., L., B., Y., L., Z., L., T., S., D., L., X., M., W., … Shi, D. (2015). Self-regulation of brain activity in patients with postherpetic neuralgia: a double-blind randomized study using real-time FMRI neurofeedback. </w:t>
      </w:r>
      <w:r w:rsidRPr="00C55A7B">
        <w:rPr>
          <w:rFonts w:ascii="Arial" w:hAnsi="Arial" w:cs="Arial"/>
          <w:i/>
          <w:iCs/>
          <w:noProof/>
          <w:sz w:val="20"/>
        </w:rPr>
        <w:t>PloS One</w:t>
      </w:r>
      <w:r w:rsidRPr="00C55A7B">
        <w:rPr>
          <w:rFonts w:ascii="Arial" w:hAnsi="Arial" w:cs="Arial"/>
          <w:noProof/>
          <w:sz w:val="20"/>
        </w:rPr>
        <w:t xml:space="preserve">, </w:t>
      </w:r>
      <w:r w:rsidRPr="00C55A7B">
        <w:rPr>
          <w:rFonts w:ascii="Arial" w:hAnsi="Arial" w:cs="Arial"/>
          <w:i/>
          <w:iCs/>
          <w:noProof/>
          <w:sz w:val="20"/>
        </w:rPr>
        <w:t>10</w:t>
      </w:r>
      <w:r w:rsidRPr="00C55A7B">
        <w:rPr>
          <w:rFonts w:ascii="Arial" w:hAnsi="Arial" w:cs="Arial"/>
          <w:noProof/>
          <w:sz w:val="20"/>
        </w:rPr>
        <w:t>(4), e0123675. https://doi.org/https://dx.doi.org/10.1371/journal.pone.0123675</w:t>
      </w:r>
    </w:p>
    <w:p w14:paraId="0C21C9AB"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Hassan, M. A., Fraser, M., Conway, B. A., Allan, D. B., &amp; Vuckovic, A. (2015). The mechanism of neurofeedback training for treatment of central neuropathic pain in paraplegia: A pilot study. </w:t>
      </w:r>
      <w:r w:rsidRPr="00C55A7B">
        <w:rPr>
          <w:rFonts w:ascii="Arial" w:hAnsi="Arial" w:cs="Arial"/>
          <w:i/>
          <w:iCs/>
          <w:noProof/>
          <w:sz w:val="20"/>
        </w:rPr>
        <w:t>BMC Neurology</w:t>
      </w:r>
      <w:r w:rsidRPr="00C55A7B">
        <w:rPr>
          <w:rFonts w:ascii="Arial" w:hAnsi="Arial" w:cs="Arial"/>
          <w:noProof/>
          <w:sz w:val="20"/>
        </w:rPr>
        <w:t xml:space="preserve">, </w:t>
      </w:r>
      <w:r w:rsidRPr="00C55A7B">
        <w:rPr>
          <w:rFonts w:ascii="Arial" w:hAnsi="Arial" w:cs="Arial"/>
          <w:i/>
          <w:iCs/>
          <w:noProof/>
          <w:sz w:val="20"/>
        </w:rPr>
        <w:t>15</w:t>
      </w:r>
      <w:r w:rsidRPr="00C55A7B">
        <w:rPr>
          <w:rFonts w:ascii="Arial" w:hAnsi="Arial" w:cs="Arial"/>
          <w:noProof/>
          <w:sz w:val="20"/>
        </w:rPr>
        <w:t>(1). https://doi.org/10.1186/s12883-015-0445-7</w:t>
      </w:r>
    </w:p>
    <w:p w14:paraId="0742505C"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Hawkinson, J. E., Ross, A. J., Parthasarathy, S., Scott, D. J., Laramee, E. A., Posecion, L. J., Rekshan, W. R., Sheau, K. E., Njaka, N. D., Bayley, P. J., &amp; deCharms, R. C. (2012). Quantification of adverse events associated with functional MRI scanning and with real-time fMRI-based training. </w:t>
      </w:r>
      <w:r w:rsidRPr="00C55A7B">
        <w:rPr>
          <w:rFonts w:ascii="Arial" w:hAnsi="Arial" w:cs="Arial"/>
          <w:i/>
          <w:iCs/>
          <w:noProof/>
          <w:sz w:val="20"/>
        </w:rPr>
        <w:t>International Journal of Behavioral Medicine</w:t>
      </w:r>
      <w:r w:rsidRPr="00C55A7B">
        <w:rPr>
          <w:rFonts w:ascii="Arial" w:hAnsi="Arial" w:cs="Arial"/>
          <w:noProof/>
          <w:sz w:val="20"/>
        </w:rPr>
        <w:t xml:space="preserve">, </w:t>
      </w:r>
      <w:r w:rsidRPr="00C55A7B">
        <w:rPr>
          <w:rFonts w:ascii="Arial" w:hAnsi="Arial" w:cs="Arial"/>
          <w:i/>
          <w:iCs/>
          <w:noProof/>
          <w:sz w:val="20"/>
        </w:rPr>
        <w:t>19</w:t>
      </w:r>
      <w:r w:rsidRPr="00C55A7B">
        <w:rPr>
          <w:rFonts w:ascii="Arial" w:hAnsi="Arial" w:cs="Arial"/>
          <w:noProof/>
          <w:sz w:val="20"/>
        </w:rPr>
        <w:t>(3), 372–381. https://doi.org/https://dx.doi.org/10.1007/s12529-011-9165-6</w:t>
      </w:r>
    </w:p>
    <w:p w14:paraId="1611857C"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Hershaw, J. N., Hill-Pearson, C. A., Arango, J. I., Souvignier, C. A. R., &amp; Pazdan, C. R. M. (2020). Semi-Automated Neurofeedback Therapy for Persistent Postconcussive Symptoms in a Military Clinical Setting: A Feasibility Study. </w:t>
      </w:r>
      <w:r w:rsidRPr="00C55A7B">
        <w:rPr>
          <w:rFonts w:ascii="Arial" w:hAnsi="Arial" w:cs="Arial"/>
          <w:i/>
          <w:iCs/>
          <w:noProof/>
          <w:sz w:val="20"/>
        </w:rPr>
        <w:t>Military Medicine</w:t>
      </w:r>
      <w:r w:rsidRPr="00C55A7B">
        <w:rPr>
          <w:rFonts w:ascii="Arial" w:hAnsi="Arial" w:cs="Arial"/>
          <w:noProof/>
          <w:sz w:val="20"/>
        </w:rPr>
        <w:t>. https://doi.org/http://dx.doi.org/10.1093/milmed/usz335</w:t>
      </w:r>
    </w:p>
    <w:p w14:paraId="393A9208"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Hetkamp, M., Bender, J., Rheindorf, N., Kowalski, A., Lindner, M., Knispel, S., Beckmann, M., Tagay, </w:t>
      </w:r>
      <w:r w:rsidRPr="00C55A7B">
        <w:rPr>
          <w:rFonts w:ascii="Arial" w:hAnsi="Arial" w:cs="Arial"/>
          <w:noProof/>
          <w:sz w:val="20"/>
        </w:rPr>
        <w:lastRenderedPageBreak/>
        <w:t xml:space="preserve">S., &amp; Teufel, M. (2019). A Systematic Review of the Effect of Neurofeedback in Cancer Patients. In </w:t>
      </w:r>
      <w:r w:rsidRPr="00C55A7B">
        <w:rPr>
          <w:rFonts w:ascii="Arial" w:hAnsi="Arial" w:cs="Arial"/>
          <w:i/>
          <w:iCs/>
          <w:noProof/>
          <w:sz w:val="20"/>
        </w:rPr>
        <w:t>Integrative Cancer Therapies</w:t>
      </w:r>
      <w:r w:rsidRPr="00C55A7B">
        <w:rPr>
          <w:rFonts w:ascii="Arial" w:hAnsi="Arial" w:cs="Arial"/>
          <w:noProof/>
          <w:sz w:val="20"/>
        </w:rPr>
        <w:t xml:space="preserve"> (Vol. 18). SAGE Publications Inc. https://doi.org/10.1177/1534735419832361</w:t>
      </w:r>
    </w:p>
    <w:p w14:paraId="17010849"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Howick, J., Chalmers, I., Glasziou, P., Greenhalgh, T., Heneghan, C., Liberati, A., &amp; Hodgkinson, M. (2011). The Oxford 2011 Levels of Evidence. </w:t>
      </w:r>
      <w:r w:rsidRPr="00C55A7B">
        <w:rPr>
          <w:rFonts w:ascii="Arial" w:hAnsi="Arial" w:cs="Arial"/>
          <w:i/>
          <w:iCs/>
          <w:noProof/>
          <w:sz w:val="20"/>
        </w:rPr>
        <w:t>Oxford Centre for Evidence-Based Medicine</w:t>
      </w:r>
      <w:r w:rsidRPr="00C55A7B">
        <w:rPr>
          <w:rFonts w:ascii="Arial" w:hAnsi="Arial" w:cs="Arial"/>
          <w:noProof/>
          <w:sz w:val="20"/>
        </w:rPr>
        <w:t xml:space="preserve">, </w:t>
      </w:r>
      <w:r w:rsidRPr="00C55A7B">
        <w:rPr>
          <w:rFonts w:ascii="Arial" w:hAnsi="Arial" w:cs="Arial"/>
          <w:i/>
          <w:iCs/>
          <w:noProof/>
          <w:sz w:val="20"/>
        </w:rPr>
        <w:t>1</w:t>
      </w:r>
      <w:r w:rsidRPr="00C55A7B">
        <w:rPr>
          <w:rFonts w:ascii="Arial" w:hAnsi="Arial" w:cs="Arial"/>
          <w:noProof/>
          <w:sz w:val="20"/>
        </w:rPr>
        <w:t>, 5653.</w:t>
      </w:r>
    </w:p>
    <w:p w14:paraId="1DA7A805"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Ibric, V. L., &amp; Dragomirescu, L. G. (2009). Neurofeedback in pain management. In A. Budzynski, TH and Budzynski, HK and Evans, JR and Abarbanel (Ed.), </w:t>
      </w:r>
      <w:r w:rsidRPr="00C55A7B">
        <w:rPr>
          <w:rFonts w:ascii="Arial" w:hAnsi="Arial" w:cs="Arial"/>
          <w:i/>
          <w:iCs/>
          <w:noProof/>
          <w:sz w:val="20"/>
        </w:rPr>
        <w:t>Introduction to Quantitative EEG and Neurofeedback</w:t>
      </w:r>
      <w:r w:rsidRPr="00C55A7B">
        <w:rPr>
          <w:rFonts w:ascii="Arial" w:hAnsi="Arial" w:cs="Arial"/>
          <w:noProof/>
          <w:sz w:val="20"/>
        </w:rPr>
        <w:t xml:space="preserve"> (pp. 417–451). Elsevier. https://doi.org/10.1016/B978-0-12-374534-7.00016-2</w:t>
      </w:r>
    </w:p>
    <w:p w14:paraId="43E596F1"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Jensen, M. P., Day, M. A., &amp; Miro, J. (2014). Neuromodulatory treatments for chronic pain: efficacy and mechanisms. </w:t>
      </w:r>
      <w:r w:rsidRPr="00C55A7B">
        <w:rPr>
          <w:rFonts w:ascii="Arial" w:hAnsi="Arial" w:cs="Arial"/>
          <w:i/>
          <w:iCs/>
          <w:noProof/>
          <w:sz w:val="20"/>
        </w:rPr>
        <w:t>Nature Reviews. Neurology</w:t>
      </w:r>
      <w:r w:rsidRPr="00C55A7B">
        <w:rPr>
          <w:rFonts w:ascii="Arial" w:hAnsi="Arial" w:cs="Arial"/>
          <w:noProof/>
          <w:sz w:val="20"/>
        </w:rPr>
        <w:t xml:space="preserve">, </w:t>
      </w:r>
      <w:r w:rsidRPr="00C55A7B">
        <w:rPr>
          <w:rFonts w:ascii="Arial" w:hAnsi="Arial" w:cs="Arial"/>
          <w:i/>
          <w:iCs/>
          <w:noProof/>
          <w:sz w:val="20"/>
        </w:rPr>
        <w:t>10</w:t>
      </w:r>
      <w:r w:rsidRPr="00C55A7B">
        <w:rPr>
          <w:rFonts w:ascii="Arial" w:hAnsi="Arial" w:cs="Arial"/>
          <w:noProof/>
          <w:sz w:val="20"/>
        </w:rPr>
        <w:t>(3), 167–178. https://doi.org/https://dx.doi.org/10.1038/nrneurol.2014.12</w:t>
      </w:r>
    </w:p>
    <w:p w14:paraId="59DC6E32"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Jensen, M. P., Gertz, K. J., Kupper, A. E., Braden, A. L., Howe, J. D., Hakimian, S., &amp; Sherlin, L. H. (2013). Steps toward developing an EEG biofeedback treatment for chronic pain. </w:t>
      </w:r>
      <w:r w:rsidRPr="00C55A7B">
        <w:rPr>
          <w:rFonts w:ascii="Arial" w:hAnsi="Arial" w:cs="Arial"/>
          <w:i/>
          <w:iCs/>
          <w:noProof/>
          <w:sz w:val="20"/>
        </w:rPr>
        <w:t>Applied Psychophysiology and Biofeedback</w:t>
      </w:r>
      <w:r w:rsidRPr="00C55A7B">
        <w:rPr>
          <w:rFonts w:ascii="Arial" w:hAnsi="Arial" w:cs="Arial"/>
          <w:noProof/>
          <w:sz w:val="20"/>
        </w:rPr>
        <w:t xml:space="preserve">, </w:t>
      </w:r>
      <w:r w:rsidRPr="00C55A7B">
        <w:rPr>
          <w:rFonts w:ascii="Arial" w:hAnsi="Arial" w:cs="Arial"/>
          <w:i/>
          <w:iCs/>
          <w:noProof/>
          <w:sz w:val="20"/>
        </w:rPr>
        <w:t>38</w:t>
      </w:r>
      <w:r w:rsidRPr="00C55A7B">
        <w:rPr>
          <w:rFonts w:ascii="Arial" w:hAnsi="Arial" w:cs="Arial"/>
          <w:noProof/>
          <w:sz w:val="20"/>
        </w:rPr>
        <w:t>(2), 101–108. https://doi.org/https://dx.doi.org/10.1007/s10484-013-9214-9</w:t>
      </w:r>
    </w:p>
    <w:p w14:paraId="787C5B6A"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Jensen, M. P., Grierson, C., Tracy-Smith, V., Bacigalupi, S. C., &amp; Othmer, S. (2007). Neurofeedback treatment for pain associated with complex regional pain syndrome type I. </w:t>
      </w:r>
      <w:r w:rsidRPr="00C55A7B">
        <w:rPr>
          <w:rFonts w:ascii="Arial" w:hAnsi="Arial" w:cs="Arial"/>
          <w:i/>
          <w:iCs/>
          <w:noProof/>
          <w:sz w:val="20"/>
        </w:rPr>
        <w:t>Journal of Neurotherapy</w:t>
      </w:r>
      <w:r w:rsidRPr="00C55A7B">
        <w:rPr>
          <w:rFonts w:ascii="Arial" w:hAnsi="Arial" w:cs="Arial"/>
          <w:noProof/>
          <w:sz w:val="20"/>
        </w:rPr>
        <w:t xml:space="preserve">, </w:t>
      </w:r>
      <w:r w:rsidRPr="00C55A7B">
        <w:rPr>
          <w:rFonts w:ascii="Arial" w:hAnsi="Arial" w:cs="Arial"/>
          <w:i/>
          <w:iCs/>
          <w:noProof/>
          <w:sz w:val="20"/>
        </w:rPr>
        <w:t>11</w:t>
      </w:r>
      <w:r w:rsidRPr="00C55A7B">
        <w:rPr>
          <w:rFonts w:ascii="Arial" w:hAnsi="Arial" w:cs="Arial"/>
          <w:noProof/>
          <w:sz w:val="20"/>
        </w:rPr>
        <w:t>(1), 45–53. https://doi.org/http://dx.doi.org/10.1300/J184v11n01_04</w:t>
      </w:r>
    </w:p>
    <w:p w14:paraId="55CBD6E3"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Jensen, M. P., Sherlin, L. H., Askew, R. L., Fregni, F., Witkop, G., Gianas, A., Howe, J. D., &amp; Hakimian, S. (2013). Effects of non-pharmacological pain treatments on brain states. </w:t>
      </w:r>
      <w:r w:rsidRPr="00C55A7B">
        <w:rPr>
          <w:rFonts w:ascii="Arial" w:hAnsi="Arial" w:cs="Arial"/>
          <w:i/>
          <w:iCs/>
          <w:noProof/>
          <w:sz w:val="20"/>
        </w:rPr>
        <w:t>Clinical Neurophysiology</w:t>
      </w:r>
      <w:r w:rsidRPr="00C55A7B">
        <w:rPr>
          <w:rFonts w:ascii="Arial" w:hAnsi="Arial" w:cs="Arial"/>
          <w:noProof/>
          <w:sz w:val="20"/>
        </w:rPr>
        <w:t xml:space="preserve">, </w:t>
      </w:r>
      <w:r w:rsidRPr="00C55A7B">
        <w:rPr>
          <w:rFonts w:ascii="Arial" w:hAnsi="Arial" w:cs="Arial"/>
          <w:i/>
          <w:iCs/>
          <w:noProof/>
          <w:sz w:val="20"/>
        </w:rPr>
        <w:t>124</w:t>
      </w:r>
      <w:r w:rsidRPr="00C55A7B">
        <w:rPr>
          <w:rFonts w:ascii="Arial" w:hAnsi="Arial" w:cs="Arial"/>
          <w:noProof/>
          <w:sz w:val="20"/>
        </w:rPr>
        <w:t>(10), 2016–2024. https://doi.org/http://dx.doi.org/10.1016/j.clinph.2013.04.009</w:t>
      </w:r>
    </w:p>
    <w:p w14:paraId="07FF932B"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Jensen, M. P., Sherlin, L. H., Hakimian, S., &amp; Fregni, F. (2009). Neuromodulatory approaches for chronic pain management: Research findings and clinical implications. </w:t>
      </w:r>
      <w:r w:rsidRPr="00C55A7B">
        <w:rPr>
          <w:rFonts w:ascii="Arial" w:hAnsi="Arial" w:cs="Arial"/>
          <w:i/>
          <w:iCs/>
          <w:noProof/>
          <w:sz w:val="20"/>
        </w:rPr>
        <w:t>Journal of Neurotherapy</w:t>
      </w:r>
      <w:r w:rsidRPr="00C55A7B">
        <w:rPr>
          <w:rFonts w:ascii="Arial" w:hAnsi="Arial" w:cs="Arial"/>
          <w:noProof/>
          <w:sz w:val="20"/>
        </w:rPr>
        <w:t xml:space="preserve">, </w:t>
      </w:r>
      <w:r w:rsidRPr="00C55A7B">
        <w:rPr>
          <w:rFonts w:ascii="Arial" w:hAnsi="Arial" w:cs="Arial"/>
          <w:i/>
          <w:iCs/>
          <w:noProof/>
          <w:sz w:val="20"/>
        </w:rPr>
        <w:t>13</w:t>
      </w:r>
      <w:r w:rsidRPr="00C55A7B">
        <w:rPr>
          <w:rFonts w:ascii="Arial" w:hAnsi="Arial" w:cs="Arial"/>
          <w:noProof/>
          <w:sz w:val="20"/>
        </w:rPr>
        <w:t>(4), 196–213. https://doi.org/10.1080/10874200903334371</w:t>
      </w:r>
    </w:p>
    <w:p w14:paraId="72BD7DC8"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Kayiran, S., Dursun, E., Ermutlu, N., Dursun, N., &amp; Karamursel, S. (2007). Neurofeedback in fibromyalgia syndrome. </w:t>
      </w:r>
      <w:r w:rsidRPr="00C55A7B">
        <w:rPr>
          <w:rFonts w:ascii="Arial" w:hAnsi="Arial" w:cs="Arial"/>
          <w:i/>
          <w:iCs/>
          <w:noProof/>
          <w:sz w:val="20"/>
        </w:rPr>
        <w:t>Agri</w:t>
      </w:r>
      <w:r w:rsidRPr="00C55A7B">
        <w:rPr>
          <w:rFonts w:ascii="Arial" w:hAnsi="Arial" w:cs="Arial"/>
          <w:noProof/>
          <w:sz w:val="20"/>
        </w:rPr>
        <w:t xml:space="preserve">, </w:t>
      </w:r>
      <w:r w:rsidRPr="00C55A7B">
        <w:rPr>
          <w:rFonts w:ascii="Arial" w:hAnsi="Arial" w:cs="Arial"/>
          <w:i/>
          <w:iCs/>
          <w:noProof/>
          <w:sz w:val="20"/>
        </w:rPr>
        <w:t>19</w:t>
      </w:r>
      <w:r w:rsidRPr="00C55A7B">
        <w:rPr>
          <w:rFonts w:ascii="Arial" w:hAnsi="Arial" w:cs="Arial"/>
          <w:noProof/>
          <w:sz w:val="20"/>
        </w:rPr>
        <w:t>(3), 47–52.</w:t>
      </w:r>
    </w:p>
    <w:p w14:paraId="6A8F6574"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Kayıran, S., Dursun, E., Dursun, N., Ermutlu, N., &amp; Karamürsel, S. (2010). Neurofeedback intervention in fibromyalgia syndrome; a randomized, controlled, rater blind clinical trial. </w:t>
      </w:r>
      <w:r w:rsidRPr="00C55A7B">
        <w:rPr>
          <w:rFonts w:ascii="Arial" w:hAnsi="Arial" w:cs="Arial"/>
          <w:i/>
          <w:iCs/>
          <w:noProof/>
          <w:sz w:val="20"/>
        </w:rPr>
        <w:t>Applied Psychophysiology and Biofeedback</w:t>
      </w:r>
      <w:r w:rsidRPr="00C55A7B">
        <w:rPr>
          <w:rFonts w:ascii="Arial" w:hAnsi="Arial" w:cs="Arial"/>
          <w:noProof/>
          <w:sz w:val="20"/>
        </w:rPr>
        <w:t xml:space="preserve">, </w:t>
      </w:r>
      <w:r w:rsidRPr="00C55A7B">
        <w:rPr>
          <w:rFonts w:ascii="Arial" w:hAnsi="Arial" w:cs="Arial"/>
          <w:i/>
          <w:iCs/>
          <w:noProof/>
          <w:sz w:val="20"/>
        </w:rPr>
        <w:t>35</w:t>
      </w:r>
      <w:r w:rsidRPr="00C55A7B">
        <w:rPr>
          <w:rFonts w:ascii="Arial" w:hAnsi="Arial" w:cs="Arial"/>
          <w:noProof/>
          <w:sz w:val="20"/>
        </w:rPr>
        <w:t>(4), 293–302. https://doi.org/http://dx.doi.org/10.1007/s10484-010-9135-9</w:t>
      </w:r>
    </w:p>
    <w:p w14:paraId="1A340077"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Koberda, J. L. (2015a). LORETA Z-Score Neurofeedback in Chronic Pain and Headaches. In T. R. and L. JF (Ed.), </w:t>
      </w:r>
      <w:r w:rsidRPr="00C55A7B">
        <w:rPr>
          <w:rFonts w:ascii="Arial" w:hAnsi="Arial" w:cs="Arial"/>
          <w:i/>
          <w:iCs/>
          <w:noProof/>
          <w:sz w:val="20"/>
        </w:rPr>
        <w:t>Z Score Neurofeedback</w:t>
      </w:r>
      <w:r w:rsidRPr="00C55A7B">
        <w:rPr>
          <w:rFonts w:ascii="Arial" w:hAnsi="Arial" w:cs="Arial"/>
          <w:noProof/>
          <w:sz w:val="20"/>
        </w:rPr>
        <w:t xml:space="preserve"> (pp. 115–139). Elsevier. https://doi.org/10.1016/B978-0-12-801291-8.00006-6</w:t>
      </w:r>
    </w:p>
    <w:p w14:paraId="5802893B"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Koberda, J. L. (2015b). Z-score LORETA neurofeedback as a potential therapy in depression/anxiety and cognitive dysfunction. </w:t>
      </w:r>
      <w:r w:rsidRPr="00C55A7B">
        <w:rPr>
          <w:rFonts w:ascii="Arial" w:hAnsi="Arial" w:cs="Arial"/>
          <w:i/>
          <w:iCs/>
          <w:noProof/>
          <w:sz w:val="20"/>
        </w:rPr>
        <w:t>Z Score Neurofeedback: Clinical Applications.</w:t>
      </w:r>
      <w:r w:rsidRPr="00C55A7B">
        <w:rPr>
          <w:rFonts w:ascii="Arial" w:hAnsi="Arial" w:cs="Arial"/>
          <w:noProof/>
          <w:sz w:val="20"/>
        </w:rPr>
        <w:t>, 93–113. https://doi.org/http://dx.doi.org/10.1016/B978-0-12-801291-8.00005-4</w:t>
      </w:r>
    </w:p>
    <w:p w14:paraId="74577885"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Koberda, J. L., Koberda, P., Bienkiewicz, A. A., Moses, A., &amp; Koberda, L. (2013). Pain management using 19-electrode Z-score LORETA neurofeedback. </w:t>
      </w:r>
      <w:r w:rsidRPr="00C55A7B">
        <w:rPr>
          <w:rFonts w:ascii="Arial" w:hAnsi="Arial" w:cs="Arial"/>
          <w:i/>
          <w:iCs/>
          <w:noProof/>
          <w:sz w:val="20"/>
        </w:rPr>
        <w:t>Journal of Neurotherapy</w:t>
      </w:r>
      <w:r w:rsidRPr="00C55A7B">
        <w:rPr>
          <w:rFonts w:ascii="Arial" w:hAnsi="Arial" w:cs="Arial"/>
          <w:noProof/>
          <w:sz w:val="20"/>
        </w:rPr>
        <w:t xml:space="preserve">, </w:t>
      </w:r>
      <w:r w:rsidRPr="00C55A7B">
        <w:rPr>
          <w:rFonts w:ascii="Arial" w:hAnsi="Arial" w:cs="Arial"/>
          <w:i/>
          <w:iCs/>
          <w:noProof/>
          <w:sz w:val="20"/>
        </w:rPr>
        <w:t>17</w:t>
      </w:r>
      <w:r w:rsidRPr="00C55A7B">
        <w:rPr>
          <w:rFonts w:ascii="Arial" w:hAnsi="Arial" w:cs="Arial"/>
          <w:noProof/>
          <w:sz w:val="20"/>
        </w:rPr>
        <w:t>(3), 179–190. https://doi.org/http://dx.doi.org/10.1080/10874208.2013.813204</w:t>
      </w:r>
    </w:p>
    <w:p w14:paraId="5AB76938"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Lachenbruch, P. A., &amp; Cohen, J. (1989). Statistical Power Analysis for the Behavioral Sciences (2nd ed.). </w:t>
      </w:r>
      <w:r w:rsidRPr="00C55A7B">
        <w:rPr>
          <w:rFonts w:ascii="Arial" w:hAnsi="Arial" w:cs="Arial"/>
          <w:i/>
          <w:iCs/>
          <w:noProof/>
          <w:sz w:val="20"/>
        </w:rPr>
        <w:t>Journal of the American Statistical Association</w:t>
      </w:r>
      <w:r w:rsidRPr="00C55A7B">
        <w:rPr>
          <w:rFonts w:ascii="Arial" w:hAnsi="Arial" w:cs="Arial"/>
          <w:noProof/>
          <w:sz w:val="20"/>
        </w:rPr>
        <w:t>. https://doi.org/10.2307/2290095</w:t>
      </w:r>
    </w:p>
    <w:p w14:paraId="494C808E"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Lim, M., Kim, J. S., Kim, D. J., &amp; Chung, C. K. (2016). Increased low-and high-frequency oscillatory activity in the prefrontal cortex of fibromyalgia patients. </w:t>
      </w:r>
      <w:r w:rsidRPr="00C55A7B">
        <w:rPr>
          <w:rFonts w:ascii="Arial" w:hAnsi="Arial" w:cs="Arial"/>
          <w:i/>
          <w:iCs/>
          <w:noProof/>
          <w:sz w:val="20"/>
        </w:rPr>
        <w:t>Frontiers in Human Neuroscience</w:t>
      </w:r>
      <w:r w:rsidRPr="00C55A7B">
        <w:rPr>
          <w:rFonts w:ascii="Arial" w:hAnsi="Arial" w:cs="Arial"/>
          <w:noProof/>
          <w:sz w:val="20"/>
        </w:rPr>
        <w:t xml:space="preserve">, </w:t>
      </w:r>
      <w:r w:rsidRPr="00C55A7B">
        <w:rPr>
          <w:rFonts w:ascii="Arial" w:hAnsi="Arial" w:cs="Arial"/>
          <w:i/>
          <w:iCs/>
          <w:noProof/>
          <w:sz w:val="20"/>
        </w:rPr>
        <w:t>10</w:t>
      </w:r>
      <w:r w:rsidRPr="00C55A7B">
        <w:rPr>
          <w:rFonts w:ascii="Arial" w:hAnsi="Arial" w:cs="Arial"/>
          <w:noProof/>
          <w:sz w:val="20"/>
        </w:rPr>
        <w:t>(MAR2016), 1–11. https://doi.org/10.3389/fnhum.2016.00111</w:t>
      </w:r>
    </w:p>
    <w:p w14:paraId="16ECA10E"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Lima, D., Melo, M., Luciane, ·, Carvalho, B. C., Bizari, L., Prado, F., &amp; Gilmar, ·. (2019). Biofeedback </w:t>
      </w:r>
      <w:r w:rsidRPr="00C55A7B">
        <w:rPr>
          <w:rFonts w:ascii="Arial" w:hAnsi="Arial" w:cs="Arial"/>
          <w:noProof/>
          <w:sz w:val="20"/>
        </w:rPr>
        <w:lastRenderedPageBreak/>
        <w:t xml:space="preserve">Therapies for Chronic Insomnia: A Systematic Review. </w:t>
      </w:r>
      <w:r w:rsidRPr="00C55A7B">
        <w:rPr>
          <w:rFonts w:ascii="Arial" w:hAnsi="Arial" w:cs="Arial"/>
          <w:i/>
          <w:iCs/>
          <w:noProof/>
          <w:sz w:val="20"/>
        </w:rPr>
        <w:t>Applied Psychophysiology and Biofeedback</w:t>
      </w:r>
      <w:r w:rsidRPr="00C55A7B">
        <w:rPr>
          <w:rFonts w:ascii="Arial" w:hAnsi="Arial" w:cs="Arial"/>
          <w:noProof/>
          <w:sz w:val="20"/>
        </w:rPr>
        <w:t xml:space="preserve">, </w:t>
      </w:r>
      <w:r w:rsidRPr="00C55A7B">
        <w:rPr>
          <w:rFonts w:ascii="Arial" w:hAnsi="Arial" w:cs="Arial"/>
          <w:i/>
          <w:iCs/>
          <w:noProof/>
          <w:sz w:val="20"/>
        </w:rPr>
        <w:t>44</w:t>
      </w:r>
      <w:r w:rsidRPr="00C55A7B">
        <w:rPr>
          <w:rFonts w:ascii="Arial" w:hAnsi="Arial" w:cs="Arial"/>
          <w:noProof/>
          <w:sz w:val="20"/>
        </w:rPr>
        <w:t>, 259–269. https://doi.org/10.1007/s10484-019-09442-2</w:t>
      </w:r>
    </w:p>
    <w:p w14:paraId="0EEB44EB"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Luctkar-Flude, M., &amp; Groll, D. (2015). A Systematic Review of the Safety and Effect of Neurofeedback on Fatigue and Cognition. </w:t>
      </w:r>
      <w:r w:rsidRPr="00C55A7B">
        <w:rPr>
          <w:rFonts w:ascii="Arial" w:hAnsi="Arial" w:cs="Arial"/>
          <w:i/>
          <w:iCs/>
          <w:noProof/>
          <w:sz w:val="20"/>
        </w:rPr>
        <w:t>Integrative Cancer Therapies</w:t>
      </w:r>
      <w:r w:rsidRPr="00C55A7B">
        <w:rPr>
          <w:rFonts w:ascii="Arial" w:hAnsi="Arial" w:cs="Arial"/>
          <w:noProof/>
          <w:sz w:val="20"/>
        </w:rPr>
        <w:t xml:space="preserve">, </w:t>
      </w:r>
      <w:r w:rsidRPr="00C55A7B">
        <w:rPr>
          <w:rFonts w:ascii="Arial" w:hAnsi="Arial" w:cs="Arial"/>
          <w:i/>
          <w:iCs/>
          <w:noProof/>
          <w:sz w:val="20"/>
        </w:rPr>
        <w:t>14</w:t>
      </w:r>
      <w:r w:rsidRPr="00C55A7B">
        <w:rPr>
          <w:rFonts w:ascii="Arial" w:hAnsi="Arial" w:cs="Arial"/>
          <w:noProof/>
          <w:sz w:val="20"/>
        </w:rPr>
        <w:t>(4), 318–340. https://doi.org/10.1177/1534735415572886</w:t>
      </w:r>
    </w:p>
    <w:p w14:paraId="72BFB300"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Markiewicz, R. (2017). The use of EEG Biofeedback/Neurofeedback in psychiatric rehabilitation. </w:t>
      </w:r>
      <w:r w:rsidRPr="00C55A7B">
        <w:rPr>
          <w:rFonts w:ascii="Arial" w:hAnsi="Arial" w:cs="Arial"/>
          <w:i/>
          <w:iCs/>
          <w:noProof/>
          <w:sz w:val="20"/>
        </w:rPr>
        <w:t>Psychiatr. Pol</w:t>
      </w:r>
      <w:r w:rsidRPr="00C55A7B">
        <w:rPr>
          <w:rFonts w:ascii="Arial" w:hAnsi="Arial" w:cs="Arial"/>
          <w:noProof/>
          <w:sz w:val="20"/>
        </w:rPr>
        <w:t xml:space="preserve">, </w:t>
      </w:r>
      <w:r w:rsidRPr="00C55A7B">
        <w:rPr>
          <w:rFonts w:ascii="Arial" w:hAnsi="Arial" w:cs="Arial"/>
          <w:i/>
          <w:iCs/>
          <w:noProof/>
          <w:sz w:val="20"/>
        </w:rPr>
        <w:t>51</w:t>
      </w:r>
      <w:r w:rsidRPr="00C55A7B">
        <w:rPr>
          <w:rFonts w:ascii="Arial" w:hAnsi="Arial" w:cs="Arial"/>
          <w:noProof/>
          <w:sz w:val="20"/>
        </w:rPr>
        <w:t>(6), 1095–1106. https://doi.org/10.12740/PP/68919</w:t>
      </w:r>
    </w:p>
    <w:p w14:paraId="3F42F9B7"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Mayaud, L., Wu, H., Barthélemy, Q., Favennec, P., Delpierre, Y., Congedo, M., Dupeyron, A., &amp; Ritz, M. (2019). Alpha-phase synchrony EEG training for multi-resistant chronic low back pain patients: an open-label pilot study. </w:t>
      </w:r>
      <w:r w:rsidRPr="00C55A7B">
        <w:rPr>
          <w:rFonts w:ascii="Arial" w:hAnsi="Arial" w:cs="Arial"/>
          <w:i/>
          <w:iCs/>
          <w:noProof/>
          <w:sz w:val="20"/>
        </w:rPr>
        <w:t>European Spine Journal</w:t>
      </w:r>
      <w:r w:rsidRPr="00C55A7B">
        <w:rPr>
          <w:rFonts w:ascii="Arial" w:hAnsi="Arial" w:cs="Arial"/>
          <w:noProof/>
          <w:sz w:val="20"/>
        </w:rPr>
        <w:t xml:space="preserve">, </w:t>
      </w:r>
      <w:r w:rsidRPr="00C55A7B">
        <w:rPr>
          <w:rFonts w:ascii="Arial" w:hAnsi="Arial" w:cs="Arial"/>
          <w:i/>
          <w:iCs/>
          <w:noProof/>
          <w:sz w:val="20"/>
        </w:rPr>
        <w:t>28</w:t>
      </w:r>
      <w:r w:rsidRPr="00C55A7B">
        <w:rPr>
          <w:rFonts w:ascii="Arial" w:hAnsi="Arial" w:cs="Arial"/>
          <w:noProof/>
          <w:sz w:val="20"/>
        </w:rPr>
        <w:t>(11), 2487–2501. https://doi.org/10.1007/s00586-019-06051-9</w:t>
      </w:r>
    </w:p>
    <w:p w14:paraId="0772BEEB"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Moher, D., Liberati, A., Tetzlaff, J., &amp; Altman, D. G. (2014). Preferred Reporting Items for Systematic Reviews and Meta-Analyses: The PRISMA Statement. </w:t>
      </w:r>
      <w:r w:rsidRPr="00C55A7B">
        <w:rPr>
          <w:rFonts w:ascii="Arial" w:hAnsi="Arial" w:cs="Arial"/>
          <w:i/>
          <w:iCs/>
          <w:noProof/>
          <w:sz w:val="20"/>
        </w:rPr>
        <w:t>Annals of Internal Medicine</w:t>
      </w:r>
      <w:r w:rsidRPr="00C55A7B">
        <w:rPr>
          <w:rFonts w:ascii="Arial" w:hAnsi="Arial" w:cs="Arial"/>
          <w:noProof/>
          <w:sz w:val="20"/>
        </w:rPr>
        <w:t xml:space="preserve">, </w:t>
      </w:r>
      <w:r w:rsidRPr="00C55A7B">
        <w:rPr>
          <w:rFonts w:ascii="Arial" w:hAnsi="Arial" w:cs="Arial"/>
          <w:i/>
          <w:iCs/>
          <w:noProof/>
          <w:sz w:val="20"/>
        </w:rPr>
        <w:t>151</w:t>
      </w:r>
      <w:r w:rsidRPr="00C55A7B">
        <w:rPr>
          <w:rFonts w:ascii="Arial" w:hAnsi="Arial" w:cs="Arial"/>
          <w:noProof/>
          <w:sz w:val="20"/>
        </w:rPr>
        <w:t>(4), 264–269. https://doi.org/10.1371/journal.pmed1000097</w:t>
      </w:r>
    </w:p>
    <w:p w14:paraId="58130441"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Ossipov, M. H., Dussor, G. O., &amp; Porreca, F. (2010). Central modulation of pain. </w:t>
      </w:r>
      <w:r w:rsidRPr="00C55A7B">
        <w:rPr>
          <w:rFonts w:ascii="Arial" w:hAnsi="Arial" w:cs="Arial"/>
          <w:i/>
          <w:iCs/>
          <w:noProof/>
          <w:sz w:val="20"/>
        </w:rPr>
        <w:t>The Journal of Clinical Investigation</w:t>
      </w:r>
      <w:r w:rsidRPr="00C55A7B">
        <w:rPr>
          <w:rFonts w:ascii="Arial" w:hAnsi="Arial" w:cs="Arial"/>
          <w:noProof/>
          <w:sz w:val="20"/>
        </w:rPr>
        <w:t xml:space="preserve">, </w:t>
      </w:r>
      <w:r w:rsidRPr="00C55A7B">
        <w:rPr>
          <w:rFonts w:ascii="Arial" w:hAnsi="Arial" w:cs="Arial"/>
          <w:i/>
          <w:iCs/>
          <w:noProof/>
          <w:sz w:val="20"/>
        </w:rPr>
        <w:t>120</w:t>
      </w:r>
      <w:r w:rsidRPr="00C55A7B">
        <w:rPr>
          <w:rFonts w:ascii="Arial" w:hAnsi="Arial" w:cs="Arial"/>
          <w:noProof/>
          <w:sz w:val="20"/>
        </w:rPr>
        <w:t>(11), 3779–3787. https://doi.org/10.1172/JCI43766</w:t>
      </w:r>
    </w:p>
    <w:p w14:paraId="6C970502"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Prinsloo, S., Novy, D., Driver, L., Lyle, R., Ramondetta, L., Eng, C., Lopez, G., Li, Y., Cohen, L., S., P., D., N., L., D., R., L., L., R., C., E., G., L., &amp; Y., L. (2018). The Long-Term Impact of Neurofeedback on Symptom Burden and Interference in Patients With Chronic Chemotherapy-Induced Neuropathy: Analysis of a Randomized Controlled Trial. </w:t>
      </w:r>
      <w:r w:rsidRPr="00C55A7B">
        <w:rPr>
          <w:rFonts w:ascii="Arial" w:hAnsi="Arial" w:cs="Arial"/>
          <w:i/>
          <w:iCs/>
          <w:noProof/>
          <w:sz w:val="20"/>
        </w:rPr>
        <w:t>Journal of Pain and Symptom Management</w:t>
      </w:r>
      <w:r w:rsidRPr="00C55A7B">
        <w:rPr>
          <w:rFonts w:ascii="Arial" w:hAnsi="Arial" w:cs="Arial"/>
          <w:noProof/>
          <w:sz w:val="20"/>
        </w:rPr>
        <w:t xml:space="preserve">, </w:t>
      </w:r>
      <w:r w:rsidRPr="00C55A7B">
        <w:rPr>
          <w:rFonts w:ascii="Arial" w:hAnsi="Arial" w:cs="Arial"/>
          <w:i/>
          <w:iCs/>
          <w:noProof/>
          <w:sz w:val="20"/>
        </w:rPr>
        <w:t>55</w:t>
      </w:r>
      <w:r w:rsidRPr="00C55A7B">
        <w:rPr>
          <w:rFonts w:ascii="Arial" w:hAnsi="Arial" w:cs="Arial"/>
          <w:noProof/>
          <w:sz w:val="20"/>
        </w:rPr>
        <w:t>(5), 1276–1285. https://doi.org/http://dx.doi.org/10.1016/j.jpainsymman.2018.01.010</w:t>
      </w:r>
    </w:p>
    <w:p w14:paraId="78A7FDEE"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Reddan, M. C., Wager, T. D., &amp; M.C., R. (2019). Brain systems at the intersection of chronic pain and self-regulation. </w:t>
      </w:r>
      <w:r w:rsidRPr="00C55A7B">
        <w:rPr>
          <w:rFonts w:ascii="Arial" w:hAnsi="Arial" w:cs="Arial"/>
          <w:i/>
          <w:iCs/>
          <w:noProof/>
          <w:sz w:val="20"/>
        </w:rPr>
        <w:t>Neuroscience Letters</w:t>
      </w:r>
      <w:r w:rsidRPr="00C55A7B">
        <w:rPr>
          <w:rFonts w:ascii="Arial" w:hAnsi="Arial" w:cs="Arial"/>
          <w:noProof/>
          <w:sz w:val="20"/>
        </w:rPr>
        <w:t xml:space="preserve">, </w:t>
      </w:r>
      <w:r w:rsidRPr="00C55A7B">
        <w:rPr>
          <w:rFonts w:ascii="Arial" w:hAnsi="Arial" w:cs="Arial"/>
          <w:i/>
          <w:iCs/>
          <w:noProof/>
          <w:sz w:val="20"/>
        </w:rPr>
        <w:t>702</w:t>
      </w:r>
      <w:r w:rsidRPr="00C55A7B">
        <w:rPr>
          <w:rFonts w:ascii="Arial" w:hAnsi="Arial" w:cs="Arial"/>
          <w:noProof/>
          <w:sz w:val="20"/>
        </w:rPr>
        <w:t>, 24–33. https://doi.org/http://dx.doi.org/10.1016/j.neulet.2018.11.047</w:t>
      </w:r>
    </w:p>
    <w:p w14:paraId="5FC59C5A"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Sarnthein, J., Stern, J., Aufenberg, C., Rousson, V., &amp; Jeanmonod, D. (2006). Increased EEG power and slowed dominant frequency in patients with neurogenic pain. </w:t>
      </w:r>
      <w:r w:rsidRPr="00C55A7B">
        <w:rPr>
          <w:rFonts w:ascii="Arial" w:hAnsi="Arial" w:cs="Arial"/>
          <w:i/>
          <w:iCs/>
          <w:noProof/>
          <w:sz w:val="20"/>
        </w:rPr>
        <w:t>Brain</w:t>
      </w:r>
      <w:r w:rsidRPr="00C55A7B">
        <w:rPr>
          <w:rFonts w:ascii="Arial" w:hAnsi="Arial" w:cs="Arial"/>
          <w:noProof/>
          <w:sz w:val="20"/>
        </w:rPr>
        <w:t xml:space="preserve">, </w:t>
      </w:r>
      <w:r w:rsidRPr="00C55A7B">
        <w:rPr>
          <w:rFonts w:ascii="Arial" w:hAnsi="Arial" w:cs="Arial"/>
          <w:i/>
          <w:iCs/>
          <w:noProof/>
          <w:sz w:val="20"/>
        </w:rPr>
        <w:t>129</w:t>
      </w:r>
      <w:r w:rsidRPr="00C55A7B">
        <w:rPr>
          <w:rFonts w:ascii="Arial" w:hAnsi="Arial" w:cs="Arial"/>
          <w:noProof/>
          <w:sz w:val="20"/>
        </w:rPr>
        <w:t>(1), 55–64. https://doi.org/10.1093/brain/awh631</w:t>
      </w:r>
    </w:p>
    <w:p w14:paraId="3B0C2381"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Schoenberg, P. L. A., &amp; David, A. S. (2014). Biofeedback for psychiatric disorders: A systematic review. </w:t>
      </w:r>
      <w:r w:rsidRPr="00C55A7B">
        <w:rPr>
          <w:rFonts w:ascii="Arial" w:hAnsi="Arial" w:cs="Arial"/>
          <w:i/>
          <w:iCs/>
          <w:noProof/>
          <w:sz w:val="20"/>
        </w:rPr>
        <w:t>Applied Psychophysiology Biofeedback</w:t>
      </w:r>
      <w:r w:rsidRPr="00C55A7B">
        <w:rPr>
          <w:rFonts w:ascii="Arial" w:hAnsi="Arial" w:cs="Arial"/>
          <w:noProof/>
          <w:sz w:val="20"/>
        </w:rPr>
        <w:t xml:space="preserve">, </w:t>
      </w:r>
      <w:r w:rsidRPr="00C55A7B">
        <w:rPr>
          <w:rFonts w:ascii="Arial" w:hAnsi="Arial" w:cs="Arial"/>
          <w:i/>
          <w:iCs/>
          <w:noProof/>
          <w:sz w:val="20"/>
        </w:rPr>
        <w:t>39</w:t>
      </w:r>
      <w:r w:rsidRPr="00C55A7B">
        <w:rPr>
          <w:rFonts w:ascii="Arial" w:hAnsi="Arial" w:cs="Arial"/>
          <w:noProof/>
          <w:sz w:val="20"/>
        </w:rPr>
        <w:t>(2), 109–135. https://doi.org/10.1007/s10484-014-9246-9</w:t>
      </w:r>
    </w:p>
    <w:p w14:paraId="5BBADA89"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Timmers, D. (2013). Treating Attention Deficits and Impulse Control. In </w:t>
      </w:r>
      <w:r w:rsidRPr="00C55A7B">
        <w:rPr>
          <w:rFonts w:ascii="Arial" w:hAnsi="Arial" w:cs="Arial"/>
          <w:i/>
          <w:iCs/>
          <w:noProof/>
          <w:sz w:val="20"/>
        </w:rPr>
        <w:t>Clinical Neurotherapy: Application of Techniques for Treatment</w:t>
      </w:r>
      <w:r w:rsidRPr="00C55A7B">
        <w:rPr>
          <w:rFonts w:ascii="Arial" w:hAnsi="Arial" w:cs="Arial"/>
          <w:noProof/>
          <w:sz w:val="20"/>
        </w:rPr>
        <w:t>. https://doi.org/10.1016/B978-0-12-396988-0.00006-4</w:t>
      </w:r>
    </w:p>
    <w:p w14:paraId="2A5EAF55"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Treede, R.-D., Rief, W., Barke, A., Aziz, Q., Bennett, M. I., Benoliel, R., Cohen, M., Evers, S., Finnerup, N. B., First, M. B., Giamberardino, M. A., Kaasa, S., Kosek, E., Lavand’homme, P., Nicholas, M., Perrot, S., Scholz, J., Schug, S., Smith, B. H., … Wang, S.-J. (2015). </w:t>
      </w:r>
      <w:r w:rsidRPr="00C55A7B">
        <w:rPr>
          <w:rFonts w:ascii="Arial" w:hAnsi="Arial" w:cs="Arial"/>
          <w:i/>
          <w:iCs/>
          <w:noProof/>
          <w:sz w:val="20"/>
        </w:rPr>
        <w:t>A classification of chronic pain for ICD-11</w:t>
      </w:r>
      <w:r w:rsidRPr="00C55A7B">
        <w:rPr>
          <w:rFonts w:ascii="Arial" w:hAnsi="Arial" w:cs="Arial"/>
          <w:noProof/>
          <w:sz w:val="20"/>
        </w:rPr>
        <w:t>. https://doi.org/10.1097/j.pain.0000000000000160</w:t>
      </w:r>
    </w:p>
    <w:p w14:paraId="0D79297F"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Van Doren, J., Arns, M., Heinrich, H., Vollebregt, M. A., Strehl, U., &amp; K. Loo, S. (2019). Sustained effects of neurofeedback in ADHD: a systematic review and meta-analysis. In </w:t>
      </w:r>
      <w:r w:rsidRPr="00C55A7B">
        <w:rPr>
          <w:rFonts w:ascii="Arial" w:hAnsi="Arial" w:cs="Arial"/>
          <w:i/>
          <w:iCs/>
          <w:noProof/>
          <w:sz w:val="20"/>
        </w:rPr>
        <w:t>European Child and Adolescent Psychiatry</w:t>
      </w:r>
      <w:r w:rsidRPr="00C55A7B">
        <w:rPr>
          <w:rFonts w:ascii="Arial" w:hAnsi="Arial" w:cs="Arial"/>
          <w:noProof/>
          <w:sz w:val="20"/>
        </w:rPr>
        <w:t>. https://doi.org/10.1007/s00787-018-1121-4</w:t>
      </w:r>
    </w:p>
    <w:p w14:paraId="7C39A9E6"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Vučković, A., Altaleb, M. K. H., Fraser, M., McGeady, C., &amp; Purcell, M. (2019). EEG Correlates of Self-Managed Neurofeedback Treatment of Central Neuropathic Pain in Chronic Spinal Cord Injury. </w:t>
      </w:r>
      <w:r w:rsidRPr="00C55A7B">
        <w:rPr>
          <w:rFonts w:ascii="Arial" w:hAnsi="Arial" w:cs="Arial"/>
          <w:i/>
          <w:iCs/>
          <w:noProof/>
          <w:sz w:val="20"/>
        </w:rPr>
        <w:t>Frontiers in Neuroscience</w:t>
      </w:r>
      <w:r w:rsidRPr="00C55A7B">
        <w:rPr>
          <w:rFonts w:ascii="Arial" w:hAnsi="Arial" w:cs="Arial"/>
          <w:noProof/>
          <w:sz w:val="20"/>
        </w:rPr>
        <w:t xml:space="preserve">, </w:t>
      </w:r>
      <w:r w:rsidRPr="00C55A7B">
        <w:rPr>
          <w:rFonts w:ascii="Arial" w:hAnsi="Arial" w:cs="Arial"/>
          <w:i/>
          <w:iCs/>
          <w:noProof/>
          <w:sz w:val="20"/>
        </w:rPr>
        <w:t>13</w:t>
      </w:r>
      <w:r w:rsidRPr="00C55A7B">
        <w:rPr>
          <w:rFonts w:ascii="Arial" w:hAnsi="Arial" w:cs="Arial"/>
          <w:noProof/>
          <w:sz w:val="20"/>
        </w:rPr>
        <w:t>. https://doi.org/10.3389/fnins.2019.00762</w:t>
      </w:r>
    </w:p>
    <w:p w14:paraId="4B37E8AC" w14:textId="77777777" w:rsidR="00C55A7B" w:rsidRPr="00C55A7B" w:rsidRDefault="00C55A7B" w:rsidP="00C55A7B">
      <w:pPr>
        <w:widowControl w:val="0"/>
        <w:autoSpaceDE w:val="0"/>
        <w:autoSpaceDN w:val="0"/>
        <w:adjustRightInd w:val="0"/>
        <w:spacing w:line="240" w:lineRule="auto"/>
        <w:ind w:left="480" w:hanging="480"/>
        <w:rPr>
          <w:rFonts w:ascii="Arial" w:hAnsi="Arial" w:cs="Arial"/>
          <w:noProof/>
          <w:sz w:val="20"/>
        </w:rPr>
      </w:pPr>
      <w:r w:rsidRPr="00C55A7B">
        <w:rPr>
          <w:rFonts w:ascii="Arial" w:hAnsi="Arial" w:cs="Arial"/>
          <w:noProof/>
          <w:sz w:val="20"/>
        </w:rPr>
        <w:t xml:space="preserve">Zis, P., Daskalaki, A., Bountouni, I., Sykioti, P., Varrassi, G., &amp; Paladini, A. (2017). Depression and chronic pain in the elderly: Links and management challenges. In </w:t>
      </w:r>
      <w:r w:rsidRPr="00C55A7B">
        <w:rPr>
          <w:rFonts w:ascii="Arial" w:hAnsi="Arial" w:cs="Arial"/>
          <w:i/>
          <w:iCs/>
          <w:noProof/>
          <w:sz w:val="20"/>
        </w:rPr>
        <w:t>Clinical Interventions in Aging</w:t>
      </w:r>
      <w:r w:rsidRPr="00C55A7B">
        <w:rPr>
          <w:rFonts w:ascii="Arial" w:hAnsi="Arial" w:cs="Arial"/>
          <w:noProof/>
          <w:sz w:val="20"/>
        </w:rPr>
        <w:t>. https://doi.org/10.2147/CIA.S113576</w:t>
      </w:r>
    </w:p>
    <w:p w14:paraId="66E86C29" w14:textId="3AE5DBBC" w:rsidR="00ED25AB" w:rsidRPr="008868C1" w:rsidRDefault="00ED25AB" w:rsidP="00C55A7B">
      <w:pPr>
        <w:widowControl w:val="0"/>
        <w:autoSpaceDE w:val="0"/>
        <w:autoSpaceDN w:val="0"/>
        <w:adjustRightInd w:val="0"/>
        <w:ind w:left="480" w:hanging="480"/>
        <w:rPr>
          <w:rFonts w:ascii="Arial" w:eastAsia="Arial Unicode MS" w:hAnsi="Arial" w:cs="Arial"/>
          <w:sz w:val="20"/>
          <w:szCs w:val="20"/>
        </w:rPr>
      </w:pPr>
      <w:r w:rsidRPr="008868C1">
        <w:rPr>
          <w:rFonts w:ascii="Arial" w:eastAsia="Arial Unicode MS" w:hAnsi="Arial" w:cs="Arial"/>
          <w:sz w:val="20"/>
          <w:szCs w:val="20"/>
        </w:rPr>
        <w:fldChar w:fldCharType="end"/>
      </w:r>
    </w:p>
    <w:p w14:paraId="70338292" w14:textId="4CE1C461" w:rsidR="005F03E3" w:rsidRPr="008868C1" w:rsidRDefault="005F03E3" w:rsidP="008868C1">
      <w:pPr>
        <w:widowControl w:val="0"/>
        <w:autoSpaceDE w:val="0"/>
        <w:autoSpaceDN w:val="0"/>
        <w:adjustRightInd w:val="0"/>
        <w:ind w:left="640" w:hanging="640"/>
        <w:jc w:val="both"/>
        <w:rPr>
          <w:rFonts w:ascii="Arial" w:eastAsia="Arial Unicode MS" w:hAnsi="Arial" w:cs="Arial"/>
          <w:b/>
          <w:bCs/>
          <w:sz w:val="20"/>
          <w:szCs w:val="20"/>
        </w:rPr>
      </w:pPr>
      <w:r w:rsidRPr="008868C1">
        <w:rPr>
          <w:rFonts w:ascii="Arial" w:eastAsia="Arial Unicode MS" w:hAnsi="Arial" w:cs="Arial"/>
          <w:b/>
          <w:bCs/>
          <w:sz w:val="20"/>
          <w:szCs w:val="20"/>
          <w:u w:val="single"/>
        </w:rPr>
        <w:lastRenderedPageBreak/>
        <w:t>Legends</w:t>
      </w:r>
    </w:p>
    <w:p w14:paraId="4ECAC7FC" w14:textId="76A9929B" w:rsidR="005F03E3" w:rsidRPr="008868C1" w:rsidRDefault="005F03E3" w:rsidP="008868C1">
      <w:pPr>
        <w:jc w:val="both"/>
        <w:rPr>
          <w:rFonts w:ascii="Arial" w:eastAsia="Arial Unicode MS" w:hAnsi="Arial" w:cs="Arial"/>
          <w:b/>
          <w:sz w:val="20"/>
          <w:szCs w:val="20"/>
        </w:rPr>
      </w:pPr>
      <w:r w:rsidRPr="008868C1">
        <w:rPr>
          <w:rFonts w:ascii="Arial" w:eastAsia="Arial Unicode MS" w:hAnsi="Arial" w:cs="Arial"/>
          <w:b/>
          <w:color w:val="0070C0"/>
          <w:sz w:val="20"/>
          <w:szCs w:val="20"/>
        </w:rPr>
        <w:t xml:space="preserve">Figure 1. </w:t>
      </w:r>
      <w:r w:rsidRPr="008868C1">
        <w:rPr>
          <w:rFonts w:ascii="Arial" w:eastAsia="Arial Unicode MS" w:hAnsi="Arial" w:cs="Arial"/>
          <w:b/>
          <w:sz w:val="20"/>
          <w:szCs w:val="20"/>
        </w:rPr>
        <w:t>Schematic Representation of Neurofeedback Training</w:t>
      </w:r>
    </w:p>
    <w:p w14:paraId="1DEDB424" w14:textId="77777777" w:rsidR="005F03E3" w:rsidRPr="008868C1" w:rsidRDefault="005F03E3" w:rsidP="008868C1">
      <w:pPr>
        <w:jc w:val="both"/>
        <w:rPr>
          <w:rFonts w:ascii="Arial" w:eastAsia="Arial Unicode MS" w:hAnsi="Arial" w:cs="Arial"/>
          <w:b/>
          <w:sz w:val="20"/>
          <w:szCs w:val="20"/>
        </w:rPr>
      </w:pPr>
      <w:r w:rsidRPr="008868C1">
        <w:rPr>
          <w:rFonts w:ascii="Arial" w:eastAsia="Arial Unicode MS" w:hAnsi="Arial" w:cs="Arial"/>
          <w:b/>
          <w:color w:val="0070C0"/>
          <w:sz w:val="20"/>
          <w:szCs w:val="20"/>
        </w:rPr>
        <w:t>Figure 2.</w:t>
      </w:r>
      <w:r w:rsidRPr="008868C1">
        <w:rPr>
          <w:rFonts w:ascii="Arial" w:eastAsia="Arial Unicode MS" w:hAnsi="Arial" w:cs="Arial"/>
          <w:b/>
          <w:sz w:val="20"/>
          <w:szCs w:val="20"/>
        </w:rPr>
        <w:t xml:space="preserve"> PRISMA Flow Chart for the Literature Search</w:t>
      </w:r>
    </w:p>
    <w:p w14:paraId="5883059B" w14:textId="77777777" w:rsidR="005F03E3" w:rsidRPr="008868C1" w:rsidRDefault="005F03E3" w:rsidP="008868C1">
      <w:pPr>
        <w:jc w:val="both"/>
        <w:rPr>
          <w:rFonts w:ascii="Arial" w:eastAsia="Arial Unicode MS" w:hAnsi="Arial" w:cs="Arial"/>
          <w:sz w:val="20"/>
          <w:szCs w:val="20"/>
        </w:rPr>
      </w:pPr>
      <w:r w:rsidRPr="008868C1">
        <w:rPr>
          <w:rFonts w:ascii="Arial" w:eastAsia="Arial Unicode MS" w:hAnsi="Arial" w:cs="Arial"/>
          <w:b/>
          <w:color w:val="0070C0"/>
          <w:sz w:val="20"/>
          <w:szCs w:val="20"/>
        </w:rPr>
        <w:t>Figure 3.</w:t>
      </w:r>
      <w:r w:rsidRPr="008868C1">
        <w:rPr>
          <w:rFonts w:ascii="Arial" w:eastAsia="Arial Unicode MS" w:hAnsi="Arial" w:cs="Arial"/>
          <w:b/>
          <w:sz w:val="20"/>
          <w:szCs w:val="20"/>
        </w:rPr>
        <w:t xml:space="preserve"> Locations of Electrodes (blue circles) used to provide neurofeedback </w:t>
      </w:r>
    </w:p>
    <w:p w14:paraId="360CD4D6" w14:textId="77777777" w:rsidR="005F03E3" w:rsidRPr="008868C1" w:rsidRDefault="005F03E3" w:rsidP="008868C1">
      <w:pPr>
        <w:jc w:val="both"/>
        <w:rPr>
          <w:rFonts w:ascii="Arial" w:eastAsia="Arial Unicode MS" w:hAnsi="Arial" w:cs="Arial"/>
          <w:sz w:val="20"/>
          <w:szCs w:val="20"/>
        </w:rPr>
      </w:pPr>
      <w:r w:rsidRPr="008868C1">
        <w:rPr>
          <w:rFonts w:ascii="Arial" w:eastAsia="Arial Unicode MS" w:hAnsi="Arial" w:cs="Arial"/>
          <w:b/>
          <w:color w:val="0070C0"/>
          <w:sz w:val="20"/>
          <w:szCs w:val="20"/>
        </w:rPr>
        <w:t>Figure 4.</w:t>
      </w:r>
      <w:r w:rsidRPr="008868C1">
        <w:rPr>
          <w:rFonts w:ascii="Arial" w:eastAsia="Arial Unicode MS" w:hAnsi="Arial" w:cs="Arial"/>
          <w:b/>
          <w:sz w:val="20"/>
          <w:szCs w:val="20"/>
        </w:rPr>
        <w:t xml:space="preserve"> Bubble plot showing impact of different neurofeedback training parameters on pain reduction following neurofeedback therapy</w:t>
      </w:r>
    </w:p>
    <w:p w14:paraId="6C664A31" w14:textId="3D430FF5" w:rsidR="005F03E3" w:rsidRPr="008868C1" w:rsidRDefault="005F03E3" w:rsidP="008868C1">
      <w:pPr>
        <w:jc w:val="both"/>
        <w:rPr>
          <w:rFonts w:ascii="Arial" w:eastAsia="Arial Unicode MS" w:hAnsi="Arial" w:cs="Arial"/>
          <w:b/>
          <w:sz w:val="20"/>
          <w:szCs w:val="20"/>
        </w:rPr>
      </w:pPr>
      <w:r w:rsidRPr="008868C1">
        <w:rPr>
          <w:rFonts w:ascii="Arial" w:eastAsia="Arial Unicode MS" w:hAnsi="Arial" w:cs="Arial"/>
          <w:b/>
          <w:color w:val="0070C0"/>
          <w:sz w:val="20"/>
          <w:szCs w:val="20"/>
        </w:rPr>
        <w:t>Figure</w:t>
      </w:r>
      <w:r w:rsidR="00E11F89" w:rsidRPr="008868C1">
        <w:rPr>
          <w:rFonts w:ascii="Arial" w:eastAsia="Arial Unicode MS" w:hAnsi="Arial" w:cs="Arial"/>
          <w:b/>
          <w:color w:val="0070C0"/>
          <w:sz w:val="20"/>
          <w:szCs w:val="20"/>
        </w:rPr>
        <w:t xml:space="preserve"> </w:t>
      </w:r>
      <w:r w:rsidRPr="008868C1">
        <w:rPr>
          <w:rFonts w:ascii="Arial" w:eastAsia="Arial Unicode MS" w:hAnsi="Arial" w:cs="Arial"/>
          <w:b/>
          <w:color w:val="0070C0"/>
          <w:sz w:val="20"/>
          <w:szCs w:val="20"/>
        </w:rPr>
        <w:t>5.</w:t>
      </w:r>
      <w:r w:rsidRPr="008868C1">
        <w:rPr>
          <w:rFonts w:ascii="Arial" w:eastAsia="Arial Unicode MS" w:hAnsi="Arial" w:cs="Arial"/>
          <w:b/>
          <w:sz w:val="20"/>
          <w:szCs w:val="20"/>
        </w:rPr>
        <w:t xml:space="preserve"> Forest Plot representing meta-analysis of effect size reported by different neurofeedback studies in chronic pain patients.  </w:t>
      </w:r>
    </w:p>
    <w:p w14:paraId="0D2F2C0A" w14:textId="77777777" w:rsidR="005F03E3" w:rsidRPr="008868C1" w:rsidRDefault="005F03E3" w:rsidP="008868C1">
      <w:pPr>
        <w:jc w:val="both"/>
        <w:rPr>
          <w:rFonts w:ascii="Arial" w:eastAsia="Arial Unicode MS" w:hAnsi="Arial" w:cs="Arial"/>
          <w:b/>
          <w:sz w:val="20"/>
          <w:szCs w:val="20"/>
        </w:rPr>
      </w:pPr>
      <w:r w:rsidRPr="008868C1">
        <w:rPr>
          <w:rFonts w:ascii="Arial" w:eastAsia="Arial Unicode MS" w:hAnsi="Arial" w:cs="Arial"/>
          <w:b/>
          <w:color w:val="0070C0"/>
          <w:sz w:val="20"/>
          <w:szCs w:val="20"/>
        </w:rPr>
        <w:t>Figure 6.</w:t>
      </w:r>
      <w:r w:rsidRPr="008868C1">
        <w:rPr>
          <w:rFonts w:ascii="Arial" w:eastAsia="Arial Unicode MS" w:hAnsi="Arial" w:cs="Arial"/>
          <w:b/>
          <w:sz w:val="20"/>
          <w:szCs w:val="20"/>
        </w:rPr>
        <w:t xml:space="preserve"> Summary of Changes in Pain Ratings and Neurophysiological Signals reported by the Neurofeedback Studies. (Circles with dotted borders represent controlled studies of Level II and III)</w:t>
      </w:r>
    </w:p>
    <w:p w14:paraId="5A490C23" w14:textId="483B5614" w:rsidR="00755475" w:rsidRPr="008868C1" w:rsidRDefault="00755475" w:rsidP="008868C1">
      <w:pPr>
        <w:jc w:val="both"/>
        <w:rPr>
          <w:rFonts w:ascii="Arial" w:eastAsia="Arial Unicode MS" w:hAnsi="Arial" w:cs="Arial"/>
          <w:b/>
          <w:bCs/>
          <w:sz w:val="20"/>
          <w:szCs w:val="20"/>
        </w:rPr>
      </w:pPr>
      <w:r w:rsidRPr="008868C1">
        <w:rPr>
          <w:rFonts w:ascii="Arial" w:eastAsia="Arial Unicode MS" w:hAnsi="Arial" w:cs="Arial"/>
          <w:b/>
          <w:bCs/>
          <w:color w:val="0070C0"/>
          <w:sz w:val="20"/>
          <w:szCs w:val="20"/>
        </w:rPr>
        <w:t xml:space="preserve">Table 1.  </w:t>
      </w:r>
      <w:r w:rsidRPr="008868C1">
        <w:rPr>
          <w:rFonts w:ascii="Arial" w:eastAsia="Arial Unicode MS" w:hAnsi="Arial" w:cs="Arial"/>
          <w:b/>
          <w:bCs/>
          <w:sz w:val="20"/>
          <w:szCs w:val="20"/>
        </w:rPr>
        <w:t xml:space="preserve">Summary of Neurofeedback Protocols and Results of studies included in this review </w:t>
      </w:r>
    </w:p>
    <w:p w14:paraId="0C37ABE9" w14:textId="46BA5C5C" w:rsidR="005F03E3" w:rsidRPr="008868C1" w:rsidRDefault="00755475" w:rsidP="008868C1">
      <w:pPr>
        <w:jc w:val="both"/>
        <w:rPr>
          <w:rFonts w:ascii="Arial" w:eastAsia="Arial Unicode MS" w:hAnsi="Arial" w:cs="Arial"/>
          <w:b/>
          <w:bCs/>
          <w:sz w:val="20"/>
          <w:szCs w:val="20"/>
        </w:rPr>
      </w:pPr>
      <w:r w:rsidRPr="008868C1">
        <w:rPr>
          <w:rFonts w:ascii="Arial" w:eastAsia="Arial Unicode MS" w:hAnsi="Arial" w:cs="Arial"/>
          <w:b/>
          <w:color w:val="0070C0"/>
          <w:sz w:val="20"/>
          <w:szCs w:val="20"/>
        </w:rPr>
        <w:t xml:space="preserve">Table 2. </w:t>
      </w:r>
      <w:r w:rsidRPr="008868C1">
        <w:rPr>
          <w:rFonts w:ascii="Arial" w:eastAsia="Arial Unicode MS" w:hAnsi="Arial" w:cs="Arial"/>
          <w:b/>
          <w:sz w:val="20"/>
          <w:szCs w:val="20"/>
        </w:rPr>
        <w:t>Risk of bias in the controlled trials included in this review</w:t>
      </w:r>
    </w:p>
    <w:sectPr w:rsidR="005F03E3" w:rsidRPr="008868C1" w:rsidSect="005A1D88">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5E6B4C" w14:textId="77777777" w:rsidR="005A3FAC" w:rsidRDefault="005A3FAC" w:rsidP="008110F3">
      <w:pPr>
        <w:spacing w:after="0" w:line="240" w:lineRule="auto"/>
      </w:pPr>
      <w:r>
        <w:separator/>
      </w:r>
    </w:p>
  </w:endnote>
  <w:endnote w:type="continuationSeparator" w:id="0">
    <w:p w14:paraId="0BC1F1F4" w14:textId="77777777" w:rsidR="005A3FAC" w:rsidRDefault="005A3FAC" w:rsidP="008110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810485"/>
      <w:docPartObj>
        <w:docPartGallery w:val="Page Numbers (Bottom of Page)"/>
        <w:docPartUnique/>
      </w:docPartObj>
    </w:sdtPr>
    <w:sdtEndPr/>
    <w:sdtContent>
      <w:p w14:paraId="66E86C32" w14:textId="77777777" w:rsidR="00A268E7" w:rsidRDefault="00A268E7" w:rsidP="00B61D47">
        <w:pPr>
          <w:pStyle w:val="Footer"/>
          <w:jc w:val="right"/>
        </w:pPr>
        <w:r>
          <w:t>[</w:t>
        </w:r>
        <w:r>
          <w:fldChar w:fldCharType="begin"/>
        </w:r>
        <w:r>
          <w:instrText xml:space="preserve"> PAGE   \* MERGEFORMAT </w:instrText>
        </w:r>
        <w:r>
          <w:fldChar w:fldCharType="separate"/>
        </w:r>
        <w:r w:rsidR="00374C4B">
          <w:rPr>
            <w:noProof/>
          </w:rPr>
          <w:t>1</w:t>
        </w:r>
        <w:r>
          <w:rPr>
            <w:noProof/>
          </w:rPr>
          <w:fldChar w:fldCharType="end"/>
        </w:r>
        <w:r>
          <w:t>]</w:t>
        </w:r>
      </w:p>
    </w:sdtContent>
  </w:sdt>
  <w:p w14:paraId="66E86C33" w14:textId="77777777" w:rsidR="00A268E7" w:rsidRDefault="00A268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C1F551" w14:textId="77777777" w:rsidR="005A3FAC" w:rsidRDefault="005A3FAC" w:rsidP="008110F3">
      <w:pPr>
        <w:spacing w:after="0" w:line="240" w:lineRule="auto"/>
      </w:pPr>
      <w:r>
        <w:separator/>
      </w:r>
    </w:p>
  </w:footnote>
  <w:footnote w:type="continuationSeparator" w:id="0">
    <w:p w14:paraId="4502646C" w14:textId="77777777" w:rsidR="005A3FAC" w:rsidRDefault="005A3FAC" w:rsidP="008110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47A95"/>
    <w:multiLevelType w:val="hybridMultilevel"/>
    <w:tmpl w:val="FE5A5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7C7CE9"/>
    <w:multiLevelType w:val="hybridMultilevel"/>
    <w:tmpl w:val="B53AF9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136C8A"/>
    <w:multiLevelType w:val="hybridMultilevel"/>
    <w:tmpl w:val="53987DDC"/>
    <w:lvl w:ilvl="0" w:tplc="0809000F">
      <w:start w:val="1"/>
      <w:numFmt w:val="decimal"/>
      <w:lvlText w:val="%1."/>
      <w:lvlJc w:val="left"/>
      <w:pPr>
        <w:ind w:left="1429" w:hanging="360"/>
      </w:pPr>
      <w:rPr>
        <w:rFonts w:hint="default"/>
      </w:r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3" w15:restartNumberingAfterBreak="0">
    <w:nsid w:val="2ED60818"/>
    <w:multiLevelType w:val="hybridMultilevel"/>
    <w:tmpl w:val="53E4E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C805D2"/>
    <w:multiLevelType w:val="hybridMultilevel"/>
    <w:tmpl w:val="D8B2D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53366A"/>
    <w:multiLevelType w:val="hybridMultilevel"/>
    <w:tmpl w:val="61209C3E"/>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6" w15:restartNumberingAfterBreak="0">
    <w:nsid w:val="6D3274C6"/>
    <w:multiLevelType w:val="multilevel"/>
    <w:tmpl w:val="41B07C58"/>
    <w:lvl w:ilvl="0">
      <w:start w:val="2"/>
      <w:numFmt w:val="decimal"/>
      <w:lvlText w:val="%1"/>
      <w:lvlJc w:val="left"/>
      <w:pPr>
        <w:ind w:left="360" w:hanging="360"/>
      </w:pPr>
      <w:rPr>
        <w:rFonts w:hint="default"/>
      </w:rPr>
    </w:lvl>
    <w:lvl w:ilvl="1">
      <w:start w:val="3"/>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7" w15:restartNumberingAfterBreak="0">
    <w:nsid w:val="73AA1089"/>
    <w:multiLevelType w:val="hybridMultilevel"/>
    <w:tmpl w:val="D318DB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AEE4CB9"/>
    <w:multiLevelType w:val="hybridMultilevel"/>
    <w:tmpl w:val="46FA4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BE234C"/>
    <w:multiLevelType w:val="hybridMultilevel"/>
    <w:tmpl w:val="B93EFEB4"/>
    <w:lvl w:ilvl="0" w:tplc="0809000F">
      <w:start w:val="1"/>
      <w:numFmt w:val="decimal"/>
      <w:lvlText w:val="%1."/>
      <w:lvlJc w:val="left"/>
      <w:pPr>
        <w:ind w:left="2138" w:hanging="360"/>
      </w:pPr>
      <w:rPr>
        <w:rFonts w:hint="default"/>
      </w:r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num w:numId="1">
    <w:abstractNumId w:val="1"/>
  </w:num>
  <w:num w:numId="2">
    <w:abstractNumId w:val="5"/>
  </w:num>
  <w:num w:numId="3">
    <w:abstractNumId w:val="3"/>
  </w:num>
  <w:num w:numId="4">
    <w:abstractNumId w:val="8"/>
  </w:num>
  <w:num w:numId="5">
    <w:abstractNumId w:val="0"/>
  </w:num>
  <w:num w:numId="6">
    <w:abstractNumId w:val="7"/>
  </w:num>
  <w:num w:numId="7">
    <w:abstractNumId w:val="2"/>
  </w:num>
  <w:num w:numId="8">
    <w:abstractNumId w:val="6"/>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Y2NjC1NLS0MDMyNDNQ0lEKTi0uzszPAykwrAUAPTczNywAAAA="/>
  </w:docVars>
  <w:rsids>
    <w:rsidRoot w:val="008345F2"/>
    <w:rsid w:val="00000208"/>
    <w:rsid w:val="0000030F"/>
    <w:rsid w:val="00003389"/>
    <w:rsid w:val="0000357A"/>
    <w:rsid w:val="000048B5"/>
    <w:rsid w:val="000059E5"/>
    <w:rsid w:val="00007861"/>
    <w:rsid w:val="00007875"/>
    <w:rsid w:val="00010001"/>
    <w:rsid w:val="000110EA"/>
    <w:rsid w:val="00011938"/>
    <w:rsid w:val="000129A4"/>
    <w:rsid w:val="000133E6"/>
    <w:rsid w:val="00014042"/>
    <w:rsid w:val="00014091"/>
    <w:rsid w:val="0001441A"/>
    <w:rsid w:val="0001497E"/>
    <w:rsid w:val="000156D7"/>
    <w:rsid w:val="0001595B"/>
    <w:rsid w:val="00017511"/>
    <w:rsid w:val="00020D62"/>
    <w:rsid w:val="0002198C"/>
    <w:rsid w:val="000220B9"/>
    <w:rsid w:val="00022C06"/>
    <w:rsid w:val="00022EBB"/>
    <w:rsid w:val="00022FFB"/>
    <w:rsid w:val="00023FE5"/>
    <w:rsid w:val="00024334"/>
    <w:rsid w:val="000243E0"/>
    <w:rsid w:val="00024919"/>
    <w:rsid w:val="00024B03"/>
    <w:rsid w:val="00024FD0"/>
    <w:rsid w:val="00025979"/>
    <w:rsid w:val="000262EA"/>
    <w:rsid w:val="00026A39"/>
    <w:rsid w:val="0003006F"/>
    <w:rsid w:val="0003016B"/>
    <w:rsid w:val="00030FA9"/>
    <w:rsid w:val="00031153"/>
    <w:rsid w:val="00031EB9"/>
    <w:rsid w:val="000330C6"/>
    <w:rsid w:val="000332EF"/>
    <w:rsid w:val="00033938"/>
    <w:rsid w:val="00033BA5"/>
    <w:rsid w:val="00033C5E"/>
    <w:rsid w:val="0003478A"/>
    <w:rsid w:val="00034CA4"/>
    <w:rsid w:val="00035C0C"/>
    <w:rsid w:val="00036AEC"/>
    <w:rsid w:val="00037A3E"/>
    <w:rsid w:val="00037E7A"/>
    <w:rsid w:val="00040107"/>
    <w:rsid w:val="0004051D"/>
    <w:rsid w:val="000413A0"/>
    <w:rsid w:val="0004177B"/>
    <w:rsid w:val="00043729"/>
    <w:rsid w:val="000437F2"/>
    <w:rsid w:val="0004386E"/>
    <w:rsid w:val="0004448A"/>
    <w:rsid w:val="00044B02"/>
    <w:rsid w:val="0004597C"/>
    <w:rsid w:val="00045CEB"/>
    <w:rsid w:val="0004623E"/>
    <w:rsid w:val="000463D3"/>
    <w:rsid w:val="00046456"/>
    <w:rsid w:val="00046474"/>
    <w:rsid w:val="000479EA"/>
    <w:rsid w:val="00050F67"/>
    <w:rsid w:val="000511C9"/>
    <w:rsid w:val="000514BE"/>
    <w:rsid w:val="00051DAB"/>
    <w:rsid w:val="00051E28"/>
    <w:rsid w:val="0005211B"/>
    <w:rsid w:val="000534EB"/>
    <w:rsid w:val="000541C3"/>
    <w:rsid w:val="000548D9"/>
    <w:rsid w:val="00054B60"/>
    <w:rsid w:val="00056006"/>
    <w:rsid w:val="00057829"/>
    <w:rsid w:val="00060A30"/>
    <w:rsid w:val="0006178A"/>
    <w:rsid w:val="000619B6"/>
    <w:rsid w:val="00061E88"/>
    <w:rsid w:val="00062864"/>
    <w:rsid w:val="00062899"/>
    <w:rsid w:val="0006294A"/>
    <w:rsid w:val="00063BE5"/>
    <w:rsid w:val="00063CB9"/>
    <w:rsid w:val="00063DC6"/>
    <w:rsid w:val="00064B5A"/>
    <w:rsid w:val="00064D81"/>
    <w:rsid w:val="00065B1C"/>
    <w:rsid w:val="00066161"/>
    <w:rsid w:val="000663AE"/>
    <w:rsid w:val="000667D0"/>
    <w:rsid w:val="00066AF2"/>
    <w:rsid w:val="00066EB2"/>
    <w:rsid w:val="00067030"/>
    <w:rsid w:val="00070B1F"/>
    <w:rsid w:val="000711D2"/>
    <w:rsid w:val="00071467"/>
    <w:rsid w:val="000718E9"/>
    <w:rsid w:val="000738B3"/>
    <w:rsid w:val="00074727"/>
    <w:rsid w:val="00075CBA"/>
    <w:rsid w:val="000769FE"/>
    <w:rsid w:val="000771EB"/>
    <w:rsid w:val="000774D3"/>
    <w:rsid w:val="00077A7E"/>
    <w:rsid w:val="00083345"/>
    <w:rsid w:val="000834A2"/>
    <w:rsid w:val="000834DE"/>
    <w:rsid w:val="00083E1D"/>
    <w:rsid w:val="00084F86"/>
    <w:rsid w:val="0008599D"/>
    <w:rsid w:val="00086321"/>
    <w:rsid w:val="00086C2D"/>
    <w:rsid w:val="0008782A"/>
    <w:rsid w:val="0009036C"/>
    <w:rsid w:val="00090B4F"/>
    <w:rsid w:val="000916E3"/>
    <w:rsid w:val="0009219D"/>
    <w:rsid w:val="000923EB"/>
    <w:rsid w:val="00093A1C"/>
    <w:rsid w:val="00093AE9"/>
    <w:rsid w:val="00093C1D"/>
    <w:rsid w:val="00096F50"/>
    <w:rsid w:val="00096F96"/>
    <w:rsid w:val="000A09FA"/>
    <w:rsid w:val="000A1456"/>
    <w:rsid w:val="000A2AEB"/>
    <w:rsid w:val="000A2D62"/>
    <w:rsid w:val="000A33D0"/>
    <w:rsid w:val="000A4485"/>
    <w:rsid w:val="000A501A"/>
    <w:rsid w:val="000A5AEC"/>
    <w:rsid w:val="000B2762"/>
    <w:rsid w:val="000B27C2"/>
    <w:rsid w:val="000B2D0C"/>
    <w:rsid w:val="000B2E0C"/>
    <w:rsid w:val="000B3837"/>
    <w:rsid w:val="000B4353"/>
    <w:rsid w:val="000B4FEB"/>
    <w:rsid w:val="000B5F6F"/>
    <w:rsid w:val="000B6518"/>
    <w:rsid w:val="000C0801"/>
    <w:rsid w:val="000C12E0"/>
    <w:rsid w:val="000C1478"/>
    <w:rsid w:val="000C1B39"/>
    <w:rsid w:val="000C2131"/>
    <w:rsid w:val="000C2B23"/>
    <w:rsid w:val="000C2BC0"/>
    <w:rsid w:val="000C55CB"/>
    <w:rsid w:val="000C68CC"/>
    <w:rsid w:val="000C7B6A"/>
    <w:rsid w:val="000C7C0B"/>
    <w:rsid w:val="000D1BDE"/>
    <w:rsid w:val="000D1F7D"/>
    <w:rsid w:val="000D265E"/>
    <w:rsid w:val="000D3078"/>
    <w:rsid w:val="000D3B89"/>
    <w:rsid w:val="000D42A3"/>
    <w:rsid w:val="000D4439"/>
    <w:rsid w:val="000D5380"/>
    <w:rsid w:val="000D5F1B"/>
    <w:rsid w:val="000D68A5"/>
    <w:rsid w:val="000D68D1"/>
    <w:rsid w:val="000D6949"/>
    <w:rsid w:val="000D7051"/>
    <w:rsid w:val="000D7E38"/>
    <w:rsid w:val="000E0287"/>
    <w:rsid w:val="000E0AB8"/>
    <w:rsid w:val="000E11AE"/>
    <w:rsid w:val="000E130A"/>
    <w:rsid w:val="000E14E2"/>
    <w:rsid w:val="000E2AF2"/>
    <w:rsid w:val="000E2F49"/>
    <w:rsid w:val="000E356F"/>
    <w:rsid w:val="000E4511"/>
    <w:rsid w:val="000E7A75"/>
    <w:rsid w:val="000E7E42"/>
    <w:rsid w:val="000F0593"/>
    <w:rsid w:val="000F1217"/>
    <w:rsid w:val="000F2271"/>
    <w:rsid w:val="000F26A1"/>
    <w:rsid w:val="000F3DFB"/>
    <w:rsid w:val="000F42E6"/>
    <w:rsid w:val="000F4751"/>
    <w:rsid w:val="000F59A6"/>
    <w:rsid w:val="000F683B"/>
    <w:rsid w:val="000F6ECD"/>
    <w:rsid w:val="000F71E6"/>
    <w:rsid w:val="001015DD"/>
    <w:rsid w:val="0010197C"/>
    <w:rsid w:val="00101A76"/>
    <w:rsid w:val="001023B0"/>
    <w:rsid w:val="00102515"/>
    <w:rsid w:val="001029DF"/>
    <w:rsid w:val="00104FE4"/>
    <w:rsid w:val="00105E35"/>
    <w:rsid w:val="00106094"/>
    <w:rsid w:val="0010616C"/>
    <w:rsid w:val="001069DD"/>
    <w:rsid w:val="00106FC6"/>
    <w:rsid w:val="001107C6"/>
    <w:rsid w:val="00110ED2"/>
    <w:rsid w:val="00110FF8"/>
    <w:rsid w:val="0011174F"/>
    <w:rsid w:val="00111B04"/>
    <w:rsid w:val="0011203A"/>
    <w:rsid w:val="00112CA4"/>
    <w:rsid w:val="00112E0C"/>
    <w:rsid w:val="00113275"/>
    <w:rsid w:val="00113AA4"/>
    <w:rsid w:val="00113D39"/>
    <w:rsid w:val="00116605"/>
    <w:rsid w:val="00117599"/>
    <w:rsid w:val="00120087"/>
    <w:rsid w:val="001203FA"/>
    <w:rsid w:val="0012187E"/>
    <w:rsid w:val="00121C68"/>
    <w:rsid w:val="00123914"/>
    <w:rsid w:val="00124888"/>
    <w:rsid w:val="00124D9E"/>
    <w:rsid w:val="0012572F"/>
    <w:rsid w:val="00125CC8"/>
    <w:rsid w:val="00125D36"/>
    <w:rsid w:val="00126220"/>
    <w:rsid w:val="0012644E"/>
    <w:rsid w:val="00127DE5"/>
    <w:rsid w:val="001301B2"/>
    <w:rsid w:val="001311B1"/>
    <w:rsid w:val="00132A56"/>
    <w:rsid w:val="00132C15"/>
    <w:rsid w:val="00133BB9"/>
    <w:rsid w:val="00134FDC"/>
    <w:rsid w:val="00136065"/>
    <w:rsid w:val="0013622C"/>
    <w:rsid w:val="00137669"/>
    <w:rsid w:val="001379CF"/>
    <w:rsid w:val="00137FD0"/>
    <w:rsid w:val="00140FE8"/>
    <w:rsid w:val="00141A08"/>
    <w:rsid w:val="00143B01"/>
    <w:rsid w:val="00143C15"/>
    <w:rsid w:val="001449B9"/>
    <w:rsid w:val="00144A79"/>
    <w:rsid w:val="00145447"/>
    <w:rsid w:val="00146ED6"/>
    <w:rsid w:val="00147EC7"/>
    <w:rsid w:val="00147F65"/>
    <w:rsid w:val="00150FF9"/>
    <w:rsid w:val="00151919"/>
    <w:rsid w:val="001519FC"/>
    <w:rsid w:val="00151B44"/>
    <w:rsid w:val="00152114"/>
    <w:rsid w:val="0015295B"/>
    <w:rsid w:val="00152E3F"/>
    <w:rsid w:val="00153096"/>
    <w:rsid w:val="00155D2C"/>
    <w:rsid w:val="00155EB4"/>
    <w:rsid w:val="00155F24"/>
    <w:rsid w:val="00156339"/>
    <w:rsid w:val="00156C87"/>
    <w:rsid w:val="00160189"/>
    <w:rsid w:val="001610D8"/>
    <w:rsid w:val="0016164E"/>
    <w:rsid w:val="00161DA7"/>
    <w:rsid w:val="00164C70"/>
    <w:rsid w:val="00164F87"/>
    <w:rsid w:val="00165DD3"/>
    <w:rsid w:val="00166B21"/>
    <w:rsid w:val="00166B9E"/>
    <w:rsid w:val="00166EA4"/>
    <w:rsid w:val="00166F25"/>
    <w:rsid w:val="001675DB"/>
    <w:rsid w:val="001701FB"/>
    <w:rsid w:val="0017058C"/>
    <w:rsid w:val="001714DF"/>
    <w:rsid w:val="00171528"/>
    <w:rsid w:val="0017189C"/>
    <w:rsid w:val="00172592"/>
    <w:rsid w:val="00172947"/>
    <w:rsid w:val="001730ED"/>
    <w:rsid w:val="00175620"/>
    <w:rsid w:val="00175BB8"/>
    <w:rsid w:val="00176376"/>
    <w:rsid w:val="001768D6"/>
    <w:rsid w:val="00180444"/>
    <w:rsid w:val="00182887"/>
    <w:rsid w:val="001837BE"/>
    <w:rsid w:val="00184224"/>
    <w:rsid w:val="001849D2"/>
    <w:rsid w:val="001853C3"/>
    <w:rsid w:val="00185617"/>
    <w:rsid w:val="00185931"/>
    <w:rsid w:val="00185B67"/>
    <w:rsid w:val="00186C37"/>
    <w:rsid w:val="0018737E"/>
    <w:rsid w:val="001900A9"/>
    <w:rsid w:val="00190D08"/>
    <w:rsid w:val="0019133F"/>
    <w:rsid w:val="0019161B"/>
    <w:rsid w:val="001928B6"/>
    <w:rsid w:val="00193B5C"/>
    <w:rsid w:val="00194310"/>
    <w:rsid w:val="001948AE"/>
    <w:rsid w:val="00194C02"/>
    <w:rsid w:val="00194C19"/>
    <w:rsid w:val="0019739A"/>
    <w:rsid w:val="001A07FB"/>
    <w:rsid w:val="001A126E"/>
    <w:rsid w:val="001A1450"/>
    <w:rsid w:val="001A235D"/>
    <w:rsid w:val="001A354A"/>
    <w:rsid w:val="001A414D"/>
    <w:rsid w:val="001A69F2"/>
    <w:rsid w:val="001A7C94"/>
    <w:rsid w:val="001B0292"/>
    <w:rsid w:val="001B2D61"/>
    <w:rsid w:val="001B3A1D"/>
    <w:rsid w:val="001B558D"/>
    <w:rsid w:val="001B76BF"/>
    <w:rsid w:val="001B7C1D"/>
    <w:rsid w:val="001C09C3"/>
    <w:rsid w:val="001C0BEC"/>
    <w:rsid w:val="001C0E0C"/>
    <w:rsid w:val="001C1974"/>
    <w:rsid w:val="001C1D5A"/>
    <w:rsid w:val="001C216C"/>
    <w:rsid w:val="001C2285"/>
    <w:rsid w:val="001C2E62"/>
    <w:rsid w:val="001C35AC"/>
    <w:rsid w:val="001C4C0E"/>
    <w:rsid w:val="001C6A1A"/>
    <w:rsid w:val="001C7158"/>
    <w:rsid w:val="001C796D"/>
    <w:rsid w:val="001D072F"/>
    <w:rsid w:val="001D0A24"/>
    <w:rsid w:val="001D0F28"/>
    <w:rsid w:val="001D1E0B"/>
    <w:rsid w:val="001D330B"/>
    <w:rsid w:val="001D3999"/>
    <w:rsid w:val="001D3C9F"/>
    <w:rsid w:val="001D3D58"/>
    <w:rsid w:val="001D3DEA"/>
    <w:rsid w:val="001D41E2"/>
    <w:rsid w:val="001D4484"/>
    <w:rsid w:val="001D5193"/>
    <w:rsid w:val="001D5A0B"/>
    <w:rsid w:val="001D5F2E"/>
    <w:rsid w:val="001D611B"/>
    <w:rsid w:val="001D65F1"/>
    <w:rsid w:val="001D75C3"/>
    <w:rsid w:val="001E05ED"/>
    <w:rsid w:val="001E0BE1"/>
    <w:rsid w:val="001E22A9"/>
    <w:rsid w:val="001E2718"/>
    <w:rsid w:val="001E361D"/>
    <w:rsid w:val="001E4AC7"/>
    <w:rsid w:val="001E52B9"/>
    <w:rsid w:val="001E5374"/>
    <w:rsid w:val="001F17E1"/>
    <w:rsid w:val="001F1A59"/>
    <w:rsid w:val="001F2FFA"/>
    <w:rsid w:val="001F4D62"/>
    <w:rsid w:val="001F5807"/>
    <w:rsid w:val="001F5CA9"/>
    <w:rsid w:val="001F5DE9"/>
    <w:rsid w:val="001F67A2"/>
    <w:rsid w:val="0020016A"/>
    <w:rsid w:val="0020025F"/>
    <w:rsid w:val="00201BA5"/>
    <w:rsid w:val="00202145"/>
    <w:rsid w:val="00203986"/>
    <w:rsid w:val="00203AFD"/>
    <w:rsid w:val="0020424A"/>
    <w:rsid w:val="002042E4"/>
    <w:rsid w:val="00207BA8"/>
    <w:rsid w:val="0021051B"/>
    <w:rsid w:val="0021129D"/>
    <w:rsid w:val="002124E8"/>
    <w:rsid w:val="00213871"/>
    <w:rsid w:val="00215274"/>
    <w:rsid w:val="002160BB"/>
    <w:rsid w:val="00216577"/>
    <w:rsid w:val="00217704"/>
    <w:rsid w:val="002222E6"/>
    <w:rsid w:val="0022322F"/>
    <w:rsid w:val="00224E8B"/>
    <w:rsid w:val="002264C3"/>
    <w:rsid w:val="0022693D"/>
    <w:rsid w:val="00226D7B"/>
    <w:rsid w:val="00226EE7"/>
    <w:rsid w:val="002277CB"/>
    <w:rsid w:val="00227DEB"/>
    <w:rsid w:val="00231103"/>
    <w:rsid w:val="00234A8E"/>
    <w:rsid w:val="00234B79"/>
    <w:rsid w:val="002352FE"/>
    <w:rsid w:val="00236355"/>
    <w:rsid w:val="00236479"/>
    <w:rsid w:val="002370E5"/>
    <w:rsid w:val="002404F6"/>
    <w:rsid w:val="002406E8"/>
    <w:rsid w:val="00240A5B"/>
    <w:rsid w:val="0024100F"/>
    <w:rsid w:val="00241590"/>
    <w:rsid w:val="00241665"/>
    <w:rsid w:val="00242166"/>
    <w:rsid w:val="0024319F"/>
    <w:rsid w:val="00243CAE"/>
    <w:rsid w:val="002457FC"/>
    <w:rsid w:val="00245829"/>
    <w:rsid w:val="002467FE"/>
    <w:rsid w:val="00246A86"/>
    <w:rsid w:val="00247E96"/>
    <w:rsid w:val="0025202B"/>
    <w:rsid w:val="00252708"/>
    <w:rsid w:val="0025279B"/>
    <w:rsid w:val="00252D61"/>
    <w:rsid w:val="002530A9"/>
    <w:rsid w:val="00254450"/>
    <w:rsid w:val="002548A5"/>
    <w:rsid w:val="00254E2D"/>
    <w:rsid w:val="00255BA7"/>
    <w:rsid w:val="00255FDA"/>
    <w:rsid w:val="0025639E"/>
    <w:rsid w:val="0025653A"/>
    <w:rsid w:val="00256811"/>
    <w:rsid w:val="00256BD1"/>
    <w:rsid w:val="00257A37"/>
    <w:rsid w:val="0026054A"/>
    <w:rsid w:val="002633D5"/>
    <w:rsid w:val="0026396B"/>
    <w:rsid w:val="00264C3F"/>
    <w:rsid w:val="00265CEB"/>
    <w:rsid w:val="00265DD2"/>
    <w:rsid w:val="002665C6"/>
    <w:rsid w:val="00267B33"/>
    <w:rsid w:val="00267CA6"/>
    <w:rsid w:val="00267DAE"/>
    <w:rsid w:val="002714D0"/>
    <w:rsid w:val="0027178C"/>
    <w:rsid w:val="00271A2C"/>
    <w:rsid w:val="00273325"/>
    <w:rsid w:val="00274854"/>
    <w:rsid w:val="002753CE"/>
    <w:rsid w:val="00276339"/>
    <w:rsid w:val="00276980"/>
    <w:rsid w:val="002769DF"/>
    <w:rsid w:val="00276C8A"/>
    <w:rsid w:val="002771DE"/>
    <w:rsid w:val="00277321"/>
    <w:rsid w:val="0027741C"/>
    <w:rsid w:val="00281711"/>
    <w:rsid w:val="00281BD8"/>
    <w:rsid w:val="00282535"/>
    <w:rsid w:val="00282616"/>
    <w:rsid w:val="00283E0F"/>
    <w:rsid w:val="002859C8"/>
    <w:rsid w:val="00285BA6"/>
    <w:rsid w:val="00285C78"/>
    <w:rsid w:val="00286364"/>
    <w:rsid w:val="00286483"/>
    <w:rsid w:val="00287352"/>
    <w:rsid w:val="0028775B"/>
    <w:rsid w:val="00290297"/>
    <w:rsid w:val="00290AA3"/>
    <w:rsid w:val="0029189C"/>
    <w:rsid w:val="00292593"/>
    <w:rsid w:val="00292F11"/>
    <w:rsid w:val="00292FF1"/>
    <w:rsid w:val="00294D91"/>
    <w:rsid w:val="00295BA7"/>
    <w:rsid w:val="00296D95"/>
    <w:rsid w:val="002972BD"/>
    <w:rsid w:val="002A0B51"/>
    <w:rsid w:val="002A17CC"/>
    <w:rsid w:val="002A1D44"/>
    <w:rsid w:val="002A20A5"/>
    <w:rsid w:val="002A3051"/>
    <w:rsid w:val="002A33D1"/>
    <w:rsid w:val="002A4330"/>
    <w:rsid w:val="002A446A"/>
    <w:rsid w:val="002A47B5"/>
    <w:rsid w:val="002A4824"/>
    <w:rsid w:val="002A687A"/>
    <w:rsid w:val="002A6D27"/>
    <w:rsid w:val="002A6FA2"/>
    <w:rsid w:val="002A753B"/>
    <w:rsid w:val="002A7D9E"/>
    <w:rsid w:val="002B2B00"/>
    <w:rsid w:val="002B398B"/>
    <w:rsid w:val="002B40D5"/>
    <w:rsid w:val="002B5D3B"/>
    <w:rsid w:val="002B6718"/>
    <w:rsid w:val="002B6ADC"/>
    <w:rsid w:val="002B6F51"/>
    <w:rsid w:val="002B793A"/>
    <w:rsid w:val="002C0AC7"/>
    <w:rsid w:val="002C0F8D"/>
    <w:rsid w:val="002C0FD2"/>
    <w:rsid w:val="002C1ED2"/>
    <w:rsid w:val="002C2A15"/>
    <w:rsid w:val="002C7776"/>
    <w:rsid w:val="002D173E"/>
    <w:rsid w:val="002D1F74"/>
    <w:rsid w:val="002D258C"/>
    <w:rsid w:val="002D3AB9"/>
    <w:rsid w:val="002D4406"/>
    <w:rsid w:val="002D749F"/>
    <w:rsid w:val="002E330C"/>
    <w:rsid w:val="002E4443"/>
    <w:rsid w:val="002E4701"/>
    <w:rsid w:val="002E5DA8"/>
    <w:rsid w:val="002E5E35"/>
    <w:rsid w:val="002E613F"/>
    <w:rsid w:val="002E6687"/>
    <w:rsid w:val="002E71AC"/>
    <w:rsid w:val="002E7776"/>
    <w:rsid w:val="002F01C2"/>
    <w:rsid w:val="002F06D5"/>
    <w:rsid w:val="002F103B"/>
    <w:rsid w:val="002F1DA7"/>
    <w:rsid w:val="002F2032"/>
    <w:rsid w:val="002F2453"/>
    <w:rsid w:val="002F28E0"/>
    <w:rsid w:val="002F2A13"/>
    <w:rsid w:val="002F4915"/>
    <w:rsid w:val="002F4A5F"/>
    <w:rsid w:val="002F52BA"/>
    <w:rsid w:val="002F5441"/>
    <w:rsid w:val="002F569D"/>
    <w:rsid w:val="002F7A1D"/>
    <w:rsid w:val="00300860"/>
    <w:rsid w:val="00302602"/>
    <w:rsid w:val="003035E0"/>
    <w:rsid w:val="003038D3"/>
    <w:rsid w:val="003040A7"/>
    <w:rsid w:val="00305C92"/>
    <w:rsid w:val="00306FCD"/>
    <w:rsid w:val="00307388"/>
    <w:rsid w:val="00307A06"/>
    <w:rsid w:val="00307BEE"/>
    <w:rsid w:val="0031024E"/>
    <w:rsid w:val="0031084C"/>
    <w:rsid w:val="003112B8"/>
    <w:rsid w:val="00311B5C"/>
    <w:rsid w:val="00312F79"/>
    <w:rsid w:val="00314FFC"/>
    <w:rsid w:val="0031552A"/>
    <w:rsid w:val="00315561"/>
    <w:rsid w:val="003207C4"/>
    <w:rsid w:val="00320B0D"/>
    <w:rsid w:val="00321B2B"/>
    <w:rsid w:val="0032496D"/>
    <w:rsid w:val="003252C4"/>
    <w:rsid w:val="0032575E"/>
    <w:rsid w:val="00325979"/>
    <w:rsid w:val="0032611D"/>
    <w:rsid w:val="00326BA6"/>
    <w:rsid w:val="00326CEE"/>
    <w:rsid w:val="00331ACD"/>
    <w:rsid w:val="00331EB7"/>
    <w:rsid w:val="00332564"/>
    <w:rsid w:val="00332B4F"/>
    <w:rsid w:val="00332C4B"/>
    <w:rsid w:val="00333EBA"/>
    <w:rsid w:val="0033441D"/>
    <w:rsid w:val="00334D92"/>
    <w:rsid w:val="00335427"/>
    <w:rsid w:val="003355F2"/>
    <w:rsid w:val="003359BC"/>
    <w:rsid w:val="00336AEE"/>
    <w:rsid w:val="00337946"/>
    <w:rsid w:val="00340397"/>
    <w:rsid w:val="00342BE5"/>
    <w:rsid w:val="0034329D"/>
    <w:rsid w:val="003434A0"/>
    <w:rsid w:val="00345053"/>
    <w:rsid w:val="003454E2"/>
    <w:rsid w:val="00345C56"/>
    <w:rsid w:val="003461C2"/>
    <w:rsid w:val="00350692"/>
    <w:rsid w:val="00350CD4"/>
    <w:rsid w:val="00351031"/>
    <w:rsid w:val="00351C23"/>
    <w:rsid w:val="00352596"/>
    <w:rsid w:val="003527B4"/>
    <w:rsid w:val="0035314A"/>
    <w:rsid w:val="003539BE"/>
    <w:rsid w:val="00354235"/>
    <w:rsid w:val="003545DE"/>
    <w:rsid w:val="0035481B"/>
    <w:rsid w:val="00356123"/>
    <w:rsid w:val="0035634E"/>
    <w:rsid w:val="003572F7"/>
    <w:rsid w:val="00360412"/>
    <w:rsid w:val="00360729"/>
    <w:rsid w:val="00362893"/>
    <w:rsid w:val="003636BB"/>
    <w:rsid w:val="003644C1"/>
    <w:rsid w:val="00365CF0"/>
    <w:rsid w:val="00366F46"/>
    <w:rsid w:val="00372027"/>
    <w:rsid w:val="003727A8"/>
    <w:rsid w:val="0037297C"/>
    <w:rsid w:val="003732F3"/>
    <w:rsid w:val="00373598"/>
    <w:rsid w:val="003741E8"/>
    <w:rsid w:val="00374C4B"/>
    <w:rsid w:val="00374C95"/>
    <w:rsid w:val="00374F08"/>
    <w:rsid w:val="003760B6"/>
    <w:rsid w:val="003779EC"/>
    <w:rsid w:val="00380007"/>
    <w:rsid w:val="0038040A"/>
    <w:rsid w:val="00381047"/>
    <w:rsid w:val="003817D2"/>
    <w:rsid w:val="00381DED"/>
    <w:rsid w:val="00382CC0"/>
    <w:rsid w:val="00383AE8"/>
    <w:rsid w:val="00383AFB"/>
    <w:rsid w:val="00384D3B"/>
    <w:rsid w:val="00385311"/>
    <w:rsid w:val="00385F37"/>
    <w:rsid w:val="00387ED9"/>
    <w:rsid w:val="0039034A"/>
    <w:rsid w:val="00390899"/>
    <w:rsid w:val="00392C63"/>
    <w:rsid w:val="00393227"/>
    <w:rsid w:val="0039439C"/>
    <w:rsid w:val="0039491E"/>
    <w:rsid w:val="0039598B"/>
    <w:rsid w:val="003971C1"/>
    <w:rsid w:val="003A012B"/>
    <w:rsid w:val="003A1759"/>
    <w:rsid w:val="003A22C6"/>
    <w:rsid w:val="003A2530"/>
    <w:rsid w:val="003A334D"/>
    <w:rsid w:val="003A3871"/>
    <w:rsid w:val="003A3A38"/>
    <w:rsid w:val="003A4671"/>
    <w:rsid w:val="003A4AFB"/>
    <w:rsid w:val="003A518A"/>
    <w:rsid w:val="003A737A"/>
    <w:rsid w:val="003B173D"/>
    <w:rsid w:val="003B1CAE"/>
    <w:rsid w:val="003B2C30"/>
    <w:rsid w:val="003B2DAE"/>
    <w:rsid w:val="003B32F0"/>
    <w:rsid w:val="003B5451"/>
    <w:rsid w:val="003B57F0"/>
    <w:rsid w:val="003B7D30"/>
    <w:rsid w:val="003B7D4A"/>
    <w:rsid w:val="003C0042"/>
    <w:rsid w:val="003C0666"/>
    <w:rsid w:val="003C09CD"/>
    <w:rsid w:val="003C1094"/>
    <w:rsid w:val="003C15AF"/>
    <w:rsid w:val="003C1631"/>
    <w:rsid w:val="003C2414"/>
    <w:rsid w:val="003C28D6"/>
    <w:rsid w:val="003C3337"/>
    <w:rsid w:val="003C45F2"/>
    <w:rsid w:val="003C4BED"/>
    <w:rsid w:val="003C5150"/>
    <w:rsid w:val="003C52D3"/>
    <w:rsid w:val="003C561A"/>
    <w:rsid w:val="003C5CE7"/>
    <w:rsid w:val="003C65F5"/>
    <w:rsid w:val="003C7CED"/>
    <w:rsid w:val="003D165B"/>
    <w:rsid w:val="003D29C7"/>
    <w:rsid w:val="003D2B63"/>
    <w:rsid w:val="003D4501"/>
    <w:rsid w:val="003D4B89"/>
    <w:rsid w:val="003D4D65"/>
    <w:rsid w:val="003D4EAB"/>
    <w:rsid w:val="003D63EA"/>
    <w:rsid w:val="003D6917"/>
    <w:rsid w:val="003D6F9D"/>
    <w:rsid w:val="003D732B"/>
    <w:rsid w:val="003E1E93"/>
    <w:rsid w:val="003E1EE3"/>
    <w:rsid w:val="003E3768"/>
    <w:rsid w:val="003E55A9"/>
    <w:rsid w:val="003E5F02"/>
    <w:rsid w:val="003E6CBA"/>
    <w:rsid w:val="003E73CC"/>
    <w:rsid w:val="003E753B"/>
    <w:rsid w:val="003F167C"/>
    <w:rsid w:val="003F422B"/>
    <w:rsid w:val="003F4CD1"/>
    <w:rsid w:val="003F7604"/>
    <w:rsid w:val="0040015B"/>
    <w:rsid w:val="00400570"/>
    <w:rsid w:val="0040186E"/>
    <w:rsid w:val="004029A1"/>
    <w:rsid w:val="004033E7"/>
    <w:rsid w:val="0040431A"/>
    <w:rsid w:val="00404603"/>
    <w:rsid w:val="00404873"/>
    <w:rsid w:val="00405E5D"/>
    <w:rsid w:val="0040745E"/>
    <w:rsid w:val="0040794B"/>
    <w:rsid w:val="00410AF2"/>
    <w:rsid w:val="00412128"/>
    <w:rsid w:val="00412E65"/>
    <w:rsid w:val="00420DDB"/>
    <w:rsid w:val="00421F37"/>
    <w:rsid w:val="00422E90"/>
    <w:rsid w:val="0042373F"/>
    <w:rsid w:val="0042770A"/>
    <w:rsid w:val="004300B5"/>
    <w:rsid w:val="00432564"/>
    <w:rsid w:val="00433620"/>
    <w:rsid w:val="0043430A"/>
    <w:rsid w:val="00436120"/>
    <w:rsid w:val="00436DDF"/>
    <w:rsid w:val="00436FA4"/>
    <w:rsid w:val="004370FE"/>
    <w:rsid w:val="00437980"/>
    <w:rsid w:val="00437A82"/>
    <w:rsid w:val="0044043B"/>
    <w:rsid w:val="00441847"/>
    <w:rsid w:val="00441AAB"/>
    <w:rsid w:val="00442DE2"/>
    <w:rsid w:val="0044308E"/>
    <w:rsid w:val="00443FA9"/>
    <w:rsid w:val="00444382"/>
    <w:rsid w:val="00444ABB"/>
    <w:rsid w:val="0044556D"/>
    <w:rsid w:val="00445F42"/>
    <w:rsid w:val="00450601"/>
    <w:rsid w:val="00450C39"/>
    <w:rsid w:val="0045133C"/>
    <w:rsid w:val="00451592"/>
    <w:rsid w:val="00451ACE"/>
    <w:rsid w:val="00451B24"/>
    <w:rsid w:val="00453C8F"/>
    <w:rsid w:val="004544C4"/>
    <w:rsid w:val="00454C4E"/>
    <w:rsid w:val="00456263"/>
    <w:rsid w:val="00457626"/>
    <w:rsid w:val="00457BBB"/>
    <w:rsid w:val="0046107E"/>
    <w:rsid w:val="00461187"/>
    <w:rsid w:val="0046182F"/>
    <w:rsid w:val="0046274C"/>
    <w:rsid w:val="00462D2F"/>
    <w:rsid w:val="004630B8"/>
    <w:rsid w:val="00463951"/>
    <w:rsid w:val="00464394"/>
    <w:rsid w:val="00464451"/>
    <w:rsid w:val="00464D2F"/>
    <w:rsid w:val="00466D24"/>
    <w:rsid w:val="0046700F"/>
    <w:rsid w:val="004676D4"/>
    <w:rsid w:val="00467EE4"/>
    <w:rsid w:val="00470180"/>
    <w:rsid w:val="0047072B"/>
    <w:rsid w:val="004713E1"/>
    <w:rsid w:val="00473123"/>
    <w:rsid w:val="00473E3D"/>
    <w:rsid w:val="00474E75"/>
    <w:rsid w:val="004753FF"/>
    <w:rsid w:val="0047549C"/>
    <w:rsid w:val="004816F3"/>
    <w:rsid w:val="00481DAA"/>
    <w:rsid w:val="00482D84"/>
    <w:rsid w:val="00482DDB"/>
    <w:rsid w:val="00483C1C"/>
    <w:rsid w:val="00483DCE"/>
    <w:rsid w:val="00484EBE"/>
    <w:rsid w:val="00485114"/>
    <w:rsid w:val="00485971"/>
    <w:rsid w:val="004866FF"/>
    <w:rsid w:val="004870EC"/>
    <w:rsid w:val="004877D3"/>
    <w:rsid w:val="00487E46"/>
    <w:rsid w:val="0049148B"/>
    <w:rsid w:val="0049195B"/>
    <w:rsid w:val="0049259F"/>
    <w:rsid w:val="00493E54"/>
    <w:rsid w:val="0049602A"/>
    <w:rsid w:val="004967BF"/>
    <w:rsid w:val="00497161"/>
    <w:rsid w:val="00497701"/>
    <w:rsid w:val="004A06BF"/>
    <w:rsid w:val="004A1DF6"/>
    <w:rsid w:val="004A1F66"/>
    <w:rsid w:val="004A21F8"/>
    <w:rsid w:val="004A2332"/>
    <w:rsid w:val="004A25F9"/>
    <w:rsid w:val="004A28E2"/>
    <w:rsid w:val="004A5A4D"/>
    <w:rsid w:val="004A6648"/>
    <w:rsid w:val="004A6977"/>
    <w:rsid w:val="004A7FB0"/>
    <w:rsid w:val="004B002E"/>
    <w:rsid w:val="004B0360"/>
    <w:rsid w:val="004B04EE"/>
    <w:rsid w:val="004B0623"/>
    <w:rsid w:val="004B0F85"/>
    <w:rsid w:val="004B46C9"/>
    <w:rsid w:val="004B7D1B"/>
    <w:rsid w:val="004C1497"/>
    <w:rsid w:val="004C19C6"/>
    <w:rsid w:val="004C1BC0"/>
    <w:rsid w:val="004C219D"/>
    <w:rsid w:val="004C29E8"/>
    <w:rsid w:val="004C3E0C"/>
    <w:rsid w:val="004C5988"/>
    <w:rsid w:val="004C664C"/>
    <w:rsid w:val="004C7C94"/>
    <w:rsid w:val="004D0741"/>
    <w:rsid w:val="004D0A4A"/>
    <w:rsid w:val="004D0E74"/>
    <w:rsid w:val="004D16A8"/>
    <w:rsid w:val="004D1D57"/>
    <w:rsid w:val="004D1DEB"/>
    <w:rsid w:val="004D2702"/>
    <w:rsid w:val="004D4712"/>
    <w:rsid w:val="004D633C"/>
    <w:rsid w:val="004E0DE5"/>
    <w:rsid w:val="004E37CD"/>
    <w:rsid w:val="004E5911"/>
    <w:rsid w:val="004E5FF3"/>
    <w:rsid w:val="004E730B"/>
    <w:rsid w:val="004E7B66"/>
    <w:rsid w:val="004E7C7D"/>
    <w:rsid w:val="004F0FA5"/>
    <w:rsid w:val="004F0FD4"/>
    <w:rsid w:val="004F11D4"/>
    <w:rsid w:val="004F1BEB"/>
    <w:rsid w:val="004F651D"/>
    <w:rsid w:val="004F685F"/>
    <w:rsid w:val="004F78B3"/>
    <w:rsid w:val="004F7EC2"/>
    <w:rsid w:val="005009C6"/>
    <w:rsid w:val="00500E97"/>
    <w:rsid w:val="00502DA1"/>
    <w:rsid w:val="005030F9"/>
    <w:rsid w:val="0050446F"/>
    <w:rsid w:val="00504B9C"/>
    <w:rsid w:val="00504BD1"/>
    <w:rsid w:val="00505239"/>
    <w:rsid w:val="00505971"/>
    <w:rsid w:val="005064FF"/>
    <w:rsid w:val="00506A57"/>
    <w:rsid w:val="005106D5"/>
    <w:rsid w:val="00510AC2"/>
    <w:rsid w:val="005114E9"/>
    <w:rsid w:val="00512171"/>
    <w:rsid w:val="0051239B"/>
    <w:rsid w:val="0051390A"/>
    <w:rsid w:val="005139B5"/>
    <w:rsid w:val="005139B6"/>
    <w:rsid w:val="00513AD2"/>
    <w:rsid w:val="00513CE0"/>
    <w:rsid w:val="005142B2"/>
    <w:rsid w:val="00514515"/>
    <w:rsid w:val="005150E4"/>
    <w:rsid w:val="00516628"/>
    <w:rsid w:val="005174B8"/>
    <w:rsid w:val="0051764C"/>
    <w:rsid w:val="00517664"/>
    <w:rsid w:val="00517804"/>
    <w:rsid w:val="00517857"/>
    <w:rsid w:val="005212B1"/>
    <w:rsid w:val="00521686"/>
    <w:rsid w:val="005253AA"/>
    <w:rsid w:val="005254F9"/>
    <w:rsid w:val="005257F0"/>
    <w:rsid w:val="005264A6"/>
    <w:rsid w:val="00526610"/>
    <w:rsid w:val="00526B2C"/>
    <w:rsid w:val="0053091E"/>
    <w:rsid w:val="00530F15"/>
    <w:rsid w:val="00531568"/>
    <w:rsid w:val="00531C9D"/>
    <w:rsid w:val="00531FE8"/>
    <w:rsid w:val="005320FD"/>
    <w:rsid w:val="00532470"/>
    <w:rsid w:val="0053325C"/>
    <w:rsid w:val="005341A7"/>
    <w:rsid w:val="00534E15"/>
    <w:rsid w:val="00534E9B"/>
    <w:rsid w:val="005356B9"/>
    <w:rsid w:val="00540094"/>
    <w:rsid w:val="00542049"/>
    <w:rsid w:val="005424DF"/>
    <w:rsid w:val="00542AD9"/>
    <w:rsid w:val="00545391"/>
    <w:rsid w:val="00546EEC"/>
    <w:rsid w:val="00547D31"/>
    <w:rsid w:val="0055153B"/>
    <w:rsid w:val="00552483"/>
    <w:rsid w:val="00552B84"/>
    <w:rsid w:val="00553335"/>
    <w:rsid w:val="00554CA1"/>
    <w:rsid w:val="00554CF4"/>
    <w:rsid w:val="005566ED"/>
    <w:rsid w:val="00556D51"/>
    <w:rsid w:val="005611FF"/>
    <w:rsid w:val="005627FB"/>
    <w:rsid w:val="00563600"/>
    <w:rsid w:val="0056364E"/>
    <w:rsid w:val="005636D5"/>
    <w:rsid w:val="005636DC"/>
    <w:rsid w:val="00563EC9"/>
    <w:rsid w:val="005647FC"/>
    <w:rsid w:val="00565A5A"/>
    <w:rsid w:val="00565D9C"/>
    <w:rsid w:val="0056615B"/>
    <w:rsid w:val="00570B14"/>
    <w:rsid w:val="00572525"/>
    <w:rsid w:val="00572D56"/>
    <w:rsid w:val="00572E3C"/>
    <w:rsid w:val="00572F56"/>
    <w:rsid w:val="00572FFC"/>
    <w:rsid w:val="005737FA"/>
    <w:rsid w:val="005738E6"/>
    <w:rsid w:val="005742C0"/>
    <w:rsid w:val="0057595C"/>
    <w:rsid w:val="00581AEE"/>
    <w:rsid w:val="00581B7E"/>
    <w:rsid w:val="00581DE9"/>
    <w:rsid w:val="0058269B"/>
    <w:rsid w:val="00582DD7"/>
    <w:rsid w:val="00582EB5"/>
    <w:rsid w:val="005830CA"/>
    <w:rsid w:val="005833D8"/>
    <w:rsid w:val="00585A3C"/>
    <w:rsid w:val="00586125"/>
    <w:rsid w:val="00586D58"/>
    <w:rsid w:val="00587D27"/>
    <w:rsid w:val="00587D99"/>
    <w:rsid w:val="005900ED"/>
    <w:rsid w:val="0059033C"/>
    <w:rsid w:val="00590BD7"/>
    <w:rsid w:val="00591532"/>
    <w:rsid w:val="00591753"/>
    <w:rsid w:val="00594A07"/>
    <w:rsid w:val="005A1061"/>
    <w:rsid w:val="005A1D88"/>
    <w:rsid w:val="005A1E01"/>
    <w:rsid w:val="005A28A6"/>
    <w:rsid w:val="005A3311"/>
    <w:rsid w:val="005A352E"/>
    <w:rsid w:val="005A3E9D"/>
    <w:rsid w:val="005A3FAC"/>
    <w:rsid w:val="005A4222"/>
    <w:rsid w:val="005A578E"/>
    <w:rsid w:val="005A60FC"/>
    <w:rsid w:val="005A617E"/>
    <w:rsid w:val="005A65BF"/>
    <w:rsid w:val="005A69A8"/>
    <w:rsid w:val="005A7B08"/>
    <w:rsid w:val="005A7D39"/>
    <w:rsid w:val="005B1981"/>
    <w:rsid w:val="005B1C84"/>
    <w:rsid w:val="005B2828"/>
    <w:rsid w:val="005B2DB8"/>
    <w:rsid w:val="005B2E48"/>
    <w:rsid w:val="005B3034"/>
    <w:rsid w:val="005B37B8"/>
    <w:rsid w:val="005B434D"/>
    <w:rsid w:val="005B4727"/>
    <w:rsid w:val="005B4EB8"/>
    <w:rsid w:val="005B646B"/>
    <w:rsid w:val="005B67F2"/>
    <w:rsid w:val="005B68E0"/>
    <w:rsid w:val="005B6B6F"/>
    <w:rsid w:val="005B7763"/>
    <w:rsid w:val="005B7866"/>
    <w:rsid w:val="005C0679"/>
    <w:rsid w:val="005C176A"/>
    <w:rsid w:val="005C2F4A"/>
    <w:rsid w:val="005C37A4"/>
    <w:rsid w:val="005C61F7"/>
    <w:rsid w:val="005C6567"/>
    <w:rsid w:val="005C6900"/>
    <w:rsid w:val="005C6A65"/>
    <w:rsid w:val="005C6B27"/>
    <w:rsid w:val="005C6F19"/>
    <w:rsid w:val="005C745F"/>
    <w:rsid w:val="005D0773"/>
    <w:rsid w:val="005D0C1A"/>
    <w:rsid w:val="005D0D10"/>
    <w:rsid w:val="005D1627"/>
    <w:rsid w:val="005D18A4"/>
    <w:rsid w:val="005D1A58"/>
    <w:rsid w:val="005D2336"/>
    <w:rsid w:val="005D3F6F"/>
    <w:rsid w:val="005D42F3"/>
    <w:rsid w:val="005D55CC"/>
    <w:rsid w:val="005D6824"/>
    <w:rsid w:val="005D6A04"/>
    <w:rsid w:val="005D6AD5"/>
    <w:rsid w:val="005D6BDE"/>
    <w:rsid w:val="005E0194"/>
    <w:rsid w:val="005E028E"/>
    <w:rsid w:val="005E0DF5"/>
    <w:rsid w:val="005E3FC8"/>
    <w:rsid w:val="005E7067"/>
    <w:rsid w:val="005E75EE"/>
    <w:rsid w:val="005F014B"/>
    <w:rsid w:val="005F03E3"/>
    <w:rsid w:val="005F2081"/>
    <w:rsid w:val="005F274F"/>
    <w:rsid w:val="005F2F7B"/>
    <w:rsid w:val="005F3FF0"/>
    <w:rsid w:val="005F4513"/>
    <w:rsid w:val="005F5094"/>
    <w:rsid w:val="005F696D"/>
    <w:rsid w:val="005F6D74"/>
    <w:rsid w:val="005F7F14"/>
    <w:rsid w:val="006011DD"/>
    <w:rsid w:val="006029CB"/>
    <w:rsid w:val="00603C0D"/>
    <w:rsid w:val="00607670"/>
    <w:rsid w:val="0060792F"/>
    <w:rsid w:val="00610720"/>
    <w:rsid w:val="00612836"/>
    <w:rsid w:val="006133AA"/>
    <w:rsid w:val="00613CF4"/>
    <w:rsid w:val="00613ECA"/>
    <w:rsid w:val="00613F5A"/>
    <w:rsid w:val="00615C1C"/>
    <w:rsid w:val="00616D62"/>
    <w:rsid w:val="006201FD"/>
    <w:rsid w:val="00620386"/>
    <w:rsid w:val="00620F45"/>
    <w:rsid w:val="0062125D"/>
    <w:rsid w:val="00622C99"/>
    <w:rsid w:val="00623455"/>
    <w:rsid w:val="006237AA"/>
    <w:rsid w:val="00623A24"/>
    <w:rsid w:val="00624875"/>
    <w:rsid w:val="006251B4"/>
    <w:rsid w:val="00625958"/>
    <w:rsid w:val="00626744"/>
    <w:rsid w:val="006274C7"/>
    <w:rsid w:val="00627C0F"/>
    <w:rsid w:val="00627E14"/>
    <w:rsid w:val="006308CA"/>
    <w:rsid w:val="0063144D"/>
    <w:rsid w:val="006316DC"/>
    <w:rsid w:val="006327B9"/>
    <w:rsid w:val="00632F3A"/>
    <w:rsid w:val="00632F42"/>
    <w:rsid w:val="006341DA"/>
    <w:rsid w:val="0063645B"/>
    <w:rsid w:val="00636D30"/>
    <w:rsid w:val="006370D3"/>
    <w:rsid w:val="00637B98"/>
    <w:rsid w:val="00637FC3"/>
    <w:rsid w:val="006400DD"/>
    <w:rsid w:val="006411EA"/>
    <w:rsid w:val="00641296"/>
    <w:rsid w:val="0064137D"/>
    <w:rsid w:val="006415FD"/>
    <w:rsid w:val="00641DFB"/>
    <w:rsid w:val="00641F1B"/>
    <w:rsid w:val="006421D2"/>
    <w:rsid w:val="00642E69"/>
    <w:rsid w:val="006437FE"/>
    <w:rsid w:val="006438AC"/>
    <w:rsid w:val="00643CC4"/>
    <w:rsid w:val="0064493A"/>
    <w:rsid w:val="00644FC1"/>
    <w:rsid w:val="00645FC0"/>
    <w:rsid w:val="006466AA"/>
    <w:rsid w:val="00647921"/>
    <w:rsid w:val="006479BC"/>
    <w:rsid w:val="006507A1"/>
    <w:rsid w:val="00650BD1"/>
    <w:rsid w:val="006511FF"/>
    <w:rsid w:val="00651580"/>
    <w:rsid w:val="0065263C"/>
    <w:rsid w:val="00653102"/>
    <w:rsid w:val="006535FD"/>
    <w:rsid w:val="0065462C"/>
    <w:rsid w:val="006546F4"/>
    <w:rsid w:val="00654E2A"/>
    <w:rsid w:val="00654EAF"/>
    <w:rsid w:val="006558F7"/>
    <w:rsid w:val="00656B9D"/>
    <w:rsid w:val="0065729F"/>
    <w:rsid w:val="0065743C"/>
    <w:rsid w:val="0066080E"/>
    <w:rsid w:val="0066142E"/>
    <w:rsid w:val="0066156F"/>
    <w:rsid w:val="006638CA"/>
    <w:rsid w:val="00664576"/>
    <w:rsid w:val="006652F8"/>
    <w:rsid w:val="00665636"/>
    <w:rsid w:val="006669CE"/>
    <w:rsid w:val="00666CEC"/>
    <w:rsid w:val="00666FCC"/>
    <w:rsid w:val="006718AD"/>
    <w:rsid w:val="00671C03"/>
    <w:rsid w:val="00672671"/>
    <w:rsid w:val="00672BA0"/>
    <w:rsid w:val="00673147"/>
    <w:rsid w:val="0067330C"/>
    <w:rsid w:val="00673734"/>
    <w:rsid w:val="00673F21"/>
    <w:rsid w:val="006752A0"/>
    <w:rsid w:val="00680A17"/>
    <w:rsid w:val="00680BC7"/>
    <w:rsid w:val="0068127C"/>
    <w:rsid w:val="00681638"/>
    <w:rsid w:val="00682A9E"/>
    <w:rsid w:val="0068316D"/>
    <w:rsid w:val="00683ABD"/>
    <w:rsid w:val="00683C53"/>
    <w:rsid w:val="00683EB6"/>
    <w:rsid w:val="006840EE"/>
    <w:rsid w:val="006843E9"/>
    <w:rsid w:val="00684ABD"/>
    <w:rsid w:val="00684F2A"/>
    <w:rsid w:val="00685158"/>
    <w:rsid w:val="00685FD3"/>
    <w:rsid w:val="006864C0"/>
    <w:rsid w:val="00686F8A"/>
    <w:rsid w:val="006872B0"/>
    <w:rsid w:val="00690298"/>
    <w:rsid w:val="006903E7"/>
    <w:rsid w:val="006908EE"/>
    <w:rsid w:val="00692DC8"/>
    <w:rsid w:val="0069574F"/>
    <w:rsid w:val="006957A3"/>
    <w:rsid w:val="00695A2D"/>
    <w:rsid w:val="00697042"/>
    <w:rsid w:val="006A0146"/>
    <w:rsid w:val="006A062D"/>
    <w:rsid w:val="006A0720"/>
    <w:rsid w:val="006A0B1F"/>
    <w:rsid w:val="006A14DD"/>
    <w:rsid w:val="006A290A"/>
    <w:rsid w:val="006A3A87"/>
    <w:rsid w:val="006A3E9C"/>
    <w:rsid w:val="006A45CD"/>
    <w:rsid w:val="006A4F14"/>
    <w:rsid w:val="006A4F56"/>
    <w:rsid w:val="006A5A9A"/>
    <w:rsid w:val="006A769B"/>
    <w:rsid w:val="006A7EBB"/>
    <w:rsid w:val="006B00AA"/>
    <w:rsid w:val="006B0277"/>
    <w:rsid w:val="006B03E4"/>
    <w:rsid w:val="006B138D"/>
    <w:rsid w:val="006B1948"/>
    <w:rsid w:val="006B1B95"/>
    <w:rsid w:val="006B4B86"/>
    <w:rsid w:val="006B52B2"/>
    <w:rsid w:val="006B5D04"/>
    <w:rsid w:val="006B5D7D"/>
    <w:rsid w:val="006B6AF5"/>
    <w:rsid w:val="006B6E6B"/>
    <w:rsid w:val="006B6FFF"/>
    <w:rsid w:val="006B7790"/>
    <w:rsid w:val="006B7E4F"/>
    <w:rsid w:val="006C00BB"/>
    <w:rsid w:val="006C0D87"/>
    <w:rsid w:val="006C0E8B"/>
    <w:rsid w:val="006C0FAE"/>
    <w:rsid w:val="006C1968"/>
    <w:rsid w:val="006C2E07"/>
    <w:rsid w:val="006C6793"/>
    <w:rsid w:val="006C7E5E"/>
    <w:rsid w:val="006D34B0"/>
    <w:rsid w:val="006D36AF"/>
    <w:rsid w:val="006D3F85"/>
    <w:rsid w:val="006D4EDE"/>
    <w:rsid w:val="006D6961"/>
    <w:rsid w:val="006D6FAB"/>
    <w:rsid w:val="006D7CF6"/>
    <w:rsid w:val="006E00FD"/>
    <w:rsid w:val="006E01C4"/>
    <w:rsid w:val="006E038D"/>
    <w:rsid w:val="006E1301"/>
    <w:rsid w:val="006E2CBC"/>
    <w:rsid w:val="006E3523"/>
    <w:rsid w:val="006E3A4B"/>
    <w:rsid w:val="006E44D6"/>
    <w:rsid w:val="006E4898"/>
    <w:rsid w:val="006E4978"/>
    <w:rsid w:val="006E4E23"/>
    <w:rsid w:val="006E663D"/>
    <w:rsid w:val="006E6CD3"/>
    <w:rsid w:val="006F1644"/>
    <w:rsid w:val="006F209F"/>
    <w:rsid w:val="006F4F0B"/>
    <w:rsid w:val="006F549C"/>
    <w:rsid w:val="006F5BAE"/>
    <w:rsid w:val="006F62E7"/>
    <w:rsid w:val="006F63E0"/>
    <w:rsid w:val="0070050F"/>
    <w:rsid w:val="0070058C"/>
    <w:rsid w:val="00700DC3"/>
    <w:rsid w:val="00700E08"/>
    <w:rsid w:val="00701134"/>
    <w:rsid w:val="007011B2"/>
    <w:rsid w:val="00701233"/>
    <w:rsid w:val="007020EC"/>
    <w:rsid w:val="00702102"/>
    <w:rsid w:val="00702278"/>
    <w:rsid w:val="00702DF3"/>
    <w:rsid w:val="00703EEB"/>
    <w:rsid w:val="00704314"/>
    <w:rsid w:val="00704571"/>
    <w:rsid w:val="007052B6"/>
    <w:rsid w:val="0070671F"/>
    <w:rsid w:val="00706CA6"/>
    <w:rsid w:val="00706D6B"/>
    <w:rsid w:val="00710057"/>
    <w:rsid w:val="00711C75"/>
    <w:rsid w:val="0071266B"/>
    <w:rsid w:val="00712BE6"/>
    <w:rsid w:val="00712E57"/>
    <w:rsid w:val="00713067"/>
    <w:rsid w:val="007135F0"/>
    <w:rsid w:val="00713F1A"/>
    <w:rsid w:val="00716CD9"/>
    <w:rsid w:val="0071751E"/>
    <w:rsid w:val="00717C56"/>
    <w:rsid w:val="00720BA4"/>
    <w:rsid w:val="00722753"/>
    <w:rsid w:val="007227F7"/>
    <w:rsid w:val="00724252"/>
    <w:rsid w:val="007259AA"/>
    <w:rsid w:val="00725E7D"/>
    <w:rsid w:val="00726C8A"/>
    <w:rsid w:val="00727323"/>
    <w:rsid w:val="0072797F"/>
    <w:rsid w:val="00727AAA"/>
    <w:rsid w:val="00727D85"/>
    <w:rsid w:val="007308CA"/>
    <w:rsid w:val="00731915"/>
    <w:rsid w:val="00732E15"/>
    <w:rsid w:val="00732F9E"/>
    <w:rsid w:val="0073331A"/>
    <w:rsid w:val="007336F3"/>
    <w:rsid w:val="00735436"/>
    <w:rsid w:val="00735772"/>
    <w:rsid w:val="00737A3A"/>
    <w:rsid w:val="0074014E"/>
    <w:rsid w:val="0074111C"/>
    <w:rsid w:val="007411A7"/>
    <w:rsid w:val="0074224E"/>
    <w:rsid w:val="00742814"/>
    <w:rsid w:val="0074455B"/>
    <w:rsid w:val="0074549F"/>
    <w:rsid w:val="00747266"/>
    <w:rsid w:val="0075150A"/>
    <w:rsid w:val="00751EF0"/>
    <w:rsid w:val="007529BD"/>
    <w:rsid w:val="00752BCB"/>
    <w:rsid w:val="0075428B"/>
    <w:rsid w:val="00754AEF"/>
    <w:rsid w:val="00754CAE"/>
    <w:rsid w:val="00755124"/>
    <w:rsid w:val="00755475"/>
    <w:rsid w:val="0075639B"/>
    <w:rsid w:val="0075761F"/>
    <w:rsid w:val="00757BFD"/>
    <w:rsid w:val="00760283"/>
    <w:rsid w:val="007603B6"/>
    <w:rsid w:val="00760CD3"/>
    <w:rsid w:val="00761A43"/>
    <w:rsid w:val="00761FA5"/>
    <w:rsid w:val="007625A3"/>
    <w:rsid w:val="007634C7"/>
    <w:rsid w:val="00763E4D"/>
    <w:rsid w:val="00763EBD"/>
    <w:rsid w:val="00764E96"/>
    <w:rsid w:val="0076558A"/>
    <w:rsid w:val="007673C1"/>
    <w:rsid w:val="00770F49"/>
    <w:rsid w:val="007713B2"/>
    <w:rsid w:val="00772287"/>
    <w:rsid w:val="0077274B"/>
    <w:rsid w:val="0077322D"/>
    <w:rsid w:val="00773E72"/>
    <w:rsid w:val="00773FFA"/>
    <w:rsid w:val="00774030"/>
    <w:rsid w:val="00774746"/>
    <w:rsid w:val="00775292"/>
    <w:rsid w:val="00775BCE"/>
    <w:rsid w:val="007760D5"/>
    <w:rsid w:val="007775BE"/>
    <w:rsid w:val="00777971"/>
    <w:rsid w:val="00780BCE"/>
    <w:rsid w:val="00781A42"/>
    <w:rsid w:val="0078265B"/>
    <w:rsid w:val="00782923"/>
    <w:rsid w:val="00783C53"/>
    <w:rsid w:val="00785EA7"/>
    <w:rsid w:val="00786E83"/>
    <w:rsid w:val="00787974"/>
    <w:rsid w:val="00790560"/>
    <w:rsid w:val="00790B61"/>
    <w:rsid w:val="00790D0C"/>
    <w:rsid w:val="00790DF7"/>
    <w:rsid w:val="00794D67"/>
    <w:rsid w:val="0079560B"/>
    <w:rsid w:val="00795D52"/>
    <w:rsid w:val="00797B12"/>
    <w:rsid w:val="007A10AA"/>
    <w:rsid w:val="007A1227"/>
    <w:rsid w:val="007A1613"/>
    <w:rsid w:val="007A2887"/>
    <w:rsid w:val="007A328B"/>
    <w:rsid w:val="007A35E9"/>
    <w:rsid w:val="007A6997"/>
    <w:rsid w:val="007A7E5F"/>
    <w:rsid w:val="007B05AE"/>
    <w:rsid w:val="007B0B4C"/>
    <w:rsid w:val="007B0B63"/>
    <w:rsid w:val="007B1890"/>
    <w:rsid w:val="007B1AA6"/>
    <w:rsid w:val="007B1ADC"/>
    <w:rsid w:val="007B1B67"/>
    <w:rsid w:val="007B1D8F"/>
    <w:rsid w:val="007B245B"/>
    <w:rsid w:val="007B5685"/>
    <w:rsid w:val="007B5A15"/>
    <w:rsid w:val="007B698C"/>
    <w:rsid w:val="007B7FB4"/>
    <w:rsid w:val="007C203E"/>
    <w:rsid w:val="007C221D"/>
    <w:rsid w:val="007C274B"/>
    <w:rsid w:val="007C286F"/>
    <w:rsid w:val="007C3FF4"/>
    <w:rsid w:val="007C4830"/>
    <w:rsid w:val="007C6EAD"/>
    <w:rsid w:val="007C7C4C"/>
    <w:rsid w:val="007C7C9F"/>
    <w:rsid w:val="007D01C2"/>
    <w:rsid w:val="007D310D"/>
    <w:rsid w:val="007D425E"/>
    <w:rsid w:val="007D5505"/>
    <w:rsid w:val="007D557D"/>
    <w:rsid w:val="007D6175"/>
    <w:rsid w:val="007D727E"/>
    <w:rsid w:val="007E0DA6"/>
    <w:rsid w:val="007E17D8"/>
    <w:rsid w:val="007E20BA"/>
    <w:rsid w:val="007E24C8"/>
    <w:rsid w:val="007E2F2C"/>
    <w:rsid w:val="007E2F5E"/>
    <w:rsid w:val="007E5988"/>
    <w:rsid w:val="007E644A"/>
    <w:rsid w:val="007E6829"/>
    <w:rsid w:val="007E6D0A"/>
    <w:rsid w:val="007F036C"/>
    <w:rsid w:val="007F0B55"/>
    <w:rsid w:val="007F14B3"/>
    <w:rsid w:val="007F16EC"/>
    <w:rsid w:val="007F190F"/>
    <w:rsid w:val="007F2CF4"/>
    <w:rsid w:val="007F302D"/>
    <w:rsid w:val="007F33CA"/>
    <w:rsid w:val="007F37E2"/>
    <w:rsid w:val="007F4F5F"/>
    <w:rsid w:val="007F5293"/>
    <w:rsid w:val="007F6A1A"/>
    <w:rsid w:val="007F6B43"/>
    <w:rsid w:val="007F7F1E"/>
    <w:rsid w:val="00801102"/>
    <w:rsid w:val="00801D8B"/>
    <w:rsid w:val="00802208"/>
    <w:rsid w:val="00802905"/>
    <w:rsid w:val="008037F4"/>
    <w:rsid w:val="00803813"/>
    <w:rsid w:val="008038F5"/>
    <w:rsid w:val="00803BBC"/>
    <w:rsid w:val="00804DCD"/>
    <w:rsid w:val="008052F3"/>
    <w:rsid w:val="008057EE"/>
    <w:rsid w:val="0080740F"/>
    <w:rsid w:val="00807E00"/>
    <w:rsid w:val="008104EF"/>
    <w:rsid w:val="008110F3"/>
    <w:rsid w:val="008118D6"/>
    <w:rsid w:val="00811D40"/>
    <w:rsid w:val="0081281C"/>
    <w:rsid w:val="00814980"/>
    <w:rsid w:val="008157E7"/>
    <w:rsid w:val="00815815"/>
    <w:rsid w:val="008163AE"/>
    <w:rsid w:val="008163B1"/>
    <w:rsid w:val="0082256A"/>
    <w:rsid w:val="00822614"/>
    <w:rsid w:val="00822A58"/>
    <w:rsid w:val="008230EA"/>
    <w:rsid w:val="00823EED"/>
    <w:rsid w:val="00826473"/>
    <w:rsid w:val="0082689D"/>
    <w:rsid w:val="00826A38"/>
    <w:rsid w:val="00830137"/>
    <w:rsid w:val="00830EB3"/>
    <w:rsid w:val="00831336"/>
    <w:rsid w:val="00831A56"/>
    <w:rsid w:val="00833110"/>
    <w:rsid w:val="008341E4"/>
    <w:rsid w:val="008345F2"/>
    <w:rsid w:val="00834749"/>
    <w:rsid w:val="008356A9"/>
    <w:rsid w:val="008358C4"/>
    <w:rsid w:val="00835F87"/>
    <w:rsid w:val="008368CA"/>
    <w:rsid w:val="00837C88"/>
    <w:rsid w:val="00841462"/>
    <w:rsid w:val="008419B8"/>
    <w:rsid w:val="0084417B"/>
    <w:rsid w:val="00844C68"/>
    <w:rsid w:val="00846202"/>
    <w:rsid w:val="0084699B"/>
    <w:rsid w:val="00846D18"/>
    <w:rsid w:val="00851058"/>
    <w:rsid w:val="0085141B"/>
    <w:rsid w:val="008517EE"/>
    <w:rsid w:val="00852DEA"/>
    <w:rsid w:val="00852DF0"/>
    <w:rsid w:val="00853F74"/>
    <w:rsid w:val="00854AA1"/>
    <w:rsid w:val="0085518A"/>
    <w:rsid w:val="008603FB"/>
    <w:rsid w:val="00860E8C"/>
    <w:rsid w:val="00862379"/>
    <w:rsid w:val="008624AA"/>
    <w:rsid w:val="008631A3"/>
    <w:rsid w:val="008631AD"/>
    <w:rsid w:val="00864D84"/>
    <w:rsid w:val="00864DAA"/>
    <w:rsid w:val="00864E53"/>
    <w:rsid w:val="00865470"/>
    <w:rsid w:val="00866870"/>
    <w:rsid w:val="008720F9"/>
    <w:rsid w:val="00872DE4"/>
    <w:rsid w:val="008733EF"/>
    <w:rsid w:val="008735C0"/>
    <w:rsid w:val="008745EE"/>
    <w:rsid w:val="00874799"/>
    <w:rsid w:val="008755C8"/>
    <w:rsid w:val="0087672A"/>
    <w:rsid w:val="00876AAB"/>
    <w:rsid w:val="00877F8F"/>
    <w:rsid w:val="00880508"/>
    <w:rsid w:val="00882B89"/>
    <w:rsid w:val="0088331E"/>
    <w:rsid w:val="008838C4"/>
    <w:rsid w:val="00884367"/>
    <w:rsid w:val="008845A6"/>
    <w:rsid w:val="008857FF"/>
    <w:rsid w:val="0088637C"/>
    <w:rsid w:val="008868C1"/>
    <w:rsid w:val="0088718A"/>
    <w:rsid w:val="00887635"/>
    <w:rsid w:val="008876F7"/>
    <w:rsid w:val="00891457"/>
    <w:rsid w:val="008919DF"/>
    <w:rsid w:val="00893394"/>
    <w:rsid w:val="008940A0"/>
    <w:rsid w:val="00895877"/>
    <w:rsid w:val="00896CFB"/>
    <w:rsid w:val="00896F1B"/>
    <w:rsid w:val="0089711B"/>
    <w:rsid w:val="008973C4"/>
    <w:rsid w:val="00897C15"/>
    <w:rsid w:val="008A1D39"/>
    <w:rsid w:val="008A31FC"/>
    <w:rsid w:val="008A4406"/>
    <w:rsid w:val="008A5F04"/>
    <w:rsid w:val="008A740E"/>
    <w:rsid w:val="008B1573"/>
    <w:rsid w:val="008B1C7A"/>
    <w:rsid w:val="008B27CF"/>
    <w:rsid w:val="008B2EB5"/>
    <w:rsid w:val="008B300F"/>
    <w:rsid w:val="008B3F3F"/>
    <w:rsid w:val="008B44E4"/>
    <w:rsid w:val="008B4BBC"/>
    <w:rsid w:val="008B4E50"/>
    <w:rsid w:val="008B5F16"/>
    <w:rsid w:val="008B62D4"/>
    <w:rsid w:val="008B64E2"/>
    <w:rsid w:val="008B69D4"/>
    <w:rsid w:val="008B7BBD"/>
    <w:rsid w:val="008C102A"/>
    <w:rsid w:val="008C11E0"/>
    <w:rsid w:val="008C1216"/>
    <w:rsid w:val="008C15C3"/>
    <w:rsid w:val="008C1B1F"/>
    <w:rsid w:val="008C2D62"/>
    <w:rsid w:val="008C43EF"/>
    <w:rsid w:val="008C55A5"/>
    <w:rsid w:val="008C5A8F"/>
    <w:rsid w:val="008C5BA8"/>
    <w:rsid w:val="008C5ECB"/>
    <w:rsid w:val="008C6399"/>
    <w:rsid w:val="008C671E"/>
    <w:rsid w:val="008D1419"/>
    <w:rsid w:val="008D37E5"/>
    <w:rsid w:val="008D43DF"/>
    <w:rsid w:val="008D4429"/>
    <w:rsid w:val="008D5CA7"/>
    <w:rsid w:val="008D6072"/>
    <w:rsid w:val="008D6591"/>
    <w:rsid w:val="008D664F"/>
    <w:rsid w:val="008D721C"/>
    <w:rsid w:val="008D7230"/>
    <w:rsid w:val="008E0ABF"/>
    <w:rsid w:val="008E2343"/>
    <w:rsid w:val="008E3796"/>
    <w:rsid w:val="008E4E17"/>
    <w:rsid w:val="008E677D"/>
    <w:rsid w:val="008E6BF9"/>
    <w:rsid w:val="008E6DB6"/>
    <w:rsid w:val="008E7217"/>
    <w:rsid w:val="008E727D"/>
    <w:rsid w:val="008E7783"/>
    <w:rsid w:val="008F03C1"/>
    <w:rsid w:val="008F10E5"/>
    <w:rsid w:val="008F1285"/>
    <w:rsid w:val="008F1910"/>
    <w:rsid w:val="008F305B"/>
    <w:rsid w:val="008F3270"/>
    <w:rsid w:val="008F355D"/>
    <w:rsid w:val="008F410C"/>
    <w:rsid w:val="008F4CC1"/>
    <w:rsid w:val="008F61C2"/>
    <w:rsid w:val="008F65BA"/>
    <w:rsid w:val="008F6E41"/>
    <w:rsid w:val="008F758F"/>
    <w:rsid w:val="008F7FB5"/>
    <w:rsid w:val="00901FD7"/>
    <w:rsid w:val="00902399"/>
    <w:rsid w:val="00903415"/>
    <w:rsid w:val="00903F97"/>
    <w:rsid w:val="00905474"/>
    <w:rsid w:val="00905816"/>
    <w:rsid w:val="00905A84"/>
    <w:rsid w:val="0090678F"/>
    <w:rsid w:val="00907599"/>
    <w:rsid w:val="00907692"/>
    <w:rsid w:val="00910063"/>
    <w:rsid w:val="009115FD"/>
    <w:rsid w:val="00912E23"/>
    <w:rsid w:val="00912EA6"/>
    <w:rsid w:val="00913124"/>
    <w:rsid w:val="00916ED2"/>
    <w:rsid w:val="00917089"/>
    <w:rsid w:val="009203EB"/>
    <w:rsid w:val="00921B71"/>
    <w:rsid w:val="00921CFA"/>
    <w:rsid w:val="009241FB"/>
    <w:rsid w:val="009254F0"/>
    <w:rsid w:val="00927EBA"/>
    <w:rsid w:val="00930D12"/>
    <w:rsid w:val="009311B6"/>
    <w:rsid w:val="00933949"/>
    <w:rsid w:val="009346A7"/>
    <w:rsid w:val="00934E35"/>
    <w:rsid w:val="00935E3C"/>
    <w:rsid w:val="0093631F"/>
    <w:rsid w:val="0093635E"/>
    <w:rsid w:val="00936545"/>
    <w:rsid w:val="0093665D"/>
    <w:rsid w:val="00941172"/>
    <w:rsid w:val="00943106"/>
    <w:rsid w:val="00943134"/>
    <w:rsid w:val="009432A4"/>
    <w:rsid w:val="0094392F"/>
    <w:rsid w:val="00943B25"/>
    <w:rsid w:val="00944579"/>
    <w:rsid w:val="009450D6"/>
    <w:rsid w:val="009458BB"/>
    <w:rsid w:val="009458D9"/>
    <w:rsid w:val="009462E8"/>
    <w:rsid w:val="00947178"/>
    <w:rsid w:val="00950090"/>
    <w:rsid w:val="00950157"/>
    <w:rsid w:val="00951BAC"/>
    <w:rsid w:val="00952767"/>
    <w:rsid w:val="0095355C"/>
    <w:rsid w:val="00953F72"/>
    <w:rsid w:val="00954926"/>
    <w:rsid w:val="00954CF3"/>
    <w:rsid w:val="00954FB6"/>
    <w:rsid w:val="00955355"/>
    <w:rsid w:val="009566C1"/>
    <w:rsid w:val="00957AE8"/>
    <w:rsid w:val="00957C61"/>
    <w:rsid w:val="00961BFE"/>
    <w:rsid w:val="009625FE"/>
    <w:rsid w:val="00963F15"/>
    <w:rsid w:val="00965D50"/>
    <w:rsid w:val="00965FF3"/>
    <w:rsid w:val="0097050D"/>
    <w:rsid w:val="009707A8"/>
    <w:rsid w:val="00970AB3"/>
    <w:rsid w:val="00970CE2"/>
    <w:rsid w:val="00971265"/>
    <w:rsid w:val="00971E2B"/>
    <w:rsid w:val="00972102"/>
    <w:rsid w:val="0097237C"/>
    <w:rsid w:val="009733E4"/>
    <w:rsid w:val="0097378A"/>
    <w:rsid w:val="0097401C"/>
    <w:rsid w:val="0097557B"/>
    <w:rsid w:val="0097578F"/>
    <w:rsid w:val="00975B22"/>
    <w:rsid w:val="009838C4"/>
    <w:rsid w:val="009841FD"/>
    <w:rsid w:val="009856C6"/>
    <w:rsid w:val="00985FED"/>
    <w:rsid w:val="00987288"/>
    <w:rsid w:val="009902D2"/>
    <w:rsid w:val="00990E02"/>
    <w:rsid w:val="00991136"/>
    <w:rsid w:val="0099231D"/>
    <w:rsid w:val="00992812"/>
    <w:rsid w:val="00992BC3"/>
    <w:rsid w:val="00992DE3"/>
    <w:rsid w:val="00993155"/>
    <w:rsid w:val="00994C12"/>
    <w:rsid w:val="00995133"/>
    <w:rsid w:val="0099601B"/>
    <w:rsid w:val="00997494"/>
    <w:rsid w:val="0099793F"/>
    <w:rsid w:val="00997B49"/>
    <w:rsid w:val="009A038E"/>
    <w:rsid w:val="009A19C8"/>
    <w:rsid w:val="009A243A"/>
    <w:rsid w:val="009A30A5"/>
    <w:rsid w:val="009A33C5"/>
    <w:rsid w:val="009A4F23"/>
    <w:rsid w:val="009A7220"/>
    <w:rsid w:val="009B0DD2"/>
    <w:rsid w:val="009B17A8"/>
    <w:rsid w:val="009B2526"/>
    <w:rsid w:val="009B29B8"/>
    <w:rsid w:val="009B2D80"/>
    <w:rsid w:val="009B611D"/>
    <w:rsid w:val="009B6B32"/>
    <w:rsid w:val="009B6F75"/>
    <w:rsid w:val="009B72FA"/>
    <w:rsid w:val="009C13C7"/>
    <w:rsid w:val="009C1CA2"/>
    <w:rsid w:val="009C6686"/>
    <w:rsid w:val="009C7C05"/>
    <w:rsid w:val="009D080C"/>
    <w:rsid w:val="009D0DAB"/>
    <w:rsid w:val="009D16B4"/>
    <w:rsid w:val="009D1D86"/>
    <w:rsid w:val="009D1F81"/>
    <w:rsid w:val="009D23B7"/>
    <w:rsid w:val="009D2915"/>
    <w:rsid w:val="009D3E7F"/>
    <w:rsid w:val="009D4542"/>
    <w:rsid w:val="009D5083"/>
    <w:rsid w:val="009D5BDE"/>
    <w:rsid w:val="009D5CC5"/>
    <w:rsid w:val="009D5FD2"/>
    <w:rsid w:val="009D6661"/>
    <w:rsid w:val="009D6690"/>
    <w:rsid w:val="009D6ADD"/>
    <w:rsid w:val="009D7938"/>
    <w:rsid w:val="009E0F37"/>
    <w:rsid w:val="009E160F"/>
    <w:rsid w:val="009E177A"/>
    <w:rsid w:val="009E17CC"/>
    <w:rsid w:val="009E2778"/>
    <w:rsid w:val="009E28F4"/>
    <w:rsid w:val="009E377C"/>
    <w:rsid w:val="009E43CD"/>
    <w:rsid w:val="009E5BEF"/>
    <w:rsid w:val="009E7981"/>
    <w:rsid w:val="009F2B32"/>
    <w:rsid w:val="009F386B"/>
    <w:rsid w:val="009F5507"/>
    <w:rsid w:val="009F5676"/>
    <w:rsid w:val="009F6FE4"/>
    <w:rsid w:val="009F7A9D"/>
    <w:rsid w:val="009F7DF0"/>
    <w:rsid w:val="00A0019E"/>
    <w:rsid w:val="00A005B9"/>
    <w:rsid w:val="00A00E50"/>
    <w:rsid w:val="00A01357"/>
    <w:rsid w:val="00A01E37"/>
    <w:rsid w:val="00A01F98"/>
    <w:rsid w:val="00A021E6"/>
    <w:rsid w:val="00A025E6"/>
    <w:rsid w:val="00A0262C"/>
    <w:rsid w:val="00A02F49"/>
    <w:rsid w:val="00A0307B"/>
    <w:rsid w:val="00A03368"/>
    <w:rsid w:val="00A033A5"/>
    <w:rsid w:val="00A0441A"/>
    <w:rsid w:val="00A0499E"/>
    <w:rsid w:val="00A04D79"/>
    <w:rsid w:val="00A05684"/>
    <w:rsid w:val="00A05749"/>
    <w:rsid w:val="00A112A7"/>
    <w:rsid w:val="00A121C1"/>
    <w:rsid w:val="00A12799"/>
    <w:rsid w:val="00A13A6D"/>
    <w:rsid w:val="00A14486"/>
    <w:rsid w:val="00A1470F"/>
    <w:rsid w:val="00A14F0A"/>
    <w:rsid w:val="00A15CB9"/>
    <w:rsid w:val="00A15F29"/>
    <w:rsid w:val="00A16E35"/>
    <w:rsid w:val="00A17159"/>
    <w:rsid w:val="00A201C1"/>
    <w:rsid w:val="00A20346"/>
    <w:rsid w:val="00A21A23"/>
    <w:rsid w:val="00A23493"/>
    <w:rsid w:val="00A234CD"/>
    <w:rsid w:val="00A24B7B"/>
    <w:rsid w:val="00A24DD8"/>
    <w:rsid w:val="00A250B9"/>
    <w:rsid w:val="00A26776"/>
    <w:rsid w:val="00A268E7"/>
    <w:rsid w:val="00A26D47"/>
    <w:rsid w:val="00A27C66"/>
    <w:rsid w:val="00A31181"/>
    <w:rsid w:val="00A31998"/>
    <w:rsid w:val="00A31CA4"/>
    <w:rsid w:val="00A325DA"/>
    <w:rsid w:val="00A33ADE"/>
    <w:rsid w:val="00A33C25"/>
    <w:rsid w:val="00A35236"/>
    <w:rsid w:val="00A370AF"/>
    <w:rsid w:val="00A3769E"/>
    <w:rsid w:val="00A40CCD"/>
    <w:rsid w:val="00A454BF"/>
    <w:rsid w:val="00A463F6"/>
    <w:rsid w:val="00A4692E"/>
    <w:rsid w:val="00A469A8"/>
    <w:rsid w:val="00A46AF7"/>
    <w:rsid w:val="00A46CC7"/>
    <w:rsid w:val="00A472E4"/>
    <w:rsid w:val="00A478B7"/>
    <w:rsid w:val="00A4795B"/>
    <w:rsid w:val="00A50381"/>
    <w:rsid w:val="00A51C36"/>
    <w:rsid w:val="00A524B2"/>
    <w:rsid w:val="00A53AC1"/>
    <w:rsid w:val="00A549B1"/>
    <w:rsid w:val="00A54CC3"/>
    <w:rsid w:val="00A552D2"/>
    <w:rsid w:val="00A56FC1"/>
    <w:rsid w:val="00A5792E"/>
    <w:rsid w:val="00A62B9B"/>
    <w:rsid w:val="00A62E90"/>
    <w:rsid w:val="00A637B6"/>
    <w:rsid w:val="00A637F0"/>
    <w:rsid w:val="00A63E4A"/>
    <w:rsid w:val="00A64BFB"/>
    <w:rsid w:val="00A660D6"/>
    <w:rsid w:val="00A66331"/>
    <w:rsid w:val="00A670F7"/>
    <w:rsid w:val="00A67684"/>
    <w:rsid w:val="00A67D98"/>
    <w:rsid w:val="00A67FC8"/>
    <w:rsid w:val="00A71872"/>
    <w:rsid w:val="00A719BA"/>
    <w:rsid w:val="00A722FD"/>
    <w:rsid w:val="00A73A8C"/>
    <w:rsid w:val="00A73AFC"/>
    <w:rsid w:val="00A73B47"/>
    <w:rsid w:val="00A75782"/>
    <w:rsid w:val="00A764F9"/>
    <w:rsid w:val="00A77C2D"/>
    <w:rsid w:val="00A8405A"/>
    <w:rsid w:val="00A846AC"/>
    <w:rsid w:val="00A84F78"/>
    <w:rsid w:val="00A8508E"/>
    <w:rsid w:val="00A85B08"/>
    <w:rsid w:val="00A86AAD"/>
    <w:rsid w:val="00A87DFD"/>
    <w:rsid w:val="00A90C7D"/>
    <w:rsid w:val="00A91806"/>
    <w:rsid w:val="00A91895"/>
    <w:rsid w:val="00A918AA"/>
    <w:rsid w:val="00A92639"/>
    <w:rsid w:val="00A93D1F"/>
    <w:rsid w:val="00A943C0"/>
    <w:rsid w:val="00A9535B"/>
    <w:rsid w:val="00A96014"/>
    <w:rsid w:val="00A9721A"/>
    <w:rsid w:val="00AA00F1"/>
    <w:rsid w:val="00AA06B3"/>
    <w:rsid w:val="00AA0A2F"/>
    <w:rsid w:val="00AA165A"/>
    <w:rsid w:val="00AA2DF1"/>
    <w:rsid w:val="00AA3496"/>
    <w:rsid w:val="00AA42EE"/>
    <w:rsid w:val="00AA4CCD"/>
    <w:rsid w:val="00AA56C0"/>
    <w:rsid w:val="00AA5C75"/>
    <w:rsid w:val="00AA754E"/>
    <w:rsid w:val="00AB114F"/>
    <w:rsid w:val="00AB26B9"/>
    <w:rsid w:val="00AB2BA4"/>
    <w:rsid w:val="00AB3159"/>
    <w:rsid w:val="00AB3175"/>
    <w:rsid w:val="00AB6A58"/>
    <w:rsid w:val="00AB7061"/>
    <w:rsid w:val="00AC0A63"/>
    <w:rsid w:val="00AC1816"/>
    <w:rsid w:val="00AC209F"/>
    <w:rsid w:val="00AC2E10"/>
    <w:rsid w:val="00AC3351"/>
    <w:rsid w:val="00AC3676"/>
    <w:rsid w:val="00AC37E4"/>
    <w:rsid w:val="00AC3CC5"/>
    <w:rsid w:val="00AC473C"/>
    <w:rsid w:val="00AC5F7A"/>
    <w:rsid w:val="00AC6261"/>
    <w:rsid w:val="00AC677C"/>
    <w:rsid w:val="00AC67DA"/>
    <w:rsid w:val="00AC7E96"/>
    <w:rsid w:val="00AD08A9"/>
    <w:rsid w:val="00AD0E40"/>
    <w:rsid w:val="00AD1B91"/>
    <w:rsid w:val="00AD1FE2"/>
    <w:rsid w:val="00AD229D"/>
    <w:rsid w:val="00AD26BE"/>
    <w:rsid w:val="00AD2E03"/>
    <w:rsid w:val="00AD5330"/>
    <w:rsid w:val="00AD61E3"/>
    <w:rsid w:val="00AD7390"/>
    <w:rsid w:val="00AD73C5"/>
    <w:rsid w:val="00AE05D8"/>
    <w:rsid w:val="00AE1274"/>
    <w:rsid w:val="00AE1C8F"/>
    <w:rsid w:val="00AE1CCF"/>
    <w:rsid w:val="00AE2027"/>
    <w:rsid w:val="00AE2224"/>
    <w:rsid w:val="00AE2B46"/>
    <w:rsid w:val="00AE3002"/>
    <w:rsid w:val="00AE3C0A"/>
    <w:rsid w:val="00AE3EC8"/>
    <w:rsid w:val="00AE46D5"/>
    <w:rsid w:val="00AE5752"/>
    <w:rsid w:val="00AE76C2"/>
    <w:rsid w:val="00AF08DD"/>
    <w:rsid w:val="00AF08F0"/>
    <w:rsid w:val="00AF2310"/>
    <w:rsid w:val="00AF33A7"/>
    <w:rsid w:val="00AF372B"/>
    <w:rsid w:val="00AF3F82"/>
    <w:rsid w:val="00AF4695"/>
    <w:rsid w:val="00AF503D"/>
    <w:rsid w:val="00AF5119"/>
    <w:rsid w:val="00AF5ABD"/>
    <w:rsid w:val="00AF657D"/>
    <w:rsid w:val="00AF6C6C"/>
    <w:rsid w:val="00AF77CE"/>
    <w:rsid w:val="00B00D89"/>
    <w:rsid w:val="00B0118E"/>
    <w:rsid w:val="00B014B2"/>
    <w:rsid w:val="00B018CC"/>
    <w:rsid w:val="00B01E0F"/>
    <w:rsid w:val="00B029CE"/>
    <w:rsid w:val="00B03054"/>
    <w:rsid w:val="00B0311A"/>
    <w:rsid w:val="00B04473"/>
    <w:rsid w:val="00B061D2"/>
    <w:rsid w:val="00B06201"/>
    <w:rsid w:val="00B06926"/>
    <w:rsid w:val="00B06ED2"/>
    <w:rsid w:val="00B07027"/>
    <w:rsid w:val="00B072D3"/>
    <w:rsid w:val="00B07F87"/>
    <w:rsid w:val="00B10210"/>
    <w:rsid w:val="00B10410"/>
    <w:rsid w:val="00B106A0"/>
    <w:rsid w:val="00B10953"/>
    <w:rsid w:val="00B11289"/>
    <w:rsid w:val="00B121DA"/>
    <w:rsid w:val="00B1239B"/>
    <w:rsid w:val="00B12664"/>
    <w:rsid w:val="00B12FAF"/>
    <w:rsid w:val="00B1497D"/>
    <w:rsid w:val="00B15DAE"/>
    <w:rsid w:val="00B1654F"/>
    <w:rsid w:val="00B16875"/>
    <w:rsid w:val="00B16986"/>
    <w:rsid w:val="00B2268D"/>
    <w:rsid w:val="00B22BAE"/>
    <w:rsid w:val="00B23456"/>
    <w:rsid w:val="00B23602"/>
    <w:rsid w:val="00B24036"/>
    <w:rsid w:val="00B24CF2"/>
    <w:rsid w:val="00B24D18"/>
    <w:rsid w:val="00B251C6"/>
    <w:rsid w:val="00B25220"/>
    <w:rsid w:val="00B252BF"/>
    <w:rsid w:val="00B266A4"/>
    <w:rsid w:val="00B268FC"/>
    <w:rsid w:val="00B27299"/>
    <w:rsid w:val="00B2746A"/>
    <w:rsid w:val="00B30D0E"/>
    <w:rsid w:val="00B31659"/>
    <w:rsid w:val="00B31B88"/>
    <w:rsid w:val="00B31D09"/>
    <w:rsid w:val="00B32628"/>
    <w:rsid w:val="00B33B6F"/>
    <w:rsid w:val="00B34AA2"/>
    <w:rsid w:val="00B34DE9"/>
    <w:rsid w:val="00B35992"/>
    <w:rsid w:val="00B35EE8"/>
    <w:rsid w:val="00B36272"/>
    <w:rsid w:val="00B3637C"/>
    <w:rsid w:val="00B40FCB"/>
    <w:rsid w:val="00B410CC"/>
    <w:rsid w:val="00B410FD"/>
    <w:rsid w:val="00B41234"/>
    <w:rsid w:val="00B43AC3"/>
    <w:rsid w:val="00B45018"/>
    <w:rsid w:val="00B45031"/>
    <w:rsid w:val="00B468C0"/>
    <w:rsid w:val="00B46FC3"/>
    <w:rsid w:val="00B4761A"/>
    <w:rsid w:val="00B50DBD"/>
    <w:rsid w:val="00B5152C"/>
    <w:rsid w:val="00B52184"/>
    <w:rsid w:val="00B52207"/>
    <w:rsid w:val="00B52396"/>
    <w:rsid w:val="00B565FC"/>
    <w:rsid w:val="00B56EC6"/>
    <w:rsid w:val="00B61431"/>
    <w:rsid w:val="00B61D47"/>
    <w:rsid w:val="00B62C11"/>
    <w:rsid w:val="00B6344C"/>
    <w:rsid w:val="00B63762"/>
    <w:rsid w:val="00B6470E"/>
    <w:rsid w:val="00B64EB3"/>
    <w:rsid w:val="00B65D0F"/>
    <w:rsid w:val="00B6773B"/>
    <w:rsid w:val="00B678FA"/>
    <w:rsid w:val="00B70245"/>
    <w:rsid w:val="00B71952"/>
    <w:rsid w:val="00B71A1B"/>
    <w:rsid w:val="00B7286D"/>
    <w:rsid w:val="00B733E8"/>
    <w:rsid w:val="00B73403"/>
    <w:rsid w:val="00B744DE"/>
    <w:rsid w:val="00B74943"/>
    <w:rsid w:val="00B74DCF"/>
    <w:rsid w:val="00B75277"/>
    <w:rsid w:val="00B758C7"/>
    <w:rsid w:val="00B75DB9"/>
    <w:rsid w:val="00B7604C"/>
    <w:rsid w:val="00B76224"/>
    <w:rsid w:val="00B76472"/>
    <w:rsid w:val="00B80514"/>
    <w:rsid w:val="00B80E65"/>
    <w:rsid w:val="00B82A37"/>
    <w:rsid w:val="00B82F8A"/>
    <w:rsid w:val="00B83274"/>
    <w:rsid w:val="00B8416E"/>
    <w:rsid w:val="00B8464E"/>
    <w:rsid w:val="00B85A58"/>
    <w:rsid w:val="00B85C59"/>
    <w:rsid w:val="00B864B8"/>
    <w:rsid w:val="00B87A01"/>
    <w:rsid w:val="00B90E0D"/>
    <w:rsid w:val="00B91D19"/>
    <w:rsid w:val="00B92BE4"/>
    <w:rsid w:val="00B93272"/>
    <w:rsid w:val="00B94064"/>
    <w:rsid w:val="00B97678"/>
    <w:rsid w:val="00B97D55"/>
    <w:rsid w:val="00BA07B1"/>
    <w:rsid w:val="00BA10AF"/>
    <w:rsid w:val="00BA1831"/>
    <w:rsid w:val="00BA1CF1"/>
    <w:rsid w:val="00BA21B9"/>
    <w:rsid w:val="00BA2884"/>
    <w:rsid w:val="00BA2B89"/>
    <w:rsid w:val="00BA2D5E"/>
    <w:rsid w:val="00BA4EF7"/>
    <w:rsid w:val="00BA6D33"/>
    <w:rsid w:val="00BB35DA"/>
    <w:rsid w:val="00BB5423"/>
    <w:rsid w:val="00BB6C3F"/>
    <w:rsid w:val="00BB7580"/>
    <w:rsid w:val="00BB7BE4"/>
    <w:rsid w:val="00BB7DF4"/>
    <w:rsid w:val="00BB7FE4"/>
    <w:rsid w:val="00BC1D44"/>
    <w:rsid w:val="00BC2872"/>
    <w:rsid w:val="00BC3175"/>
    <w:rsid w:val="00BC353A"/>
    <w:rsid w:val="00BC3C27"/>
    <w:rsid w:val="00BC3CEA"/>
    <w:rsid w:val="00BC4004"/>
    <w:rsid w:val="00BC40EC"/>
    <w:rsid w:val="00BC4EB5"/>
    <w:rsid w:val="00BC5CCE"/>
    <w:rsid w:val="00BC6991"/>
    <w:rsid w:val="00BC7D58"/>
    <w:rsid w:val="00BD00CD"/>
    <w:rsid w:val="00BD0644"/>
    <w:rsid w:val="00BD0982"/>
    <w:rsid w:val="00BD1AB5"/>
    <w:rsid w:val="00BD1C4B"/>
    <w:rsid w:val="00BD1FB6"/>
    <w:rsid w:val="00BD2353"/>
    <w:rsid w:val="00BD246E"/>
    <w:rsid w:val="00BD29FB"/>
    <w:rsid w:val="00BD2D62"/>
    <w:rsid w:val="00BD3B65"/>
    <w:rsid w:val="00BD3C69"/>
    <w:rsid w:val="00BD4289"/>
    <w:rsid w:val="00BD4E5C"/>
    <w:rsid w:val="00BD4F80"/>
    <w:rsid w:val="00BD550B"/>
    <w:rsid w:val="00BD5D67"/>
    <w:rsid w:val="00BD7285"/>
    <w:rsid w:val="00BD73A4"/>
    <w:rsid w:val="00BE078A"/>
    <w:rsid w:val="00BE5A48"/>
    <w:rsid w:val="00BE5BAE"/>
    <w:rsid w:val="00BE5DF3"/>
    <w:rsid w:val="00BE5F28"/>
    <w:rsid w:val="00BF007D"/>
    <w:rsid w:val="00BF0297"/>
    <w:rsid w:val="00BF0848"/>
    <w:rsid w:val="00BF08B2"/>
    <w:rsid w:val="00BF0F7A"/>
    <w:rsid w:val="00BF1642"/>
    <w:rsid w:val="00BF1B6F"/>
    <w:rsid w:val="00BF1CF8"/>
    <w:rsid w:val="00BF1EF2"/>
    <w:rsid w:val="00BF2498"/>
    <w:rsid w:val="00BF256C"/>
    <w:rsid w:val="00BF30D4"/>
    <w:rsid w:val="00BF34AD"/>
    <w:rsid w:val="00BF4048"/>
    <w:rsid w:val="00BF549E"/>
    <w:rsid w:val="00BF5D14"/>
    <w:rsid w:val="00BF6615"/>
    <w:rsid w:val="00BF70C9"/>
    <w:rsid w:val="00BF7368"/>
    <w:rsid w:val="00BF7FD7"/>
    <w:rsid w:val="00C001A1"/>
    <w:rsid w:val="00C023AD"/>
    <w:rsid w:val="00C03477"/>
    <w:rsid w:val="00C037A3"/>
    <w:rsid w:val="00C040B6"/>
    <w:rsid w:val="00C0481C"/>
    <w:rsid w:val="00C04901"/>
    <w:rsid w:val="00C04B59"/>
    <w:rsid w:val="00C053D8"/>
    <w:rsid w:val="00C07391"/>
    <w:rsid w:val="00C102C7"/>
    <w:rsid w:val="00C10EC8"/>
    <w:rsid w:val="00C12B95"/>
    <w:rsid w:val="00C13598"/>
    <w:rsid w:val="00C138D1"/>
    <w:rsid w:val="00C13941"/>
    <w:rsid w:val="00C1454A"/>
    <w:rsid w:val="00C14E78"/>
    <w:rsid w:val="00C164E4"/>
    <w:rsid w:val="00C16766"/>
    <w:rsid w:val="00C171D9"/>
    <w:rsid w:val="00C20862"/>
    <w:rsid w:val="00C213E3"/>
    <w:rsid w:val="00C215DB"/>
    <w:rsid w:val="00C2335A"/>
    <w:rsid w:val="00C24CB7"/>
    <w:rsid w:val="00C251B6"/>
    <w:rsid w:val="00C2618F"/>
    <w:rsid w:val="00C26562"/>
    <w:rsid w:val="00C265DA"/>
    <w:rsid w:val="00C26791"/>
    <w:rsid w:val="00C30578"/>
    <w:rsid w:val="00C31025"/>
    <w:rsid w:val="00C3135B"/>
    <w:rsid w:val="00C337DF"/>
    <w:rsid w:val="00C33EB1"/>
    <w:rsid w:val="00C33EE2"/>
    <w:rsid w:val="00C3457F"/>
    <w:rsid w:val="00C345BB"/>
    <w:rsid w:val="00C372AD"/>
    <w:rsid w:val="00C374E3"/>
    <w:rsid w:val="00C3789C"/>
    <w:rsid w:val="00C37F49"/>
    <w:rsid w:val="00C40805"/>
    <w:rsid w:val="00C41B84"/>
    <w:rsid w:val="00C41D79"/>
    <w:rsid w:val="00C43509"/>
    <w:rsid w:val="00C4385A"/>
    <w:rsid w:val="00C4443C"/>
    <w:rsid w:val="00C4506E"/>
    <w:rsid w:val="00C454A0"/>
    <w:rsid w:val="00C4564B"/>
    <w:rsid w:val="00C463F3"/>
    <w:rsid w:val="00C47131"/>
    <w:rsid w:val="00C47BDF"/>
    <w:rsid w:val="00C47F06"/>
    <w:rsid w:val="00C50438"/>
    <w:rsid w:val="00C50946"/>
    <w:rsid w:val="00C524F0"/>
    <w:rsid w:val="00C534C8"/>
    <w:rsid w:val="00C53CFC"/>
    <w:rsid w:val="00C55A7B"/>
    <w:rsid w:val="00C55AA2"/>
    <w:rsid w:val="00C572D5"/>
    <w:rsid w:val="00C57F19"/>
    <w:rsid w:val="00C61ACF"/>
    <w:rsid w:val="00C627AD"/>
    <w:rsid w:val="00C627BF"/>
    <w:rsid w:val="00C62C63"/>
    <w:rsid w:val="00C63479"/>
    <w:rsid w:val="00C65CC9"/>
    <w:rsid w:val="00C66042"/>
    <w:rsid w:val="00C672C1"/>
    <w:rsid w:val="00C677CF"/>
    <w:rsid w:val="00C70ADB"/>
    <w:rsid w:val="00C719A6"/>
    <w:rsid w:val="00C71E8A"/>
    <w:rsid w:val="00C731CE"/>
    <w:rsid w:val="00C745C7"/>
    <w:rsid w:val="00C75221"/>
    <w:rsid w:val="00C75347"/>
    <w:rsid w:val="00C75557"/>
    <w:rsid w:val="00C75AC5"/>
    <w:rsid w:val="00C75EE2"/>
    <w:rsid w:val="00C77244"/>
    <w:rsid w:val="00C800C7"/>
    <w:rsid w:val="00C80933"/>
    <w:rsid w:val="00C81FF6"/>
    <w:rsid w:val="00C8211C"/>
    <w:rsid w:val="00C822AE"/>
    <w:rsid w:val="00C8232B"/>
    <w:rsid w:val="00C85690"/>
    <w:rsid w:val="00C869E3"/>
    <w:rsid w:val="00C86BF0"/>
    <w:rsid w:val="00C86C2B"/>
    <w:rsid w:val="00C86F1B"/>
    <w:rsid w:val="00C873A0"/>
    <w:rsid w:val="00C87540"/>
    <w:rsid w:val="00C87564"/>
    <w:rsid w:val="00C87FF9"/>
    <w:rsid w:val="00C9142A"/>
    <w:rsid w:val="00C91A9D"/>
    <w:rsid w:val="00C91BFC"/>
    <w:rsid w:val="00C92139"/>
    <w:rsid w:val="00C924FA"/>
    <w:rsid w:val="00C937EB"/>
    <w:rsid w:val="00C93FD2"/>
    <w:rsid w:val="00C964E1"/>
    <w:rsid w:val="00C96D35"/>
    <w:rsid w:val="00C97015"/>
    <w:rsid w:val="00C9772D"/>
    <w:rsid w:val="00CA0B57"/>
    <w:rsid w:val="00CA1ADB"/>
    <w:rsid w:val="00CA1C90"/>
    <w:rsid w:val="00CA2B37"/>
    <w:rsid w:val="00CA39A5"/>
    <w:rsid w:val="00CA43E8"/>
    <w:rsid w:val="00CA43FE"/>
    <w:rsid w:val="00CA5DC2"/>
    <w:rsid w:val="00CA6A77"/>
    <w:rsid w:val="00CB16F6"/>
    <w:rsid w:val="00CB2AFA"/>
    <w:rsid w:val="00CB35EE"/>
    <w:rsid w:val="00CB39FF"/>
    <w:rsid w:val="00CB4881"/>
    <w:rsid w:val="00CB490C"/>
    <w:rsid w:val="00CB5212"/>
    <w:rsid w:val="00CB5B11"/>
    <w:rsid w:val="00CB69AE"/>
    <w:rsid w:val="00CB6D31"/>
    <w:rsid w:val="00CB6DF4"/>
    <w:rsid w:val="00CC28F9"/>
    <w:rsid w:val="00CC3EAE"/>
    <w:rsid w:val="00CC45D3"/>
    <w:rsid w:val="00CC46B3"/>
    <w:rsid w:val="00CC5392"/>
    <w:rsid w:val="00CC57CC"/>
    <w:rsid w:val="00CC5D42"/>
    <w:rsid w:val="00CC709E"/>
    <w:rsid w:val="00CD1379"/>
    <w:rsid w:val="00CD3241"/>
    <w:rsid w:val="00CD3513"/>
    <w:rsid w:val="00CD4D0B"/>
    <w:rsid w:val="00CD679F"/>
    <w:rsid w:val="00CD6A89"/>
    <w:rsid w:val="00CD6BCC"/>
    <w:rsid w:val="00CD6F01"/>
    <w:rsid w:val="00CE047F"/>
    <w:rsid w:val="00CE147F"/>
    <w:rsid w:val="00CE14A0"/>
    <w:rsid w:val="00CE21F3"/>
    <w:rsid w:val="00CE26A0"/>
    <w:rsid w:val="00CE3F0E"/>
    <w:rsid w:val="00CE4790"/>
    <w:rsid w:val="00CE4F7D"/>
    <w:rsid w:val="00CE534C"/>
    <w:rsid w:val="00CE6266"/>
    <w:rsid w:val="00CE7229"/>
    <w:rsid w:val="00CE75CB"/>
    <w:rsid w:val="00CF059E"/>
    <w:rsid w:val="00CF0A24"/>
    <w:rsid w:val="00CF0F13"/>
    <w:rsid w:val="00CF1963"/>
    <w:rsid w:val="00CF24F7"/>
    <w:rsid w:val="00CF3654"/>
    <w:rsid w:val="00CF3A7F"/>
    <w:rsid w:val="00CF776A"/>
    <w:rsid w:val="00CF799A"/>
    <w:rsid w:val="00D027A5"/>
    <w:rsid w:val="00D0320D"/>
    <w:rsid w:val="00D059BC"/>
    <w:rsid w:val="00D06140"/>
    <w:rsid w:val="00D06B17"/>
    <w:rsid w:val="00D100A8"/>
    <w:rsid w:val="00D10BE0"/>
    <w:rsid w:val="00D118F3"/>
    <w:rsid w:val="00D122C3"/>
    <w:rsid w:val="00D1260F"/>
    <w:rsid w:val="00D14457"/>
    <w:rsid w:val="00D14460"/>
    <w:rsid w:val="00D16165"/>
    <w:rsid w:val="00D16979"/>
    <w:rsid w:val="00D21ACB"/>
    <w:rsid w:val="00D23CEC"/>
    <w:rsid w:val="00D25240"/>
    <w:rsid w:val="00D256EA"/>
    <w:rsid w:val="00D2668D"/>
    <w:rsid w:val="00D27035"/>
    <w:rsid w:val="00D30FA0"/>
    <w:rsid w:val="00D321DC"/>
    <w:rsid w:val="00D33410"/>
    <w:rsid w:val="00D35526"/>
    <w:rsid w:val="00D362C9"/>
    <w:rsid w:val="00D36B5B"/>
    <w:rsid w:val="00D3761B"/>
    <w:rsid w:val="00D3769B"/>
    <w:rsid w:val="00D40DFE"/>
    <w:rsid w:val="00D40E6D"/>
    <w:rsid w:val="00D412C5"/>
    <w:rsid w:val="00D41E3B"/>
    <w:rsid w:val="00D421EB"/>
    <w:rsid w:val="00D4278F"/>
    <w:rsid w:val="00D42CA2"/>
    <w:rsid w:val="00D42CE4"/>
    <w:rsid w:val="00D43BEB"/>
    <w:rsid w:val="00D45143"/>
    <w:rsid w:val="00D45569"/>
    <w:rsid w:val="00D4576D"/>
    <w:rsid w:val="00D45D27"/>
    <w:rsid w:val="00D45F67"/>
    <w:rsid w:val="00D5028A"/>
    <w:rsid w:val="00D5378A"/>
    <w:rsid w:val="00D53DB7"/>
    <w:rsid w:val="00D54061"/>
    <w:rsid w:val="00D54ACD"/>
    <w:rsid w:val="00D54D85"/>
    <w:rsid w:val="00D566B1"/>
    <w:rsid w:val="00D57638"/>
    <w:rsid w:val="00D57B7A"/>
    <w:rsid w:val="00D6061C"/>
    <w:rsid w:val="00D60A0D"/>
    <w:rsid w:val="00D61031"/>
    <w:rsid w:val="00D61B1A"/>
    <w:rsid w:val="00D61EF0"/>
    <w:rsid w:val="00D64BE5"/>
    <w:rsid w:val="00D65EDA"/>
    <w:rsid w:val="00D66B87"/>
    <w:rsid w:val="00D713AA"/>
    <w:rsid w:val="00D72907"/>
    <w:rsid w:val="00D73FDE"/>
    <w:rsid w:val="00D74C56"/>
    <w:rsid w:val="00D74C86"/>
    <w:rsid w:val="00D7565D"/>
    <w:rsid w:val="00D75F32"/>
    <w:rsid w:val="00D77168"/>
    <w:rsid w:val="00D8044A"/>
    <w:rsid w:val="00D80880"/>
    <w:rsid w:val="00D80A4D"/>
    <w:rsid w:val="00D80E1F"/>
    <w:rsid w:val="00D80EE0"/>
    <w:rsid w:val="00D80F10"/>
    <w:rsid w:val="00D816C8"/>
    <w:rsid w:val="00D8306E"/>
    <w:rsid w:val="00D83344"/>
    <w:rsid w:val="00D83BD8"/>
    <w:rsid w:val="00D8475F"/>
    <w:rsid w:val="00D84E24"/>
    <w:rsid w:val="00D85D43"/>
    <w:rsid w:val="00D86412"/>
    <w:rsid w:val="00D864FA"/>
    <w:rsid w:val="00D86687"/>
    <w:rsid w:val="00D87124"/>
    <w:rsid w:val="00D90300"/>
    <w:rsid w:val="00D9102D"/>
    <w:rsid w:val="00D92D87"/>
    <w:rsid w:val="00D95176"/>
    <w:rsid w:val="00D95AB7"/>
    <w:rsid w:val="00D96EB2"/>
    <w:rsid w:val="00D974CC"/>
    <w:rsid w:val="00DA151E"/>
    <w:rsid w:val="00DA15DC"/>
    <w:rsid w:val="00DA261C"/>
    <w:rsid w:val="00DA3F49"/>
    <w:rsid w:val="00DA4044"/>
    <w:rsid w:val="00DA40DB"/>
    <w:rsid w:val="00DA4B4F"/>
    <w:rsid w:val="00DA52A3"/>
    <w:rsid w:val="00DA54C4"/>
    <w:rsid w:val="00DA555E"/>
    <w:rsid w:val="00DA5604"/>
    <w:rsid w:val="00DA5B02"/>
    <w:rsid w:val="00DA6A16"/>
    <w:rsid w:val="00DA6C70"/>
    <w:rsid w:val="00DA70DD"/>
    <w:rsid w:val="00DA7D4D"/>
    <w:rsid w:val="00DA7ECF"/>
    <w:rsid w:val="00DB0CCA"/>
    <w:rsid w:val="00DB11F8"/>
    <w:rsid w:val="00DB1222"/>
    <w:rsid w:val="00DB1C95"/>
    <w:rsid w:val="00DB1D27"/>
    <w:rsid w:val="00DB327D"/>
    <w:rsid w:val="00DB39F0"/>
    <w:rsid w:val="00DB43C6"/>
    <w:rsid w:val="00DB5447"/>
    <w:rsid w:val="00DB55AF"/>
    <w:rsid w:val="00DB6396"/>
    <w:rsid w:val="00DB7270"/>
    <w:rsid w:val="00DB7C59"/>
    <w:rsid w:val="00DC00D7"/>
    <w:rsid w:val="00DC0FBC"/>
    <w:rsid w:val="00DC1E2D"/>
    <w:rsid w:val="00DC2046"/>
    <w:rsid w:val="00DC25C1"/>
    <w:rsid w:val="00DC336F"/>
    <w:rsid w:val="00DC37A1"/>
    <w:rsid w:val="00DC47E2"/>
    <w:rsid w:val="00DC5BB0"/>
    <w:rsid w:val="00DD0066"/>
    <w:rsid w:val="00DD03C4"/>
    <w:rsid w:val="00DD0B04"/>
    <w:rsid w:val="00DD1732"/>
    <w:rsid w:val="00DD3A35"/>
    <w:rsid w:val="00DD51D1"/>
    <w:rsid w:val="00DD6C79"/>
    <w:rsid w:val="00DD6DD2"/>
    <w:rsid w:val="00DD6F8F"/>
    <w:rsid w:val="00DD7353"/>
    <w:rsid w:val="00DD7E9D"/>
    <w:rsid w:val="00DE06B1"/>
    <w:rsid w:val="00DE17B3"/>
    <w:rsid w:val="00DE21B2"/>
    <w:rsid w:val="00DE3BC0"/>
    <w:rsid w:val="00DE4142"/>
    <w:rsid w:val="00DE4423"/>
    <w:rsid w:val="00DE51C8"/>
    <w:rsid w:val="00DE5519"/>
    <w:rsid w:val="00DE5E66"/>
    <w:rsid w:val="00DE611D"/>
    <w:rsid w:val="00DE7BA3"/>
    <w:rsid w:val="00DE7F22"/>
    <w:rsid w:val="00DF1FA7"/>
    <w:rsid w:val="00DF36BB"/>
    <w:rsid w:val="00DF37C7"/>
    <w:rsid w:val="00DF3D65"/>
    <w:rsid w:val="00DF4885"/>
    <w:rsid w:val="00DF680D"/>
    <w:rsid w:val="00DF73F3"/>
    <w:rsid w:val="00DF7C63"/>
    <w:rsid w:val="00DF7CEA"/>
    <w:rsid w:val="00DF7E47"/>
    <w:rsid w:val="00E008BB"/>
    <w:rsid w:val="00E01012"/>
    <w:rsid w:val="00E013EA"/>
    <w:rsid w:val="00E0170C"/>
    <w:rsid w:val="00E01AF7"/>
    <w:rsid w:val="00E01F5B"/>
    <w:rsid w:val="00E02ABC"/>
    <w:rsid w:val="00E035AD"/>
    <w:rsid w:val="00E0488C"/>
    <w:rsid w:val="00E04A78"/>
    <w:rsid w:val="00E0571F"/>
    <w:rsid w:val="00E06B12"/>
    <w:rsid w:val="00E07463"/>
    <w:rsid w:val="00E07749"/>
    <w:rsid w:val="00E07A33"/>
    <w:rsid w:val="00E07A3A"/>
    <w:rsid w:val="00E10101"/>
    <w:rsid w:val="00E10398"/>
    <w:rsid w:val="00E11D17"/>
    <w:rsid w:val="00E11DB3"/>
    <w:rsid w:val="00E11F89"/>
    <w:rsid w:val="00E13203"/>
    <w:rsid w:val="00E14524"/>
    <w:rsid w:val="00E1549F"/>
    <w:rsid w:val="00E16718"/>
    <w:rsid w:val="00E17F60"/>
    <w:rsid w:val="00E20EF4"/>
    <w:rsid w:val="00E22156"/>
    <w:rsid w:val="00E23668"/>
    <w:rsid w:val="00E24688"/>
    <w:rsid w:val="00E2553A"/>
    <w:rsid w:val="00E2659B"/>
    <w:rsid w:val="00E27692"/>
    <w:rsid w:val="00E315C4"/>
    <w:rsid w:val="00E321E8"/>
    <w:rsid w:val="00E32877"/>
    <w:rsid w:val="00E334E9"/>
    <w:rsid w:val="00E40F46"/>
    <w:rsid w:val="00E41C6F"/>
    <w:rsid w:val="00E41CD2"/>
    <w:rsid w:val="00E436D9"/>
    <w:rsid w:val="00E4378C"/>
    <w:rsid w:val="00E446E9"/>
    <w:rsid w:val="00E44981"/>
    <w:rsid w:val="00E47A49"/>
    <w:rsid w:val="00E502C4"/>
    <w:rsid w:val="00E5161D"/>
    <w:rsid w:val="00E52037"/>
    <w:rsid w:val="00E53A5A"/>
    <w:rsid w:val="00E53B6E"/>
    <w:rsid w:val="00E53C02"/>
    <w:rsid w:val="00E54CD0"/>
    <w:rsid w:val="00E56767"/>
    <w:rsid w:val="00E56E62"/>
    <w:rsid w:val="00E56FC9"/>
    <w:rsid w:val="00E575A9"/>
    <w:rsid w:val="00E575BF"/>
    <w:rsid w:val="00E610F7"/>
    <w:rsid w:val="00E61CD5"/>
    <w:rsid w:val="00E6314B"/>
    <w:rsid w:val="00E635A9"/>
    <w:rsid w:val="00E63886"/>
    <w:rsid w:val="00E64BE0"/>
    <w:rsid w:val="00E660BA"/>
    <w:rsid w:val="00E660BD"/>
    <w:rsid w:val="00E66827"/>
    <w:rsid w:val="00E66AA1"/>
    <w:rsid w:val="00E67998"/>
    <w:rsid w:val="00E70D99"/>
    <w:rsid w:val="00E719C2"/>
    <w:rsid w:val="00E71D4D"/>
    <w:rsid w:val="00E71EC4"/>
    <w:rsid w:val="00E725E9"/>
    <w:rsid w:val="00E729A7"/>
    <w:rsid w:val="00E72B26"/>
    <w:rsid w:val="00E730C3"/>
    <w:rsid w:val="00E74C3F"/>
    <w:rsid w:val="00E81BC0"/>
    <w:rsid w:val="00E824A0"/>
    <w:rsid w:val="00E8266E"/>
    <w:rsid w:val="00E834E7"/>
    <w:rsid w:val="00E84333"/>
    <w:rsid w:val="00E84623"/>
    <w:rsid w:val="00E852D8"/>
    <w:rsid w:val="00E85569"/>
    <w:rsid w:val="00E8595F"/>
    <w:rsid w:val="00E85E1A"/>
    <w:rsid w:val="00E861CF"/>
    <w:rsid w:val="00E86295"/>
    <w:rsid w:val="00E86995"/>
    <w:rsid w:val="00E86B86"/>
    <w:rsid w:val="00E87D50"/>
    <w:rsid w:val="00E909B5"/>
    <w:rsid w:val="00E90DDC"/>
    <w:rsid w:val="00E90FFE"/>
    <w:rsid w:val="00E91B93"/>
    <w:rsid w:val="00E931C7"/>
    <w:rsid w:val="00E941D9"/>
    <w:rsid w:val="00E9537D"/>
    <w:rsid w:val="00E961BC"/>
    <w:rsid w:val="00E96423"/>
    <w:rsid w:val="00E9649F"/>
    <w:rsid w:val="00E965E9"/>
    <w:rsid w:val="00E9718F"/>
    <w:rsid w:val="00E97D0F"/>
    <w:rsid w:val="00EA0838"/>
    <w:rsid w:val="00EA08A6"/>
    <w:rsid w:val="00EA226F"/>
    <w:rsid w:val="00EA23DC"/>
    <w:rsid w:val="00EA27C6"/>
    <w:rsid w:val="00EA2E50"/>
    <w:rsid w:val="00EA31D0"/>
    <w:rsid w:val="00EA4509"/>
    <w:rsid w:val="00EA451D"/>
    <w:rsid w:val="00EA4562"/>
    <w:rsid w:val="00EA4D8B"/>
    <w:rsid w:val="00EA65C2"/>
    <w:rsid w:val="00EA695B"/>
    <w:rsid w:val="00EA7137"/>
    <w:rsid w:val="00EA71D7"/>
    <w:rsid w:val="00EB0FC0"/>
    <w:rsid w:val="00EB142F"/>
    <w:rsid w:val="00EB1B40"/>
    <w:rsid w:val="00EB2432"/>
    <w:rsid w:val="00EB24AF"/>
    <w:rsid w:val="00EB3377"/>
    <w:rsid w:val="00EB38DE"/>
    <w:rsid w:val="00EB3B9A"/>
    <w:rsid w:val="00EB4C5C"/>
    <w:rsid w:val="00EB51B0"/>
    <w:rsid w:val="00EB52C5"/>
    <w:rsid w:val="00EB5462"/>
    <w:rsid w:val="00EB55C2"/>
    <w:rsid w:val="00EB5777"/>
    <w:rsid w:val="00EB7ED6"/>
    <w:rsid w:val="00EC052B"/>
    <w:rsid w:val="00EC06CC"/>
    <w:rsid w:val="00EC167E"/>
    <w:rsid w:val="00EC1EE7"/>
    <w:rsid w:val="00EC2E88"/>
    <w:rsid w:val="00EC3824"/>
    <w:rsid w:val="00EC4B24"/>
    <w:rsid w:val="00EC5E22"/>
    <w:rsid w:val="00EC62E8"/>
    <w:rsid w:val="00EC651D"/>
    <w:rsid w:val="00EC6DF1"/>
    <w:rsid w:val="00ED029D"/>
    <w:rsid w:val="00ED0A6D"/>
    <w:rsid w:val="00ED0DDA"/>
    <w:rsid w:val="00ED1060"/>
    <w:rsid w:val="00ED1180"/>
    <w:rsid w:val="00ED14C6"/>
    <w:rsid w:val="00ED25AB"/>
    <w:rsid w:val="00ED2CA9"/>
    <w:rsid w:val="00ED44DC"/>
    <w:rsid w:val="00ED46B5"/>
    <w:rsid w:val="00ED47E0"/>
    <w:rsid w:val="00ED4A9C"/>
    <w:rsid w:val="00EE0C40"/>
    <w:rsid w:val="00EE119F"/>
    <w:rsid w:val="00EE1660"/>
    <w:rsid w:val="00EE1AA1"/>
    <w:rsid w:val="00EE2368"/>
    <w:rsid w:val="00EE2E13"/>
    <w:rsid w:val="00EE4138"/>
    <w:rsid w:val="00EE41C7"/>
    <w:rsid w:val="00EE4689"/>
    <w:rsid w:val="00EE475D"/>
    <w:rsid w:val="00EE5209"/>
    <w:rsid w:val="00EE5789"/>
    <w:rsid w:val="00EE6721"/>
    <w:rsid w:val="00EE6B3D"/>
    <w:rsid w:val="00EE6DDC"/>
    <w:rsid w:val="00EE7396"/>
    <w:rsid w:val="00EF1864"/>
    <w:rsid w:val="00EF314E"/>
    <w:rsid w:val="00EF3959"/>
    <w:rsid w:val="00EF4C74"/>
    <w:rsid w:val="00EF56CE"/>
    <w:rsid w:val="00EF57EF"/>
    <w:rsid w:val="00EF7080"/>
    <w:rsid w:val="00EF73B2"/>
    <w:rsid w:val="00F001E7"/>
    <w:rsid w:val="00F00EE7"/>
    <w:rsid w:val="00F02C91"/>
    <w:rsid w:val="00F030DF"/>
    <w:rsid w:val="00F03171"/>
    <w:rsid w:val="00F038C8"/>
    <w:rsid w:val="00F06853"/>
    <w:rsid w:val="00F073E8"/>
    <w:rsid w:val="00F077B1"/>
    <w:rsid w:val="00F07AFE"/>
    <w:rsid w:val="00F11777"/>
    <w:rsid w:val="00F124C7"/>
    <w:rsid w:val="00F12E3D"/>
    <w:rsid w:val="00F14082"/>
    <w:rsid w:val="00F151AE"/>
    <w:rsid w:val="00F15FD1"/>
    <w:rsid w:val="00F16629"/>
    <w:rsid w:val="00F16CCF"/>
    <w:rsid w:val="00F17DC6"/>
    <w:rsid w:val="00F17DEF"/>
    <w:rsid w:val="00F20303"/>
    <w:rsid w:val="00F20D58"/>
    <w:rsid w:val="00F212C4"/>
    <w:rsid w:val="00F213E1"/>
    <w:rsid w:val="00F2288C"/>
    <w:rsid w:val="00F229DF"/>
    <w:rsid w:val="00F233DE"/>
    <w:rsid w:val="00F2403F"/>
    <w:rsid w:val="00F24332"/>
    <w:rsid w:val="00F24BAD"/>
    <w:rsid w:val="00F24C45"/>
    <w:rsid w:val="00F252BA"/>
    <w:rsid w:val="00F26E36"/>
    <w:rsid w:val="00F271FC"/>
    <w:rsid w:val="00F279F8"/>
    <w:rsid w:val="00F31C39"/>
    <w:rsid w:val="00F32914"/>
    <w:rsid w:val="00F3291D"/>
    <w:rsid w:val="00F32A61"/>
    <w:rsid w:val="00F333DF"/>
    <w:rsid w:val="00F33B8C"/>
    <w:rsid w:val="00F34878"/>
    <w:rsid w:val="00F357A9"/>
    <w:rsid w:val="00F36B1A"/>
    <w:rsid w:val="00F37560"/>
    <w:rsid w:val="00F37B73"/>
    <w:rsid w:val="00F40272"/>
    <w:rsid w:val="00F406EE"/>
    <w:rsid w:val="00F42447"/>
    <w:rsid w:val="00F429AA"/>
    <w:rsid w:val="00F44892"/>
    <w:rsid w:val="00F44C9C"/>
    <w:rsid w:val="00F45805"/>
    <w:rsid w:val="00F45A4D"/>
    <w:rsid w:val="00F45F10"/>
    <w:rsid w:val="00F47D34"/>
    <w:rsid w:val="00F506E7"/>
    <w:rsid w:val="00F50FC2"/>
    <w:rsid w:val="00F5155A"/>
    <w:rsid w:val="00F53B0F"/>
    <w:rsid w:val="00F53DE7"/>
    <w:rsid w:val="00F54818"/>
    <w:rsid w:val="00F55565"/>
    <w:rsid w:val="00F569E7"/>
    <w:rsid w:val="00F57886"/>
    <w:rsid w:val="00F57BF0"/>
    <w:rsid w:val="00F609B2"/>
    <w:rsid w:val="00F60DC6"/>
    <w:rsid w:val="00F62626"/>
    <w:rsid w:val="00F62B39"/>
    <w:rsid w:val="00F63C4B"/>
    <w:rsid w:val="00F63EE1"/>
    <w:rsid w:val="00F64281"/>
    <w:rsid w:val="00F6478D"/>
    <w:rsid w:val="00F64D77"/>
    <w:rsid w:val="00F659CC"/>
    <w:rsid w:val="00F667DA"/>
    <w:rsid w:val="00F6688F"/>
    <w:rsid w:val="00F66D98"/>
    <w:rsid w:val="00F673F2"/>
    <w:rsid w:val="00F70ACE"/>
    <w:rsid w:val="00F70FD3"/>
    <w:rsid w:val="00F71A94"/>
    <w:rsid w:val="00F750BA"/>
    <w:rsid w:val="00F75C45"/>
    <w:rsid w:val="00F76484"/>
    <w:rsid w:val="00F77896"/>
    <w:rsid w:val="00F77B33"/>
    <w:rsid w:val="00F77E17"/>
    <w:rsid w:val="00F77E33"/>
    <w:rsid w:val="00F80B03"/>
    <w:rsid w:val="00F80C06"/>
    <w:rsid w:val="00F80DA9"/>
    <w:rsid w:val="00F82115"/>
    <w:rsid w:val="00F82365"/>
    <w:rsid w:val="00F84588"/>
    <w:rsid w:val="00F8578C"/>
    <w:rsid w:val="00F85D26"/>
    <w:rsid w:val="00F85FAD"/>
    <w:rsid w:val="00F8609B"/>
    <w:rsid w:val="00F90491"/>
    <w:rsid w:val="00F905DD"/>
    <w:rsid w:val="00F91CB6"/>
    <w:rsid w:val="00F93040"/>
    <w:rsid w:val="00F93311"/>
    <w:rsid w:val="00F94194"/>
    <w:rsid w:val="00F94C05"/>
    <w:rsid w:val="00F94F96"/>
    <w:rsid w:val="00F96593"/>
    <w:rsid w:val="00F968CD"/>
    <w:rsid w:val="00F971B9"/>
    <w:rsid w:val="00FA03F9"/>
    <w:rsid w:val="00FA1210"/>
    <w:rsid w:val="00FA14BE"/>
    <w:rsid w:val="00FA2188"/>
    <w:rsid w:val="00FA2981"/>
    <w:rsid w:val="00FA2B74"/>
    <w:rsid w:val="00FA3069"/>
    <w:rsid w:val="00FA3584"/>
    <w:rsid w:val="00FA3773"/>
    <w:rsid w:val="00FA3B36"/>
    <w:rsid w:val="00FA5AE7"/>
    <w:rsid w:val="00FA672D"/>
    <w:rsid w:val="00FA74CF"/>
    <w:rsid w:val="00FB000A"/>
    <w:rsid w:val="00FB04C2"/>
    <w:rsid w:val="00FB1560"/>
    <w:rsid w:val="00FB2518"/>
    <w:rsid w:val="00FB3502"/>
    <w:rsid w:val="00FB38A3"/>
    <w:rsid w:val="00FB3F3A"/>
    <w:rsid w:val="00FC0C27"/>
    <w:rsid w:val="00FC1471"/>
    <w:rsid w:val="00FC1A2D"/>
    <w:rsid w:val="00FC1BF9"/>
    <w:rsid w:val="00FC3979"/>
    <w:rsid w:val="00FC4057"/>
    <w:rsid w:val="00FC4AF1"/>
    <w:rsid w:val="00FC5F12"/>
    <w:rsid w:val="00FC6393"/>
    <w:rsid w:val="00FC6D05"/>
    <w:rsid w:val="00FD0358"/>
    <w:rsid w:val="00FD0AB9"/>
    <w:rsid w:val="00FD0D50"/>
    <w:rsid w:val="00FD1328"/>
    <w:rsid w:val="00FD16F1"/>
    <w:rsid w:val="00FD24A8"/>
    <w:rsid w:val="00FD2EAD"/>
    <w:rsid w:val="00FD5EB8"/>
    <w:rsid w:val="00FD6E5C"/>
    <w:rsid w:val="00FD78B7"/>
    <w:rsid w:val="00FD7B7E"/>
    <w:rsid w:val="00FE15E0"/>
    <w:rsid w:val="00FE1B13"/>
    <w:rsid w:val="00FE1FDF"/>
    <w:rsid w:val="00FE36A3"/>
    <w:rsid w:val="00FE4152"/>
    <w:rsid w:val="00FE422E"/>
    <w:rsid w:val="00FE483D"/>
    <w:rsid w:val="00FE597C"/>
    <w:rsid w:val="00FE5C2C"/>
    <w:rsid w:val="00FE776F"/>
    <w:rsid w:val="00FF0583"/>
    <w:rsid w:val="00FF0F7B"/>
    <w:rsid w:val="00FF0FAE"/>
    <w:rsid w:val="00FF107A"/>
    <w:rsid w:val="00FF21A0"/>
    <w:rsid w:val="00FF2A89"/>
    <w:rsid w:val="00FF2F4A"/>
    <w:rsid w:val="00FF35E9"/>
    <w:rsid w:val="00FF5223"/>
    <w:rsid w:val="00FF53AB"/>
    <w:rsid w:val="00FF67AB"/>
    <w:rsid w:val="00FF738D"/>
    <w:rsid w:val="00FF7D0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E867BC"/>
  <w15:docId w15:val="{972D1E7F-A1CF-4865-9804-998DB43E6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914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A233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3F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5F3FF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831336"/>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ListParagraph">
    <w:name w:val="List Paragraph"/>
    <w:basedOn w:val="Normal"/>
    <w:uiPriority w:val="34"/>
    <w:qFormat/>
    <w:rsid w:val="00B46FC3"/>
    <w:pPr>
      <w:ind w:left="720"/>
      <w:contextualSpacing/>
    </w:pPr>
  </w:style>
  <w:style w:type="character" w:styleId="IntenseReference">
    <w:name w:val="Intense Reference"/>
    <w:basedOn w:val="DefaultParagraphFont"/>
    <w:uiPriority w:val="32"/>
    <w:qFormat/>
    <w:rsid w:val="004A2332"/>
    <w:rPr>
      <w:b/>
      <w:bCs/>
      <w:smallCaps/>
      <w:color w:val="C0504D" w:themeColor="accent2"/>
      <w:spacing w:val="5"/>
      <w:u w:val="single"/>
    </w:rPr>
  </w:style>
  <w:style w:type="character" w:customStyle="1" w:styleId="Heading2Char">
    <w:name w:val="Heading 2 Char"/>
    <w:basedOn w:val="DefaultParagraphFont"/>
    <w:link w:val="Heading2"/>
    <w:uiPriority w:val="9"/>
    <w:rsid w:val="004A2332"/>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8110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10F3"/>
  </w:style>
  <w:style w:type="paragraph" w:styleId="Footer">
    <w:name w:val="footer"/>
    <w:basedOn w:val="Normal"/>
    <w:link w:val="FooterChar"/>
    <w:uiPriority w:val="99"/>
    <w:unhideWhenUsed/>
    <w:rsid w:val="008110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10F3"/>
  </w:style>
  <w:style w:type="paragraph" w:styleId="NormalWeb">
    <w:name w:val="Normal (Web)"/>
    <w:basedOn w:val="Normal"/>
    <w:uiPriority w:val="99"/>
    <w:semiHidden/>
    <w:unhideWhenUsed/>
    <w:rsid w:val="00AA00F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ghtList-Accent1">
    <w:name w:val="Light List Accent 1"/>
    <w:basedOn w:val="TableNormal"/>
    <w:uiPriority w:val="61"/>
    <w:rsid w:val="000769F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2-Accent1">
    <w:name w:val="Medium Shading 2 Accent 1"/>
    <w:basedOn w:val="TableNormal"/>
    <w:uiPriority w:val="64"/>
    <w:rsid w:val="000769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1">
    <w:name w:val="Medium List 1 Accent 1"/>
    <w:basedOn w:val="TableNormal"/>
    <w:uiPriority w:val="65"/>
    <w:rsid w:val="000769F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1-Accent1">
    <w:name w:val="Medium Shading 1 Accent 1"/>
    <w:basedOn w:val="TableNormal"/>
    <w:uiPriority w:val="63"/>
    <w:rsid w:val="000769FE"/>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0769FE"/>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0769FE"/>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Heading1Char">
    <w:name w:val="Heading 1 Char"/>
    <w:basedOn w:val="DefaultParagraphFont"/>
    <w:link w:val="Heading1"/>
    <w:uiPriority w:val="9"/>
    <w:rsid w:val="0049148B"/>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9148B"/>
    <w:pPr>
      <w:outlineLvl w:val="9"/>
    </w:pPr>
    <w:rPr>
      <w:lang w:val="en-US" w:eastAsia="ja-JP"/>
    </w:rPr>
  </w:style>
  <w:style w:type="paragraph" w:styleId="TOC2">
    <w:name w:val="toc 2"/>
    <w:basedOn w:val="Normal"/>
    <w:next w:val="Normal"/>
    <w:autoRedefine/>
    <w:uiPriority w:val="39"/>
    <w:unhideWhenUsed/>
    <w:qFormat/>
    <w:rsid w:val="0049148B"/>
    <w:pPr>
      <w:spacing w:after="100"/>
      <w:ind w:left="220"/>
    </w:pPr>
  </w:style>
  <w:style w:type="character" w:styleId="Hyperlink">
    <w:name w:val="Hyperlink"/>
    <w:basedOn w:val="DefaultParagraphFont"/>
    <w:uiPriority w:val="99"/>
    <w:unhideWhenUsed/>
    <w:rsid w:val="0049148B"/>
    <w:rPr>
      <w:color w:val="0000FF" w:themeColor="hyperlink"/>
      <w:u w:val="single"/>
    </w:rPr>
  </w:style>
  <w:style w:type="paragraph" w:styleId="TOC1">
    <w:name w:val="toc 1"/>
    <w:basedOn w:val="Normal"/>
    <w:next w:val="Normal"/>
    <w:autoRedefine/>
    <w:uiPriority w:val="39"/>
    <w:semiHidden/>
    <w:unhideWhenUsed/>
    <w:qFormat/>
    <w:rsid w:val="0049148B"/>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49148B"/>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DB1C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C95"/>
    <w:rPr>
      <w:rFonts w:ascii="Segoe UI" w:hAnsi="Segoe UI" w:cs="Segoe UI"/>
      <w:sz w:val="18"/>
      <w:szCs w:val="18"/>
    </w:rPr>
  </w:style>
  <w:style w:type="character" w:customStyle="1" w:styleId="highlight">
    <w:name w:val="highlight"/>
    <w:basedOn w:val="DefaultParagraphFont"/>
    <w:rsid w:val="00742814"/>
  </w:style>
  <w:style w:type="character" w:customStyle="1" w:styleId="UnresolvedMention">
    <w:name w:val="Unresolved Mention"/>
    <w:basedOn w:val="DefaultParagraphFont"/>
    <w:uiPriority w:val="99"/>
    <w:semiHidden/>
    <w:unhideWhenUsed/>
    <w:rsid w:val="0004448A"/>
    <w:rPr>
      <w:color w:val="605E5C"/>
      <w:shd w:val="clear" w:color="auto" w:fill="E1DFDD"/>
    </w:rPr>
  </w:style>
  <w:style w:type="paragraph" w:styleId="Revision">
    <w:name w:val="Revision"/>
    <w:hidden/>
    <w:uiPriority w:val="99"/>
    <w:semiHidden/>
    <w:rsid w:val="00CE722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338281">
      <w:bodyDiv w:val="1"/>
      <w:marLeft w:val="0"/>
      <w:marRight w:val="0"/>
      <w:marTop w:val="0"/>
      <w:marBottom w:val="0"/>
      <w:divBdr>
        <w:top w:val="none" w:sz="0" w:space="0" w:color="auto"/>
        <w:left w:val="none" w:sz="0" w:space="0" w:color="auto"/>
        <w:bottom w:val="none" w:sz="0" w:space="0" w:color="auto"/>
        <w:right w:val="none" w:sz="0" w:space="0" w:color="auto"/>
      </w:divBdr>
    </w:div>
    <w:div w:id="458839984">
      <w:bodyDiv w:val="1"/>
      <w:marLeft w:val="0"/>
      <w:marRight w:val="0"/>
      <w:marTop w:val="0"/>
      <w:marBottom w:val="0"/>
      <w:divBdr>
        <w:top w:val="none" w:sz="0" w:space="0" w:color="auto"/>
        <w:left w:val="none" w:sz="0" w:space="0" w:color="auto"/>
        <w:bottom w:val="none" w:sz="0" w:space="0" w:color="auto"/>
        <w:right w:val="none" w:sz="0" w:space="0" w:color="auto"/>
      </w:divBdr>
    </w:div>
    <w:div w:id="1124419270">
      <w:bodyDiv w:val="1"/>
      <w:marLeft w:val="0"/>
      <w:marRight w:val="0"/>
      <w:marTop w:val="0"/>
      <w:marBottom w:val="0"/>
      <w:divBdr>
        <w:top w:val="none" w:sz="0" w:space="0" w:color="auto"/>
        <w:left w:val="none" w:sz="0" w:space="0" w:color="auto"/>
        <w:bottom w:val="none" w:sz="0" w:space="0" w:color="auto"/>
        <w:right w:val="none" w:sz="0" w:space="0" w:color="auto"/>
      </w:divBdr>
    </w:div>
    <w:div w:id="1403721900">
      <w:bodyDiv w:val="1"/>
      <w:marLeft w:val="0"/>
      <w:marRight w:val="0"/>
      <w:marTop w:val="0"/>
      <w:marBottom w:val="0"/>
      <w:divBdr>
        <w:top w:val="none" w:sz="0" w:space="0" w:color="auto"/>
        <w:left w:val="none" w:sz="0" w:space="0" w:color="auto"/>
        <w:bottom w:val="none" w:sz="0" w:space="0" w:color="auto"/>
        <w:right w:val="none" w:sz="0" w:space="0" w:color="auto"/>
      </w:divBdr>
    </w:div>
    <w:div w:id="1502889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j.patel1020@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FE0F4-B1CC-471E-BD30-50885315D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5</TotalTime>
  <Pages>16</Pages>
  <Words>112744</Words>
  <Characters>642643</Characters>
  <Application>Microsoft Office Word</Application>
  <DocSecurity>0</DocSecurity>
  <Lines>5355</Lines>
  <Paragraphs>150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53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jal Patel</dc:creator>
  <cp:lastModifiedBy>Chris Brown</cp:lastModifiedBy>
  <cp:revision>2662</cp:revision>
  <cp:lastPrinted>2019-11-27T19:21:00Z</cp:lastPrinted>
  <dcterms:created xsi:type="dcterms:W3CDTF">2019-11-09T13:04:00Z</dcterms:created>
  <dcterms:modified xsi:type="dcterms:W3CDTF">2020-06-14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mj</vt:lpwstr>
  </property>
  <property fmtid="{D5CDD505-2E9C-101B-9397-08002B2CF9AE}" pid="11" name="Mendeley Recent Style Name 4_1">
    <vt:lpwstr>BMJ</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d857e1fb-fec6-3090-a1b3-53bd760c89e2</vt:lpwstr>
  </property>
  <property fmtid="{D5CDD505-2E9C-101B-9397-08002B2CF9AE}" pid="24" name="Mendeley Citation Style_1">
    <vt:lpwstr>http://www.zotero.org/styles/apa</vt:lpwstr>
  </property>
</Properties>
</file>